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9E705" w14:textId="77777777" w:rsidR="001E5B0F" w:rsidRPr="004C613D" w:rsidRDefault="001E5B0F" w:rsidP="004C613D">
      <w:pPr>
        <w:pStyle w:val="Title"/>
      </w:pPr>
      <w:r w:rsidRPr="004C613D">
        <w:t xml:space="preserve">Flexible control of representational dynamics in a disinhibition-based model of decision making </w:t>
      </w:r>
    </w:p>
    <w:p w14:paraId="6D4B48B2" w14:textId="77777777" w:rsidR="004C613D" w:rsidRDefault="004C613D" w:rsidP="00443316">
      <w:pPr>
        <w:spacing w:line="480" w:lineRule="auto"/>
        <w:ind w:firstLine="720"/>
        <w:jc w:val="center"/>
        <w:outlineLvl w:val="0"/>
        <w:rPr>
          <w:rFonts w:ascii="Times New Roman" w:hAnsi="Times New Roman" w:cs="Times New Roman"/>
          <w:color w:val="000000" w:themeColor="text1"/>
        </w:rPr>
      </w:pPr>
    </w:p>
    <w:p w14:paraId="48008242" w14:textId="1B78330D" w:rsidR="001E5B0F" w:rsidRPr="001F12A5" w:rsidRDefault="001E5B0F" w:rsidP="001F12A5">
      <w:pPr>
        <w:jc w:val="center"/>
        <w:rPr>
          <w:rFonts w:ascii="Times New Roman" w:hAnsi="Times New Roman" w:cs="Times New Roman"/>
        </w:rPr>
      </w:pPr>
      <w:r w:rsidRPr="001F12A5">
        <w:rPr>
          <w:rFonts w:ascii="Times New Roman" w:hAnsi="Times New Roman" w:cs="Times New Roman"/>
        </w:rPr>
        <w:t>Bo Shen</w:t>
      </w:r>
      <w:r w:rsidRPr="001F12A5">
        <w:rPr>
          <w:rFonts w:ascii="Times New Roman" w:hAnsi="Times New Roman" w:cs="Times New Roman"/>
          <w:vertAlign w:val="superscript"/>
        </w:rPr>
        <w:t>1</w:t>
      </w:r>
      <w:r w:rsidRPr="001F12A5">
        <w:rPr>
          <w:rFonts w:ascii="Times New Roman" w:hAnsi="Times New Roman" w:cs="Times New Roman"/>
        </w:rPr>
        <w:t>, Kenway Louie</w:t>
      </w:r>
      <w:r w:rsidRPr="001F12A5">
        <w:rPr>
          <w:rFonts w:ascii="Times New Roman" w:hAnsi="Times New Roman" w:cs="Times New Roman"/>
          <w:vertAlign w:val="superscript"/>
        </w:rPr>
        <w:t>2,1</w:t>
      </w:r>
      <w:r w:rsidRPr="001F12A5">
        <w:rPr>
          <w:rFonts w:ascii="Times New Roman" w:hAnsi="Times New Roman" w:cs="Times New Roman"/>
        </w:rPr>
        <w:t>, Paul Glimcher</w:t>
      </w:r>
      <w:r w:rsidRPr="001F12A5">
        <w:rPr>
          <w:rFonts w:ascii="Times New Roman" w:hAnsi="Times New Roman" w:cs="Times New Roman"/>
          <w:vertAlign w:val="superscript"/>
        </w:rPr>
        <w:t>1,2</w:t>
      </w:r>
    </w:p>
    <w:p w14:paraId="5691F6D7" w14:textId="77777777" w:rsidR="001E5B0F" w:rsidRPr="001F12A5" w:rsidRDefault="001E5B0F" w:rsidP="001F12A5">
      <w:pPr>
        <w:rPr>
          <w:rFonts w:ascii="Times New Roman" w:hAnsi="Times New Roman" w:cs="Times New Roman"/>
        </w:rPr>
      </w:pPr>
      <w:r w:rsidRPr="001F12A5">
        <w:rPr>
          <w:rFonts w:ascii="Times New Roman" w:hAnsi="Times New Roman" w:cs="Times New Roman"/>
          <w:vertAlign w:val="superscript"/>
        </w:rPr>
        <w:t>1</w:t>
      </w:r>
      <w:r w:rsidRPr="001F12A5">
        <w:rPr>
          <w:rFonts w:ascii="Times New Roman" w:hAnsi="Times New Roman" w:cs="Times New Roman"/>
        </w:rPr>
        <w:t>Neuroscience Institute, New York University Grossman School of Medicine, New York, NY, United States, 10016</w:t>
      </w:r>
    </w:p>
    <w:p w14:paraId="38B78048" w14:textId="77777777" w:rsidR="001E5B0F" w:rsidRPr="001F12A5" w:rsidRDefault="001E5B0F" w:rsidP="001F12A5">
      <w:pPr>
        <w:rPr>
          <w:rFonts w:ascii="Times New Roman" w:hAnsi="Times New Roman" w:cs="Times New Roman"/>
        </w:rPr>
      </w:pPr>
      <w:r w:rsidRPr="001F12A5">
        <w:rPr>
          <w:rFonts w:ascii="Times New Roman" w:hAnsi="Times New Roman" w:cs="Times New Roman"/>
          <w:vertAlign w:val="superscript"/>
        </w:rPr>
        <w:t>2</w:t>
      </w:r>
      <w:r w:rsidRPr="001F12A5">
        <w:rPr>
          <w:rFonts w:ascii="Times New Roman" w:hAnsi="Times New Roman" w:cs="Times New Roman"/>
        </w:rPr>
        <w:t>Center for Neural Science, New York University, New York, NY, United States, 10003</w:t>
      </w:r>
    </w:p>
    <w:p w14:paraId="72C10C64" w14:textId="77777777" w:rsidR="001E5B0F" w:rsidRPr="0060258A" w:rsidRDefault="001E5B0F" w:rsidP="00443316">
      <w:pPr>
        <w:spacing w:line="480" w:lineRule="auto"/>
        <w:jc w:val="both"/>
        <w:outlineLvl w:val="0"/>
        <w:rPr>
          <w:rFonts w:ascii="Times New Roman" w:hAnsi="Times New Roman" w:cs="Times New Roman"/>
          <w:color w:val="000000" w:themeColor="text1"/>
        </w:rPr>
      </w:pPr>
    </w:p>
    <w:p w14:paraId="7305480B" w14:textId="77777777" w:rsidR="001E5B0F" w:rsidRPr="00C548B2" w:rsidRDefault="001E5B0F">
      <w:pPr>
        <w:spacing w:line="360" w:lineRule="auto"/>
        <w:rPr>
          <w:rFonts w:ascii="Times New Roman" w:hAnsi="Times New Roman" w:cs="Times New Roman"/>
        </w:rPr>
        <w:pPrChange w:id="1" w:author="Bo Shen" w:date="2023-03-07T15:28:00Z">
          <w:pPr/>
        </w:pPrChange>
      </w:pPr>
      <w:r w:rsidRPr="00C548B2">
        <w:rPr>
          <w:rFonts w:ascii="Times New Roman" w:hAnsi="Times New Roman" w:cs="Times New Roman"/>
        </w:rPr>
        <w:t>Manuscript Information:</w:t>
      </w:r>
    </w:p>
    <w:p w14:paraId="2CA9C79B" w14:textId="7E66EBB0" w:rsidR="001E5B0F" w:rsidRPr="00C548B2" w:rsidRDefault="001E5B0F">
      <w:pPr>
        <w:spacing w:line="360" w:lineRule="auto"/>
        <w:rPr>
          <w:rFonts w:ascii="Times New Roman" w:hAnsi="Times New Roman" w:cs="Times New Roman"/>
        </w:rPr>
        <w:pPrChange w:id="2" w:author="Bo Shen" w:date="2023-03-07T15:28:00Z">
          <w:pPr/>
        </w:pPrChange>
      </w:pPr>
      <w:del w:id="3" w:author="Bo Shen" w:date="2023-03-07T15:17:00Z">
        <w:r w:rsidRPr="00C548B2" w:rsidDel="00C8034E">
          <w:rPr>
            <w:rFonts w:ascii="Times New Roman" w:hAnsi="Times New Roman" w:cs="Times New Roman"/>
          </w:rPr>
          <w:delText xml:space="preserve">155 </w:delText>
        </w:r>
      </w:del>
      <w:ins w:id="4" w:author="Bo Shen" w:date="2023-03-07T15:17:00Z">
        <w:r w:rsidR="00C8034E">
          <w:rPr>
            <w:rFonts w:ascii="Times New Roman" w:hAnsi="Times New Roman" w:cs="Times New Roman"/>
          </w:rPr>
          <w:t>201</w:t>
        </w:r>
        <w:r w:rsidR="00C8034E" w:rsidRPr="00C548B2">
          <w:rPr>
            <w:rFonts w:ascii="Times New Roman" w:hAnsi="Times New Roman" w:cs="Times New Roman"/>
          </w:rPr>
          <w:t xml:space="preserve"> </w:t>
        </w:r>
      </w:ins>
      <w:r w:rsidRPr="00C548B2">
        <w:rPr>
          <w:rFonts w:ascii="Times New Roman" w:hAnsi="Times New Roman" w:cs="Times New Roman"/>
        </w:rPr>
        <w:t xml:space="preserve">words in abstract, </w:t>
      </w:r>
      <w:del w:id="5" w:author="Bo Shen" w:date="2023-03-07T15:17:00Z">
        <w:r w:rsidRPr="00C548B2" w:rsidDel="00C8034E">
          <w:rPr>
            <w:rFonts w:ascii="Times New Roman" w:hAnsi="Times New Roman" w:cs="Times New Roman"/>
          </w:rPr>
          <w:delText xml:space="preserve">6668 </w:delText>
        </w:r>
      </w:del>
      <w:ins w:id="6" w:author="Bo Shen" w:date="2023-03-07T15:17:00Z">
        <w:r w:rsidR="00C8034E">
          <w:rPr>
            <w:rFonts w:ascii="Times New Roman" w:hAnsi="Times New Roman" w:cs="Times New Roman"/>
          </w:rPr>
          <w:t>15304</w:t>
        </w:r>
        <w:r w:rsidR="00C8034E" w:rsidRPr="00C548B2">
          <w:rPr>
            <w:rFonts w:ascii="Times New Roman" w:hAnsi="Times New Roman" w:cs="Times New Roman"/>
          </w:rPr>
          <w:t xml:space="preserve"> </w:t>
        </w:r>
      </w:ins>
      <w:r w:rsidRPr="00C548B2">
        <w:rPr>
          <w:rFonts w:ascii="Times New Roman" w:hAnsi="Times New Roman" w:cs="Times New Roman"/>
        </w:rPr>
        <w:t xml:space="preserve">words in </w:t>
      </w:r>
      <w:del w:id="7" w:author="Bo Shen" w:date="2023-03-07T15:17:00Z">
        <w:r w:rsidRPr="00C548B2" w:rsidDel="00C8034E">
          <w:rPr>
            <w:rFonts w:ascii="Times New Roman" w:hAnsi="Times New Roman" w:cs="Times New Roman"/>
          </w:rPr>
          <w:delText xml:space="preserve">main </w:delText>
        </w:r>
      </w:del>
      <w:ins w:id="8" w:author="Bo Shen" w:date="2023-03-07T15:17:00Z">
        <w:r w:rsidR="00C8034E">
          <w:rPr>
            <w:rFonts w:ascii="Times New Roman" w:hAnsi="Times New Roman" w:cs="Times New Roman"/>
          </w:rPr>
          <w:t>all</w:t>
        </w:r>
        <w:r w:rsidR="00C8034E" w:rsidRPr="00C548B2">
          <w:rPr>
            <w:rFonts w:ascii="Times New Roman" w:hAnsi="Times New Roman" w:cs="Times New Roman"/>
          </w:rPr>
          <w:t xml:space="preserve"> </w:t>
        </w:r>
      </w:ins>
      <w:r w:rsidRPr="00C548B2">
        <w:rPr>
          <w:rFonts w:ascii="Times New Roman" w:hAnsi="Times New Roman" w:cs="Times New Roman"/>
        </w:rPr>
        <w:t xml:space="preserve">text, and 10 figures with </w:t>
      </w:r>
      <w:ins w:id="9" w:author="Bo Shen" w:date="2023-03-07T15:19:00Z">
        <w:r w:rsidR="00E92CDD">
          <w:rPr>
            <w:rFonts w:ascii="Times New Roman" w:hAnsi="Times New Roman" w:cs="Times New Roman"/>
          </w:rPr>
          <w:t>11</w:t>
        </w:r>
      </w:ins>
      <w:del w:id="10" w:author="Bo Shen" w:date="2023-03-07T15:19:00Z">
        <w:r w:rsidRPr="00C548B2" w:rsidDel="00E92CDD">
          <w:rPr>
            <w:rFonts w:ascii="Times New Roman" w:hAnsi="Times New Roman" w:cs="Times New Roman"/>
          </w:rPr>
          <w:delText>6</w:delText>
        </w:r>
      </w:del>
      <w:r w:rsidRPr="00C548B2">
        <w:rPr>
          <w:rFonts w:ascii="Times New Roman" w:hAnsi="Times New Roman" w:cs="Times New Roman"/>
        </w:rPr>
        <w:t xml:space="preserve"> figure supplements</w:t>
      </w:r>
    </w:p>
    <w:p w14:paraId="085B57A9" w14:textId="77777777" w:rsidR="001E5B0F" w:rsidRPr="00C548B2" w:rsidRDefault="001E5B0F">
      <w:pPr>
        <w:spacing w:line="360" w:lineRule="auto"/>
        <w:rPr>
          <w:rFonts w:ascii="Times New Roman" w:hAnsi="Times New Roman" w:cs="Times New Roman"/>
        </w:rPr>
        <w:pPrChange w:id="11" w:author="Bo Shen" w:date="2023-03-07T15:28:00Z">
          <w:pPr/>
        </w:pPrChange>
      </w:pPr>
    </w:p>
    <w:p w14:paraId="333E9369" w14:textId="77777777" w:rsidR="001E5B0F" w:rsidRPr="00C548B2" w:rsidRDefault="001E5B0F">
      <w:pPr>
        <w:spacing w:line="360" w:lineRule="auto"/>
        <w:rPr>
          <w:rFonts w:ascii="Times New Roman" w:hAnsi="Times New Roman" w:cs="Times New Roman"/>
        </w:rPr>
        <w:pPrChange w:id="12" w:author="Bo Shen" w:date="2023-03-07T15:28:00Z">
          <w:pPr/>
        </w:pPrChange>
      </w:pPr>
      <w:r w:rsidRPr="00C548B2">
        <w:rPr>
          <w:rFonts w:ascii="Times New Roman" w:hAnsi="Times New Roman" w:cs="Times New Roman"/>
        </w:rPr>
        <w:t>Keywords:</w:t>
      </w:r>
    </w:p>
    <w:p w14:paraId="02A9F2A6" w14:textId="77777777" w:rsidR="001E5B0F" w:rsidRPr="00C548B2" w:rsidRDefault="001E5B0F">
      <w:pPr>
        <w:spacing w:line="360" w:lineRule="auto"/>
        <w:rPr>
          <w:rFonts w:ascii="Times New Roman" w:hAnsi="Times New Roman" w:cs="Times New Roman"/>
        </w:rPr>
        <w:pPrChange w:id="13" w:author="Bo Shen" w:date="2023-03-07T15:28:00Z">
          <w:pPr/>
        </w:pPrChange>
      </w:pPr>
      <w:r w:rsidRPr="00C548B2">
        <w:rPr>
          <w:rFonts w:ascii="Times New Roman" w:hAnsi="Times New Roman" w:cs="Times New Roman"/>
        </w:rPr>
        <w:t>Decision-making circuit, disinhibition, divisive normalization, winner-take-all choice, persistent activity</w:t>
      </w:r>
    </w:p>
    <w:p w14:paraId="4CCE7311" w14:textId="77777777" w:rsidR="001E5B0F" w:rsidRPr="00C548B2" w:rsidRDefault="001E5B0F">
      <w:pPr>
        <w:spacing w:line="360" w:lineRule="auto"/>
        <w:rPr>
          <w:rFonts w:ascii="Times New Roman" w:hAnsi="Times New Roman" w:cs="Times New Roman"/>
        </w:rPr>
        <w:pPrChange w:id="14" w:author="Bo Shen" w:date="2023-03-07T15:28:00Z">
          <w:pPr/>
        </w:pPrChange>
      </w:pPr>
    </w:p>
    <w:p w14:paraId="272125D3" w14:textId="77777777" w:rsidR="001E5B0F" w:rsidRPr="00C548B2" w:rsidRDefault="001E5B0F">
      <w:pPr>
        <w:spacing w:line="360" w:lineRule="auto"/>
        <w:rPr>
          <w:rFonts w:ascii="Times New Roman" w:hAnsi="Times New Roman" w:cs="Times New Roman"/>
        </w:rPr>
        <w:pPrChange w:id="15" w:author="Bo Shen" w:date="2023-03-07T15:28:00Z">
          <w:pPr/>
        </w:pPrChange>
      </w:pPr>
      <w:r w:rsidRPr="00C548B2">
        <w:rPr>
          <w:rFonts w:ascii="Times New Roman" w:hAnsi="Times New Roman" w:cs="Times New Roman"/>
        </w:rPr>
        <w:t>Correspondence:</w:t>
      </w:r>
    </w:p>
    <w:p w14:paraId="3DB4E78B" w14:textId="77777777" w:rsidR="001E5B0F" w:rsidRPr="00C548B2" w:rsidRDefault="001E5B0F">
      <w:pPr>
        <w:spacing w:line="360" w:lineRule="auto"/>
        <w:rPr>
          <w:rFonts w:ascii="Times New Roman" w:hAnsi="Times New Roman" w:cs="Times New Roman"/>
        </w:rPr>
        <w:pPrChange w:id="16" w:author="Bo Shen" w:date="2023-03-07T15:28:00Z">
          <w:pPr/>
        </w:pPrChange>
      </w:pPr>
      <w:r w:rsidRPr="00C548B2">
        <w:rPr>
          <w:rFonts w:ascii="Times New Roman" w:hAnsi="Times New Roman" w:cs="Times New Roman"/>
        </w:rPr>
        <w:t>Bo Shen</w:t>
      </w:r>
    </w:p>
    <w:p w14:paraId="60239BCE" w14:textId="77777777" w:rsidR="001E5B0F" w:rsidRPr="00C548B2" w:rsidRDefault="001E5B0F">
      <w:pPr>
        <w:spacing w:line="360" w:lineRule="auto"/>
        <w:rPr>
          <w:rFonts w:ascii="Times New Roman" w:hAnsi="Times New Roman" w:cs="Times New Roman"/>
        </w:rPr>
        <w:pPrChange w:id="17" w:author="Bo Shen" w:date="2023-03-07T15:28:00Z">
          <w:pPr/>
        </w:pPrChange>
      </w:pPr>
      <w:r w:rsidRPr="00C548B2">
        <w:rPr>
          <w:rFonts w:ascii="Times New Roman" w:hAnsi="Times New Roman" w:cs="Times New Roman"/>
        </w:rPr>
        <w:t>Neuroscience Institute</w:t>
      </w:r>
    </w:p>
    <w:p w14:paraId="511D25A5" w14:textId="77777777" w:rsidR="001E5B0F" w:rsidRPr="00C548B2" w:rsidRDefault="001E5B0F">
      <w:pPr>
        <w:spacing w:line="360" w:lineRule="auto"/>
        <w:rPr>
          <w:rFonts w:ascii="Times New Roman" w:hAnsi="Times New Roman" w:cs="Times New Roman"/>
        </w:rPr>
        <w:pPrChange w:id="18" w:author="Bo Shen" w:date="2023-03-07T15:28:00Z">
          <w:pPr/>
        </w:pPrChange>
      </w:pPr>
      <w:r w:rsidRPr="00C548B2">
        <w:rPr>
          <w:rFonts w:ascii="Times New Roman" w:hAnsi="Times New Roman" w:cs="Times New Roman"/>
        </w:rPr>
        <w:t>Grossman School of Medicine</w:t>
      </w:r>
    </w:p>
    <w:p w14:paraId="663A15CA" w14:textId="77777777" w:rsidR="001E5B0F" w:rsidRPr="00C548B2" w:rsidRDefault="001E5B0F">
      <w:pPr>
        <w:spacing w:line="360" w:lineRule="auto"/>
        <w:rPr>
          <w:rFonts w:ascii="Times New Roman" w:hAnsi="Times New Roman" w:cs="Times New Roman"/>
        </w:rPr>
        <w:pPrChange w:id="19" w:author="Bo Shen" w:date="2023-03-07T15:28:00Z">
          <w:pPr/>
        </w:pPrChange>
      </w:pPr>
      <w:r w:rsidRPr="00C548B2">
        <w:rPr>
          <w:rFonts w:ascii="Times New Roman" w:hAnsi="Times New Roman" w:cs="Times New Roman"/>
        </w:rPr>
        <w:t>New York University</w:t>
      </w:r>
    </w:p>
    <w:p w14:paraId="5D62C0F8" w14:textId="77777777" w:rsidR="001E5B0F" w:rsidRPr="00C548B2" w:rsidRDefault="001E5B0F">
      <w:pPr>
        <w:spacing w:line="360" w:lineRule="auto"/>
        <w:rPr>
          <w:rFonts w:ascii="Times New Roman" w:hAnsi="Times New Roman" w:cs="Times New Roman"/>
        </w:rPr>
        <w:pPrChange w:id="20" w:author="Bo Shen" w:date="2023-03-07T15:28:00Z">
          <w:pPr/>
        </w:pPrChange>
      </w:pPr>
      <w:r w:rsidRPr="00C548B2">
        <w:rPr>
          <w:rFonts w:ascii="Times New Roman" w:hAnsi="Times New Roman" w:cs="Times New Roman"/>
        </w:rPr>
        <w:t>435 E 30th, Room 1260</w:t>
      </w:r>
    </w:p>
    <w:p w14:paraId="3091DB16" w14:textId="77777777" w:rsidR="001E5B0F" w:rsidRPr="00C548B2" w:rsidRDefault="001E5B0F">
      <w:pPr>
        <w:spacing w:line="360" w:lineRule="auto"/>
        <w:rPr>
          <w:rFonts w:ascii="Times New Roman" w:hAnsi="Times New Roman" w:cs="Times New Roman"/>
        </w:rPr>
        <w:pPrChange w:id="21" w:author="Bo Shen" w:date="2023-03-07T15:28:00Z">
          <w:pPr/>
        </w:pPrChange>
      </w:pPr>
      <w:r w:rsidRPr="00C548B2">
        <w:rPr>
          <w:rFonts w:ascii="Times New Roman" w:hAnsi="Times New Roman" w:cs="Times New Roman"/>
        </w:rPr>
        <w:t>New York, NY 10016</w:t>
      </w:r>
    </w:p>
    <w:p w14:paraId="668EB188" w14:textId="77777777" w:rsidR="001E5B0F" w:rsidRPr="00C548B2" w:rsidRDefault="001E5B0F">
      <w:pPr>
        <w:spacing w:line="360" w:lineRule="auto"/>
        <w:rPr>
          <w:rFonts w:ascii="Times New Roman" w:hAnsi="Times New Roman" w:cs="Times New Roman"/>
        </w:rPr>
        <w:pPrChange w:id="22" w:author="Bo Shen" w:date="2023-03-07T15:28:00Z">
          <w:pPr/>
        </w:pPrChange>
      </w:pPr>
      <w:r w:rsidRPr="00C548B2">
        <w:rPr>
          <w:rFonts w:ascii="Times New Roman" w:hAnsi="Times New Roman" w:cs="Times New Roman"/>
        </w:rPr>
        <w:t>Tel: +1.212.263.8167</w:t>
      </w:r>
    </w:p>
    <w:p w14:paraId="0B3DA6BF" w14:textId="77777777" w:rsidR="001E5B0F" w:rsidRPr="00C548B2" w:rsidRDefault="001E5B0F">
      <w:pPr>
        <w:spacing w:line="360" w:lineRule="auto"/>
        <w:rPr>
          <w:rFonts w:ascii="Times New Roman" w:hAnsi="Times New Roman" w:cs="Times New Roman"/>
        </w:rPr>
        <w:pPrChange w:id="23" w:author="Bo Shen" w:date="2023-03-07T15:28:00Z">
          <w:pPr/>
        </w:pPrChange>
      </w:pPr>
      <w:r w:rsidRPr="00C548B2">
        <w:rPr>
          <w:rFonts w:ascii="Times New Roman" w:hAnsi="Times New Roman" w:cs="Times New Roman"/>
        </w:rPr>
        <w:t>Fax: +1.212.263.8170</w:t>
      </w:r>
    </w:p>
    <w:p w14:paraId="573295EC" w14:textId="54AB6C57" w:rsidR="001E5B0F" w:rsidRPr="0060258A" w:rsidRDefault="001E5B0F">
      <w:pPr>
        <w:spacing w:line="360" w:lineRule="auto"/>
        <w:pPrChange w:id="24" w:author="Bo Shen" w:date="2023-03-07T15:28:00Z">
          <w:pPr/>
        </w:pPrChange>
      </w:pPr>
      <w:r w:rsidRPr="00C548B2">
        <w:rPr>
          <w:rFonts w:ascii="Times New Roman" w:hAnsi="Times New Roman" w:cs="Times New Roman"/>
        </w:rPr>
        <w:t xml:space="preserve">Email: </w:t>
      </w:r>
      <w:r w:rsidRPr="00C548B2">
        <w:fldChar w:fldCharType="begin"/>
      </w:r>
      <w:r w:rsidRPr="00C548B2">
        <w:rPr>
          <w:rFonts w:ascii="Times New Roman" w:hAnsi="Times New Roman" w:cs="Times New Roman"/>
        </w:rPr>
        <w:instrText>HYPERLINK "mailto:bs3667@nyu.edu"</w:instrText>
      </w:r>
      <w:r w:rsidRPr="00C548B2">
        <w:fldChar w:fldCharType="separate"/>
      </w:r>
      <w:r w:rsidRPr="00C548B2">
        <w:rPr>
          <w:rStyle w:val="Hyperlink"/>
          <w:rFonts w:ascii="Times New Roman" w:hAnsi="Times New Roman" w:cs="Times New Roman"/>
          <w:color w:val="000000" w:themeColor="text1"/>
        </w:rPr>
        <w:t>boshen</w:t>
      </w:r>
      <w:r w:rsidR="00C548B2">
        <w:rPr>
          <w:rStyle w:val="Hyperlink"/>
          <w:rFonts w:ascii="Times New Roman" w:hAnsi="Times New Roman" w:cs="Times New Roman"/>
          <w:color w:val="000000" w:themeColor="text1"/>
        </w:rPr>
        <w:t>personal</w:t>
      </w:r>
      <w:r w:rsidRPr="00C548B2">
        <w:rPr>
          <w:rStyle w:val="Hyperlink"/>
          <w:rFonts w:ascii="Times New Roman" w:hAnsi="Times New Roman" w:cs="Times New Roman"/>
          <w:color w:val="000000" w:themeColor="text1"/>
        </w:rPr>
        <w:t>@gmail.com</w:t>
      </w:r>
      <w:r w:rsidRPr="00C548B2">
        <w:rPr>
          <w:rStyle w:val="Hyperlink"/>
          <w:rFonts w:ascii="Times New Roman" w:hAnsi="Times New Roman" w:cs="Times New Roman"/>
          <w:color w:val="000000" w:themeColor="text1"/>
        </w:rPr>
        <w:fldChar w:fldCharType="end"/>
      </w:r>
      <w:r w:rsidRPr="0060258A">
        <w:rPr>
          <w:b/>
        </w:rPr>
        <w:br w:type="page"/>
      </w:r>
    </w:p>
    <w:p w14:paraId="4AAE62D7" w14:textId="77777777" w:rsidR="001E5B0F" w:rsidRPr="0060258A" w:rsidRDefault="001E5B0F" w:rsidP="004C613D">
      <w:pPr>
        <w:pStyle w:val="Heading1"/>
      </w:pPr>
      <w:r w:rsidRPr="0060258A">
        <w:lastRenderedPageBreak/>
        <w:t>Abstract</w:t>
      </w:r>
    </w:p>
    <w:p w14:paraId="1F129F5C" w14:textId="77777777" w:rsidR="001E5B0F" w:rsidRPr="0060258A" w:rsidRDefault="001E5B0F" w:rsidP="00443316">
      <w:pPr>
        <w:spacing w:line="480" w:lineRule="auto"/>
        <w:jc w:val="both"/>
        <w:rPr>
          <w:rFonts w:ascii="Times New Roman" w:hAnsi="Times New Roman" w:cs="Times New Roman"/>
          <w:color w:val="000000" w:themeColor="text1"/>
        </w:rPr>
      </w:pPr>
    </w:p>
    <w:p w14:paraId="28784A50" w14:textId="77777777" w:rsidR="001E5B0F" w:rsidRPr="0060258A" w:rsidRDefault="001E5B0F" w:rsidP="00443316">
      <w:pPr>
        <w:spacing w:line="480" w:lineRule="auto"/>
        <w:jc w:val="both"/>
        <w:rPr>
          <w:rFonts w:ascii="Times New Roman" w:hAnsi="Times New Roman" w:cs="Times New Roman"/>
          <w:color w:val="000000" w:themeColor="text1"/>
        </w:rPr>
      </w:pPr>
      <w:ins w:id="25" w:author="Kenway" w:date="2023-02-15T10:21:00Z">
        <w:r>
          <w:rPr>
            <w:rFonts w:ascii="Times New Roman" w:hAnsi="Times New Roman" w:cs="Times New Roman"/>
            <w:color w:val="000000" w:themeColor="text1"/>
          </w:rPr>
          <w:t xml:space="preserve">Inhibition is crucial for brain function, regulating network activity by balancing excitation and implementing gain control. Recent evidence suggests that beyond simply inhibiting excitatory activity, inhibitory neurons can also shape circuit function through disinhibition. While disinhibitory circuit motifs have been implicated in cognitive processes including learning, attentional selection, and input gating, the role of disinhibition is largely unexplored in the study of decision-making. </w:t>
        </w:r>
      </w:ins>
      <w:ins w:id="26" w:author="Bo Shen" w:date="2023-02-14T17:39:00Z">
        <w:del w:id="27" w:author="Kenway" w:date="2023-02-15T10:21:00Z">
          <w:r w:rsidDel="00E15367">
            <w:rPr>
              <w:rFonts w:ascii="Times New Roman" w:hAnsi="Times New Roman" w:cs="Times New Roman"/>
              <w:color w:val="000000" w:themeColor="text1"/>
            </w:rPr>
            <w:delText xml:space="preserve">the </w:delText>
          </w:r>
        </w:del>
      </w:ins>
      <w:ins w:id="28" w:author="Bo Shen" w:date="2023-02-14T17:38:00Z">
        <w:del w:id="29" w:author="Kenway" w:date="2023-02-15T10:21:00Z">
          <w:r w:rsidDel="00E15367">
            <w:rPr>
              <w:rFonts w:ascii="Times New Roman" w:hAnsi="Times New Roman" w:cs="Times New Roman"/>
              <w:color w:val="000000" w:themeColor="text1"/>
            </w:rPr>
            <w:delText>neural computation</w:delText>
          </w:r>
        </w:del>
      </w:ins>
      <w:ins w:id="30" w:author="Bo Shen" w:date="2023-02-14T17:39:00Z">
        <w:del w:id="31" w:author="Kenway" w:date="2023-02-15T10:21:00Z">
          <w:r w:rsidDel="00E15367">
            <w:rPr>
              <w:rFonts w:ascii="Times New Roman" w:hAnsi="Times New Roman" w:cs="Times New Roman"/>
              <w:color w:val="000000" w:themeColor="text1"/>
            </w:rPr>
            <w:delText>s</w:delText>
          </w:r>
        </w:del>
      </w:ins>
      <w:ins w:id="32" w:author="Bo Shen" w:date="2023-02-14T17:38:00Z">
        <w:del w:id="33" w:author="Kenway" w:date="2023-02-15T10:21:00Z">
          <w:r w:rsidDel="00E15367">
            <w:rPr>
              <w:rFonts w:ascii="Times New Roman" w:hAnsi="Times New Roman" w:cs="Times New Roman"/>
              <w:color w:val="000000" w:themeColor="text1"/>
            </w:rPr>
            <w:delText xml:space="preserve"> </w:delText>
          </w:r>
        </w:del>
      </w:ins>
      <w:ins w:id="34" w:author="Bo Shen" w:date="2023-02-14T17:39:00Z">
        <w:del w:id="35" w:author="Kenway" w:date="2023-02-15T10:21:00Z">
          <w:r w:rsidDel="00E15367">
            <w:rPr>
              <w:rFonts w:ascii="Times New Roman" w:hAnsi="Times New Roman" w:cs="Times New Roman"/>
              <w:color w:val="000000" w:themeColor="text1"/>
            </w:rPr>
            <w:delText>of decision-making</w:delText>
          </w:r>
        </w:del>
      </w:ins>
      <w:ins w:id="36" w:author="Bo Shen" w:date="2023-02-14T17:43:00Z">
        <w:del w:id="37" w:author="Kenway" w:date="2023-02-15T10:21:00Z">
          <w:r w:rsidDel="00E15367">
            <w:rPr>
              <w:rFonts w:ascii="Times New Roman" w:hAnsi="Times New Roman" w:cs="Times New Roman"/>
              <w:color w:val="000000" w:themeColor="text1"/>
            </w:rPr>
            <w:delText>Beyond the standard circuit motif of non-selective inhibition, r</w:delText>
          </w:r>
        </w:del>
      </w:ins>
      <w:ins w:id="38" w:author="Bo Shen" w:date="2023-02-14T17:39:00Z">
        <w:del w:id="39" w:author="Kenway" w:date="2023-02-15T10:21:00Z">
          <w:r w:rsidDel="00E15367">
            <w:rPr>
              <w:rFonts w:ascii="Times New Roman" w:hAnsi="Times New Roman" w:cs="Times New Roman"/>
              <w:color w:val="000000" w:themeColor="text1"/>
            </w:rPr>
            <w:delText xml:space="preserve"> </w:delText>
          </w:r>
        </w:del>
      </w:ins>
      <w:ins w:id="40" w:author="Bo Shen" w:date="2023-02-14T17:41:00Z">
        <w:del w:id="41" w:author="Kenway" w:date="2023-02-15T10:21:00Z">
          <w:r w:rsidDel="00E15367">
            <w:rPr>
              <w:rFonts w:ascii="Times New Roman" w:hAnsi="Times New Roman" w:cs="Times New Roman"/>
              <w:color w:val="000000" w:themeColor="text1"/>
            </w:rPr>
            <w:delText>s</w:delText>
          </w:r>
        </w:del>
      </w:ins>
      <w:ins w:id="42" w:author="Bo Shen" w:date="2023-02-14T17:42:00Z">
        <w:del w:id="43" w:author="Kenway" w:date="2023-02-15T10:21:00Z">
          <w:r w:rsidDel="00E15367">
            <w:rPr>
              <w:rFonts w:ascii="Times New Roman" w:hAnsi="Times New Roman" w:cs="Times New Roman"/>
              <w:color w:val="000000" w:themeColor="text1"/>
            </w:rPr>
            <w:delText xml:space="preserve"> and </w:delText>
          </w:r>
        </w:del>
      </w:ins>
      <w:ins w:id="44" w:author="Bo Shen" w:date="2023-02-14T17:44:00Z">
        <w:del w:id="45" w:author="Kenway" w:date="2023-02-15T10:21:00Z">
          <w:r w:rsidDel="00E15367">
            <w:rPr>
              <w:rFonts w:ascii="Times New Roman" w:hAnsi="Times New Roman" w:cs="Times New Roman"/>
              <w:color w:val="000000" w:themeColor="text1"/>
            </w:rPr>
            <w:delText>exhibit choice-selective activity on par with excitatory neurons</w:delText>
          </w:r>
        </w:del>
      </w:ins>
      <w:ins w:id="46" w:author="Bo Shen" w:date="2023-02-14T18:00:00Z">
        <w:del w:id="47" w:author="Kenway" w:date="2023-02-15T10:21:00Z">
          <w:r w:rsidDel="00E15367">
            <w:rPr>
              <w:rFonts w:ascii="Times New Roman" w:hAnsi="Times New Roman" w:cs="Times New Roman"/>
              <w:color w:val="000000" w:themeColor="text1"/>
            </w:rPr>
            <w:delText>compelling evidence of shown</w:delText>
          </w:r>
        </w:del>
      </w:ins>
      <w:ins w:id="48" w:author="Bo Shen" w:date="2023-02-14T17:45:00Z">
        <w:del w:id="49" w:author="Kenway" w:date="2023-02-15T10:21:00Z">
          <w:r w:rsidDel="00E15367">
            <w:rPr>
              <w:rFonts w:ascii="Times New Roman" w:hAnsi="Times New Roman" w:cs="Times New Roman"/>
              <w:color w:val="000000" w:themeColor="text1"/>
            </w:rPr>
            <w:delText xml:space="preserve">circuit </w:delText>
          </w:r>
        </w:del>
      </w:ins>
      <w:ins w:id="50" w:author="Kenway" w:date="2023-02-09T22:42:00Z">
        <w:r>
          <w:rPr>
            <w:rFonts w:ascii="Times New Roman" w:hAnsi="Times New Roman" w:cs="Times New Roman"/>
            <w:color w:val="000000" w:themeColor="text1"/>
          </w:rPr>
          <w:t xml:space="preserve">Here, we show that </w:t>
        </w:r>
      </w:ins>
      <w:ins w:id="51" w:author="Kenway" w:date="2023-02-09T22:50:00Z">
        <w:del w:id="52" w:author="Bo Shen" w:date="2023-02-14T18:01:00Z">
          <w:r w:rsidDel="009E1976">
            <w:rPr>
              <w:rFonts w:ascii="Times New Roman" w:hAnsi="Times New Roman" w:cs="Times New Roman"/>
              <w:color w:val="000000" w:themeColor="text1"/>
            </w:rPr>
            <w:delText xml:space="preserve">local </w:delText>
          </w:r>
        </w:del>
      </w:ins>
      <w:ins w:id="53" w:author="Kenway" w:date="2023-02-09T22:43:00Z">
        <w:r>
          <w:rPr>
            <w:rFonts w:ascii="Times New Roman" w:hAnsi="Times New Roman" w:cs="Times New Roman"/>
            <w:color w:val="000000" w:themeColor="text1"/>
          </w:rPr>
          <w:t xml:space="preserve">disinhibition </w:t>
        </w:r>
      </w:ins>
      <w:ins w:id="54" w:author="Kenway" w:date="2023-02-09T22:48:00Z">
        <w:r>
          <w:rPr>
            <w:rFonts w:ascii="Times New Roman" w:hAnsi="Times New Roman" w:cs="Times New Roman"/>
            <w:color w:val="000000" w:themeColor="text1"/>
          </w:rPr>
          <w:t xml:space="preserve">provides a simple circuit motif for </w:t>
        </w:r>
      </w:ins>
      <w:ins w:id="55" w:author="Kenway" w:date="2023-02-09T22:49:00Z">
        <w:r>
          <w:rPr>
            <w:rFonts w:ascii="Times New Roman" w:hAnsi="Times New Roman" w:cs="Times New Roman"/>
            <w:color w:val="000000" w:themeColor="text1"/>
          </w:rPr>
          <w:t xml:space="preserve">fast, </w:t>
        </w:r>
      </w:ins>
      <w:ins w:id="56" w:author="Kenway" w:date="2023-02-09T22:48:00Z">
        <w:r>
          <w:rPr>
            <w:rFonts w:ascii="Times New Roman" w:hAnsi="Times New Roman" w:cs="Times New Roman"/>
            <w:color w:val="000000" w:themeColor="text1"/>
          </w:rPr>
          <w:t>dynamic</w:t>
        </w:r>
      </w:ins>
      <w:ins w:id="57" w:author="Kenway" w:date="2023-02-09T22:49:00Z">
        <w:r>
          <w:rPr>
            <w:rFonts w:ascii="Times New Roman" w:hAnsi="Times New Roman" w:cs="Times New Roman"/>
            <w:color w:val="000000" w:themeColor="text1"/>
          </w:rPr>
          <w:t xml:space="preserve"> control of network state and function. </w:t>
        </w:r>
      </w:ins>
      <w:ins w:id="58" w:author="Kenway" w:date="2023-02-10T10:47:00Z">
        <w:r>
          <w:rPr>
            <w:rFonts w:ascii="Times New Roman" w:hAnsi="Times New Roman" w:cs="Times New Roman"/>
            <w:color w:val="000000" w:themeColor="text1"/>
          </w:rPr>
          <w:t xml:space="preserve">This dynamic control </w:t>
        </w:r>
      </w:ins>
      <w:ins w:id="59" w:author="Kenway" w:date="2023-02-10T10:48:00Z">
        <w:r>
          <w:rPr>
            <w:rFonts w:ascii="Times New Roman" w:hAnsi="Times New Roman" w:cs="Times New Roman"/>
            <w:color w:val="000000" w:themeColor="text1"/>
          </w:rPr>
          <w:t xml:space="preserve">allows a novel disinhibition-based </w:t>
        </w:r>
      </w:ins>
      <w:ins w:id="60" w:author="Kenway" w:date="2023-02-10T10:49:00Z">
        <w:r>
          <w:rPr>
            <w:rFonts w:ascii="Times New Roman" w:hAnsi="Times New Roman" w:cs="Times New Roman"/>
            <w:color w:val="000000" w:themeColor="text1"/>
          </w:rPr>
          <w:t>decision model to reproduce both value normalization and winner-take-all dynamics</w:t>
        </w:r>
      </w:ins>
      <w:ins w:id="61" w:author="Kenway" w:date="2023-02-10T10:51:00Z">
        <w:r>
          <w:rPr>
            <w:rFonts w:ascii="Times New Roman" w:hAnsi="Times New Roman" w:cs="Times New Roman"/>
            <w:color w:val="000000" w:themeColor="text1"/>
          </w:rPr>
          <w:t xml:space="preserve">, </w:t>
        </w:r>
      </w:ins>
      <w:ins w:id="62" w:author="Bo Shen" w:date="2023-02-14T18:02:00Z">
        <w:r>
          <w:rPr>
            <w:rFonts w:ascii="Times New Roman" w:hAnsi="Times New Roman" w:cs="Times New Roman"/>
            <w:color w:val="000000" w:themeColor="text1"/>
          </w:rPr>
          <w:t xml:space="preserve">the </w:t>
        </w:r>
      </w:ins>
      <w:ins w:id="63" w:author="Kenway" w:date="2023-02-10T10:51:00Z">
        <w:r>
          <w:rPr>
            <w:rFonts w:ascii="Times New Roman" w:hAnsi="Times New Roman" w:cs="Times New Roman"/>
            <w:color w:val="000000" w:themeColor="text1"/>
          </w:rPr>
          <w:t xml:space="preserve">two central </w:t>
        </w:r>
      </w:ins>
      <w:ins w:id="64" w:author="Kenway" w:date="2023-02-10T11:24:00Z">
        <w:r>
          <w:rPr>
            <w:rFonts w:ascii="Times New Roman" w:hAnsi="Times New Roman" w:cs="Times New Roman"/>
            <w:color w:val="000000" w:themeColor="text1"/>
          </w:rPr>
          <w:t>features</w:t>
        </w:r>
      </w:ins>
      <w:ins w:id="65" w:author="Kenway" w:date="2023-02-10T10:51:00Z">
        <w:r>
          <w:rPr>
            <w:rFonts w:ascii="Times New Roman" w:hAnsi="Times New Roman" w:cs="Times New Roman"/>
            <w:color w:val="000000" w:themeColor="text1"/>
          </w:rPr>
          <w:t xml:space="preserve"> of </w:t>
        </w:r>
      </w:ins>
      <w:del w:id="66" w:author="Kenway" w:date="2023-02-10T10:52:00Z">
        <w:r w:rsidRPr="0060258A" w:rsidDel="001F3558">
          <w:rPr>
            <w:rFonts w:ascii="Times New Roman" w:hAnsi="Times New Roman" w:cs="Times New Roman"/>
            <w:color w:val="000000" w:themeColor="text1"/>
          </w:rPr>
          <w:delText xml:space="preserve">Current models utilize two </w:delText>
        </w:r>
      </w:del>
      <w:del w:id="67" w:author="Kenway" w:date="2023-02-10T10:51:00Z">
        <w:r w:rsidRPr="0060258A" w:rsidDel="001F3558">
          <w:rPr>
            <w:rFonts w:ascii="Times New Roman" w:hAnsi="Times New Roman" w:cs="Times New Roman"/>
            <w:color w:val="000000" w:themeColor="text1"/>
          </w:rPr>
          <w:delText xml:space="preserve">primary circuit motifs to replicate </w:delText>
        </w:r>
      </w:del>
      <w:r w:rsidRPr="0060258A">
        <w:rPr>
          <w:rFonts w:ascii="Times New Roman" w:hAnsi="Times New Roman" w:cs="Times New Roman"/>
          <w:color w:val="000000" w:themeColor="text1"/>
        </w:rPr>
        <w:t xml:space="preserve">neurobiological </w:t>
      </w:r>
      <w:del w:id="68" w:author="Bo Shen" w:date="2023-03-07T11:16:00Z">
        <w:r w:rsidRPr="0060258A" w:rsidDel="007E65E9">
          <w:rPr>
            <w:rFonts w:ascii="Times New Roman" w:hAnsi="Times New Roman" w:cs="Times New Roman"/>
            <w:color w:val="000000" w:themeColor="text1"/>
          </w:rPr>
          <w:delText xml:space="preserve">decision </w:delText>
        </w:r>
      </w:del>
      <w:ins w:id="69" w:author="Bo Shen" w:date="2023-03-07T11:16: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w:t>
      </w:r>
      <w:ins w:id="70" w:author="Kenway" w:date="2023-02-10T10:52:00Z">
        <w:r>
          <w:rPr>
            <w:rFonts w:ascii="Times New Roman" w:hAnsi="Times New Roman" w:cs="Times New Roman"/>
            <w:color w:val="000000" w:themeColor="text1"/>
          </w:rPr>
          <w:t xml:space="preserve"> captured in </w:t>
        </w:r>
      </w:ins>
      <w:ins w:id="71" w:author="Kenway" w:date="2023-02-10T12:30:00Z">
        <w:r>
          <w:rPr>
            <w:rFonts w:ascii="Times New Roman" w:hAnsi="Times New Roman" w:cs="Times New Roman"/>
            <w:color w:val="000000" w:themeColor="text1"/>
          </w:rPr>
          <w:t xml:space="preserve">separate </w:t>
        </w:r>
      </w:ins>
      <w:ins w:id="72" w:author="Kenway" w:date="2023-02-10T10:52:00Z">
        <w:r>
          <w:rPr>
            <w:rFonts w:ascii="Times New Roman" w:hAnsi="Times New Roman" w:cs="Times New Roman"/>
            <w:color w:val="000000" w:themeColor="text1"/>
          </w:rPr>
          <w:t>existing models with distinct</w:t>
        </w:r>
      </w:ins>
      <w:ins w:id="73" w:author="Kenway" w:date="2023-02-10T10:54:00Z">
        <w:r>
          <w:rPr>
            <w:rFonts w:ascii="Times New Roman" w:hAnsi="Times New Roman" w:cs="Times New Roman"/>
            <w:color w:val="000000" w:themeColor="text1"/>
          </w:rPr>
          <w:t xml:space="preserve"> </w:t>
        </w:r>
      </w:ins>
      <w:ins w:id="74" w:author="Kenway" w:date="2023-02-10T10:53:00Z">
        <w:r>
          <w:rPr>
            <w:rFonts w:ascii="Times New Roman" w:hAnsi="Times New Roman" w:cs="Times New Roman"/>
            <w:color w:val="000000" w:themeColor="text1"/>
          </w:rPr>
          <w:t>circuit motifs</w:t>
        </w:r>
      </w:ins>
      <w:r w:rsidRPr="0060258A">
        <w:rPr>
          <w:rFonts w:ascii="Times New Roman" w:hAnsi="Times New Roman" w:cs="Times New Roman"/>
          <w:color w:val="000000" w:themeColor="text1"/>
        </w:rPr>
        <w:t xml:space="preserve">. </w:t>
      </w:r>
      <w:del w:id="75" w:author="Kenway" w:date="2023-02-10T11:20:00Z">
        <w:r w:rsidRPr="0060258A" w:rsidDel="00A5026A">
          <w:rPr>
            <w:rFonts w:ascii="Times New Roman" w:hAnsi="Times New Roman" w:cs="Times New Roman"/>
            <w:color w:val="000000" w:themeColor="text1"/>
          </w:rPr>
          <w:delText xml:space="preserve">Recurrent gain control implements normalization-driven relative value coding, while recurrent excitation and non-selective pooled inhibition together implement winner-take-all (WTA) dynamics. Despite evidence for concurrent valuation and selection computations in individual brain regions, existing models focus selectively on either normalization or WTA dynamics and how both arise in a single circuit architecture is unknown. Here we show that a novel hybrid motif unifies both normalized representation and WTA competition, with dynamic control of circuit state governed by local disinhibition. </w:delText>
        </w:r>
      </w:del>
      <w:r w:rsidRPr="0060258A">
        <w:rPr>
          <w:rFonts w:ascii="Times New Roman" w:hAnsi="Times New Roman" w:cs="Times New Roman"/>
          <w:color w:val="000000" w:themeColor="text1"/>
        </w:rPr>
        <w:t>In addition</w:t>
      </w:r>
      <w:ins w:id="76" w:author="Bo Shen" w:date="2023-02-14T17:52: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77" w:author="Bo Shen" w:date="2023-02-14T17:51:00Z">
        <w:r w:rsidRPr="0060258A">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disinhibition </w:t>
        </w:r>
        <w:r w:rsidRPr="0060258A">
          <w:rPr>
            <w:rFonts w:ascii="Times New Roman" w:hAnsi="Times New Roman" w:cs="Times New Roman"/>
            <w:color w:val="000000" w:themeColor="text1"/>
          </w:rPr>
          <w:t>model</w:t>
        </w:r>
      </w:ins>
      <w:ins w:id="78" w:author="Bo Shen" w:date="2023-02-14T17:52:00Z">
        <w:r>
          <w:rPr>
            <w:rFonts w:ascii="Times New Roman" w:hAnsi="Times New Roman" w:cs="Times New Roman"/>
            <w:color w:val="000000" w:themeColor="text1"/>
          </w:rPr>
          <w:t xml:space="preserve"> </w:t>
        </w:r>
      </w:ins>
      <w:ins w:id="79" w:author="Kenway" w:date="2023-02-15T10:22:00Z">
        <w:r>
          <w:rPr>
            <w:rFonts w:ascii="Times New Roman" w:hAnsi="Times New Roman" w:cs="Times New Roman"/>
            <w:color w:val="000000" w:themeColor="text1"/>
          </w:rPr>
          <w:t>exhibits flexible attractor dynamics consistent with different forms of</w:t>
        </w:r>
        <w:r w:rsidRPr="0060258A">
          <w:rPr>
            <w:rFonts w:ascii="Times New Roman" w:hAnsi="Times New Roman" w:cs="Times New Roman"/>
            <w:color w:val="000000" w:themeColor="text1"/>
          </w:rPr>
          <w:t xml:space="preserve"> </w:t>
        </w:r>
      </w:ins>
      <w:ins w:id="80" w:author="Bo Shen" w:date="2023-02-14T17:52:00Z">
        <w:del w:id="81" w:author="Kenway" w:date="2023-02-15T10:22:00Z">
          <w:r w:rsidDel="00E15367">
            <w:rPr>
              <w:rFonts w:ascii="Times New Roman" w:hAnsi="Times New Roman" w:cs="Times New Roman"/>
              <w:color w:val="000000" w:themeColor="text1"/>
            </w:rPr>
            <w:delText>with recurrent-excitation produces</w:delText>
          </w:r>
        </w:del>
      </w:ins>
      <w:ins w:id="82" w:author="Bo Shen" w:date="2023-02-14T17:51:00Z">
        <w:del w:id="83" w:author="Kenway" w:date="2023-02-15T10:22:00Z">
          <w:r w:rsidRPr="0060258A" w:rsidDel="00E15367">
            <w:rPr>
              <w:rFonts w:ascii="Times New Roman" w:hAnsi="Times New Roman" w:cs="Times New Roman"/>
              <w:color w:val="000000" w:themeColor="text1"/>
            </w:rPr>
            <w:delText xml:space="preserve"> </w:delText>
          </w:r>
        </w:del>
      </w:ins>
      <w:ins w:id="84" w:author="Bo Shen" w:date="2023-02-14T17:52:00Z">
        <w:r w:rsidRPr="0060258A">
          <w:rPr>
            <w:rFonts w:ascii="Times New Roman" w:hAnsi="Times New Roman" w:cs="Times New Roman"/>
            <w:color w:val="000000" w:themeColor="text1"/>
          </w:rPr>
          <w:t xml:space="preserve">persistent activity </w:t>
        </w:r>
        <w:r>
          <w:rPr>
            <w:rFonts w:ascii="Times New Roman" w:hAnsi="Times New Roman" w:cs="Times New Roman"/>
            <w:color w:val="000000" w:themeColor="text1"/>
          </w:rPr>
          <w:t>seen in</w:t>
        </w:r>
        <w:r w:rsidRPr="0060258A">
          <w:rPr>
            <w:rFonts w:ascii="Times New Roman" w:hAnsi="Times New Roman" w:cs="Times New Roman"/>
            <w:color w:val="000000" w:themeColor="text1"/>
          </w:rPr>
          <w:t xml:space="preserve"> working memory.</w:t>
        </w:r>
        <w:r>
          <w:rPr>
            <w:rFonts w:ascii="Times New Roman" w:hAnsi="Times New Roman" w:cs="Times New Roman"/>
            <w:color w:val="000000" w:themeColor="text1"/>
          </w:rPr>
          <w:t xml:space="preserve"> </w:t>
        </w:r>
      </w:ins>
      <w:ins w:id="85" w:author="Bo Shen" w:date="2023-02-14T18:03:00Z">
        <w:r>
          <w:rPr>
            <w:rFonts w:ascii="Times New Roman" w:hAnsi="Times New Roman" w:cs="Times New Roman"/>
            <w:color w:val="000000" w:themeColor="text1"/>
          </w:rPr>
          <w:t>F</w:t>
        </w:r>
      </w:ins>
      <w:ins w:id="86" w:author="Bo Shen" w:date="2023-02-14T17:53:00Z">
        <w:r>
          <w:rPr>
            <w:rFonts w:ascii="Times New Roman" w:hAnsi="Times New Roman" w:cs="Times New Roman"/>
            <w:color w:val="000000" w:themeColor="text1"/>
          </w:rPr>
          <w:t xml:space="preserve">itting the model </w:t>
        </w:r>
      </w:ins>
      <w:r w:rsidRPr="0060258A">
        <w:rPr>
          <w:rFonts w:ascii="Times New Roman" w:hAnsi="Times New Roman" w:cs="Times New Roman"/>
          <w:color w:val="000000" w:themeColor="text1"/>
        </w:rPr>
        <w:t xml:space="preserve">to </w:t>
      </w:r>
      <w:ins w:id="87" w:author="Bo Shen" w:date="2023-02-14T17:53:00Z">
        <w:del w:id="88" w:author="Kenway" w:date="2023-02-15T10:04: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empirical data</w:t>
        </w:r>
      </w:ins>
      <w:ins w:id="89" w:author="Bo Shen" w:date="2023-02-14T18:03:00Z">
        <w:r>
          <w:rPr>
            <w:rFonts w:ascii="Times New Roman" w:hAnsi="Times New Roman" w:cs="Times New Roman"/>
            <w:color w:val="000000" w:themeColor="text1"/>
          </w:rPr>
          <w:t xml:space="preserve"> shows </w:t>
        </w:r>
      </w:ins>
      <w:ins w:id="90" w:author="Bo Shen" w:date="2023-02-14T17:53:00Z">
        <w:r>
          <w:rPr>
            <w:rFonts w:ascii="Times New Roman" w:hAnsi="Times New Roman" w:cs="Times New Roman"/>
            <w:color w:val="000000" w:themeColor="text1"/>
          </w:rPr>
          <w:t xml:space="preserve">it </w:t>
        </w:r>
      </w:ins>
      <w:ins w:id="91" w:author="Kenway" w:date="2023-02-10T12:55:00Z">
        <w:del w:id="92" w:author="Bo Shen" w:date="2023-02-14T17:54:00Z">
          <w:r w:rsidDel="00060F7E">
            <w:rPr>
              <w:rFonts w:ascii="Times New Roman" w:hAnsi="Times New Roman" w:cs="Times New Roman"/>
              <w:color w:val="000000" w:themeColor="text1"/>
            </w:rPr>
            <w:delText>reproduc</w:delText>
          </w:r>
        </w:del>
      </w:ins>
      <w:ins w:id="93" w:author="Bo Shen" w:date="2023-02-14T17:54:00Z">
        <w:r>
          <w:rPr>
            <w:rFonts w:ascii="Times New Roman" w:hAnsi="Times New Roman" w:cs="Times New Roman"/>
            <w:color w:val="000000" w:themeColor="text1"/>
          </w:rPr>
          <w:t>captures</w:t>
        </w:r>
      </w:ins>
      <w:ins w:id="94" w:author="Bo Shen" w:date="2023-02-14T17:53:00Z">
        <w:r>
          <w:rPr>
            <w:rFonts w:ascii="Times New Roman" w:hAnsi="Times New Roman" w:cs="Times New Roman"/>
            <w:color w:val="000000" w:themeColor="text1"/>
          </w:rPr>
          <w:t xml:space="preserve"> </w:t>
        </w:r>
      </w:ins>
      <w:ins w:id="95" w:author="Bo Shen" w:date="2023-02-14T17:56:00Z">
        <w:r>
          <w:rPr>
            <w:rFonts w:ascii="Times New Roman" w:hAnsi="Times New Roman" w:cs="Times New Roman"/>
            <w:color w:val="000000" w:themeColor="text1"/>
          </w:rPr>
          <w:t>well</w:t>
        </w:r>
      </w:ins>
      <w:ins w:id="96" w:author="Bo Shen" w:date="2023-02-14T18:03:00Z">
        <w:r>
          <w:rPr>
            <w:rFonts w:ascii="Times New Roman" w:hAnsi="Times New Roman" w:cs="Times New Roman"/>
            <w:color w:val="000000" w:themeColor="text1"/>
          </w:rPr>
          <w:t xml:space="preserve"> both</w:t>
        </w:r>
      </w:ins>
      <w:ins w:id="97" w:author="Bo Shen" w:date="2023-02-14T17:56:00Z">
        <w:r>
          <w:rPr>
            <w:rFonts w:ascii="Times New Roman" w:hAnsi="Times New Roman" w:cs="Times New Roman"/>
            <w:color w:val="000000" w:themeColor="text1"/>
          </w:rPr>
          <w:t xml:space="preserve"> </w:t>
        </w:r>
      </w:ins>
      <w:ins w:id="98" w:author="Bo Shen" w:date="2023-02-14T17:53:00Z">
        <w:del w:id="99" w:author="Kenway" w:date="2023-02-15T10:05: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neurophysiolog</w:t>
        </w:r>
      </w:ins>
      <w:ins w:id="100" w:author="Bo Shen" w:date="2023-02-14T17:54:00Z">
        <w:r>
          <w:rPr>
            <w:rFonts w:ascii="Times New Roman" w:hAnsi="Times New Roman" w:cs="Times New Roman"/>
            <w:color w:val="000000" w:themeColor="text1"/>
          </w:rPr>
          <w:t xml:space="preserve">ical dynamics of value coding and </w:t>
        </w:r>
        <w:del w:id="101" w:author="Kenway" w:date="2023-02-15T10:05:00Z">
          <w:r w:rsidDel="00B03C32">
            <w:rPr>
              <w:rFonts w:ascii="Times New Roman" w:hAnsi="Times New Roman" w:cs="Times New Roman"/>
              <w:color w:val="000000" w:themeColor="text1"/>
            </w:rPr>
            <w:delText>the</w:delText>
          </w:r>
        </w:del>
      </w:ins>
      <w:ins w:id="102" w:author="Bo Shen" w:date="2023-02-14T17:55:00Z">
        <w:del w:id="103" w:author="Kenway" w:date="2023-02-15T10:05:00Z">
          <w:r w:rsidDel="00B03C32">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psychometric </w:t>
        </w:r>
      </w:ins>
      <w:ins w:id="104" w:author="Kenway" w:date="2023-02-10T12:55:00Z">
        <w:del w:id="105" w:author="Bo Shen" w:date="2023-02-14T17:54:00Z">
          <w:r w:rsidDel="00060F7E">
            <w:rPr>
              <w:rFonts w:ascii="Times New Roman" w:hAnsi="Times New Roman" w:cs="Times New Roman"/>
              <w:color w:val="000000" w:themeColor="text1"/>
            </w:rPr>
            <w:delText xml:space="preserve">ing </w:delText>
          </w:r>
        </w:del>
      </w:ins>
      <w:ins w:id="106" w:author="Kenway" w:date="2023-02-10T12:56:00Z">
        <w:del w:id="107" w:author="Bo Shen" w:date="2023-02-14T17:54:00Z">
          <w:r w:rsidDel="00060F7E">
            <w:rPr>
              <w:rFonts w:ascii="Times New Roman" w:hAnsi="Times New Roman" w:cs="Times New Roman"/>
              <w:color w:val="000000" w:themeColor="text1"/>
            </w:rPr>
            <w:delText xml:space="preserve">empirical </w:delText>
          </w:r>
        </w:del>
        <w:r>
          <w:rPr>
            <w:rFonts w:ascii="Times New Roman" w:hAnsi="Times New Roman" w:cs="Times New Roman"/>
            <w:color w:val="000000" w:themeColor="text1"/>
          </w:rPr>
          <w:t xml:space="preserve">choice </w:t>
        </w:r>
      </w:ins>
      <w:del w:id="108" w:author="Kenway" w:date="2023-02-10T12:55:00Z">
        <w:r w:rsidRPr="0060258A" w:rsidDel="003C576B">
          <w:rPr>
            <w:rFonts w:ascii="Times New Roman" w:hAnsi="Times New Roman" w:cs="Times New Roman"/>
            <w:color w:val="000000" w:themeColor="text1"/>
          </w:rPr>
          <w:delText xml:space="preserve">capturing </w:delText>
        </w:r>
      </w:del>
      <w:ins w:id="109" w:author="Kenway" w:date="2023-02-10T12:54:00Z">
        <w:r>
          <w:rPr>
            <w:rFonts w:ascii="Times New Roman" w:hAnsi="Times New Roman" w:cs="Times New Roman"/>
            <w:color w:val="000000" w:themeColor="text1"/>
          </w:rPr>
          <w:t>behavior</w:t>
        </w:r>
        <w:del w:id="110" w:author="Bo Shen" w:date="2023-02-14T17:56:00Z">
          <w:r w:rsidDel="00060F7E">
            <w:rPr>
              <w:rFonts w:ascii="Times New Roman" w:hAnsi="Times New Roman" w:cs="Times New Roman"/>
              <w:color w:val="000000" w:themeColor="text1"/>
            </w:rPr>
            <w:delText xml:space="preserve"> and </w:delText>
          </w:r>
        </w:del>
      </w:ins>
      <w:ins w:id="111" w:author="Kenway" w:date="2023-02-10T12:56:00Z">
        <w:del w:id="112" w:author="Bo Shen" w:date="2023-02-14T17:56:00Z">
          <w:r w:rsidDel="00060F7E">
            <w:rPr>
              <w:rFonts w:ascii="Times New Roman" w:hAnsi="Times New Roman" w:cs="Times New Roman"/>
              <w:color w:val="000000" w:themeColor="text1"/>
            </w:rPr>
            <w:delText xml:space="preserve">decision-related </w:delText>
          </w:r>
        </w:del>
      </w:ins>
      <w:ins w:id="113" w:author="Kenway" w:date="2023-02-10T12:54:00Z">
        <w:del w:id="114" w:author="Bo Shen" w:date="2023-02-14T17:56:00Z">
          <w:r w:rsidDel="00060F7E">
            <w:rPr>
              <w:rFonts w:ascii="Times New Roman" w:hAnsi="Times New Roman" w:cs="Times New Roman"/>
              <w:color w:val="000000" w:themeColor="text1"/>
            </w:rPr>
            <w:delText xml:space="preserve">neural </w:delText>
          </w:r>
        </w:del>
      </w:ins>
      <w:del w:id="115" w:author="Bo Shen" w:date="2023-02-14T17:56:00Z">
        <w:r w:rsidRPr="0060258A" w:rsidDel="00060F7E">
          <w:rPr>
            <w:rFonts w:ascii="Times New Roman" w:hAnsi="Times New Roman" w:cs="Times New Roman"/>
            <w:color w:val="000000" w:themeColor="text1"/>
          </w:rPr>
          <w:delText xml:space="preserve">empirical psychometric and chronometric </w:delText>
        </w:r>
      </w:del>
      <w:ins w:id="116" w:author="Kenway" w:date="2023-02-10T12:53:00Z">
        <w:del w:id="117" w:author="Bo Shen" w:date="2023-02-14T17:55:00Z">
          <w:r w:rsidDel="00060F7E">
            <w:rPr>
              <w:rFonts w:ascii="Times New Roman" w:hAnsi="Times New Roman" w:cs="Times New Roman"/>
              <w:color w:val="000000" w:themeColor="text1"/>
            </w:rPr>
            <w:delText>activ</w:delText>
          </w:r>
        </w:del>
      </w:ins>
      <w:ins w:id="118" w:author="Kenway" w:date="2023-02-10T12:56:00Z">
        <w:del w:id="119" w:author="Bo Shen" w:date="2023-02-14T17:55:00Z">
          <w:r w:rsidDel="00060F7E">
            <w:rPr>
              <w:rFonts w:ascii="Times New Roman" w:hAnsi="Times New Roman" w:cs="Times New Roman"/>
              <w:color w:val="000000" w:themeColor="text1"/>
            </w:rPr>
            <w:delText>i</w:delText>
          </w:r>
        </w:del>
      </w:ins>
      <w:ins w:id="120" w:author="Kenway" w:date="2023-02-10T12:53:00Z">
        <w:del w:id="121" w:author="Bo Shen" w:date="2023-02-14T17:55:00Z">
          <w:r w:rsidDel="00060F7E">
            <w:rPr>
              <w:rFonts w:ascii="Times New Roman" w:hAnsi="Times New Roman" w:cs="Times New Roman"/>
              <w:color w:val="000000" w:themeColor="text1"/>
            </w:rPr>
            <w:delText>ty</w:delText>
          </w:r>
        </w:del>
      </w:ins>
      <w:ins w:id="122" w:author="Bo Shen" w:date="2023-02-14T17:55:00Z">
        <w:r>
          <w:rPr>
            <w:rFonts w:ascii="Times New Roman" w:hAnsi="Times New Roman" w:cs="Times New Roman"/>
            <w:color w:val="000000" w:themeColor="text1"/>
          </w:rPr>
          <w:t>.</w:t>
        </w:r>
      </w:ins>
      <w:del w:id="123" w:author="Kenway" w:date="2023-02-10T12:53:00Z">
        <w:r w:rsidRPr="0060258A" w:rsidDel="003C576B">
          <w:rPr>
            <w:rFonts w:ascii="Times New Roman" w:hAnsi="Times New Roman" w:cs="Times New Roman"/>
            <w:color w:val="000000" w:themeColor="text1"/>
          </w:rPr>
          <w:delText>data</w:delText>
        </w:r>
      </w:del>
      <w:del w:id="124" w:author="Bo Shen" w:date="2023-02-14T17:55:00Z">
        <w:r w:rsidRPr="0060258A" w:rsidDel="00060F7E">
          <w:rPr>
            <w:rFonts w:ascii="Times New Roman" w:hAnsi="Times New Roman" w:cs="Times New Roman"/>
            <w:color w:val="000000" w:themeColor="text1"/>
          </w:rPr>
          <w:delText xml:space="preserve">, </w:delText>
        </w:r>
      </w:del>
      <w:del w:id="125" w:author="Bo Shen" w:date="2023-02-14T17:51:00Z">
        <w:r w:rsidRPr="0060258A" w:rsidDel="00D94612">
          <w:rPr>
            <w:rFonts w:ascii="Times New Roman" w:hAnsi="Times New Roman" w:cs="Times New Roman"/>
            <w:color w:val="000000" w:themeColor="text1"/>
          </w:rPr>
          <w:delText xml:space="preserve">the </w:delText>
        </w:r>
      </w:del>
      <w:ins w:id="126" w:author="Kenway" w:date="2023-02-10T12:57:00Z">
        <w:del w:id="127" w:author="Bo Shen" w:date="2023-02-14T17:51:00Z">
          <w:r w:rsidDel="00D94612">
            <w:rPr>
              <w:rFonts w:ascii="Times New Roman" w:hAnsi="Times New Roman" w:cs="Times New Roman"/>
              <w:color w:val="000000" w:themeColor="text1"/>
            </w:rPr>
            <w:delText xml:space="preserve">disinhibition </w:delText>
          </w:r>
        </w:del>
      </w:ins>
      <w:del w:id="128" w:author="Bo Shen" w:date="2023-02-14T17:51:00Z">
        <w:r w:rsidRPr="0060258A" w:rsidDel="00D94612">
          <w:rPr>
            <w:rFonts w:ascii="Times New Roman" w:hAnsi="Times New Roman" w:cs="Times New Roman"/>
            <w:color w:val="000000" w:themeColor="text1"/>
          </w:rPr>
          <w:delText xml:space="preserve">model </w:delText>
        </w:r>
      </w:del>
      <w:ins w:id="129" w:author="Kenway" w:date="2023-02-10T12:57:00Z">
        <w:del w:id="130" w:author="Bo Shen" w:date="2023-02-14T17:55:00Z">
          <w:r w:rsidDel="00060F7E">
            <w:rPr>
              <w:rFonts w:ascii="Times New Roman" w:hAnsi="Times New Roman" w:cs="Times New Roman"/>
              <w:color w:val="000000" w:themeColor="text1"/>
            </w:rPr>
            <w:delText xml:space="preserve">exhibits </w:delText>
          </w:r>
        </w:del>
      </w:ins>
      <w:del w:id="131" w:author="Bo Shen" w:date="2023-02-14T17:55:00Z">
        <w:r w:rsidRPr="0060258A" w:rsidDel="00060F7E">
          <w:rPr>
            <w:rFonts w:ascii="Times New Roman" w:hAnsi="Times New Roman" w:cs="Times New Roman"/>
            <w:color w:val="000000" w:themeColor="text1"/>
          </w:rPr>
          <w:delText xml:space="preserve">produces </w:delText>
        </w:r>
      </w:del>
      <w:ins w:id="132" w:author="Kenway" w:date="2023-02-10T12:57:00Z">
        <w:del w:id="133" w:author="Bo Shen" w:date="2023-02-14T17:55:00Z">
          <w:r w:rsidDel="00060F7E">
            <w:rPr>
              <w:rFonts w:ascii="Times New Roman" w:hAnsi="Times New Roman" w:cs="Times New Roman"/>
              <w:color w:val="000000" w:themeColor="text1"/>
            </w:rPr>
            <w:delText xml:space="preserve">flexible attractor dynamics </w:delText>
          </w:r>
        </w:del>
      </w:ins>
      <w:ins w:id="134" w:author="Kenway" w:date="2023-02-10T12:58:00Z">
        <w:del w:id="135" w:author="Bo Shen" w:date="2023-02-14T17:55:00Z">
          <w:r w:rsidDel="00060F7E">
            <w:rPr>
              <w:rFonts w:ascii="Times New Roman" w:hAnsi="Times New Roman" w:cs="Times New Roman"/>
              <w:color w:val="000000" w:themeColor="text1"/>
            </w:rPr>
            <w:delText>consistent with different forms of</w:delText>
          </w:r>
        </w:del>
        <w:r>
          <w:rPr>
            <w:rFonts w:ascii="Times New Roman" w:hAnsi="Times New Roman" w:cs="Times New Roman"/>
            <w:color w:val="000000" w:themeColor="text1"/>
          </w:rPr>
          <w:t xml:space="preserve"> </w:t>
        </w:r>
      </w:ins>
      <w:del w:id="136" w:author="Bo Shen" w:date="2023-02-14T17:52:00Z">
        <w:r w:rsidRPr="0060258A" w:rsidDel="00D94612">
          <w:rPr>
            <w:rFonts w:ascii="Times New Roman" w:hAnsi="Times New Roman" w:cs="Times New Roman"/>
            <w:color w:val="000000" w:themeColor="text1"/>
          </w:rPr>
          <w:delText xml:space="preserve">persistent activity </w:delText>
        </w:r>
      </w:del>
      <w:ins w:id="137" w:author="Kenway" w:date="2023-02-10T12:58:00Z">
        <w:del w:id="138" w:author="Bo Shen" w:date="2023-02-14T17:52:00Z">
          <w:r w:rsidDel="00D94612">
            <w:rPr>
              <w:rFonts w:ascii="Times New Roman" w:hAnsi="Times New Roman" w:cs="Times New Roman"/>
              <w:color w:val="000000" w:themeColor="text1"/>
            </w:rPr>
            <w:delText>seen in</w:delText>
          </w:r>
        </w:del>
      </w:ins>
      <w:del w:id="139" w:author="Bo Shen" w:date="2023-02-14T17:52:00Z">
        <w:r w:rsidRPr="0060258A" w:rsidDel="00D94612">
          <w:rPr>
            <w:rFonts w:ascii="Times New Roman" w:hAnsi="Times New Roman" w:cs="Times New Roman"/>
            <w:color w:val="000000" w:themeColor="text1"/>
          </w:rPr>
          <w:delText xml:space="preserve">consistent with working memory. </w:delText>
        </w:r>
      </w:del>
      <w:r w:rsidRPr="0060258A">
        <w:rPr>
          <w:rFonts w:ascii="Times New Roman" w:hAnsi="Times New Roman" w:cs="Times New Roman"/>
          <w:color w:val="000000" w:themeColor="text1"/>
        </w:rPr>
        <w:t xml:space="preserve">Furthermore, the biological basis of disinhibition provides a simple mechanism for flexible top-down control of network states, enabling the circuit to capture diverse task-dependent neural dynamics. These results suggest a new biologically plausible mechanism for </w:t>
      </w:r>
      <w:del w:id="140" w:author="Bo Shen" w:date="2023-03-07T11:16:00Z">
        <w:r w:rsidRPr="0060258A" w:rsidDel="007E65E9">
          <w:rPr>
            <w:rFonts w:ascii="Times New Roman" w:hAnsi="Times New Roman" w:cs="Times New Roman"/>
            <w:color w:val="000000" w:themeColor="text1"/>
          </w:rPr>
          <w:delText xml:space="preserve">decision </w:delText>
        </w:r>
      </w:del>
      <w:ins w:id="141" w:author="Bo Shen" w:date="2023-03-07T11:16: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 and emphasize the importance of local disinhibition in neural processing.</w:t>
      </w:r>
      <w:r w:rsidRPr="0060258A" w:rsidDel="00751EE7">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br w:type="page"/>
      </w:r>
    </w:p>
    <w:p w14:paraId="29C7BA40" w14:textId="77777777" w:rsidR="001E5B0F" w:rsidRPr="004C613D" w:rsidRDefault="001E5B0F" w:rsidP="004C613D">
      <w:pPr>
        <w:pStyle w:val="Heading1"/>
      </w:pPr>
      <w:r w:rsidRPr="004C613D">
        <w:lastRenderedPageBreak/>
        <w:t>Introduction</w:t>
      </w:r>
    </w:p>
    <w:p w14:paraId="6E410542" w14:textId="77777777" w:rsidR="001E5B0F" w:rsidRDefault="001E5B0F" w:rsidP="002C2A1F">
      <w:pPr>
        <w:spacing w:line="480" w:lineRule="auto"/>
        <w:jc w:val="both"/>
        <w:rPr>
          <w:ins w:id="142" w:author="Bo Shen" w:date="2023-02-14T16:57:00Z"/>
          <w:rFonts w:ascii="Times New Roman" w:hAnsi="Times New Roman" w:cs="Times New Roman"/>
          <w:color w:val="000000" w:themeColor="text1"/>
        </w:rPr>
      </w:pPr>
    </w:p>
    <w:p w14:paraId="4F73B747" w14:textId="29FD802A" w:rsidR="001E5B0F" w:rsidRDefault="001E5B0F" w:rsidP="002C2A1F">
      <w:pPr>
        <w:spacing w:line="480" w:lineRule="auto"/>
        <w:jc w:val="both"/>
        <w:rPr>
          <w:ins w:id="143" w:author="Bo Shen" w:date="2023-02-14T14:53:00Z"/>
          <w:rFonts w:ascii="Times New Roman" w:hAnsi="Times New Roman" w:cs="Times New Roman"/>
          <w:color w:val="000000" w:themeColor="text1"/>
        </w:rPr>
      </w:pPr>
      <w:ins w:id="144" w:author="Kenway" w:date="2023-02-13T11:32:00Z">
        <w:r>
          <w:rPr>
            <w:rFonts w:ascii="Times New Roman" w:hAnsi="Times New Roman" w:cs="Times New Roman"/>
            <w:color w:val="000000" w:themeColor="text1"/>
          </w:rPr>
          <w:t xml:space="preserve">Inhibition is an essential component in </w:t>
        </w:r>
        <w:del w:id="145" w:author="Bo Shen" w:date="2023-02-14T13:51:00Z">
          <w:r w:rsidDel="003A0462">
            <w:rPr>
              <w:rFonts w:ascii="Times New Roman" w:hAnsi="Times New Roman" w:cs="Times New Roman"/>
              <w:color w:val="000000" w:themeColor="text1"/>
            </w:rPr>
            <w:delText>computationa</w:delText>
          </w:r>
        </w:del>
      </w:ins>
      <w:ins w:id="146" w:author="Bo Shen" w:date="2023-02-14T13:51:00Z">
        <w:del w:id="147" w:author="Kenway" w:date="2023-02-15T10:06: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neural network</w:t>
        </w:r>
      </w:ins>
      <w:ins w:id="148" w:author="Kenway" w:date="2023-02-13T11:32:00Z">
        <w:r>
          <w:rPr>
            <w:rFonts w:ascii="Times New Roman" w:hAnsi="Times New Roman" w:cs="Times New Roman"/>
            <w:color w:val="000000" w:themeColor="text1"/>
          </w:rPr>
          <w:t xml:space="preserve"> models of decision-making.</w:t>
        </w:r>
      </w:ins>
      <w:ins w:id="149" w:author="Kenway" w:date="2023-02-13T12:03:00Z">
        <w:r>
          <w:rPr>
            <w:rFonts w:ascii="Times New Roman" w:hAnsi="Times New Roman" w:cs="Times New Roman"/>
            <w:color w:val="000000" w:themeColor="text1"/>
          </w:rPr>
          <w:t xml:space="preserve"> In standard decision models, pools of option-selective </w:t>
        </w:r>
      </w:ins>
      <w:ins w:id="150" w:author="Kenway" w:date="2023-02-13T12:52:00Z">
        <w:r>
          <w:rPr>
            <w:rFonts w:ascii="Times New Roman" w:hAnsi="Times New Roman" w:cs="Times New Roman"/>
            <w:color w:val="000000" w:themeColor="text1"/>
          </w:rPr>
          <w:t xml:space="preserve">excitatory </w:t>
        </w:r>
      </w:ins>
      <w:ins w:id="151" w:author="Kenway" w:date="2023-02-13T12:03:00Z">
        <w:r>
          <w:rPr>
            <w:rFonts w:ascii="Times New Roman" w:hAnsi="Times New Roman" w:cs="Times New Roman"/>
            <w:color w:val="000000" w:themeColor="text1"/>
          </w:rPr>
          <w:t>neurons compete</w:t>
        </w:r>
      </w:ins>
      <w:ins w:id="152" w:author="Kenway" w:date="2023-02-13T12:33:00Z">
        <w:r>
          <w:rPr>
            <w:rFonts w:ascii="Times New Roman" w:hAnsi="Times New Roman" w:cs="Times New Roman"/>
            <w:color w:val="000000" w:themeColor="text1"/>
          </w:rPr>
          <w:t xml:space="preserve"> in a winner-take-all selection</w:t>
        </w:r>
      </w:ins>
      <w:ins w:id="153" w:author="Kenway" w:date="2023-02-13T12:50:00Z">
        <w:r>
          <w:rPr>
            <w:rFonts w:ascii="Times New Roman" w:hAnsi="Times New Roman" w:cs="Times New Roman"/>
            <w:color w:val="000000" w:themeColor="text1"/>
          </w:rPr>
          <w:t xml:space="preserve"> process</w:t>
        </w:r>
      </w:ins>
      <w:ins w:id="154" w:author="Kenway" w:date="2023-02-13T12:03:00Z">
        <w:r>
          <w:rPr>
            <w:rFonts w:ascii="Times New Roman" w:hAnsi="Times New Roman" w:cs="Times New Roman"/>
            <w:color w:val="000000" w:themeColor="text1"/>
          </w:rPr>
          <w:t xml:space="preserve"> via feedback inhibition</w:t>
        </w:r>
      </w:ins>
      <w:ins w:id="155" w:author="Kenway" w:date="2023-02-13T13:13: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0hSH8Eq","properties":{"formattedCitation":"(Roach et al., 2023; X.-J. Wang, 2002; Wong &amp; Wang, 2006)","plainCitation":"(Roach et al., 2023; X.-J. Wang, 2002; Wong &amp; Wang, 2006)","noteIndex":0},"citationItems":[{"id":6743,"uris":["http://zotero.org/users/6345545/items/PVCU69DA"],"itemData":{"id":6743,"type":"article-journal","abstract":"During perceptual decision-making, the firing rates of cortical neurons reflect upcoming choices. Recent work showed that excitatory and inhibitory neurons are equally selective for choice. However, the functional consequences of inhibitory choice selectivity in decision-making circuits are unknown. We developed a circuit model of decision-making which accounts for the specificity of inputs to and outputs from inhibitory neurons. We found that selective inhibition expands the space of circuits supporting decision-making, allowing for weaker or stronger recurrent excitation when connected in a competitive or feedback motif. The specificity of inhibitory outputs sets the trade-off between speed and accuracy of decisions by either stabilizing or destabilizing the saddle-point dynamics underlying decisions in the circuit. Recurrent neural networks trained to make decisions display the same dependence on inhibitory specificity and the strength of recurrent excitation. Our results reveal two concurrent roles for selective inhibition in decision-making circuits: stabilizing strongly connected excitatory populations and maximizing competition between oppositely selective populations.","container-title":"Nature Communications","DOI":"10.1038/s41467-023-35822-8","ISSN":"2041-1723","issue":"1","journalAbbreviation":"Nat Commun","language":"en","license":"2023 The Author(s)","note":"number: 1\npublisher: Nature Publishing Group","page":"147","source":"www.nature.com","title":"Choice selective inhibition drives stability and competition in decision circuits","volume":"14","author":[{"family":"Roach","given":"James P."},{"family":"Churchland","given":"Anne K."},{"family":"Engel","given":"Tatiana A."}],"issued":{"date-parts":[["2023",1,10]]}}},{"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oach et al., 2023; X.-J. Wang, 2002; Wong &amp; Wang, 2006)</w:t>
      </w:r>
      <w:r>
        <w:rPr>
          <w:rFonts w:ascii="Times New Roman" w:hAnsi="Times New Roman" w:cs="Times New Roman"/>
          <w:color w:val="000000" w:themeColor="text1"/>
        </w:rPr>
        <w:fldChar w:fldCharType="end"/>
      </w:r>
      <w:ins w:id="156" w:author="Kenway" w:date="2023-02-13T13:13:00Z">
        <w:del w:id="157" w:author="Bo Shen" w:date="2023-02-14T12:04:00Z">
          <w:r w:rsidDel="00DB1453">
            <w:rPr>
              <w:rFonts w:ascii="Times New Roman" w:hAnsi="Times New Roman" w:cs="Times New Roman"/>
              <w:color w:val="000000" w:themeColor="text1"/>
            </w:rPr>
            <w:delText>(</w:delText>
          </w:r>
          <w:commentRangeStart w:id="158"/>
          <w:r w:rsidDel="00DB1453">
            <w:rPr>
              <w:rFonts w:ascii="Times New Roman" w:hAnsi="Times New Roman" w:cs="Times New Roman"/>
              <w:color w:val="000000" w:themeColor="text1"/>
            </w:rPr>
            <w:delText>REFS</w:delText>
          </w:r>
        </w:del>
      </w:ins>
      <w:commentRangeEnd w:id="158"/>
      <w:ins w:id="159" w:author="Kenway" w:date="2023-02-13T16:41:00Z">
        <w:del w:id="160" w:author="Bo Shen" w:date="2023-02-14T12:04:00Z">
          <w:r w:rsidDel="00DB1453">
            <w:rPr>
              <w:rStyle w:val="CommentReference"/>
            </w:rPr>
            <w:commentReference w:id="158"/>
          </w:r>
        </w:del>
      </w:ins>
      <w:ins w:id="161" w:author="Kenway" w:date="2023-02-13T13:13:00Z">
        <w:del w:id="162" w:author="Bo Shen" w:date="2023-02-14T12:04:00Z">
          <w:r w:rsidDel="00DB1453">
            <w:rPr>
              <w:rFonts w:ascii="Times New Roman" w:hAnsi="Times New Roman" w:cs="Times New Roman"/>
              <w:color w:val="000000" w:themeColor="text1"/>
            </w:rPr>
            <w:delText>)</w:delText>
          </w:r>
        </w:del>
      </w:ins>
      <w:ins w:id="163" w:author="Kenway" w:date="2023-02-13T12:34:00Z">
        <w:r>
          <w:rPr>
            <w:rFonts w:ascii="Times New Roman" w:hAnsi="Times New Roman" w:cs="Times New Roman"/>
            <w:color w:val="000000" w:themeColor="text1"/>
          </w:rPr>
          <w:t xml:space="preserve">. Generally, such inhibition is thought to be </w:t>
        </w:r>
      </w:ins>
      <w:ins w:id="164" w:author="Kenway" w:date="2023-02-13T12:35:00Z">
        <w:r>
          <w:rPr>
            <w:rFonts w:ascii="Times New Roman" w:hAnsi="Times New Roman" w:cs="Times New Roman"/>
            <w:color w:val="000000" w:themeColor="text1"/>
          </w:rPr>
          <w:t xml:space="preserve">homogenous and non-selective, with a </w:t>
        </w:r>
      </w:ins>
      <w:ins w:id="165" w:author="Kenway" w:date="2023-02-13T12:50:00Z">
        <w:r>
          <w:rPr>
            <w:rFonts w:ascii="Times New Roman" w:hAnsi="Times New Roman" w:cs="Times New Roman"/>
            <w:color w:val="000000" w:themeColor="text1"/>
          </w:rPr>
          <w:t>single pool of inhibitory neurons</w:t>
        </w:r>
      </w:ins>
      <w:ins w:id="166" w:author="Kenway" w:date="2023-02-13T12:35:00Z">
        <w:r>
          <w:rPr>
            <w:rFonts w:ascii="Times New Roman" w:hAnsi="Times New Roman" w:cs="Times New Roman"/>
            <w:color w:val="000000" w:themeColor="text1"/>
          </w:rPr>
          <w:t xml:space="preserve"> </w:t>
        </w:r>
      </w:ins>
      <w:ins w:id="167" w:author="Kenway" w:date="2023-02-13T12:50:00Z">
        <w:r>
          <w:rPr>
            <w:rFonts w:ascii="Times New Roman" w:hAnsi="Times New Roman" w:cs="Times New Roman"/>
            <w:color w:val="000000" w:themeColor="text1"/>
          </w:rPr>
          <w:t>receiving broad excitation</w:t>
        </w:r>
      </w:ins>
      <w:ins w:id="168" w:author="Bo Shen" w:date="2023-02-14T16:44:00Z">
        <w:r>
          <w:rPr>
            <w:rFonts w:ascii="Times New Roman" w:hAnsi="Times New Roman" w:cs="Times New Roman"/>
            <w:color w:val="000000" w:themeColor="text1"/>
          </w:rPr>
          <w:t>,</w:t>
        </w:r>
      </w:ins>
      <w:ins w:id="169" w:author="Kenway" w:date="2023-02-13T12:51:00Z">
        <w:r>
          <w:rPr>
            <w:rFonts w:ascii="Times New Roman" w:hAnsi="Times New Roman" w:cs="Times New Roman"/>
            <w:color w:val="000000" w:themeColor="text1"/>
          </w:rPr>
          <w:t xml:space="preserve"> and</w:t>
        </w:r>
      </w:ins>
      <w:ins w:id="170" w:author="Bo Shen" w:date="2023-02-14T16:44:00Z">
        <w:r w:rsidRPr="0071469E">
          <w:rPr>
            <w:rFonts w:ascii="Times New Roman" w:hAnsi="Times New Roman" w:cs="Times New Roman"/>
            <w:color w:val="000000" w:themeColor="text1"/>
          </w:rPr>
          <w:t xml:space="preserve"> </w:t>
        </w:r>
        <w:r>
          <w:rPr>
            <w:rFonts w:ascii="Times New Roman" w:hAnsi="Times New Roman" w:cs="Times New Roman"/>
            <w:color w:val="000000" w:themeColor="text1"/>
          </w:rPr>
          <w:t>in turn</w:t>
        </w:r>
      </w:ins>
      <w:ins w:id="171" w:author="Kenway" w:date="2023-02-13T12:51:00Z">
        <w:r>
          <w:rPr>
            <w:rFonts w:ascii="Times New Roman" w:hAnsi="Times New Roman" w:cs="Times New Roman"/>
            <w:color w:val="000000" w:themeColor="text1"/>
          </w:rPr>
          <w:t xml:space="preserve"> inhibiting excitatory neurons</w:t>
        </w:r>
      </w:ins>
      <w:ins w:id="172" w:author="Kenway" w:date="2023-02-13T12:52:00Z">
        <w:del w:id="173" w:author="Bo Shen" w:date="2023-02-14T16:44:00Z">
          <w:r w:rsidDel="0071469E">
            <w:rPr>
              <w:rFonts w:ascii="Times New Roman" w:hAnsi="Times New Roman" w:cs="Times New Roman"/>
              <w:color w:val="000000" w:themeColor="text1"/>
            </w:rPr>
            <w:delText xml:space="preserve"> in turn</w:delText>
          </w:r>
        </w:del>
        <w:r>
          <w:rPr>
            <w:rFonts w:ascii="Times New Roman" w:hAnsi="Times New Roman" w:cs="Times New Roman"/>
            <w:color w:val="000000" w:themeColor="text1"/>
          </w:rPr>
          <w:t>.</w:t>
        </w:r>
      </w:ins>
      <w:ins w:id="174" w:author="Kenway" w:date="2023-02-13T13:13:00Z">
        <w:r>
          <w:rPr>
            <w:rFonts w:ascii="Times New Roman" w:hAnsi="Times New Roman" w:cs="Times New Roman"/>
            <w:color w:val="000000" w:themeColor="text1"/>
          </w:rPr>
          <w:t xml:space="preserve"> </w:t>
        </w:r>
      </w:ins>
      <w:ins w:id="175" w:author="Kenway" w:date="2023-02-13T13:14:00Z">
        <w:del w:id="176" w:author="Bo Shen" w:date="2023-02-14T13:52:00Z">
          <w:r w:rsidDel="003A0462">
            <w:rPr>
              <w:rFonts w:ascii="Times New Roman" w:hAnsi="Times New Roman" w:cs="Times New Roman"/>
              <w:color w:val="000000" w:themeColor="text1"/>
            </w:rPr>
            <w:delText xml:space="preserve">While pooled inhibition models successfully capture </w:delText>
          </w:r>
        </w:del>
      </w:ins>
      <w:ins w:id="177" w:author="Kenway" w:date="2023-02-13T13:15:00Z">
        <w:del w:id="178" w:author="Bo Shen" w:date="2023-02-14T13:52:00Z">
          <w:r w:rsidDel="003A0462">
            <w:rPr>
              <w:rFonts w:ascii="Times New Roman" w:hAnsi="Times New Roman" w:cs="Times New Roman"/>
              <w:color w:val="000000" w:themeColor="text1"/>
            </w:rPr>
            <w:delText xml:space="preserve">characteristic </w:delText>
          </w:r>
        </w:del>
      </w:ins>
      <w:ins w:id="179" w:author="Kenway" w:date="2023-02-13T13:14:00Z">
        <w:del w:id="180" w:author="Bo Shen" w:date="2023-02-14T13:52:00Z">
          <w:r w:rsidDel="003A0462">
            <w:rPr>
              <w:rFonts w:ascii="Times New Roman" w:hAnsi="Times New Roman" w:cs="Times New Roman"/>
              <w:color w:val="000000" w:themeColor="text1"/>
            </w:rPr>
            <w:delText xml:space="preserve">behavioral and neural </w:delText>
          </w:r>
        </w:del>
      </w:ins>
      <w:ins w:id="181" w:author="Kenway" w:date="2023-02-13T13:16:00Z">
        <w:del w:id="182" w:author="Bo Shen" w:date="2023-02-14T13:52:00Z">
          <w:r w:rsidDel="003A0462">
            <w:rPr>
              <w:rFonts w:ascii="Times New Roman" w:hAnsi="Times New Roman" w:cs="Times New Roman"/>
              <w:color w:val="000000" w:themeColor="text1"/>
            </w:rPr>
            <w:delText xml:space="preserve">aspects of </w:delText>
          </w:r>
        </w:del>
      </w:ins>
      <w:ins w:id="183" w:author="Kenway" w:date="2023-02-13T13:15:00Z">
        <w:del w:id="184" w:author="Bo Shen" w:date="2023-02-14T13:52:00Z">
          <w:r w:rsidDel="003A0462">
            <w:rPr>
              <w:rFonts w:ascii="Times New Roman" w:hAnsi="Times New Roman" w:cs="Times New Roman"/>
              <w:color w:val="000000" w:themeColor="text1"/>
            </w:rPr>
            <w:delText>decision making</w:delText>
          </w:r>
        </w:del>
      </w:ins>
      <w:ins w:id="185" w:author="Kenway" w:date="2023-02-13T13:16:00Z">
        <w:del w:id="186" w:author="Bo Shen" w:date="2023-02-14T13:52:00Z">
          <w:r w:rsidDel="003A0462">
            <w:rPr>
              <w:rFonts w:ascii="Times New Roman" w:hAnsi="Times New Roman" w:cs="Times New Roman"/>
              <w:color w:val="000000" w:themeColor="text1"/>
            </w:rPr>
            <w:delText>,</w:delText>
          </w:r>
        </w:del>
      </w:ins>
      <w:ins w:id="187" w:author="Bo Shen" w:date="2023-02-14T13:52:00Z">
        <w:r>
          <w:rPr>
            <w:rFonts w:ascii="Times New Roman" w:hAnsi="Times New Roman" w:cs="Times New Roman"/>
            <w:color w:val="000000" w:themeColor="text1"/>
          </w:rPr>
          <w:t>However, more</w:t>
        </w:r>
      </w:ins>
      <w:ins w:id="188" w:author="Kenway" w:date="2023-02-13T13:16:00Z">
        <w:r>
          <w:rPr>
            <w:rFonts w:ascii="Times New Roman" w:hAnsi="Times New Roman" w:cs="Times New Roman"/>
            <w:color w:val="000000" w:themeColor="text1"/>
          </w:rPr>
          <w:t xml:space="preserve"> recent </w:t>
        </w:r>
      </w:ins>
      <w:ins w:id="189" w:author="Paul Glimcher" w:date="2023-03-08T10:49:00Z">
        <w:r w:rsidR="00E80CEF">
          <w:rPr>
            <w:rFonts w:ascii="Times New Roman" w:hAnsi="Times New Roman" w:cs="Times New Roman"/>
            <w:color w:val="000000" w:themeColor="text1"/>
          </w:rPr>
          <w:t xml:space="preserve">empirical </w:t>
        </w:r>
      </w:ins>
      <w:ins w:id="190" w:author="Kenway" w:date="2023-02-13T13:16:00Z">
        <w:r>
          <w:rPr>
            <w:rFonts w:ascii="Times New Roman" w:hAnsi="Times New Roman" w:cs="Times New Roman"/>
            <w:color w:val="000000" w:themeColor="text1"/>
          </w:rPr>
          <w:t>findings suggest that inhibitory n</w:t>
        </w:r>
      </w:ins>
      <w:ins w:id="191" w:author="Kenway" w:date="2023-02-13T13:18:00Z">
        <w:r>
          <w:rPr>
            <w:rFonts w:ascii="Times New Roman" w:hAnsi="Times New Roman" w:cs="Times New Roman"/>
            <w:color w:val="000000" w:themeColor="text1"/>
          </w:rPr>
          <w:t>e</w:t>
        </w:r>
      </w:ins>
      <w:ins w:id="192" w:author="Kenway" w:date="2023-02-13T13:16:00Z">
        <w:r>
          <w:rPr>
            <w:rFonts w:ascii="Times New Roman" w:hAnsi="Times New Roman" w:cs="Times New Roman"/>
            <w:color w:val="000000" w:themeColor="text1"/>
          </w:rPr>
          <w:t xml:space="preserve">urons </w:t>
        </w:r>
      </w:ins>
      <w:ins w:id="193" w:author="Bo Shen" w:date="2023-02-14T13:53:00Z">
        <w:r>
          <w:rPr>
            <w:rFonts w:ascii="Times New Roman" w:hAnsi="Times New Roman" w:cs="Times New Roman"/>
            <w:color w:val="000000" w:themeColor="text1"/>
          </w:rPr>
          <w:t>inter</w:t>
        </w:r>
      </w:ins>
      <w:ins w:id="194" w:author="Kenway" w:date="2023-02-13T13:16:00Z">
        <w:del w:id="195" w:author="Paul Glimcher" w:date="2023-03-08T10:49:00Z">
          <w:r w:rsidDel="00E80CEF">
            <w:rPr>
              <w:rFonts w:ascii="Times New Roman" w:hAnsi="Times New Roman" w:cs="Times New Roman"/>
              <w:color w:val="000000" w:themeColor="text1"/>
            </w:rPr>
            <w:delText>play</w:delText>
          </w:r>
        </w:del>
      </w:ins>
      <w:ins w:id="196" w:author="Paul Glimcher" w:date="2023-03-08T10:49:00Z">
        <w:r w:rsidR="00E80CEF">
          <w:rPr>
            <w:rFonts w:ascii="Times New Roman" w:hAnsi="Times New Roman" w:cs="Times New Roman"/>
            <w:color w:val="000000" w:themeColor="text1"/>
          </w:rPr>
          <w:t>act</w:t>
        </w:r>
      </w:ins>
      <w:ins w:id="197" w:author="Kenway" w:date="2023-02-13T13:16:00Z">
        <w:r>
          <w:rPr>
            <w:rFonts w:ascii="Times New Roman" w:hAnsi="Times New Roman" w:cs="Times New Roman"/>
            <w:color w:val="000000" w:themeColor="text1"/>
          </w:rPr>
          <w:t xml:space="preserve"> </w:t>
        </w:r>
      </w:ins>
      <w:ins w:id="198" w:author="Bo Shen" w:date="2023-02-14T13:54:00Z">
        <w:r>
          <w:rPr>
            <w:rFonts w:ascii="Times New Roman" w:hAnsi="Times New Roman" w:cs="Times New Roman"/>
            <w:color w:val="000000" w:themeColor="text1"/>
          </w:rPr>
          <w:t xml:space="preserve">with the </w:t>
        </w:r>
      </w:ins>
      <w:ins w:id="199" w:author="Bo Shen" w:date="2023-02-14T13:55:00Z">
        <w:r>
          <w:rPr>
            <w:rFonts w:ascii="Times New Roman" w:hAnsi="Times New Roman" w:cs="Times New Roman"/>
            <w:color w:val="000000" w:themeColor="text1"/>
          </w:rPr>
          <w:t xml:space="preserve">decision </w:t>
        </w:r>
      </w:ins>
      <w:ins w:id="200" w:author="Bo Shen" w:date="2023-02-14T13:54:00Z">
        <w:r>
          <w:rPr>
            <w:rFonts w:ascii="Times New Roman" w:hAnsi="Times New Roman" w:cs="Times New Roman"/>
            <w:color w:val="000000" w:themeColor="text1"/>
          </w:rPr>
          <w:t xml:space="preserve">circuit in </w:t>
        </w:r>
      </w:ins>
      <w:ins w:id="201" w:author="Kenway" w:date="2023-02-13T13:16:00Z">
        <w:r>
          <w:rPr>
            <w:rFonts w:ascii="Times New Roman" w:hAnsi="Times New Roman" w:cs="Times New Roman"/>
            <w:color w:val="000000" w:themeColor="text1"/>
          </w:rPr>
          <w:t xml:space="preserve">a more </w:t>
        </w:r>
        <w:del w:id="202" w:author="Bo Shen" w:date="2023-02-14T13:54:00Z">
          <w:r w:rsidDel="003A0462">
            <w:rPr>
              <w:rFonts w:ascii="Times New Roman" w:hAnsi="Times New Roman" w:cs="Times New Roman"/>
              <w:color w:val="000000" w:themeColor="text1"/>
            </w:rPr>
            <w:delText>complex</w:delText>
          </w:r>
        </w:del>
      </w:ins>
      <w:ins w:id="203" w:author="Bo Shen" w:date="2023-02-14T13:54:00Z">
        <w:r>
          <w:rPr>
            <w:rFonts w:ascii="Times New Roman" w:hAnsi="Times New Roman" w:cs="Times New Roman"/>
            <w:color w:val="000000" w:themeColor="text1"/>
          </w:rPr>
          <w:t>structured manner</w:t>
        </w:r>
      </w:ins>
      <w:ins w:id="204" w:author="Kenway" w:date="2023-02-13T13:16:00Z">
        <w:del w:id="205" w:author="Bo Shen" w:date="2023-02-14T13:54:00Z">
          <w:r w:rsidDel="003A0462">
            <w:rPr>
              <w:rFonts w:ascii="Times New Roman" w:hAnsi="Times New Roman" w:cs="Times New Roman"/>
              <w:color w:val="000000" w:themeColor="text1"/>
            </w:rPr>
            <w:delText xml:space="preserve"> role </w:delText>
          </w:r>
        </w:del>
        <w:del w:id="206" w:author="Bo Shen" w:date="2023-02-14T13:55:00Z">
          <w:r w:rsidDel="003A0462">
            <w:rPr>
              <w:rFonts w:ascii="Times New Roman" w:hAnsi="Times New Roman" w:cs="Times New Roman"/>
              <w:color w:val="000000" w:themeColor="text1"/>
            </w:rPr>
            <w:delText>in the decision circuit</w:delText>
          </w:r>
        </w:del>
        <w:r>
          <w:rPr>
            <w:rFonts w:ascii="Times New Roman" w:hAnsi="Times New Roman" w:cs="Times New Roman"/>
            <w:color w:val="000000" w:themeColor="text1"/>
          </w:rPr>
          <w:t>.</w:t>
        </w:r>
      </w:ins>
      <w:ins w:id="207" w:author="Kenway" w:date="2023-02-13T17:12:00Z">
        <w:r>
          <w:rPr>
            <w:rFonts w:ascii="Times New Roman" w:hAnsi="Times New Roman" w:cs="Times New Roman"/>
            <w:color w:val="000000" w:themeColor="text1"/>
          </w:rPr>
          <w:t xml:space="preserve"> </w:t>
        </w:r>
      </w:ins>
      <w:ins w:id="208" w:author="Kenway" w:date="2023-02-13T13:35:00Z">
        <w:del w:id="209" w:author="Paul Glimcher" w:date="2023-03-08T10:50:00Z">
          <w:r w:rsidDel="00E80CEF">
            <w:rPr>
              <w:rFonts w:ascii="Times New Roman" w:hAnsi="Times New Roman" w:cs="Times New Roman"/>
              <w:color w:val="000000" w:themeColor="text1"/>
            </w:rPr>
            <w:delText>At a functional level, i</w:delText>
          </w:r>
        </w:del>
      </w:ins>
      <w:ins w:id="210" w:author="Paul Glimcher" w:date="2023-03-08T10:50:00Z">
        <w:r w:rsidR="00E80CEF">
          <w:rPr>
            <w:rFonts w:ascii="Times New Roman" w:hAnsi="Times New Roman" w:cs="Times New Roman"/>
            <w:color w:val="000000" w:themeColor="text1"/>
          </w:rPr>
          <w:t>I</w:t>
        </w:r>
      </w:ins>
      <w:ins w:id="211" w:author="Kenway" w:date="2023-02-13T13:35:00Z">
        <w:r>
          <w:rPr>
            <w:rFonts w:ascii="Times New Roman" w:hAnsi="Times New Roman" w:cs="Times New Roman"/>
            <w:color w:val="000000" w:themeColor="text1"/>
          </w:rPr>
          <w:t xml:space="preserve">nhibitory neurons </w:t>
        </w:r>
      </w:ins>
      <w:ins w:id="212" w:author="Paul Glimcher" w:date="2023-03-08T10:50:00Z">
        <w:r w:rsidR="00E80CEF">
          <w:rPr>
            <w:rFonts w:ascii="Times New Roman" w:hAnsi="Times New Roman" w:cs="Times New Roman"/>
            <w:color w:val="000000" w:themeColor="text1"/>
          </w:rPr>
          <w:t xml:space="preserve">active in decision-making </w:t>
        </w:r>
      </w:ins>
      <w:ins w:id="213" w:author="Bo Shen" w:date="2023-02-14T16:45:00Z">
        <w:r>
          <w:rPr>
            <w:rFonts w:ascii="Times New Roman" w:hAnsi="Times New Roman" w:cs="Times New Roman"/>
            <w:color w:val="000000" w:themeColor="text1"/>
          </w:rPr>
          <w:t>exhibit choice-selective activity on par with excitatory neurons</w:t>
        </w:r>
        <w:r w:rsidRPr="0060258A">
          <w:rPr>
            <w:rFonts w:ascii="Times New Roman" w:hAnsi="Times New Roman" w:cs="Times New Roman"/>
            <w:color w:val="000000" w:themeColor="text1"/>
          </w:rPr>
          <w:t xml:space="preserve"> </w:t>
        </w:r>
      </w:ins>
      <w:ins w:id="214" w:author="Bo Shen" w:date="2023-02-14T14:41:00Z">
        <w:r w:rsidRPr="0060258A">
          <w:rPr>
            <w:rFonts w:ascii="Times New Roman" w:hAnsi="Times New Roman" w:cs="Times New Roman"/>
            <w:color w:val="000000" w:themeColor="text1"/>
          </w:rPr>
          <w:t>in frontal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arietal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 Najafi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striatum</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ge et al., 2010)</w:t>
        </w:r>
        <w:r w:rsidRPr="0060258A">
          <w:rPr>
            <w:rFonts w:ascii="Times New Roman" w:hAnsi="Times New Roman" w:cs="Times New Roman"/>
            <w:color w:val="000000" w:themeColor="text1"/>
          </w:rPr>
          <w:fldChar w:fldCharType="end"/>
        </w:r>
      </w:ins>
      <w:ins w:id="215" w:author="Kenway" w:date="2023-02-13T13:41:00Z">
        <w:del w:id="216" w:author="Bo Shen" w:date="2023-02-14T14:41:00Z">
          <w:r w:rsidDel="002C2A1F">
            <w:rPr>
              <w:rFonts w:ascii="Times New Roman" w:hAnsi="Times New Roman" w:cs="Times New Roman"/>
              <w:color w:val="000000" w:themeColor="text1"/>
            </w:rPr>
            <w:delText xml:space="preserve">in neocortical association areas </w:delText>
          </w:r>
        </w:del>
      </w:ins>
      <w:ins w:id="217" w:author="Kenway" w:date="2023-02-13T13:35:00Z">
        <w:del w:id="218" w:author="Bo Shen" w:date="2023-02-14T14:41:00Z">
          <w:r w:rsidDel="002C2A1F">
            <w:rPr>
              <w:rFonts w:ascii="Times New Roman" w:hAnsi="Times New Roman" w:cs="Times New Roman"/>
              <w:color w:val="000000" w:themeColor="text1"/>
            </w:rPr>
            <w:delText xml:space="preserve">can </w:delText>
          </w:r>
        </w:del>
        <w:del w:id="219" w:author="Bo Shen" w:date="2023-02-14T16:45:00Z">
          <w:r w:rsidDel="0071469E">
            <w:rPr>
              <w:rFonts w:ascii="Times New Roman" w:hAnsi="Times New Roman" w:cs="Times New Roman"/>
              <w:color w:val="000000" w:themeColor="text1"/>
            </w:rPr>
            <w:delText>exhibit choice-selective activity</w:delText>
          </w:r>
        </w:del>
      </w:ins>
      <w:ins w:id="220" w:author="Kenway" w:date="2023-02-13T14:08:00Z">
        <w:del w:id="221" w:author="Bo Shen" w:date="2023-02-14T16:45:00Z">
          <w:r w:rsidDel="0071469E">
            <w:rPr>
              <w:rFonts w:ascii="Times New Roman" w:hAnsi="Times New Roman" w:cs="Times New Roman"/>
              <w:color w:val="000000" w:themeColor="text1"/>
            </w:rPr>
            <w:delText xml:space="preserve"> on par with excitatory neurons</w:delText>
          </w:r>
        </w:del>
      </w:ins>
      <w:ins w:id="222" w:author="Bo Shen" w:date="2023-02-14T14:42:00Z">
        <w:r>
          <w:rPr>
            <w:rFonts w:ascii="Times New Roman" w:hAnsi="Times New Roman" w:cs="Times New Roman"/>
            <w:color w:val="000000" w:themeColor="text1"/>
          </w:rPr>
          <w:t>,</w:t>
        </w:r>
      </w:ins>
      <w:ins w:id="223" w:author="Kenway" w:date="2023-02-13T14:07:00Z">
        <w:del w:id="224" w:author="Bo Shen" w:date="2023-02-14T14:42:00Z">
          <w:r w:rsidDel="002C2A1F">
            <w:rPr>
              <w:rFonts w:ascii="Times New Roman" w:hAnsi="Times New Roman" w:cs="Times New Roman"/>
              <w:color w:val="000000" w:themeColor="text1"/>
            </w:rPr>
            <w:delText>.</w:delText>
          </w:r>
        </w:del>
      </w:ins>
      <w:ins w:id="225" w:author="Kenway" w:date="2023-02-13T22:15:00Z">
        <w:r>
          <w:rPr>
            <w:rFonts w:ascii="Times New Roman" w:hAnsi="Times New Roman" w:cs="Times New Roman"/>
            <w:color w:val="000000" w:themeColor="text1"/>
          </w:rPr>
          <w:t xml:space="preserve"> </w:t>
        </w:r>
      </w:ins>
      <w:ins w:id="226" w:author="Bo Shen" w:date="2023-02-14T14:42:00Z">
        <w:r>
          <w:rPr>
            <w:rFonts w:ascii="Times New Roman" w:hAnsi="Times New Roman" w:cs="Times New Roman"/>
            <w:color w:val="000000" w:themeColor="text1"/>
          </w:rPr>
          <w:t>i</w:t>
        </w:r>
      </w:ins>
      <w:ins w:id="227" w:author="Kenway" w:date="2023-02-13T22:15:00Z">
        <w:del w:id="228" w:author="Bo Shen" w:date="2023-02-14T14:42:00Z">
          <w:r w:rsidDel="002C2A1F">
            <w:rPr>
              <w:rFonts w:ascii="Times New Roman" w:hAnsi="Times New Roman" w:cs="Times New Roman"/>
              <w:color w:val="000000" w:themeColor="text1"/>
            </w:rPr>
            <w:delText>I</w:delText>
          </w:r>
        </w:del>
      </w:ins>
      <w:moveToRangeStart w:id="229" w:author="Kenway" w:date="2023-02-13T22:14:00Z" w:name="move1074898"/>
      <w:moveTo w:id="230" w:author="Kenway" w:date="2023-02-13T22:14:00Z">
        <w:del w:id="231" w:author="Kenway" w:date="2023-02-13T22:15:00Z">
          <w:r w:rsidRPr="0060258A" w:rsidDel="00AE1024">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n contrast to the non-selective or broadly tuned inhibition seen in visual cortex during stimulus representation</w:t>
        </w:r>
      </w:moveTo>
      <w:ins w:id="232" w:author="Bo Shen" w:date="2023-02-14T12:09:00Z">
        <w:r>
          <w:rPr>
            <w:rFonts w:ascii="Times New Roman" w:hAnsi="Times New Roman" w:cs="Times New Roman"/>
            <w:color w:val="000000" w:themeColor="text1"/>
          </w:rPr>
          <w:t xml:space="preserve"> </w:t>
        </w:r>
      </w:ins>
      <w:moveTo w:id="233" w:author="Kenway" w:date="2023-02-13T22:14:00Z">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ock et al., 2011; Chen et al., 2013; Hofer et al., 2011; Kerlin et al., 2010; Liu et al., 2009; Niell &amp; Stryker, 2008; Sohya et al., 2007)</w:t>
        </w:r>
        <w:r w:rsidRPr="0060258A">
          <w:rPr>
            <w:rFonts w:ascii="Times New Roman" w:hAnsi="Times New Roman" w:cs="Times New Roman"/>
            <w:color w:val="000000" w:themeColor="text1"/>
          </w:rPr>
          <w:fldChar w:fldCharType="end"/>
        </w:r>
      </w:moveTo>
      <w:ins w:id="234" w:author="Bo Shen" w:date="2023-02-14T14:42:00Z">
        <w:r>
          <w:rPr>
            <w:rFonts w:ascii="Times New Roman" w:hAnsi="Times New Roman" w:cs="Times New Roman"/>
            <w:color w:val="000000" w:themeColor="text1"/>
          </w:rPr>
          <w:t>.</w:t>
        </w:r>
      </w:ins>
      <w:moveTo w:id="235" w:author="Kenway" w:date="2023-02-13T22:14:00Z">
        <w:del w:id="236" w:author="Bo Shen" w:date="2023-02-14T14:42:00Z">
          <w:r w:rsidRPr="0060258A" w:rsidDel="002C2A1F">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del w:id="237" w:author="Bo Shen" w:date="2023-02-14T14:42:00Z">
          <w:r w:rsidRPr="0060258A" w:rsidDel="002C2A1F">
            <w:rPr>
              <w:rFonts w:ascii="Times New Roman" w:hAnsi="Times New Roman" w:cs="Times New Roman"/>
              <w:color w:val="000000" w:themeColor="text1"/>
            </w:rPr>
            <w:delText>increasing evidence shows that inhibitory neurons are selective in coding decision variables</w:delText>
          </w:r>
        </w:del>
        <w:del w:id="238" w:author="Bo Shen" w:date="2023-02-14T14:41:00Z">
          <w:r w:rsidRPr="0060258A" w:rsidDel="002C2A1F">
            <w:rPr>
              <w:rFonts w:ascii="Times New Roman" w:hAnsi="Times New Roman" w:cs="Times New Roman"/>
              <w:color w:val="000000" w:themeColor="text1"/>
            </w:rPr>
            <w:delText xml:space="preserve"> in frontal cortex</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Allen et al., 2017)</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parietal cortex</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Allen et al., 2017; Najafi et al., 2020)</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and striatum</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Gage et al., 2010)</w:delText>
          </w:r>
          <w:r w:rsidRPr="0060258A" w:rsidDel="002C2A1F">
            <w:rPr>
              <w:rFonts w:ascii="Times New Roman" w:hAnsi="Times New Roman" w:cs="Times New Roman"/>
              <w:color w:val="000000" w:themeColor="text1"/>
            </w:rPr>
            <w:fldChar w:fldCharType="end"/>
          </w:r>
        </w:del>
      </w:moveTo>
      <w:ins w:id="239" w:author="Kenway" w:date="2023-02-13T22:17:00Z">
        <w:del w:id="240" w:author="Bo Shen" w:date="2023-02-14T14:42:00Z">
          <w:r w:rsidDel="002C2A1F">
            <w:rPr>
              <w:rFonts w:ascii="Times New Roman" w:hAnsi="Times New Roman" w:cs="Times New Roman"/>
              <w:color w:val="000000" w:themeColor="text1"/>
            </w:rPr>
            <w:delText xml:space="preserve">. </w:delText>
          </w:r>
        </w:del>
      </w:ins>
      <w:moveTo w:id="241" w:author="Kenway" w:date="2023-02-13T22:14:00Z">
        <w:del w:id="242" w:author="Kenway" w:date="2023-02-13T22:17:00Z">
          <w:r w:rsidRPr="0060258A" w:rsidDel="00AE1024">
            <w:rPr>
              <w:rFonts w:ascii="Times New Roman" w:hAnsi="Times New Roman" w:cs="Times New Roman"/>
              <w:color w:val="000000" w:themeColor="text1"/>
            </w:rPr>
            <w:delText>,</w:delText>
          </w:r>
        </w:del>
        <w:del w:id="243" w:author="Kenway" w:date="2023-02-13T22:18:00Z">
          <w:r w:rsidRPr="0060258A" w:rsidDel="00AE1024">
            <w:rPr>
              <w:rFonts w:ascii="Times New Roman" w:hAnsi="Times New Roman" w:cs="Times New Roman"/>
              <w:color w:val="000000" w:themeColor="text1"/>
            </w:rPr>
            <w:delText xml:space="preserve"> suggesting structured inhibition instead of pooled inhibition may play a role in decision circuits.</w:delText>
          </w:r>
        </w:del>
      </w:moveTo>
      <w:moveToRangeEnd w:id="229"/>
      <w:ins w:id="244" w:author="Kenway" w:date="2023-02-13T13:41:00Z">
        <w:r>
          <w:rPr>
            <w:rFonts w:ascii="Times New Roman" w:hAnsi="Times New Roman" w:cs="Times New Roman"/>
            <w:color w:val="000000" w:themeColor="text1"/>
          </w:rPr>
          <w:t xml:space="preserve">At an anatomic level, </w:t>
        </w:r>
      </w:ins>
      <w:ins w:id="245" w:author="Paul Glimcher" w:date="2023-03-08T10:50:00Z">
        <w:r w:rsidR="00E80CEF">
          <w:rPr>
            <w:rFonts w:ascii="Times New Roman" w:hAnsi="Times New Roman" w:cs="Times New Roman"/>
            <w:color w:val="000000" w:themeColor="text1"/>
          </w:rPr>
          <w:t xml:space="preserve">inhibitory </w:t>
        </w:r>
      </w:ins>
      <w:ins w:id="246" w:author="Kenway" w:date="2023-02-13T14:22:00Z">
        <w:r>
          <w:rPr>
            <w:rFonts w:ascii="Times New Roman" w:hAnsi="Times New Roman" w:cs="Times New Roman"/>
            <w:color w:val="000000" w:themeColor="text1"/>
          </w:rPr>
          <w:t xml:space="preserve">interneurons </w:t>
        </w:r>
      </w:ins>
      <w:ins w:id="247" w:author="Paul Glimcher" w:date="2023-03-08T10:51:00Z">
        <w:r w:rsidR="00E80CEF">
          <w:rPr>
            <w:rFonts w:ascii="Times New Roman" w:hAnsi="Times New Roman" w:cs="Times New Roman"/>
            <w:color w:val="000000" w:themeColor="text1"/>
          </w:rPr>
          <w:t xml:space="preserve">also </w:t>
        </w:r>
      </w:ins>
      <w:ins w:id="248" w:author="Kenway" w:date="2023-02-13T14:22:00Z">
        <w:r>
          <w:rPr>
            <w:rFonts w:ascii="Times New Roman" w:hAnsi="Times New Roman" w:cs="Times New Roman"/>
            <w:color w:val="000000" w:themeColor="text1"/>
          </w:rPr>
          <w:t xml:space="preserve">exhibit </w:t>
        </w:r>
      </w:ins>
      <w:ins w:id="249" w:author="Kenway" w:date="2023-02-13T16:44:00Z">
        <w:r>
          <w:rPr>
            <w:rFonts w:ascii="Times New Roman" w:hAnsi="Times New Roman" w:cs="Times New Roman"/>
            <w:color w:val="000000" w:themeColor="text1"/>
          </w:rPr>
          <w:t xml:space="preserve">a </w:t>
        </w:r>
      </w:ins>
      <w:ins w:id="250" w:author="Kenway" w:date="2023-02-13T16:04:00Z">
        <w:r>
          <w:rPr>
            <w:rFonts w:ascii="Times New Roman" w:hAnsi="Times New Roman" w:cs="Times New Roman"/>
            <w:color w:val="000000" w:themeColor="text1"/>
          </w:rPr>
          <w:t xml:space="preserve">remarkable diversity </w:t>
        </w:r>
      </w:ins>
      <w:ins w:id="251" w:author="Kenway" w:date="2023-02-13T16:05:00Z">
        <w:r>
          <w:rPr>
            <w:rFonts w:ascii="Times New Roman" w:hAnsi="Times New Roman" w:cs="Times New Roman"/>
            <w:color w:val="000000" w:themeColor="text1"/>
          </w:rPr>
          <w:t>in morphology, connectivity, and physiological function</w:t>
        </w:r>
      </w:ins>
      <w:ins w:id="252" w:author="Kenway" w:date="2023-02-13T16:06:00Z">
        <w:r>
          <w:rPr>
            <w:rFonts w:ascii="Times New Roman" w:hAnsi="Times New Roman" w:cs="Times New Roman"/>
            <w:color w:val="000000" w:themeColor="text1"/>
          </w:rPr>
          <w:t xml:space="preserve">s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aLLNsgm","properties":{"formattedCitation":"(Kepecs &amp; Fishell, 2014; Markram et al., 2004; Tremblay et al., 2016)","plainCitation":"(Kepecs &amp; Fishell, 2014; Markram et al., 2004; Tremblay et al., 2016)","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Kepecs &amp; Fishell, 2014; Markram et al., 2004; Tremblay et al., 2016)</w:t>
      </w:r>
      <w:r>
        <w:rPr>
          <w:rFonts w:ascii="Times New Roman" w:hAnsi="Times New Roman" w:cs="Times New Roman"/>
          <w:color w:val="000000" w:themeColor="text1"/>
        </w:rPr>
        <w:fldChar w:fldCharType="end"/>
      </w:r>
      <w:ins w:id="253" w:author="Kenway" w:date="2023-02-13T16:10:00Z">
        <w:del w:id="254" w:author="Bo Shen" w:date="2023-02-14T14:44:00Z">
          <w:r w:rsidDel="002C2A1F">
            <w:rPr>
              <w:rFonts w:ascii="Times New Roman" w:hAnsi="Times New Roman" w:cs="Times New Roman"/>
              <w:color w:val="000000" w:themeColor="text1"/>
            </w:rPr>
            <w:delText>(</w:delText>
          </w:r>
          <w:commentRangeStart w:id="255"/>
          <w:r w:rsidDel="002C2A1F">
            <w:rPr>
              <w:rFonts w:ascii="Times New Roman" w:hAnsi="Times New Roman" w:cs="Times New Roman"/>
              <w:color w:val="000000" w:themeColor="text1"/>
            </w:rPr>
            <w:delText>REFS</w:delText>
          </w:r>
        </w:del>
      </w:ins>
      <w:commentRangeEnd w:id="255"/>
      <w:ins w:id="256" w:author="Kenway" w:date="2023-02-13T17:10:00Z">
        <w:del w:id="257" w:author="Bo Shen" w:date="2023-02-14T14:44:00Z">
          <w:r w:rsidDel="002C2A1F">
            <w:rPr>
              <w:rStyle w:val="CommentReference"/>
            </w:rPr>
            <w:commentReference w:id="255"/>
          </w:r>
        </w:del>
      </w:ins>
      <w:ins w:id="258" w:author="Kenway" w:date="2023-02-13T16:10:00Z">
        <w:del w:id="259" w:author="Bo Shen" w:date="2023-02-14T14:44:00Z">
          <w:r w:rsidDel="002C2A1F">
            <w:rPr>
              <w:rFonts w:ascii="Times New Roman" w:hAnsi="Times New Roman" w:cs="Times New Roman"/>
              <w:color w:val="000000" w:themeColor="text1"/>
            </w:rPr>
            <w:delText>)</w:delText>
          </w:r>
        </w:del>
        <w:del w:id="260" w:author="Bo Shen" w:date="2023-02-14T16:47:00Z">
          <w:r w:rsidDel="0071469E">
            <w:rPr>
              <w:rFonts w:ascii="Times New Roman" w:hAnsi="Times New Roman" w:cs="Times New Roman"/>
              <w:color w:val="000000" w:themeColor="text1"/>
            </w:rPr>
            <w:delText xml:space="preserve"> that supports inhibitory circuit roles</w:delText>
          </w:r>
        </w:del>
      </w:ins>
      <w:ins w:id="261" w:author="Kenway" w:date="2023-02-13T16:17:00Z">
        <w:del w:id="262" w:author="Bo Shen" w:date="2023-02-14T16:47:00Z">
          <w:r w:rsidDel="0071469E">
            <w:rPr>
              <w:rFonts w:ascii="Times New Roman" w:hAnsi="Times New Roman" w:cs="Times New Roman"/>
              <w:color w:val="000000" w:themeColor="text1"/>
            </w:rPr>
            <w:delText xml:space="preserve"> and computations</w:delText>
          </w:r>
        </w:del>
      </w:ins>
      <w:ins w:id="263" w:author="Kenway" w:date="2023-02-13T16:10:00Z">
        <w:del w:id="264" w:author="Bo Shen" w:date="2023-02-14T16:47:00Z">
          <w:r w:rsidDel="0071469E">
            <w:rPr>
              <w:rFonts w:ascii="Times New Roman" w:hAnsi="Times New Roman" w:cs="Times New Roman"/>
              <w:color w:val="000000" w:themeColor="text1"/>
            </w:rPr>
            <w:delText xml:space="preserve"> beyond </w:delText>
          </w:r>
        </w:del>
      </w:ins>
      <w:ins w:id="265" w:author="Kenway" w:date="2023-02-13T22:29:00Z">
        <w:del w:id="266" w:author="Bo Shen" w:date="2023-02-14T16:47:00Z">
          <w:r w:rsidDel="0071469E">
            <w:rPr>
              <w:rFonts w:ascii="Times New Roman" w:hAnsi="Times New Roman" w:cs="Times New Roman"/>
              <w:color w:val="000000" w:themeColor="text1"/>
            </w:rPr>
            <w:delText xml:space="preserve">simple </w:delText>
          </w:r>
        </w:del>
      </w:ins>
      <w:ins w:id="267" w:author="Kenway" w:date="2023-02-13T16:10:00Z">
        <w:del w:id="268" w:author="Bo Shen" w:date="2023-02-14T16:47:00Z">
          <w:r w:rsidDel="0071469E">
            <w:rPr>
              <w:rFonts w:ascii="Times New Roman" w:hAnsi="Times New Roman" w:cs="Times New Roman"/>
              <w:color w:val="000000" w:themeColor="text1"/>
            </w:rPr>
            <w:delText>suppression of excitation</w:delText>
          </w:r>
        </w:del>
        <w:del w:id="269" w:author="Bo Shen" w:date="2023-02-14T14:43:00Z">
          <w:r w:rsidDel="002C2A1F">
            <w:rPr>
              <w:rFonts w:ascii="Times New Roman" w:hAnsi="Times New Roman" w:cs="Times New Roman"/>
              <w:color w:val="000000" w:themeColor="text1"/>
            </w:rPr>
            <w:delText xml:space="preserve"> (REFS)</w:delText>
          </w:r>
        </w:del>
        <w:r>
          <w:rPr>
            <w:rFonts w:ascii="Times New Roman" w:hAnsi="Times New Roman" w:cs="Times New Roman"/>
            <w:color w:val="000000" w:themeColor="text1"/>
          </w:rPr>
          <w:t>.</w:t>
        </w:r>
      </w:ins>
      <w:ins w:id="270" w:author="Kenway" w:date="2023-02-13T22:20:00Z">
        <w:r>
          <w:rPr>
            <w:rFonts w:ascii="Times New Roman" w:hAnsi="Times New Roman" w:cs="Times New Roman"/>
            <w:color w:val="000000" w:themeColor="text1"/>
          </w:rPr>
          <w:t xml:space="preserve"> </w:t>
        </w:r>
      </w:ins>
      <w:ins w:id="271" w:author="Bo Shen" w:date="2023-02-14T14:44:00Z">
        <w:r>
          <w:rPr>
            <w:rFonts w:ascii="Times New Roman" w:hAnsi="Times New Roman" w:cs="Times New Roman"/>
            <w:color w:val="000000" w:themeColor="text1"/>
          </w:rPr>
          <w:t xml:space="preserve">A prominent </w:t>
        </w:r>
      </w:ins>
      <w:ins w:id="272" w:author="Bo Shen" w:date="2023-02-14T16:47:00Z">
        <w:r>
          <w:rPr>
            <w:rFonts w:ascii="Times New Roman" w:hAnsi="Times New Roman" w:cs="Times New Roman"/>
            <w:color w:val="000000" w:themeColor="text1"/>
          </w:rPr>
          <w:t>circuit</w:t>
        </w:r>
      </w:ins>
      <w:ins w:id="273" w:author="Bo Shen" w:date="2023-02-14T14:44:00Z">
        <w:r>
          <w:rPr>
            <w:rFonts w:ascii="Times New Roman" w:hAnsi="Times New Roman" w:cs="Times New Roman"/>
            <w:color w:val="000000" w:themeColor="text1"/>
          </w:rPr>
          <w:t xml:space="preserve"> motif </w:t>
        </w:r>
      </w:ins>
      <w:ins w:id="274" w:author="Paul Glimcher" w:date="2023-03-08T10:51:00Z">
        <w:r w:rsidR="00E80CEF">
          <w:rPr>
            <w:rFonts w:ascii="Times New Roman" w:hAnsi="Times New Roman" w:cs="Times New Roman"/>
            <w:color w:val="000000" w:themeColor="text1"/>
          </w:rPr>
          <w:t xml:space="preserve">observed in these anatomical studies </w:t>
        </w:r>
      </w:ins>
      <w:ins w:id="275" w:author="Bo Shen" w:date="2023-02-14T14:44:00Z">
        <w:r>
          <w:rPr>
            <w:rFonts w:ascii="Times New Roman" w:hAnsi="Times New Roman" w:cs="Times New Roman"/>
            <w:color w:val="000000" w:themeColor="text1"/>
          </w:rPr>
          <w:t xml:space="preserve">is </w:t>
        </w:r>
      </w:ins>
      <w:ins w:id="276" w:author="Bo Shen" w:date="2023-02-14T16:55:00Z">
        <w:r>
          <w:rPr>
            <w:rFonts w:ascii="Times New Roman" w:hAnsi="Times New Roman" w:cs="Times New Roman"/>
            <w:color w:val="000000" w:themeColor="text1"/>
          </w:rPr>
          <w:t xml:space="preserve">local </w:t>
        </w:r>
      </w:ins>
      <w:ins w:id="277" w:author="Bo Shen" w:date="2023-02-14T14:44:00Z">
        <w:r>
          <w:rPr>
            <w:rFonts w:ascii="Times New Roman" w:hAnsi="Times New Roman" w:cs="Times New Roman"/>
            <w:color w:val="000000" w:themeColor="text1"/>
          </w:rPr>
          <w:t>disinhibition</w:t>
        </w:r>
      </w:ins>
      <w:ins w:id="278" w:author="Bo Shen" w:date="2023-02-14T16:50:00Z">
        <w:r>
          <w:rPr>
            <w:rFonts w:ascii="Times New Roman" w:hAnsi="Times New Roman" w:cs="Times New Roman"/>
            <w:color w:val="000000" w:themeColor="text1"/>
          </w:rPr>
          <w:t xml:space="preserve">, in which </w:t>
        </w:r>
        <w:r w:rsidRPr="0060258A">
          <w:rPr>
            <w:rFonts w:ascii="Times New Roman" w:hAnsi="Times New Roman" w:cs="Times New Roman"/>
            <w:color w:val="000000" w:themeColor="text1"/>
          </w:rPr>
          <w:t xml:space="preserve">vasoactive intestinal peptide (VIP)-expressing interneurons inhibit the neighboring interneurons expressing somatostatin (SST) or parvalbumin (PV) that inhibit </w:t>
        </w:r>
        <w:r w:rsidRPr="0060258A">
          <w:rPr>
            <w:rFonts w:ascii="Times New Roman" w:hAnsi="Times New Roman" w:cs="Times New Roman" w:hint="eastAsia"/>
            <w:color w:val="000000" w:themeColor="text1"/>
          </w:rPr>
          <w:t>den</w:t>
        </w:r>
        <w:r w:rsidRPr="0060258A">
          <w:rPr>
            <w:rFonts w:ascii="Times New Roman" w:hAnsi="Times New Roman" w:cs="Times New Roman"/>
            <w:color w:val="000000" w:themeColor="text1"/>
          </w:rPr>
          <w:t xml:space="preserve">dritic or </w:t>
        </w:r>
        <w:proofErr w:type="spellStart"/>
        <w:r w:rsidRPr="0060258A">
          <w:rPr>
            <w:rFonts w:ascii="Times New Roman" w:hAnsi="Times New Roman" w:cs="Times New Roman"/>
            <w:color w:val="000000" w:themeColor="text1"/>
          </w:rPr>
          <w:t>perisomatic</w:t>
        </w:r>
        <w:proofErr w:type="spellEnd"/>
        <w:r w:rsidRPr="0060258A">
          <w:rPr>
            <w:rFonts w:ascii="Times New Roman" w:hAnsi="Times New Roman" w:cs="Times New Roman"/>
            <w:color w:val="000000" w:themeColor="text1"/>
          </w:rPr>
          <w:t xml:space="preserve"> areas in pyramidal neurons, </w:t>
        </w:r>
      </w:ins>
      <w:ins w:id="279" w:author="Bo Shen" w:date="2023-02-14T16:52:00Z">
        <w:r>
          <w:rPr>
            <w:rFonts w:ascii="Times New Roman" w:hAnsi="Times New Roman" w:cs="Times New Roman"/>
            <w:color w:val="000000" w:themeColor="text1"/>
          </w:rPr>
          <w:t xml:space="preserve">so that </w:t>
        </w:r>
      </w:ins>
      <w:ins w:id="280" w:author="Bo Shen" w:date="2023-02-14T16:58:00Z">
        <w:r>
          <w:rPr>
            <w:rFonts w:ascii="Times New Roman" w:hAnsi="Times New Roman" w:cs="Times New Roman"/>
            <w:color w:val="000000" w:themeColor="text1"/>
          </w:rPr>
          <w:t xml:space="preserve">locally </w:t>
        </w:r>
      </w:ins>
      <w:ins w:id="281" w:author="Bo Shen" w:date="2023-02-14T16:53:00Z">
        <w:r>
          <w:rPr>
            <w:rFonts w:ascii="Times New Roman" w:hAnsi="Times New Roman" w:cs="Times New Roman"/>
            <w:color w:val="000000" w:themeColor="text1"/>
          </w:rPr>
          <w:t xml:space="preserve">disinhibit the activities of the pyramidal </w:t>
        </w:r>
      </w:ins>
      <w:ins w:id="282" w:author="Bo Shen" w:date="2023-02-14T16:54:00Z">
        <w:r>
          <w:rPr>
            <w:rFonts w:ascii="Times New Roman" w:hAnsi="Times New Roman" w:cs="Times New Roman"/>
            <w:color w:val="000000" w:themeColor="text1"/>
          </w:rPr>
          <w:t xml:space="preserve">neurons </w:t>
        </w:r>
      </w:ins>
      <w:ins w:id="283" w:author="Bo Shen" w:date="2023-02-14T16:53:00Z">
        <w:r>
          <w:rPr>
            <w:rFonts w:ascii="Times New Roman" w:hAnsi="Times New Roman" w:cs="Times New Roman"/>
            <w:color w:val="000000" w:themeColor="text1"/>
          </w:rPr>
          <w:t xml:space="preserve">in </w:t>
        </w:r>
      </w:ins>
      <w:ins w:id="284" w:author="Bo Shen" w:date="2023-02-14T16:54:00Z">
        <w:r>
          <w:rPr>
            <w:rFonts w:ascii="Times New Roman" w:hAnsi="Times New Roman" w:cs="Times New Roman"/>
            <w:color w:val="000000" w:themeColor="text1"/>
          </w:rPr>
          <w:t xml:space="preserve">the </w:t>
        </w:r>
      </w:ins>
      <w:ins w:id="285" w:author="Bo Shen" w:date="2023-02-14T16:55:00Z">
        <w:r>
          <w:rPr>
            <w:rFonts w:ascii="Times New Roman" w:hAnsi="Times New Roman" w:cs="Times New Roman"/>
            <w:color w:val="000000" w:themeColor="text1"/>
          </w:rPr>
          <w:t>neighboring</w:t>
        </w:r>
      </w:ins>
      <w:ins w:id="286" w:author="Bo Shen" w:date="2023-02-14T16:54:00Z">
        <w:r>
          <w:rPr>
            <w:rFonts w:ascii="Times New Roman" w:hAnsi="Times New Roman" w:cs="Times New Roman"/>
            <w:color w:val="000000" w:themeColor="text1"/>
          </w:rPr>
          <w:t xml:space="preserve"> area</w:t>
        </w:r>
      </w:ins>
      <w:ins w:id="287" w:author="Bo Shen" w:date="2023-02-14T16:50:00Z">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EA1839">
        <w:rPr>
          <w:rFonts w:ascii="Cambria Math" w:hAnsi="Cambria Math" w:cs="Cambria Math"/>
          <w:color w:val="000000" w:themeColor="text1"/>
        </w:rPr>
        <w:instrText>∼</w:instrText>
      </w:r>
      <w:r w:rsidR="00EA1839">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ins w:id="288" w:author="Bo Shen" w:date="2023-02-14T16:50: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Chiu et al., 2013; Fino &amp; Yuste, 2011; Fu et al., 2014; Karnani et al., 2014, 2016; S. Lee et al., 2013; Letzkus et al., 2011; Pfeffer et al., 2013; Pi et al., 2013; Urban-Ciecko &amp; Barth, 2016)</w:t>
      </w:r>
      <w:ins w:id="289" w:author="Bo Shen" w:date="2023-02-14T16:50:00Z">
        <w:r w:rsidRPr="0060258A">
          <w:rPr>
            <w:rFonts w:ascii="Times New Roman" w:hAnsi="Times New Roman" w:cs="Times New Roman"/>
            <w:color w:val="000000" w:themeColor="text1"/>
          </w:rPr>
          <w:fldChar w:fldCharType="end"/>
        </w:r>
      </w:ins>
      <w:ins w:id="290" w:author="Bo Shen" w:date="2023-02-14T14:44:00Z">
        <w:r>
          <w:rPr>
            <w:rFonts w:ascii="Times New Roman" w:hAnsi="Times New Roman" w:cs="Times New Roman"/>
            <w:color w:val="000000" w:themeColor="text1"/>
          </w:rPr>
          <w:t>.</w:t>
        </w:r>
      </w:ins>
      <w:ins w:id="291" w:author="Paul Glimcher" w:date="2023-03-08T10:51:00Z">
        <w:r w:rsidR="00E80CEF">
          <w:rPr>
            <w:rFonts w:ascii="Times New Roman" w:hAnsi="Times New Roman" w:cs="Times New Roman"/>
            <w:color w:val="000000" w:themeColor="text1"/>
          </w:rPr>
          <w:t xml:space="preserve"> Here we explore the computational implications of t</w:t>
        </w:r>
      </w:ins>
      <w:ins w:id="292" w:author="Paul Glimcher" w:date="2023-03-08T10:52:00Z">
        <w:r w:rsidR="00E80CEF">
          <w:rPr>
            <w:rFonts w:ascii="Times New Roman" w:hAnsi="Times New Roman" w:cs="Times New Roman"/>
            <w:color w:val="000000" w:themeColor="text1"/>
          </w:rPr>
          <w:t>hat motif in decision-making.</w:t>
        </w:r>
      </w:ins>
      <w:ins w:id="293" w:author="Paul Glimcher" w:date="2023-03-08T10:51:00Z">
        <w:r w:rsidR="00E80CEF">
          <w:rPr>
            <w:rFonts w:ascii="Times New Roman" w:hAnsi="Times New Roman" w:cs="Times New Roman"/>
            <w:color w:val="000000" w:themeColor="text1"/>
          </w:rPr>
          <w:t xml:space="preserve"> </w:t>
        </w:r>
      </w:ins>
    </w:p>
    <w:p w14:paraId="254AF3D7" w14:textId="77777777" w:rsidR="001E5B0F" w:rsidRDefault="001E5B0F" w:rsidP="002C2A1F">
      <w:pPr>
        <w:spacing w:line="480" w:lineRule="auto"/>
        <w:jc w:val="both"/>
        <w:rPr>
          <w:ins w:id="294" w:author="Bo Shen" w:date="2023-02-14T14:53:00Z"/>
          <w:rFonts w:ascii="Times New Roman" w:hAnsi="Times New Roman" w:cs="Times New Roman"/>
          <w:color w:val="000000" w:themeColor="text1"/>
        </w:rPr>
      </w:pPr>
    </w:p>
    <w:p w14:paraId="477938CD" w14:textId="67865B92" w:rsidR="001E5B0F" w:rsidDel="00E279E0" w:rsidRDefault="001E5B0F">
      <w:pPr>
        <w:spacing w:line="480" w:lineRule="auto"/>
        <w:jc w:val="both"/>
        <w:rPr>
          <w:ins w:id="295" w:author="Kenway" w:date="2023-02-13T22:12:00Z"/>
          <w:del w:id="296" w:author="Bo Shen" w:date="2023-02-14T14:49:00Z"/>
          <w:rFonts w:ascii="Times New Roman" w:hAnsi="Times New Roman" w:cs="Times New Roman"/>
          <w:color w:val="000000" w:themeColor="text1"/>
        </w:rPr>
      </w:pPr>
      <w:ins w:id="297" w:author="Bo Shen" w:date="2023-02-14T17:48:00Z">
        <w:r>
          <w:rPr>
            <w:rFonts w:ascii="Times New Roman" w:hAnsi="Times New Roman" w:cs="Times New Roman"/>
            <w:color w:val="000000" w:themeColor="text1"/>
          </w:rPr>
          <w:t xml:space="preserve">While disinhibitory circuit motifs have been implicated in cognitive processes including learning, attentional selection, and input gating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O98jEfq","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Letzkus et al., 2011; X.-J. Wang &amp; Yang, 2018)</w:t>
      </w:r>
      <w:r>
        <w:rPr>
          <w:rFonts w:ascii="Times New Roman" w:hAnsi="Times New Roman" w:cs="Times New Roman"/>
          <w:color w:val="000000" w:themeColor="text1"/>
        </w:rPr>
        <w:fldChar w:fldCharType="end"/>
      </w:r>
      <w:ins w:id="298" w:author="Bo Shen" w:date="2023-02-14T17:48:00Z">
        <w:r>
          <w:rPr>
            <w:rFonts w:ascii="Times New Roman" w:hAnsi="Times New Roman" w:cs="Times New Roman"/>
            <w:color w:val="000000" w:themeColor="text1"/>
          </w:rPr>
          <w:t xml:space="preserve">, </w:t>
        </w:r>
      </w:ins>
      <w:ins w:id="299" w:author="Bo Shen" w:date="2023-02-14T17:49:00Z">
        <w:r>
          <w:rPr>
            <w:rFonts w:ascii="Times New Roman" w:hAnsi="Times New Roman" w:cs="Times New Roman"/>
            <w:color w:val="000000" w:themeColor="text1"/>
          </w:rPr>
          <w:t>h</w:t>
        </w:r>
      </w:ins>
      <w:ins w:id="300" w:author="Bo Shen" w:date="2023-02-14T16:56:00Z">
        <w:r>
          <w:rPr>
            <w:rFonts w:ascii="Times New Roman" w:hAnsi="Times New Roman" w:cs="Times New Roman"/>
            <w:color w:val="000000" w:themeColor="text1"/>
          </w:rPr>
          <w:t xml:space="preserve">ow disinhibition functions in decision-making circuits is unknown. </w:t>
        </w:r>
      </w:ins>
      <w:ins w:id="301" w:author="Bo Shen" w:date="2023-02-14T14:44:00Z">
        <w:r w:rsidRPr="0060258A">
          <w:rPr>
            <w:rFonts w:ascii="Times New Roman" w:hAnsi="Times New Roman" w:cs="Times New Roman"/>
            <w:color w:val="000000" w:themeColor="text1"/>
          </w:rPr>
          <w:t xml:space="preserve">Local circuit inputs to </w:t>
        </w:r>
      </w:ins>
      <w:ins w:id="302" w:author="Bo Shen" w:date="2023-02-14T16:58:00Z">
        <w:r>
          <w:rPr>
            <w:rFonts w:ascii="Times New Roman" w:hAnsi="Times New Roman" w:cs="Times New Roman"/>
            <w:color w:val="000000" w:themeColor="text1"/>
          </w:rPr>
          <w:t xml:space="preserve">the </w:t>
        </w:r>
      </w:ins>
      <w:ins w:id="303" w:author="Bo Shen" w:date="2023-02-14T14:44:00Z">
        <w:r w:rsidRPr="0060258A">
          <w:rPr>
            <w:rFonts w:ascii="Times New Roman" w:hAnsi="Times New Roman" w:cs="Times New Roman"/>
            <w:color w:val="000000" w:themeColor="text1"/>
          </w:rPr>
          <w:t xml:space="preserve">VIP neurons suggest that disinhibition may be a key mechanism for generating the mutual competition necessary </w:t>
        </w:r>
        <w:r>
          <w:rPr>
            <w:rFonts w:ascii="Times New Roman" w:hAnsi="Times New Roman" w:cs="Times New Roman"/>
            <w:color w:val="000000" w:themeColor="text1"/>
          </w:rPr>
          <w:t>for option selection in decision-making.</w:t>
        </w:r>
        <w:r w:rsidRPr="0060258A">
          <w:rPr>
            <w:rFonts w:ascii="Times New Roman" w:hAnsi="Times New Roman" w:cs="Times New Roman"/>
            <w:color w:val="000000" w:themeColor="text1"/>
          </w:rPr>
          <w:t xml:space="preserve"> In addition, given the existence of long-range inpu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instrText>
      </w:r>
      <w:ins w:id="304" w:author="Bo Shen" w:date="2023-02-14T14:44: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Kepecs &amp; Fishell, 2014; S. Lee et al., 2013; Pfeffer et al., 2013; Pi et al., 2013; Schuman et al., 2021)</w:t>
      </w:r>
      <w:ins w:id="305" w:author="Bo Shen" w:date="2023-02-14T14:44: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euromodulatory inpu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Alitto &amp; Dan, 2013; Fu et al., 2014; Pfeffer et al., 2013; Prönneke et al., 2020;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o </w:t>
        </w:r>
      </w:ins>
      <w:ins w:id="306" w:author="Bo Shen" w:date="2023-02-14T16:58:00Z">
        <w:r>
          <w:rPr>
            <w:rFonts w:ascii="Times New Roman" w:hAnsi="Times New Roman" w:cs="Times New Roman"/>
            <w:color w:val="000000" w:themeColor="text1"/>
          </w:rPr>
          <w:t xml:space="preserve">the </w:t>
        </w:r>
      </w:ins>
      <w:ins w:id="307" w:author="Bo Shen" w:date="2023-02-14T14:44:00Z">
        <w:r w:rsidRPr="0060258A">
          <w:rPr>
            <w:rFonts w:ascii="Times New Roman" w:hAnsi="Times New Roman" w:cs="Times New Roman"/>
            <w:color w:val="000000" w:themeColor="text1"/>
          </w:rPr>
          <w:t>VIP neurons, local disinhibition has been proposed to play a particular role in dynamic gating of circuit activity; such gating may be essential in decision circuits underlying flexible behavior, mediating top-down control of network funct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ins w:id="308" w:author="Bo Shen" w:date="2023-02-14T14:44: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Fu et al., 2014; Kamigaki, 2019; S. Lee et al., 2013; Letzkus et al., 2011; Pi et al., 2013; Schuman et al., 2021; S. Zhang et al., 2014)</w:t>
      </w:r>
      <w:ins w:id="309" w:author="Bo Shen" w:date="2023-02-14T14:44: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ins>
      <w:ins w:id="310" w:author="Bo Shen" w:date="2023-02-14T17:02:00Z">
        <w:r>
          <w:rPr>
            <w:rFonts w:ascii="Times New Roman" w:hAnsi="Times New Roman" w:cs="Times New Roman"/>
            <w:color w:val="000000" w:themeColor="text1"/>
          </w:rPr>
          <w:t xml:space="preserve"> </w:t>
        </w:r>
      </w:ins>
      <w:ins w:id="311" w:author="Kenway" w:date="2023-02-13T22:20:00Z">
        <w:del w:id="312" w:author="Bo Shen" w:date="2023-02-14T14:49:00Z">
          <w:r w:rsidDel="00E279E0">
            <w:rPr>
              <w:rFonts w:ascii="Times New Roman" w:hAnsi="Times New Roman" w:cs="Times New Roman"/>
              <w:color w:val="000000" w:themeColor="text1"/>
            </w:rPr>
            <w:delText xml:space="preserve">Together, these electrophysiological and anatomical findings suggest that inhibitory neurons </w:delText>
          </w:r>
        </w:del>
      </w:ins>
      <w:ins w:id="313" w:author="Kenway" w:date="2023-02-13T22:24:00Z">
        <w:del w:id="314" w:author="Bo Shen" w:date="2023-02-14T14:49:00Z">
          <w:r w:rsidDel="00E279E0">
            <w:rPr>
              <w:rFonts w:ascii="Times New Roman" w:hAnsi="Times New Roman" w:cs="Times New Roman"/>
              <w:color w:val="000000" w:themeColor="text1"/>
            </w:rPr>
            <w:delText xml:space="preserve">play a </w:delText>
          </w:r>
        </w:del>
      </w:ins>
      <w:ins w:id="315" w:author="Kenway" w:date="2023-02-13T22:29:00Z">
        <w:del w:id="316" w:author="Bo Shen" w:date="2023-02-14T14:49:00Z">
          <w:r w:rsidDel="00E279E0">
            <w:rPr>
              <w:rFonts w:ascii="Times New Roman" w:hAnsi="Times New Roman" w:cs="Times New Roman"/>
              <w:color w:val="000000" w:themeColor="text1"/>
            </w:rPr>
            <w:delText xml:space="preserve">more </w:delText>
          </w:r>
        </w:del>
      </w:ins>
      <w:ins w:id="317" w:author="Kenway" w:date="2023-02-13T22:24:00Z">
        <w:del w:id="318" w:author="Bo Shen" w:date="2023-02-14T14:49:00Z">
          <w:r w:rsidDel="00E279E0">
            <w:rPr>
              <w:rFonts w:ascii="Times New Roman" w:hAnsi="Times New Roman" w:cs="Times New Roman"/>
              <w:color w:val="000000" w:themeColor="text1"/>
            </w:rPr>
            <w:delText xml:space="preserve">sophisticated role </w:delText>
          </w:r>
        </w:del>
      </w:ins>
      <w:ins w:id="319" w:author="Kenway" w:date="2023-02-13T22:20:00Z">
        <w:del w:id="320" w:author="Bo Shen" w:date="2023-02-14T14:49:00Z">
          <w:r w:rsidDel="00E279E0">
            <w:rPr>
              <w:rFonts w:ascii="Times New Roman" w:hAnsi="Times New Roman" w:cs="Times New Roman"/>
              <w:color w:val="000000" w:themeColor="text1"/>
            </w:rPr>
            <w:delText xml:space="preserve">in the decision process </w:delText>
          </w:r>
        </w:del>
      </w:ins>
      <w:ins w:id="321" w:author="Kenway" w:date="2023-02-13T22:30:00Z">
        <w:del w:id="322" w:author="Bo Shen" w:date="2023-02-14T14:49:00Z">
          <w:r w:rsidDel="00E279E0">
            <w:rPr>
              <w:rFonts w:ascii="Times New Roman" w:hAnsi="Times New Roman" w:cs="Times New Roman"/>
              <w:color w:val="000000" w:themeColor="text1"/>
            </w:rPr>
            <w:delText xml:space="preserve">than only </w:delText>
          </w:r>
        </w:del>
      </w:ins>
      <w:ins w:id="323" w:author="Kenway" w:date="2023-02-13T22:20:00Z">
        <w:del w:id="324" w:author="Bo Shen" w:date="2023-02-14T14:49:00Z">
          <w:r w:rsidDel="00E279E0">
            <w:rPr>
              <w:rFonts w:ascii="Times New Roman" w:hAnsi="Times New Roman" w:cs="Times New Roman"/>
              <w:color w:val="000000" w:themeColor="text1"/>
            </w:rPr>
            <w:delText>homogenous, non-selective</w:delText>
          </w:r>
        </w:del>
      </w:ins>
      <w:ins w:id="325" w:author="Kenway" w:date="2023-02-13T22:24:00Z">
        <w:del w:id="326" w:author="Bo Shen" w:date="2023-02-14T14:49:00Z">
          <w:r w:rsidDel="00E279E0">
            <w:rPr>
              <w:rFonts w:ascii="Times New Roman" w:hAnsi="Times New Roman" w:cs="Times New Roman"/>
              <w:color w:val="000000" w:themeColor="text1"/>
            </w:rPr>
            <w:delText xml:space="preserve"> inhibition</w:delText>
          </w:r>
        </w:del>
      </w:ins>
      <w:ins w:id="327" w:author="Kenway" w:date="2023-02-13T22:25:00Z">
        <w:del w:id="328" w:author="Bo Shen" w:date="2023-02-14T14:49:00Z">
          <w:r w:rsidDel="00E279E0">
            <w:rPr>
              <w:rFonts w:ascii="Times New Roman" w:hAnsi="Times New Roman" w:cs="Times New Roman"/>
              <w:color w:val="000000" w:themeColor="text1"/>
            </w:rPr>
            <w:delText xml:space="preserve">, but </w:delText>
          </w:r>
        </w:del>
      </w:ins>
      <w:ins w:id="329" w:author="Kenway" w:date="2023-02-13T22:36:00Z">
        <w:del w:id="330" w:author="Bo Shen" w:date="2023-02-14T14:49:00Z">
          <w:r w:rsidDel="00E279E0">
            <w:rPr>
              <w:rFonts w:ascii="Times New Roman" w:hAnsi="Times New Roman" w:cs="Times New Roman"/>
              <w:color w:val="000000" w:themeColor="text1"/>
            </w:rPr>
            <w:delText xml:space="preserve">such complexity is </w:delText>
          </w:r>
        </w:del>
      </w:ins>
      <w:ins w:id="331" w:author="Kenway" w:date="2023-02-13T22:25:00Z">
        <w:del w:id="332" w:author="Bo Shen" w:date="2023-02-14T14:49:00Z">
          <w:r w:rsidDel="00E279E0">
            <w:rPr>
              <w:rFonts w:ascii="Times New Roman" w:hAnsi="Times New Roman" w:cs="Times New Roman"/>
              <w:color w:val="000000" w:themeColor="text1"/>
            </w:rPr>
            <w:delText>largely unexplored in circuit models of decision-making.</w:delText>
          </w:r>
        </w:del>
      </w:ins>
    </w:p>
    <w:p w14:paraId="1084E512" w14:textId="77777777" w:rsidR="001E5B0F" w:rsidDel="00E279E0" w:rsidRDefault="001E5B0F">
      <w:pPr>
        <w:spacing w:line="480" w:lineRule="auto"/>
        <w:jc w:val="both"/>
        <w:rPr>
          <w:ins w:id="333" w:author="Kenway" w:date="2023-02-13T22:28:00Z"/>
          <w:del w:id="334" w:author="Bo Shen" w:date="2023-02-14T14:49:00Z"/>
          <w:rFonts w:ascii="Times New Roman" w:hAnsi="Times New Roman" w:cs="Times New Roman"/>
          <w:color w:val="000000" w:themeColor="text1"/>
        </w:rPr>
      </w:pPr>
      <w:ins w:id="335" w:author="Kenway" w:date="2023-02-13T17:17:00Z">
        <w:del w:id="336" w:author="Bo Shen" w:date="2023-02-14T14:49:00Z">
          <w:r w:rsidDel="00E279E0">
            <w:rPr>
              <w:rFonts w:ascii="Times New Roman" w:hAnsi="Times New Roman" w:cs="Times New Roman"/>
              <w:color w:val="000000" w:themeColor="text1"/>
            </w:rPr>
            <w:delText xml:space="preserve"> </w:delText>
          </w:r>
        </w:del>
      </w:ins>
    </w:p>
    <w:p w14:paraId="555499C9" w14:textId="77777777" w:rsidR="001E5B0F" w:rsidDel="002C2A1F" w:rsidRDefault="001E5B0F">
      <w:pPr>
        <w:spacing w:line="480" w:lineRule="auto"/>
        <w:jc w:val="both"/>
        <w:rPr>
          <w:ins w:id="337" w:author="Kenway" w:date="2023-02-13T22:30:00Z"/>
          <w:del w:id="338" w:author="Bo Shen" w:date="2023-02-14T14:44:00Z"/>
          <w:rFonts w:ascii="Times New Roman" w:hAnsi="Times New Roman" w:cs="Times New Roman"/>
          <w:color w:val="000000" w:themeColor="text1"/>
        </w:rPr>
      </w:pPr>
      <w:ins w:id="339" w:author="Kenway" w:date="2023-02-13T22:30:00Z">
        <w:del w:id="340" w:author="Bo Shen" w:date="2023-02-14T14:44:00Z">
          <w:r w:rsidDel="002C2A1F">
            <w:rPr>
              <w:rFonts w:ascii="Times New Roman" w:hAnsi="Times New Roman" w:cs="Times New Roman"/>
              <w:color w:val="000000" w:themeColor="text1"/>
            </w:rPr>
            <w:delText>A prominent ciruit motif utilizing interneuron diversity</w:delText>
          </w:r>
        </w:del>
      </w:ins>
      <w:ins w:id="341" w:author="Kenway" w:date="2023-02-13T22:34:00Z">
        <w:del w:id="342" w:author="Bo Shen" w:date="2023-02-14T14:44:00Z">
          <w:r w:rsidDel="002C2A1F">
            <w:rPr>
              <w:rFonts w:ascii="Times New Roman" w:hAnsi="Times New Roman" w:cs="Times New Roman"/>
              <w:color w:val="000000" w:themeColor="text1"/>
            </w:rPr>
            <w:delText xml:space="preserve"> and </w:delText>
          </w:r>
        </w:del>
      </w:ins>
      <w:ins w:id="343" w:author="Kenway" w:date="2023-02-13T22:36:00Z">
        <w:del w:id="344" w:author="Bo Shen" w:date="2023-02-14T14:44:00Z">
          <w:r w:rsidDel="002C2A1F">
            <w:rPr>
              <w:rFonts w:ascii="Times New Roman" w:hAnsi="Times New Roman" w:cs="Times New Roman"/>
              <w:color w:val="000000" w:themeColor="text1"/>
            </w:rPr>
            <w:delText xml:space="preserve">mediating </w:delText>
          </w:r>
        </w:del>
      </w:ins>
      <w:ins w:id="345" w:author="Kenway" w:date="2023-02-13T22:34:00Z">
        <w:del w:id="346" w:author="Bo Shen" w:date="2023-02-14T14:44:00Z">
          <w:r w:rsidDel="002C2A1F">
            <w:rPr>
              <w:rFonts w:ascii="Times New Roman" w:hAnsi="Times New Roman" w:cs="Times New Roman"/>
              <w:color w:val="000000" w:themeColor="text1"/>
            </w:rPr>
            <w:delText>selective inhibition is</w:delText>
          </w:r>
        </w:del>
      </w:ins>
      <w:ins w:id="347" w:author="Kenway" w:date="2023-02-13T22:36:00Z">
        <w:del w:id="348" w:author="Bo Shen" w:date="2023-02-14T14:44:00Z">
          <w:r w:rsidDel="002C2A1F">
            <w:rPr>
              <w:rFonts w:ascii="Times New Roman" w:hAnsi="Times New Roman" w:cs="Times New Roman"/>
              <w:color w:val="000000" w:themeColor="text1"/>
            </w:rPr>
            <w:delText xml:space="preserve"> disinhibition.</w:delText>
          </w:r>
        </w:del>
      </w:ins>
      <w:ins w:id="349" w:author="Kenway" w:date="2023-02-13T22:34:00Z">
        <w:del w:id="350" w:author="Bo Shen" w:date="2023-02-14T14:44:00Z">
          <w:r w:rsidDel="002C2A1F">
            <w:rPr>
              <w:rFonts w:ascii="Times New Roman" w:hAnsi="Times New Roman" w:cs="Times New Roman"/>
              <w:color w:val="000000" w:themeColor="text1"/>
            </w:rPr>
            <w:delText xml:space="preserve"> </w:delText>
          </w:r>
        </w:del>
      </w:ins>
      <w:ins w:id="351" w:author="Kenway" w:date="2023-02-13T22:31:00Z">
        <w:del w:id="352" w:author="Bo Shen" w:date="2023-02-14T14:44:00Z">
          <w:r w:rsidDel="002C2A1F">
            <w:rPr>
              <w:rFonts w:ascii="Times New Roman" w:hAnsi="Times New Roman" w:cs="Times New Roman"/>
              <w:color w:val="000000" w:themeColor="text1"/>
            </w:rPr>
            <w:delText xml:space="preserve"> </w:delText>
          </w:r>
        </w:del>
      </w:ins>
      <w:moveToRangeStart w:id="353" w:author="Kenway" w:date="2023-02-13T22:38:00Z" w:name="move1076305"/>
      <w:moveTo w:id="354" w:author="Kenway" w:date="2023-02-13T22:38:00Z">
        <w:del w:id="355" w:author="Bo Shen" w:date="2023-02-14T14:44:00Z">
          <w:r w:rsidRPr="0060258A" w:rsidDel="002C2A1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Jiang et al., 2015; Kepecs &amp; Fishell, 2014; Markram et al., 2004; Rudy et al., 2011; Tremblay et al., 2016)</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including a prominent role for local disinhibition</w:delText>
          </w:r>
          <w:r w:rsidRPr="0060258A" w:rsidDel="002C2A1F">
            <w:rPr>
              <w:rFonts w:ascii="Times New Roman" w:hAnsi="Times New Roman" w:cs="Times New Roman"/>
              <w:color w:val="000000" w:themeColor="text1"/>
            </w:rPr>
            <w:fldChar w:fldCharType="begin"/>
          </w:r>
        </w:del>
      </w:moveTo>
      <w:del w:id="356" w:author="Bo Shen" w:date="2023-02-14T14:44:00Z">
        <w:r w:rsidDel="002C2A1F">
          <w:rPr>
            <w:rFonts w:ascii="Times New Roman" w:hAnsi="Times New Roman" w:cs="Times New Roman"/>
            <w:color w:val="000000" w:themeColor="text1"/>
          </w:rPr>
          <w:delInstrText xml:space="preserve"> ADDIN ZOTERO_ITEM CSL_CITATION {"citationID":"z4QLxUjw","properties":{"formattedCitation":"(Acs\\uc0\\u225{}dy et al., 1996; H\\uc0\\u225{}jos et al., 1996; Lee et al., 2013; Letzkus et al., 2011; Pfeffer et al., 2013; Pi et al., 2013)","plainCitation":"(Acsády et al., 1996; Hájos et al., 1996;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del>
      <w:moveTo w:id="357" w:author="Kenway" w:date="2023-02-13T22:38:00Z">
        <w:del w:id="358" w:author="Bo Shen" w:date="2023-02-14T14:44:00Z">
          <w:r w:rsidRPr="0060258A" w:rsidDel="002C2A1F">
            <w:rPr>
              <w:rFonts w:ascii="Times New Roman" w:hAnsi="Times New Roman" w:cs="Times New Roman"/>
              <w:color w:val="000000" w:themeColor="text1"/>
            </w:rPr>
            <w:fldChar w:fldCharType="separate"/>
          </w:r>
        </w:del>
      </w:moveTo>
      <w:del w:id="359" w:author="Bo Shen" w:date="2023-02-14T14:44:00Z">
        <w:r w:rsidRPr="00DB1453" w:rsidDel="002C2A1F">
          <w:rPr>
            <w:rFonts w:ascii="Times New Roman" w:hAnsi="Times New Roman" w:cs="Times New Roman"/>
            <w:color w:val="000000"/>
          </w:rPr>
          <w:delText>(Acsády et al., 1996; Hájos et al., 1996; Lee et al., 2013; Letzkus et al., 2011; Pfeffer et al., 2013; Pi et al., 2013)</w:delText>
        </w:r>
      </w:del>
      <w:moveTo w:id="360" w:author="Kenway" w:date="2023-02-13T22:38:00Z">
        <w:del w:id="361"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2C2A1F">
            <w:rPr>
              <w:rFonts w:ascii="Times New Roman" w:hAnsi="Times New Roman" w:cs="Times New Roman" w:hint="eastAsia"/>
              <w:color w:val="000000" w:themeColor="text1"/>
            </w:rPr>
            <w:delText>den</w:delText>
          </w:r>
          <w:r w:rsidRPr="0060258A" w:rsidDel="002C2A1F">
            <w:rPr>
              <w:rFonts w:ascii="Times New Roman" w:hAnsi="Times New Roman" w:cs="Times New Roman"/>
              <w:color w:val="000000" w:themeColor="text1"/>
            </w:rPr>
            <w:delText>dritic or perisomatic areas in pyramidal neurons, respectively</w:delText>
          </w:r>
          <w:r w:rsidRPr="0060258A" w:rsidDel="002C2A1F">
            <w:rPr>
              <w:rFonts w:ascii="Times New Roman" w:hAnsi="Times New Roman" w:cs="Times New Roman"/>
              <w:color w:val="000000" w:themeColor="text1"/>
            </w:rPr>
            <w:fldChar w:fldCharType="begin"/>
          </w:r>
        </w:del>
      </w:moveTo>
      <w:del w:id="362" w:author="Bo Shen" w:date="2023-02-14T14:44:00Z">
        <w:r w:rsidDel="002C2A1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2C2A1F">
          <w:rPr>
            <w:rFonts w:ascii="Cambria Math" w:hAnsi="Cambria Math" w:cs="Cambria Math"/>
            <w:color w:val="000000" w:themeColor="text1"/>
          </w:rPr>
          <w:delInstrText>∼</w:delInstrText>
        </w:r>
        <w:r w:rsidDel="002C2A1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del>
      <w:moveTo w:id="363" w:author="Kenway" w:date="2023-02-13T22:38:00Z">
        <w:del w:id="364" w:author="Bo Shen" w:date="2023-02-14T14:44:00Z">
          <w:r w:rsidRPr="0060258A" w:rsidDel="002C2A1F">
            <w:rPr>
              <w:rFonts w:ascii="Times New Roman" w:hAnsi="Times New Roman" w:cs="Times New Roman"/>
              <w:color w:val="000000" w:themeColor="text1"/>
            </w:rPr>
            <w:fldChar w:fldCharType="separate"/>
          </w:r>
        </w:del>
      </w:moveTo>
      <w:del w:id="365" w:author="Bo Shen" w:date="2023-02-14T14:44:00Z">
        <w:r w:rsidDel="002C2A1F">
          <w:rPr>
            <w:rFonts w:ascii="Times New Roman" w:hAnsi="Times New Roman" w:cs="Times New Roman"/>
            <w:color w:val="000000" w:themeColor="text1"/>
          </w:rPr>
          <w:delText>(Chiu et al., 2013; Fino &amp; Yuste, 2011; Fu et al., 2014; Karnani et al., 2014, 2016; Lee et al., 2013; Letzkus et al., 2011; Pfeffer et al., 2013; Pi et al., 2013; Urban-Ciecko &amp; Barth, 2016)</w:delText>
        </w:r>
      </w:del>
      <w:moveTo w:id="366" w:author="Kenway" w:date="2023-02-13T22:38:00Z">
        <w:del w:id="367"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w:delText>
          </w:r>
          <w:r w:rsidRPr="0060258A" w:rsidDel="002C2A1F">
            <w:rPr>
              <w:rFonts w:ascii="Times New Roman" w:hAnsi="Times New Roman" w:cs="Times New Roman"/>
              <w:b/>
              <w:color w:val="000000" w:themeColor="text1"/>
            </w:rPr>
            <w:delText>Fig. 2C</w:delText>
          </w:r>
          <w:r w:rsidRPr="0060258A" w:rsidDel="002C2A1F">
            <w:rPr>
              <w:rFonts w:ascii="Times New Roman" w:hAnsi="Times New Roman" w:cs="Times New Roman"/>
              <w:color w:val="000000" w:themeColor="text1"/>
            </w:rPr>
            <w:delText xml:space="preserve">). Local circuit inputs to VIP neurons suggest that disinhibition may be a key mechanism for generating the mutual competition necessary </w:delText>
          </w:r>
        </w:del>
      </w:moveTo>
      <w:ins w:id="368" w:author="Kenway" w:date="2023-02-14T09:26:00Z">
        <w:del w:id="369" w:author="Bo Shen" w:date="2023-02-14T14:44:00Z">
          <w:r w:rsidDel="002C2A1F">
            <w:rPr>
              <w:rFonts w:ascii="Times New Roman" w:hAnsi="Times New Roman" w:cs="Times New Roman"/>
              <w:color w:val="000000" w:themeColor="text1"/>
            </w:rPr>
            <w:delText xml:space="preserve">for </w:delText>
          </w:r>
        </w:del>
      </w:ins>
      <w:ins w:id="370" w:author="Kenway" w:date="2023-02-14T09:27:00Z">
        <w:del w:id="371" w:author="Bo Shen" w:date="2023-02-14T14:44:00Z">
          <w:r w:rsidDel="002C2A1F">
            <w:rPr>
              <w:rFonts w:ascii="Times New Roman" w:hAnsi="Times New Roman" w:cs="Times New Roman"/>
              <w:color w:val="000000" w:themeColor="text1"/>
            </w:rPr>
            <w:delText xml:space="preserve">option </w:delText>
          </w:r>
        </w:del>
      </w:ins>
      <w:ins w:id="372" w:author="Kenway" w:date="2023-02-14T09:26:00Z">
        <w:del w:id="373" w:author="Bo Shen" w:date="2023-02-14T14:44:00Z">
          <w:r w:rsidDel="002C2A1F">
            <w:rPr>
              <w:rFonts w:ascii="Times New Roman" w:hAnsi="Times New Roman" w:cs="Times New Roman"/>
              <w:color w:val="000000" w:themeColor="text1"/>
            </w:rPr>
            <w:delText>selection in decision-making.</w:delText>
          </w:r>
        </w:del>
      </w:ins>
      <w:moveTo w:id="374" w:author="Kenway" w:date="2023-02-13T22:38:00Z">
        <w:del w:id="375" w:author="Bo Shen" w:date="2023-02-14T14:44:00Z">
          <w:r w:rsidRPr="0060258A" w:rsidDel="002C2A1F">
            <w:rPr>
              <w:rFonts w:ascii="Times New Roman" w:hAnsi="Times New Roman" w:cs="Times New Roman"/>
              <w:color w:val="000000" w:themeColor="text1"/>
            </w:rPr>
            <w:delText>in option selection and driv</w:delText>
          </w:r>
          <w:r w:rsidRPr="0060258A" w:rsidDel="002C2A1F">
            <w:rPr>
              <w:rFonts w:ascii="Times New Roman" w:hAnsi="Times New Roman" w:cs="Times New Roman" w:hint="eastAsia"/>
              <w:color w:val="000000" w:themeColor="text1"/>
            </w:rPr>
            <w:delText>ing</w:delText>
          </w:r>
          <w:r w:rsidRPr="0060258A" w:rsidDel="002C2A1F">
            <w:rPr>
              <w:rFonts w:ascii="Times New Roman" w:hAnsi="Times New Roman" w:cs="Times New Roman"/>
              <w:color w:val="000000" w:themeColor="text1"/>
            </w:rPr>
            <w:delText xml:space="preserve"> selective inhibition. In addition, given the existence of long-range inputs</w:delText>
          </w:r>
          <w:r w:rsidRPr="0060258A" w:rsidDel="002C2A1F">
            <w:rPr>
              <w:rFonts w:ascii="Times New Roman" w:hAnsi="Times New Roman" w:cs="Times New Roman"/>
              <w:color w:val="000000" w:themeColor="text1"/>
            </w:rPr>
            <w:fldChar w:fldCharType="begin"/>
          </w:r>
        </w:del>
      </w:moveTo>
      <w:del w:id="376" w:author="Bo Shen" w:date="2023-02-14T14:44:00Z">
        <w:r w:rsidDel="002C2A1F">
          <w:rPr>
            <w:rFonts w:ascii="Times New Roman" w:hAnsi="Times New Roman" w:cs="Times New Roman"/>
            <w:color w:val="000000" w:themeColor="text1"/>
          </w:rPr>
          <w:del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del>
      <w:moveTo w:id="377" w:author="Kenway" w:date="2023-02-13T22:38:00Z">
        <w:del w:id="378" w:author="Bo Shen" w:date="2023-02-14T14:44:00Z">
          <w:r w:rsidRPr="0060258A" w:rsidDel="002C2A1F">
            <w:rPr>
              <w:rFonts w:ascii="Times New Roman" w:hAnsi="Times New Roman" w:cs="Times New Roman"/>
              <w:color w:val="000000" w:themeColor="text1"/>
            </w:rPr>
            <w:fldChar w:fldCharType="separate"/>
          </w:r>
        </w:del>
      </w:moveTo>
      <w:del w:id="379" w:author="Bo Shen" w:date="2023-02-14T14:44:00Z">
        <w:r w:rsidDel="002C2A1F">
          <w:rPr>
            <w:rFonts w:ascii="Times New Roman" w:hAnsi="Times New Roman" w:cs="Times New Roman"/>
            <w:color w:val="000000" w:themeColor="text1"/>
          </w:rPr>
          <w:delText>(Kepecs &amp; Fishell, 2014; Lee et al., 2013; Pfeffer et al., 2013; Pi et al., 2013; Schuman et al., 2021)</w:delText>
        </w:r>
      </w:del>
      <w:moveTo w:id="380" w:author="Kenway" w:date="2023-02-13T22:38:00Z">
        <w:del w:id="381"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and neuromodulatory inputs</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RPr="009C2159" w:rsidDel="002C2A1F">
            <w:rPr>
              <w:rFonts w:ascii="Times New Roman" w:hAnsi="Times New Roman" w:cs="Times New Roman"/>
              <w:color w:val="000000"/>
            </w:rPr>
            <w:delText>(Alitto &amp; Dan, 2013; Fu et al., 2014; Pfeffer et al., 2013; Prönneke et al., 2020; Rudy et al., 2011; Tremblay et al., 2016)</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2C2A1F">
            <w:rPr>
              <w:rFonts w:ascii="Times New Roman" w:hAnsi="Times New Roman" w:cs="Times New Roman"/>
              <w:color w:val="000000" w:themeColor="text1"/>
            </w:rPr>
            <w:fldChar w:fldCharType="begin"/>
          </w:r>
        </w:del>
      </w:moveTo>
      <w:del w:id="382" w:author="Bo Shen" w:date="2023-02-14T14:44:00Z">
        <w:r w:rsidDel="002C2A1F">
          <w:rPr>
            <w:rFonts w:ascii="Times New Roman" w:hAnsi="Times New Roman" w:cs="Times New Roman"/>
            <w:color w:val="000000" w:themeColor="text1"/>
          </w:rPr>
          <w:del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del>
      <w:moveTo w:id="383" w:author="Kenway" w:date="2023-02-13T22:38:00Z">
        <w:del w:id="384" w:author="Bo Shen" w:date="2023-02-14T14:44:00Z">
          <w:r w:rsidRPr="0060258A" w:rsidDel="002C2A1F">
            <w:rPr>
              <w:rFonts w:ascii="Times New Roman" w:hAnsi="Times New Roman" w:cs="Times New Roman"/>
              <w:color w:val="000000" w:themeColor="text1"/>
            </w:rPr>
            <w:fldChar w:fldCharType="separate"/>
          </w:r>
        </w:del>
      </w:moveTo>
      <w:del w:id="385" w:author="Bo Shen" w:date="2023-02-14T14:44:00Z">
        <w:r w:rsidDel="002C2A1F">
          <w:rPr>
            <w:rFonts w:ascii="Times New Roman" w:hAnsi="Times New Roman" w:cs="Times New Roman"/>
            <w:color w:val="000000" w:themeColor="text1"/>
          </w:rPr>
          <w:delText>(Fu et al., 2014; Kamigaki, 2019; Lee et al., 2013; Letzkus et al., 2011; Pi et al., 2013; Schuman et al., 2021; S. Zhang et al., 2014)</w:delText>
        </w:r>
      </w:del>
      <w:moveTo w:id="386" w:author="Kenway" w:date="2023-02-13T22:38:00Z">
        <w:del w:id="387"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w:delText>
          </w:r>
        </w:del>
      </w:moveTo>
      <w:moveToRangeEnd w:id="353"/>
    </w:p>
    <w:p w14:paraId="299CA157" w14:textId="77777777" w:rsidR="001E5B0F" w:rsidDel="003408B4" w:rsidRDefault="001E5B0F">
      <w:pPr>
        <w:spacing w:line="480" w:lineRule="auto"/>
        <w:jc w:val="both"/>
        <w:rPr>
          <w:ins w:id="388" w:author="Kenway" w:date="2023-02-13T11:32:00Z"/>
          <w:del w:id="389" w:author="Bo Shen" w:date="2023-02-14T17:02:00Z"/>
          <w:rFonts w:ascii="Times New Roman" w:hAnsi="Times New Roman" w:cs="Times New Roman"/>
          <w:color w:val="000000" w:themeColor="text1"/>
        </w:rPr>
      </w:pPr>
    </w:p>
    <w:p w14:paraId="78E660F7" w14:textId="7F71C16B" w:rsidR="001E5B0F" w:rsidDel="0024265E" w:rsidRDefault="001E5B0F">
      <w:pPr>
        <w:spacing w:line="480" w:lineRule="auto"/>
        <w:jc w:val="both"/>
        <w:rPr>
          <w:del w:id="390" w:author="Kenway" w:date="2023-02-13T22:43:00Z"/>
          <w:rFonts w:ascii="Times New Roman" w:hAnsi="Times New Roman" w:cs="Times New Roman"/>
          <w:color w:val="000000" w:themeColor="text1"/>
        </w:rPr>
      </w:pPr>
      <w:ins w:id="391" w:author="Kenway" w:date="2023-02-13T22:43:00Z">
        <w:del w:id="392" w:author="Bo Shen" w:date="2023-02-14T14:54:00Z">
          <w:r w:rsidDel="00737B48">
            <w:rPr>
              <w:rFonts w:ascii="Times New Roman" w:hAnsi="Times New Roman" w:cs="Times New Roman"/>
              <w:color w:val="000000" w:themeColor="text1"/>
            </w:rPr>
            <w:delText xml:space="preserve">While disinhibition has been implicated in </w:delText>
          </w:r>
        </w:del>
      </w:ins>
      <w:ins w:id="393" w:author="Kenway" w:date="2023-02-14T09:27:00Z">
        <w:del w:id="394" w:author="Bo Shen" w:date="2023-02-14T14:54:00Z">
          <w:r w:rsidDel="00737B48">
            <w:rPr>
              <w:rFonts w:ascii="Times New Roman" w:hAnsi="Times New Roman" w:cs="Times New Roman"/>
              <w:color w:val="000000" w:themeColor="text1"/>
            </w:rPr>
            <w:delText xml:space="preserve">various </w:delText>
          </w:r>
        </w:del>
      </w:ins>
      <w:ins w:id="395" w:author="Kenway" w:date="2023-02-13T22:43:00Z">
        <w:del w:id="396" w:author="Bo Shen" w:date="2023-02-14T14:54:00Z">
          <w:r w:rsidDel="00737B48">
            <w:rPr>
              <w:rFonts w:ascii="Times New Roman" w:hAnsi="Times New Roman" w:cs="Times New Roman"/>
              <w:color w:val="000000" w:themeColor="text1"/>
            </w:rPr>
            <w:delText>cognitive processes including learning, attentional selection, and input gating</w:delText>
          </w:r>
        </w:del>
      </w:ins>
      <w:ins w:id="397" w:author="Kenway" w:date="2023-02-13T22:44:00Z">
        <w:del w:id="398" w:author="Bo Shen" w:date="2023-02-14T14:54:00Z">
          <w:r w:rsidDel="00737B48">
            <w:rPr>
              <w:rFonts w:ascii="Times New Roman" w:hAnsi="Times New Roman" w:cs="Times New Roman"/>
              <w:color w:val="000000" w:themeColor="text1"/>
            </w:rPr>
            <w:delText xml:space="preserve"> </w:delText>
          </w:r>
        </w:del>
        <w:del w:id="399" w:author="Bo Shen" w:date="2023-02-14T14:51:00Z">
          <w:r w:rsidDel="00737B48">
            <w:rPr>
              <w:rFonts w:ascii="Times New Roman" w:hAnsi="Times New Roman" w:cs="Times New Roman"/>
              <w:color w:val="000000" w:themeColor="text1"/>
            </w:rPr>
            <w:delText>(REFS)</w:delText>
          </w:r>
        </w:del>
      </w:ins>
      <w:del w:id="400" w:author="Bo Shen" w:date="2023-02-14T14:54:00Z">
        <w:r w:rsidDel="00737B48">
          <w:rPr>
            <w:rFonts w:ascii="Times New Roman" w:hAnsi="Times New Roman" w:cs="Times New Roman"/>
            <w:color w:val="000000" w:themeColor="text1"/>
          </w:rPr>
          <w:fldChar w:fldCharType="begin"/>
        </w:r>
        <w:r w:rsidDel="00737B48">
          <w:rPr>
            <w:rFonts w:ascii="Times New Roman" w:hAnsi="Times New Roman" w:cs="Times New Roman"/>
            <w:color w:val="000000" w:themeColor="text1"/>
          </w:rPr>
          <w:delInstrText xml:space="preserve"> ADDIN ZOTERO_ITEM CSL_CITATION {"citationID":"Bn1AHMRN","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delInstrText>
        </w:r>
        <w:r w:rsidDel="00737B48">
          <w:rPr>
            <w:rFonts w:ascii="Times New Roman" w:hAnsi="Times New Roman" w:cs="Times New Roman"/>
            <w:color w:val="000000" w:themeColor="text1"/>
          </w:rPr>
          <w:fldChar w:fldCharType="separate"/>
        </w:r>
        <w:r w:rsidDel="00737B48">
          <w:rPr>
            <w:rFonts w:ascii="Times New Roman" w:hAnsi="Times New Roman" w:cs="Times New Roman"/>
            <w:noProof/>
            <w:color w:val="000000" w:themeColor="text1"/>
          </w:rPr>
          <w:delText>(Fu et al., 2014; Letzkus et al., 2011; X.-J. Wang &amp; Yang, 2018)</w:delText>
        </w:r>
        <w:r w:rsidDel="00737B48">
          <w:rPr>
            <w:rFonts w:ascii="Times New Roman" w:hAnsi="Times New Roman" w:cs="Times New Roman"/>
            <w:color w:val="000000" w:themeColor="text1"/>
          </w:rPr>
          <w:fldChar w:fldCharType="end"/>
        </w:r>
      </w:del>
      <w:ins w:id="401" w:author="Kenway" w:date="2023-02-13T22:43:00Z">
        <w:del w:id="402" w:author="Bo Shen" w:date="2023-02-14T14:54:00Z">
          <w:r w:rsidDel="00737B48">
            <w:rPr>
              <w:rFonts w:ascii="Times New Roman" w:hAnsi="Times New Roman" w:cs="Times New Roman"/>
              <w:color w:val="000000" w:themeColor="text1"/>
            </w:rPr>
            <w:delText>, h</w:delText>
          </w:r>
        </w:del>
        <w:del w:id="403" w:author="Bo Shen" w:date="2023-02-14T16:56:00Z">
          <w:r w:rsidDel="003C480F">
            <w:rPr>
              <w:rFonts w:ascii="Times New Roman" w:hAnsi="Times New Roman" w:cs="Times New Roman"/>
              <w:color w:val="000000" w:themeColor="text1"/>
            </w:rPr>
            <w:delText>ow disinhibition functions in decision-making</w:delText>
          </w:r>
        </w:del>
      </w:ins>
      <w:ins w:id="404" w:author="Kenway" w:date="2023-02-13T22:45:00Z">
        <w:del w:id="405" w:author="Bo Shen" w:date="2023-02-14T16:56:00Z">
          <w:r w:rsidDel="003C480F">
            <w:rPr>
              <w:rFonts w:ascii="Times New Roman" w:hAnsi="Times New Roman" w:cs="Times New Roman"/>
              <w:color w:val="000000" w:themeColor="text1"/>
            </w:rPr>
            <w:delText xml:space="preserve"> circuits is unknown</w:delText>
          </w:r>
        </w:del>
      </w:ins>
      <w:ins w:id="406" w:author="Kenway" w:date="2023-02-13T22:43:00Z">
        <w:del w:id="407" w:author="Bo Shen" w:date="2023-02-14T16:56:00Z">
          <w:r w:rsidDel="003C480F">
            <w:rPr>
              <w:rFonts w:ascii="Times New Roman" w:hAnsi="Times New Roman" w:cs="Times New Roman"/>
              <w:color w:val="000000" w:themeColor="text1"/>
            </w:rPr>
            <w:delText>.</w:delText>
          </w:r>
        </w:del>
      </w:ins>
      <w:ins w:id="408" w:author="Kenway" w:date="2023-02-13T22:44:00Z">
        <w:del w:id="409" w:author="Bo Shen" w:date="2023-02-14T16:56:00Z">
          <w:r w:rsidDel="003C480F">
            <w:rPr>
              <w:rFonts w:ascii="Times New Roman" w:hAnsi="Times New Roman" w:cs="Times New Roman"/>
              <w:color w:val="000000" w:themeColor="text1"/>
            </w:rPr>
            <w:delText xml:space="preserve"> </w:delText>
          </w:r>
        </w:del>
      </w:ins>
      <w:ins w:id="410" w:author="Kenway" w:date="2023-02-13T22:45:00Z">
        <w:r>
          <w:rPr>
            <w:rFonts w:ascii="Times New Roman" w:hAnsi="Times New Roman" w:cs="Times New Roman"/>
            <w:color w:val="000000" w:themeColor="text1"/>
          </w:rPr>
          <w:t xml:space="preserve">Here, we hypothesize that </w:t>
        </w:r>
      </w:ins>
      <w:ins w:id="411" w:author="Kenway" w:date="2023-02-14T09:28:00Z">
        <w:r>
          <w:rPr>
            <w:rFonts w:ascii="Times New Roman" w:hAnsi="Times New Roman" w:cs="Times New Roman"/>
            <w:color w:val="000000" w:themeColor="text1"/>
          </w:rPr>
          <w:t xml:space="preserve">disinhibition </w:t>
        </w:r>
      </w:ins>
      <w:ins w:id="412" w:author="Kenway" w:date="2023-02-14T09:54:00Z">
        <w:r>
          <w:rPr>
            <w:rFonts w:ascii="Times New Roman" w:hAnsi="Times New Roman" w:cs="Times New Roman"/>
            <w:color w:val="000000" w:themeColor="text1"/>
          </w:rPr>
          <w:t>controls a transition</w:t>
        </w:r>
      </w:ins>
      <w:ins w:id="413" w:author="Kenway" w:date="2023-02-14T09:55:00Z">
        <w:r>
          <w:rPr>
            <w:rFonts w:ascii="Times New Roman" w:hAnsi="Times New Roman" w:cs="Times New Roman"/>
            <w:color w:val="000000" w:themeColor="text1"/>
          </w:rPr>
          <w:t xml:space="preserve"> between</w:t>
        </w:r>
      </w:ins>
      <w:ins w:id="414" w:author="Kenway" w:date="2023-02-14T09:54:00Z">
        <w:r>
          <w:rPr>
            <w:rFonts w:ascii="Times New Roman" w:hAnsi="Times New Roman" w:cs="Times New Roman"/>
            <w:color w:val="000000" w:themeColor="text1"/>
          </w:rPr>
          <w:t xml:space="preserve"> information processing states</w:t>
        </w:r>
      </w:ins>
      <w:ins w:id="415" w:author="Kenway" w:date="2023-02-14T09:55:00Z">
        <w:r>
          <w:rPr>
            <w:rFonts w:ascii="Times New Roman" w:hAnsi="Times New Roman" w:cs="Times New Roman"/>
            <w:color w:val="000000" w:themeColor="text1"/>
          </w:rPr>
          <w:t xml:space="preserve">, allowing a single decision-making </w:t>
        </w:r>
        <w:del w:id="416" w:author="Bo Shen" w:date="2023-02-14T14:55:00Z">
          <w:r w:rsidDel="00737B48">
            <w:rPr>
              <w:rFonts w:ascii="Times New Roman" w:hAnsi="Times New Roman" w:cs="Times New Roman"/>
              <w:color w:val="000000" w:themeColor="text1"/>
            </w:rPr>
            <w:delText>cicuit</w:delText>
          </w:r>
        </w:del>
      </w:ins>
      <w:ins w:id="417" w:author="Bo Shen" w:date="2023-02-14T14:55:00Z">
        <w:r>
          <w:rPr>
            <w:rFonts w:ascii="Times New Roman" w:hAnsi="Times New Roman" w:cs="Times New Roman"/>
            <w:color w:val="000000" w:themeColor="text1"/>
          </w:rPr>
          <w:t>circuit</w:t>
        </w:r>
      </w:ins>
      <w:ins w:id="418" w:author="Kenway" w:date="2023-02-14T09:55:00Z">
        <w:r>
          <w:rPr>
            <w:rFonts w:ascii="Times New Roman" w:hAnsi="Times New Roman" w:cs="Times New Roman"/>
            <w:color w:val="000000" w:themeColor="text1"/>
          </w:rPr>
          <w:t xml:space="preserve"> to both </w:t>
        </w:r>
        <w:del w:id="419" w:author="Bo Shen" w:date="2023-02-14T14:59:00Z">
          <w:r w:rsidDel="0034146E">
            <w:rPr>
              <w:rFonts w:ascii="Times New Roman" w:hAnsi="Times New Roman" w:cs="Times New Roman"/>
              <w:color w:val="000000" w:themeColor="text1"/>
            </w:rPr>
            <w:delText>evaluate</w:delText>
          </w:r>
        </w:del>
      </w:ins>
      <w:ins w:id="420" w:author="Bo Shen" w:date="2023-02-14T14:59:00Z">
        <w:r>
          <w:rPr>
            <w:rFonts w:ascii="Times New Roman" w:hAnsi="Times New Roman" w:cs="Times New Roman"/>
            <w:color w:val="000000" w:themeColor="text1"/>
          </w:rPr>
          <w:t>represent</w:t>
        </w:r>
      </w:ins>
      <w:ins w:id="421" w:author="Bo Shen" w:date="2023-02-14T14:57:00Z">
        <w:r>
          <w:rPr>
            <w:rFonts w:ascii="Times New Roman" w:hAnsi="Times New Roman" w:cs="Times New Roman"/>
            <w:color w:val="000000" w:themeColor="text1"/>
          </w:rPr>
          <w:t xml:space="preserve"> the values of alternatives</w:t>
        </w:r>
      </w:ins>
      <w:ins w:id="422" w:author="Kenway" w:date="2023-02-14T09:55:00Z">
        <w:r>
          <w:rPr>
            <w:rFonts w:ascii="Times New Roman" w:hAnsi="Times New Roman" w:cs="Times New Roman"/>
            <w:color w:val="000000" w:themeColor="text1"/>
          </w:rPr>
          <w:t xml:space="preserve"> and select</w:t>
        </w:r>
        <w:del w:id="423" w:author="Bo Shen" w:date="2023-02-14T14:57:00Z">
          <w:r w:rsidDel="0034146E">
            <w:rPr>
              <w:rFonts w:ascii="Times New Roman" w:hAnsi="Times New Roman" w:cs="Times New Roman"/>
              <w:color w:val="000000" w:themeColor="text1"/>
            </w:rPr>
            <w:delText>ion</w:delText>
          </w:r>
        </w:del>
        <w:r>
          <w:rPr>
            <w:rFonts w:ascii="Times New Roman" w:hAnsi="Times New Roman" w:cs="Times New Roman"/>
            <w:color w:val="000000" w:themeColor="text1"/>
          </w:rPr>
          <w:t xml:space="preserve"> </w:t>
        </w:r>
      </w:ins>
      <w:ins w:id="424" w:author="Paul Glimcher" w:date="2023-03-08T10:53:00Z">
        <w:r w:rsidR="00E80CEF">
          <w:rPr>
            <w:rFonts w:ascii="Times New Roman" w:hAnsi="Times New Roman" w:cs="Times New Roman"/>
            <w:color w:val="000000" w:themeColor="text1"/>
          </w:rPr>
          <w:t xml:space="preserve">a single best option </w:t>
        </w:r>
        <w:del w:id="425" w:author="Bo Shen" w:date="2023-03-11T14:11:00Z">
          <w:r w:rsidR="00E80CEF" w:rsidDel="00F408FA">
            <w:rPr>
              <w:rFonts w:ascii="Times New Roman" w:hAnsi="Times New Roman" w:cs="Times New Roman"/>
              <w:color w:val="000000" w:themeColor="text1"/>
            </w:rPr>
            <w:delText xml:space="preserve">from </w:delText>
          </w:r>
        </w:del>
        <w:r w:rsidR="00E80CEF">
          <w:rPr>
            <w:rFonts w:ascii="Times New Roman" w:hAnsi="Times New Roman" w:cs="Times New Roman"/>
            <w:color w:val="000000" w:themeColor="text1"/>
          </w:rPr>
          <w:t>amongst those</w:t>
        </w:r>
      </w:ins>
      <w:ins w:id="426" w:author="Kenway" w:date="2023-02-14T09:55:00Z">
        <w:del w:id="427" w:author="Paul Glimcher" w:date="2023-03-08T10:53:00Z">
          <w:r w:rsidDel="00E80CEF">
            <w:rPr>
              <w:rFonts w:ascii="Times New Roman" w:hAnsi="Times New Roman" w:cs="Times New Roman"/>
              <w:color w:val="000000" w:themeColor="text1"/>
            </w:rPr>
            <w:delText>between</w:delText>
          </w:r>
        </w:del>
        <w:r>
          <w:rPr>
            <w:rFonts w:ascii="Times New Roman" w:hAnsi="Times New Roman" w:cs="Times New Roman"/>
            <w:color w:val="000000" w:themeColor="text1"/>
          </w:rPr>
          <w:t xml:space="preserve"> alternatives.</w:t>
        </w:r>
      </w:ins>
      <w:ins w:id="428" w:author="Bo Shen" w:date="2023-02-14T14:57:00Z">
        <w:del w:id="429" w:author="Kenway" w:date="2023-02-23T11:38:00Z">
          <w:r w:rsidDel="005B2593">
            <w:rPr>
              <w:rFonts w:ascii="Times New Roman" w:hAnsi="Times New Roman" w:cs="Times New Roman"/>
              <w:color w:val="000000" w:themeColor="text1"/>
            </w:rPr>
            <w:delText xml:space="preserve">i.e., the </w:delText>
          </w:r>
        </w:del>
      </w:ins>
    </w:p>
    <w:p w14:paraId="3922E62E" w14:textId="77777777" w:rsidR="001E5B0F" w:rsidRDefault="001E5B0F" w:rsidP="005B2593">
      <w:pPr>
        <w:spacing w:line="480" w:lineRule="auto"/>
        <w:jc w:val="both"/>
        <w:rPr>
          <w:ins w:id="430" w:author="Bo Shen" w:date="2023-02-14T17:02:00Z"/>
          <w:rFonts w:ascii="Times New Roman" w:hAnsi="Times New Roman" w:cs="Times New Roman"/>
          <w:color w:val="000000" w:themeColor="text1"/>
        </w:rPr>
      </w:pPr>
      <w:del w:id="431" w:author="Kenway" w:date="2023-02-14T11:06:00Z">
        <w:r w:rsidRPr="0060258A" w:rsidDel="003C79F5">
          <w:rPr>
            <w:rFonts w:ascii="Times New Roman" w:hAnsi="Times New Roman" w:cs="Times New Roman"/>
            <w:color w:val="000000" w:themeColor="text1"/>
          </w:rPr>
          <w:delText>T</w:delText>
        </w:r>
      </w:del>
      <w:del w:id="432" w:author="Kenway" w:date="2023-02-23T11:38:00Z">
        <w:r w:rsidRPr="0060258A" w:rsidDel="005B2593">
          <w:rPr>
            <w:rFonts w:ascii="Times New Roman" w:hAnsi="Times New Roman" w:cs="Times New Roman"/>
            <w:color w:val="000000" w:themeColor="text1"/>
          </w:rPr>
          <w:delText xml:space="preserve">wo fundamental processes in </w:delText>
        </w:r>
      </w:del>
      <w:ins w:id="433" w:author="Bo Shen" w:date="2023-02-14T14:57:00Z">
        <w:del w:id="434" w:author="Kenway" w:date="2023-02-23T11:38:00Z">
          <w:r w:rsidDel="005B2593">
            <w:rPr>
              <w:rFonts w:ascii="Times New Roman" w:hAnsi="Times New Roman" w:cs="Times New Roman"/>
              <w:color w:val="000000" w:themeColor="text1"/>
            </w:rPr>
            <w:delText>during</w:delText>
          </w:r>
          <w:r w:rsidRPr="0060258A" w:rsidDel="005B2593">
            <w:rPr>
              <w:rFonts w:ascii="Times New Roman" w:hAnsi="Times New Roman" w:cs="Times New Roman"/>
              <w:color w:val="000000" w:themeColor="text1"/>
            </w:rPr>
            <w:delText xml:space="preserve"> </w:delText>
          </w:r>
        </w:del>
      </w:ins>
      <w:del w:id="435" w:author="Kenway" w:date="2023-02-23T11:38:00Z">
        <w:r w:rsidRPr="0060258A" w:rsidDel="005B2593">
          <w:rPr>
            <w:rFonts w:ascii="Times New Roman" w:hAnsi="Times New Roman" w:cs="Times New Roman"/>
            <w:color w:val="000000" w:themeColor="text1"/>
          </w:rPr>
          <w:delText>decision</w:delText>
        </w:r>
      </w:del>
      <w:del w:id="436" w:author="Kenway" w:date="2023-02-14T11:06:00Z">
        <w:r w:rsidRPr="0060258A" w:rsidDel="003C79F5">
          <w:rPr>
            <w:rFonts w:ascii="Times New Roman" w:hAnsi="Times New Roman" w:cs="Times New Roman"/>
            <w:color w:val="000000" w:themeColor="text1"/>
          </w:rPr>
          <w:delText xml:space="preserve"> </w:delText>
        </w:r>
      </w:del>
      <w:del w:id="437" w:author="Kenway" w:date="2023-02-23T11:38:00Z">
        <w:r w:rsidRPr="0060258A" w:rsidDel="005B2593">
          <w:rPr>
            <w:rFonts w:ascii="Times New Roman" w:hAnsi="Times New Roman" w:cs="Times New Roman"/>
            <w:color w:val="000000" w:themeColor="text1"/>
          </w:rPr>
          <w:delText xml:space="preserve">making </w:delText>
        </w:r>
      </w:del>
      <w:del w:id="438" w:author="Kenway" w:date="2023-02-14T11:06:00Z">
        <w:r w:rsidRPr="0060258A" w:rsidDel="003C79F5">
          <w:rPr>
            <w:rFonts w:ascii="Times New Roman" w:hAnsi="Times New Roman" w:cs="Times New Roman"/>
            <w:color w:val="000000" w:themeColor="text1"/>
          </w:rPr>
          <w:delText>are value coding and option selection</w:delText>
        </w:r>
      </w:del>
      <w:del w:id="439" w:author="Kenway" w:date="2023-02-23T11:38:00Z">
        <w:r w:rsidRPr="0060258A" w:rsidDel="005B2593">
          <w:rPr>
            <w:rFonts w:ascii="Times New Roman" w:hAnsi="Times New Roman" w:cs="Times New Roman"/>
            <w:color w:val="000000" w:themeColor="text1"/>
          </w:rPr>
          <w:delText>.</w:delText>
        </w:r>
      </w:del>
      <w:ins w:id="440" w:author="Bo Shen" w:date="2023-02-14T15:14:00Z">
        <w:del w:id="441" w:author="Kenway" w:date="2023-02-23T11:38:00Z">
          <w:r w:rsidRPr="00331D77" w:rsidDel="005B2593">
            <w:rPr>
              <w:rFonts w:ascii="Times New Roman" w:hAnsi="Times New Roman" w:cs="Times New Roman"/>
              <w:color w:val="000000" w:themeColor="text1"/>
            </w:rPr>
            <w:delText xml:space="preserve"> </w:delText>
          </w:r>
        </w:del>
      </w:ins>
    </w:p>
    <w:p w14:paraId="0AE555B2" w14:textId="77777777" w:rsidR="001E5B0F" w:rsidRDefault="001E5B0F" w:rsidP="003408B4">
      <w:pPr>
        <w:spacing w:line="480" w:lineRule="auto"/>
        <w:jc w:val="both"/>
        <w:rPr>
          <w:ins w:id="442" w:author="Bo Shen" w:date="2023-02-14T17:02:00Z"/>
          <w:rFonts w:ascii="Times New Roman" w:hAnsi="Times New Roman" w:cs="Times New Roman"/>
          <w:color w:val="000000" w:themeColor="text1"/>
        </w:rPr>
      </w:pPr>
    </w:p>
    <w:p w14:paraId="1B153F1F" w14:textId="684F87CC" w:rsidR="001E5B0F" w:rsidRPr="0060258A" w:rsidRDefault="001E5B0F" w:rsidP="003408B4">
      <w:pPr>
        <w:spacing w:line="480" w:lineRule="auto"/>
        <w:jc w:val="both"/>
        <w:rPr>
          <w:rFonts w:ascii="Times New Roman" w:hAnsi="Times New Roman" w:cs="Times New Roman"/>
          <w:strike/>
          <w:color w:val="000000" w:themeColor="text1"/>
          <w:u w:val="single"/>
        </w:rPr>
      </w:pPr>
      <w:ins w:id="443" w:author="Bo Shen" w:date="2023-02-14T15:14:00Z">
        <w:r>
          <w:rPr>
            <w:rFonts w:ascii="Times New Roman" w:hAnsi="Times New Roman" w:cs="Times New Roman"/>
            <w:color w:val="000000" w:themeColor="text1"/>
          </w:rPr>
          <w:t>V</w:t>
        </w:r>
        <w:r w:rsidRPr="0060258A">
          <w:rPr>
            <w:rFonts w:ascii="Times New Roman" w:hAnsi="Times New Roman" w:cs="Times New Roman"/>
            <w:color w:val="000000" w:themeColor="text1"/>
          </w:rPr>
          <w:t>alue representation</w:t>
        </w:r>
      </w:ins>
      <w:r w:rsidRPr="0060258A">
        <w:rPr>
          <w:rFonts w:ascii="Times New Roman" w:hAnsi="Times New Roman" w:cs="Times New Roman"/>
          <w:color w:val="000000" w:themeColor="text1"/>
        </w:rPr>
        <w:t xml:space="preserve"> </w:t>
      </w:r>
      <w:ins w:id="444" w:author="Bo Shen" w:date="2023-02-14T15:14:00Z">
        <w:r>
          <w:rPr>
            <w:rFonts w:ascii="Times New Roman" w:hAnsi="Times New Roman" w:cs="Times New Roman"/>
            <w:color w:val="000000" w:themeColor="text1"/>
          </w:rPr>
          <w:t>is</w:t>
        </w:r>
      </w:ins>
      <w:ins w:id="445" w:author="Kenway" w:date="2023-02-23T11:31:00Z">
        <w:r>
          <w:rPr>
            <w:rFonts w:ascii="Times New Roman" w:hAnsi="Times New Roman" w:cs="Times New Roman"/>
            <w:color w:val="000000" w:themeColor="text1"/>
          </w:rPr>
          <w:t xml:space="preserve"> prominent </w:t>
        </w:r>
      </w:ins>
      <w:ins w:id="446" w:author="Bo Shen" w:date="2023-02-14T15:14:00Z">
        <w:del w:id="447" w:author="Kenway" w:date="2023-02-23T11:31:00Z">
          <w:r w:rsidDel="009E2352">
            <w:rPr>
              <w:rFonts w:ascii="Times New Roman" w:hAnsi="Times New Roman" w:cs="Times New Roman"/>
              <w:color w:val="000000" w:themeColor="text1"/>
            </w:rPr>
            <w:delText xml:space="preserve"> usually involved </w:delText>
          </w:r>
        </w:del>
        <w:r>
          <w:rPr>
            <w:rFonts w:ascii="Times New Roman" w:hAnsi="Times New Roman" w:cs="Times New Roman"/>
            <w:color w:val="000000" w:themeColor="text1"/>
          </w:rPr>
          <w:t>i</w:t>
        </w:r>
      </w:ins>
      <w:del w:id="448" w:author="Bo Shen" w:date="2023-02-14T15:14:00Z">
        <w:r w:rsidRPr="0060258A" w:rsidDel="00331D77">
          <w:rPr>
            <w:rFonts w:ascii="Times New Roman" w:hAnsi="Times New Roman" w:cs="Times New Roman" w:hint="eastAsia"/>
            <w:color w:val="000000" w:themeColor="text1"/>
          </w:rPr>
          <w:delText>I</w:delText>
        </w:r>
      </w:del>
      <w:r w:rsidRPr="0060258A">
        <w:rPr>
          <w:rFonts w:ascii="Times New Roman" w:hAnsi="Times New Roman" w:cs="Times New Roman" w:hint="eastAsia"/>
          <w:color w:val="000000" w:themeColor="text1"/>
        </w:rPr>
        <w:t>n</w:t>
      </w:r>
      <w:r w:rsidRPr="0060258A">
        <w:rPr>
          <w:rFonts w:ascii="Times New Roman" w:hAnsi="Times New Roman" w:cs="Times New Roman"/>
          <w:color w:val="000000" w:themeColor="text1"/>
        </w:rPr>
        <w:t xml:space="preserve"> the early stage of a decision</w:t>
      </w:r>
      <w:ins w:id="449" w:author="Paul Glimcher" w:date="2023-03-08T10:53:00Z">
        <w:r w:rsidR="00E80CEF">
          <w:rPr>
            <w:rFonts w:ascii="Times New Roman" w:hAnsi="Times New Roman" w:cs="Times New Roman"/>
            <w:color w:val="000000" w:themeColor="text1"/>
          </w:rPr>
          <w:t>.</w:t>
        </w:r>
      </w:ins>
      <w:del w:id="450" w:author="Paul Glimcher" w:date="2023-03-08T10:53:00Z">
        <w:r w:rsidRPr="0060258A" w:rsidDel="00E80CEF">
          <w:rPr>
            <w:rFonts w:ascii="Times New Roman" w:hAnsi="Times New Roman" w:cs="Times New Roman"/>
            <w:color w:val="000000" w:themeColor="text1"/>
          </w:rPr>
          <w:delText>, value representations serv</w:delText>
        </w:r>
      </w:del>
      <w:ins w:id="451" w:author="Bo Shen" w:date="2023-02-14T15:14:00Z">
        <w:del w:id="452" w:author="Paul Glimcher" w:date="2023-03-08T10:53:00Z">
          <w:r w:rsidDel="00E80CEF">
            <w:rPr>
              <w:rFonts w:ascii="Times New Roman" w:hAnsi="Times New Roman" w:cs="Times New Roman"/>
              <w:color w:val="000000" w:themeColor="text1"/>
            </w:rPr>
            <w:delText>ing</w:delText>
          </w:r>
        </w:del>
      </w:ins>
      <w:del w:id="453" w:author="Paul Glimcher" w:date="2023-03-08T10:53:00Z">
        <w:r w:rsidRPr="0060258A" w:rsidDel="00E80CEF">
          <w:rPr>
            <w:rFonts w:ascii="Times New Roman" w:hAnsi="Times New Roman" w:cs="Times New Roman"/>
            <w:color w:val="000000" w:themeColor="text1"/>
          </w:rPr>
          <w:delText>e as i</w:delText>
        </w:r>
      </w:del>
      <w:ins w:id="454" w:author="Paul Glimcher" w:date="2023-03-08T10:53:00Z">
        <w:r w:rsidR="00E80CEF">
          <w:rPr>
            <w:rFonts w:ascii="Times New Roman" w:hAnsi="Times New Roman" w:cs="Times New Roman"/>
            <w:color w:val="000000" w:themeColor="text1"/>
          </w:rPr>
          <w:t xml:space="preserve"> I</w:t>
        </w:r>
      </w:ins>
      <w:r w:rsidRPr="0060258A">
        <w:rPr>
          <w:rFonts w:ascii="Times New Roman" w:hAnsi="Times New Roman" w:cs="Times New Roman"/>
          <w:color w:val="000000" w:themeColor="text1"/>
        </w:rPr>
        <w:t xml:space="preserve">ntegrated decision </w:t>
      </w:r>
      <w:del w:id="455" w:author="Bo Shen" w:date="2023-02-14T15:17:00Z">
        <w:r w:rsidRPr="0060258A" w:rsidDel="00331D77">
          <w:rPr>
            <w:rFonts w:ascii="Times New Roman" w:hAnsi="Times New Roman" w:cs="Times New Roman"/>
            <w:color w:val="000000" w:themeColor="text1"/>
          </w:rPr>
          <w:delText xml:space="preserve">variables </w:delText>
        </w:r>
      </w:del>
      <w:ins w:id="456" w:author="Bo Shen" w:date="2023-02-14T15:17:00Z">
        <w:r>
          <w:rPr>
            <w:rFonts w:ascii="Times New Roman" w:hAnsi="Times New Roman" w:cs="Times New Roman"/>
            <w:color w:val="000000" w:themeColor="text1"/>
          </w:rPr>
          <w:t>va</w:t>
        </w:r>
      </w:ins>
      <w:ins w:id="457" w:author="Kenway" w:date="2023-02-23T11:31:00Z">
        <w:r>
          <w:rPr>
            <w:rFonts w:ascii="Times New Roman" w:hAnsi="Times New Roman" w:cs="Times New Roman"/>
            <w:color w:val="000000" w:themeColor="text1"/>
          </w:rPr>
          <w:t>riables</w:t>
        </w:r>
      </w:ins>
      <w:ins w:id="458" w:author="Bo Shen" w:date="2023-02-14T15:17:00Z">
        <w:del w:id="459" w:author="Kenway" w:date="2023-02-23T11:31:00Z">
          <w:r w:rsidDel="009E2352">
            <w:rPr>
              <w:rFonts w:ascii="Times New Roman" w:hAnsi="Times New Roman" w:cs="Times New Roman"/>
              <w:color w:val="000000" w:themeColor="text1"/>
            </w:rPr>
            <w:delText>lues</w:delText>
          </w:r>
        </w:del>
        <w:r w:rsidRPr="0060258A">
          <w:rPr>
            <w:rFonts w:ascii="Times New Roman" w:hAnsi="Times New Roman" w:cs="Times New Roman"/>
            <w:color w:val="000000" w:themeColor="text1"/>
          </w:rPr>
          <w:t xml:space="preserve"> </w:t>
        </w:r>
      </w:ins>
      <w:del w:id="460" w:author="Paul Glimcher" w:date="2023-03-08T10:53:00Z">
        <w:r w:rsidRPr="0060258A" w:rsidDel="00E80CEF">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 xml:space="preserve">combine outcome information such as expected gain and probability of realization. </w:t>
      </w:r>
      <w:del w:id="461" w:author="Bo Shen" w:date="2023-02-14T15:17:00Z">
        <w:r w:rsidRPr="0060258A" w:rsidDel="00331D77">
          <w:rPr>
            <w:rFonts w:ascii="Times New Roman" w:hAnsi="Times New Roman" w:cs="Times New Roman"/>
            <w:color w:val="000000" w:themeColor="text1"/>
          </w:rPr>
          <w:delText>Such representations are central to formal decision theories in ecology, economics, and psychology</w:delText>
        </w:r>
        <w:r w:rsidDel="00331D77">
          <w:rPr>
            <w:rFonts w:ascii="Times New Roman" w:hAnsi="Times New Roman" w:cs="Times New Roman"/>
            <w:color w:val="000000" w:themeColor="text1"/>
          </w:rPr>
          <w:delText xml:space="preserve"> </w:delText>
        </w:r>
        <w:r w:rsidRPr="0060258A" w:rsidDel="00331D77">
          <w:rPr>
            <w:rFonts w:ascii="Times New Roman" w:hAnsi="Times New Roman" w:cs="Times New Roman"/>
            <w:color w:val="000000" w:themeColor="text1"/>
          </w:rPr>
          <w:fldChar w:fldCharType="begin"/>
        </w:r>
        <w:r w:rsidDel="00331D77">
          <w:rPr>
            <w:rFonts w:ascii="Times New Roman" w:hAnsi="Times New Roman" w:cs="Times New Roman"/>
            <w:color w:val="000000" w:themeColor="text1"/>
          </w:rPr>
          <w:delInstrText xml:space="preserve"> ADDIN ZOTERO_ITEM CSL_CITATION {"citationID":"57sHicqO","properties":{"formattedCitation":"(Glimcher et al., 2009)","plainCitation":"(Glimcher et al., 2009)","noteIndex":0},"citationItems":[{"id":5426,"uris":["http://zotero.org/users/6345545/items/4IDS2G39"],"itemData":{"id":5426,"type":"chapter","abstract":"This chapter explores historical facts associated with neuroeconomics. The birth of Economics is often traced back to Adam Smith's publication The Wealth of Nations in 1776. With this publication began the classical period of economic theory. Smith described a number of phenomena critical for understanding choice behavior and the aggregation of choices into market activity. These were, in essence, psychological insights. They were relatively ad hoc rules that explained how features of the environment influenced the behavior of a nation of consumers and producers. Despite these impressive accomplishments, “neuroeconomics” is at best a decade old and has yet to demonstrate a critical role in neuroscience, psychology, or economics. Indeed, scholars within neuroeconomics are still debating whether neuroscientific data will provide theory for economists or whether economic theory will provide structure for neuroscience. We hope that both the goals will be accomplished, but the exact form of this contribution is not yet clear. However, there are also skeptical voices. For example, Pareto and Friedman came up with the arguments that economics is only about choices that still lives in the form of fundamentalist critique, whereas Gul and Pesendorfer argued further that neuroscientific data and neuroscientific theories should, in principle, be unwelcome in economics.","container-title":"Neuroeconomics","event-place":"London","ISBN":"978-0-12-374176-9","language":"en","note":"DOI: 10.1016/B978-0-12-374176-9.00001-4","page":"1-12","publisher":"Academic Press","publisher-place":"London","source":"ScienceDirect","title":"Chapter 1 - Introduction: A Brief History of Neuroeconomics","title-short":"Chapter 1 - Introduction","URL":"https://www.sciencedirect.com/science/article/pii/B9780123741769000014","author":[{"family":"Glimcher","given":"Paul W."},{"family":"Camerer","given":"Colin F."},{"family":"Fehr","given":"Ernst"},{"family":"Poldrack","given":"Russell A."}],"editor":[{"family":"Glimcher","given":"Paul W."},{"family":"Camerer","given":"Colin F."},{"family":"Fehr","given":"Ernst"},{"family":"Poldrack","given":"Russell A."}],"accessed":{"date-parts":[["2022",4,7]]},"issued":{"date-parts":[["2009",1,1]]}}}],"schema":"https://github.com/citation-style-language/schema/raw/master/csl-citation.json"} </w:delInstrText>
        </w:r>
        <w:r w:rsidRPr="0060258A" w:rsidDel="00331D77">
          <w:rPr>
            <w:rFonts w:ascii="Times New Roman" w:hAnsi="Times New Roman" w:cs="Times New Roman"/>
            <w:color w:val="000000" w:themeColor="text1"/>
          </w:rPr>
          <w:fldChar w:fldCharType="separate"/>
        </w:r>
        <w:r w:rsidDel="00331D77">
          <w:rPr>
            <w:rFonts w:ascii="Times New Roman" w:hAnsi="Times New Roman" w:cs="Times New Roman"/>
            <w:color w:val="000000" w:themeColor="text1"/>
          </w:rPr>
          <w:delText>(Glimcher et al., 2009)</w:delText>
        </w:r>
        <w:r w:rsidRPr="0060258A" w:rsidDel="00331D77">
          <w:rPr>
            <w:rFonts w:ascii="Times New Roman" w:hAnsi="Times New Roman" w:cs="Times New Roman"/>
            <w:color w:val="000000" w:themeColor="text1"/>
          </w:rPr>
          <w:fldChar w:fldCharType="end"/>
        </w:r>
        <w:r w:rsidRPr="0060258A" w:rsidDel="00331D77">
          <w:rPr>
            <w:rFonts w:ascii="Times New Roman" w:hAnsi="Times New Roman" w:cs="Times New Roman"/>
            <w:color w:val="000000" w:themeColor="text1"/>
          </w:rPr>
          <w:delText xml:space="preserve">. Consistent with behavioral theories, </w:delText>
        </w:r>
      </w:del>
      <w:ins w:id="462" w:author="Bo Shen" w:date="2023-02-14T15:17:00Z">
        <w:r>
          <w:rPr>
            <w:rFonts w:ascii="Times New Roman" w:hAnsi="Times New Roman" w:cs="Times New Roman"/>
            <w:color w:val="000000" w:themeColor="text1"/>
          </w:rPr>
          <w:t>N</w:t>
        </w:r>
      </w:ins>
      <w:del w:id="463" w:author="Bo Shen" w:date="2023-02-14T15:17:00Z">
        <w:r w:rsidRPr="0060258A" w:rsidDel="00331D77">
          <w:rPr>
            <w:rFonts w:ascii="Times New Roman" w:hAnsi="Times New Roman" w:cs="Times New Roman"/>
            <w:color w:val="000000" w:themeColor="text1"/>
          </w:rPr>
          <w:delText>n</w:delText>
        </w:r>
      </w:del>
      <w:r w:rsidRPr="0060258A">
        <w:rPr>
          <w:rFonts w:ascii="Times New Roman" w:hAnsi="Times New Roman" w:cs="Times New Roman"/>
          <w:color w:val="000000" w:themeColor="text1"/>
        </w:rPr>
        <w:t xml:space="preserve">eural firing rates </w:t>
      </w:r>
      <w:ins w:id="464" w:author="Bo Shen" w:date="2023-02-14T15:18:00Z">
        <w:r w:rsidRPr="0060258A">
          <w:rPr>
            <w:rFonts w:ascii="Times New Roman" w:hAnsi="Times New Roman" w:cs="Times New Roman"/>
            <w:color w:val="000000" w:themeColor="text1"/>
          </w:rPr>
          <w:t xml:space="preserve">in numerous decision-related brain areas </w:t>
        </w:r>
      </w:ins>
      <w:r w:rsidRPr="0060258A">
        <w:rPr>
          <w:rFonts w:ascii="Times New Roman" w:hAnsi="Times New Roman" w:cs="Times New Roman"/>
          <w:color w:val="000000" w:themeColor="text1"/>
        </w:rPr>
        <w:t xml:space="preserve">vary with </w:t>
      </w:r>
      <w:ins w:id="465" w:author="Bo Shen" w:date="2023-02-14T15:18:00Z">
        <w:r>
          <w:rPr>
            <w:rFonts w:ascii="Times New Roman" w:hAnsi="Times New Roman" w:cs="Times New Roman"/>
            <w:color w:val="000000" w:themeColor="text1"/>
          </w:rPr>
          <w:t xml:space="preserve">the integrated </w:t>
        </w:r>
      </w:ins>
      <w:r w:rsidRPr="0060258A">
        <w:rPr>
          <w:rFonts w:ascii="Times New Roman" w:hAnsi="Times New Roman" w:cs="Times New Roman"/>
          <w:color w:val="000000" w:themeColor="text1"/>
        </w:rPr>
        <w:t>option values</w:t>
      </w:r>
      <w:del w:id="466" w:author="Bo Shen" w:date="2023-02-14T15:18:00Z">
        <w:r w:rsidRPr="0060258A" w:rsidDel="00331D77">
          <w:rPr>
            <w:rFonts w:ascii="Times New Roman" w:hAnsi="Times New Roman" w:cs="Times New Roman"/>
            <w:color w:val="000000" w:themeColor="text1"/>
          </w:rPr>
          <w:delText xml:space="preserve"> in numerous decision-related brain areas</w:delText>
        </w:r>
      </w:del>
      <w:r w:rsidRPr="0060258A">
        <w:rPr>
          <w:rFonts w:ascii="Times New Roman" w:hAnsi="Times New Roman" w:cs="Times New Roman"/>
          <w:color w:val="000000" w:themeColor="text1"/>
        </w:rPr>
        <w:t>, including the frontal</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v7HMisQb","properties":{"formattedCitation":"(Kiani et al., 2014; J.-N. Kim &amp; Shadlen, 1999; Padoa-Schioppa, 2013; Padoa-Schioppa &amp; Conen, 2017; Pastor-Bernier &amp; Cisek, 2011; Roesch &amp; Olson, 2003; Thura &amp; Cisek, 2014, 2016; Yamada et al., 2018)","plainCitation":"(Kiani et al., 2014; J.-N. Kim &amp; Shadlen, 1999; Padoa-Schioppa, 2013; Padoa-Schioppa &amp; Conen, 2017; Pastor-Bernier &amp; Cisek, 2011; Roesch &amp; Olson, 2003; Thura &amp; Cisek, 2014, 2016;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Kiani et al., 2014; J.-N. Kim &amp; Shadlen, 1999; Padoa-Schioppa, 2013; Padoa-Schioppa &amp; Conen, 2017; Pastor-Bernier &amp; Cisek, 2011; Roesch &amp; Olson, 2003; Thura &amp; Cisek, 2014, 2016;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parietal</w:t>
      </w:r>
      <w:ins w:id="467" w:author="Bo Shen" w:date="2023-02-14T15:0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0QyQEx6","properties":{"formattedCitation":"(Andersen &amp; Buneo, 2002; Churchland et al., 2008; Dorris &amp; Glimcher, 2004; Hanks et al., 2014; Kiani et al., 2008, 2014; Louie &amp; Glimcher, 2010; Platt &amp; Glimcher, 1999; Roitman &amp; Shadlen, 2002; Rorie et al., 2010; Shadlen &amp; Newsome, 2001; Sugrue et al., 2004)","plainCitation":"(Andersen &amp; Buneo, 2002; Churchland et al., 2008; Dorris &amp; Glimcher, 2004; Hanks et al., 2014; Kiani et al., 2008, 2014; Louie &amp; Glimcher, 2010; Platt &amp; Glimcher, 1999; Roitman &amp; Shadlen, 2002; Rorie et al., 2010; Shadlen &amp; Newsome, 2001; Sugrue et al., 2004)","noteIndex":0},"citationItems":[{"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Andersen &amp; Buneo, 2002; Churchland et al., 2008; Dorris &amp; </w:t>
      </w:r>
      <w:r>
        <w:rPr>
          <w:rFonts w:ascii="Times New Roman" w:hAnsi="Times New Roman" w:cs="Times New Roman"/>
          <w:color w:val="000000" w:themeColor="text1"/>
        </w:rPr>
        <w:lastRenderedPageBreak/>
        <w:t>Glimcher, 2004; Hanks et al., 2014; Kiani et al., 2008, 2014; Louie &amp; Glimcher, 2010; Platt &amp; Glimcher, 1999; Roitman &amp; Shadlen, 2002; Rori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ortices and basal ganglia</w:t>
      </w:r>
      <w:ins w:id="468" w:author="Bo Shen" w:date="2023-02-14T15:0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7AJ9zqN","properties":{"formattedCitation":"(Ding &amp; Gold, 2010, 2012, 2013; Thura &amp; Cisek, 2017)","plainCitation":"(Ding &amp; Gold, 2010, 2012, 2013; Thura &amp; Cisek, 2017)","noteIndex":0},"citationItems":[{"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Ding &amp; Gold, 2010, 2012, 2013; Thura &amp; Cisek,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Recent research shows </w:t>
      </w:r>
      <w:ins w:id="469" w:author="Bo Shen" w:date="2023-02-14T15:20:00Z">
        <w:r>
          <w:rPr>
            <w:rFonts w:ascii="Times New Roman" w:hAnsi="Times New Roman" w:cs="Times New Roman"/>
            <w:color w:val="000000" w:themeColor="text1"/>
          </w:rPr>
          <w:t xml:space="preserve">more specifically </w:t>
        </w:r>
      </w:ins>
      <w:r w:rsidRPr="0060258A">
        <w:rPr>
          <w:rFonts w:ascii="Times New Roman" w:hAnsi="Times New Roman" w:cs="Times New Roman"/>
          <w:color w:val="000000" w:themeColor="text1"/>
        </w:rPr>
        <w:t>that neural value coding is contextual in nature, with the value of a given option represented relative to the value of available alternatives</w:t>
      </w:r>
      <w:ins w:id="470"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voeafP","properties":{"formattedCitation":"(Churchland et al., 2008; Kira et al., 2015; Louie et al., 2011, 2013, 2014; Pastor-Bernier &amp; Cisek, 2011; Rorie et al., 2010; Strait et al., 2014; Yamada et al., 2018)","plainCitation":"(Churchland et al., 2008; Kira et al., 2015; Louie et al., 2011, 2013, 2014;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Kira et al., 2015; Louie et al., 2011, 2013, 2014;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urthermore, this relative value coding employs </w:t>
      </w:r>
      <w:ins w:id="471" w:author="Paul Glimcher" w:date="2023-03-08T10:54:00Z">
        <w:r w:rsidR="00E86180">
          <w:rPr>
            <w:rFonts w:ascii="Times New Roman" w:hAnsi="Times New Roman" w:cs="Times New Roman"/>
            <w:color w:val="000000" w:themeColor="text1"/>
          </w:rPr>
          <w:t xml:space="preserve">a </w:t>
        </w:r>
      </w:ins>
      <w:r w:rsidRPr="0060258A">
        <w:rPr>
          <w:rFonts w:ascii="Times New Roman" w:hAnsi="Times New Roman" w:cs="Times New Roman"/>
          <w:color w:val="000000" w:themeColor="text1"/>
        </w:rPr>
        <w:t>divisive normalization</w:t>
      </w:r>
      <w:ins w:id="472" w:author="Paul Glimcher" w:date="2023-03-08T10:54:00Z">
        <w:r w:rsidR="00E86180">
          <w:rPr>
            <w:rFonts w:ascii="Times New Roman" w:hAnsi="Times New Roman" w:cs="Times New Roman"/>
            <w:color w:val="000000" w:themeColor="text1"/>
          </w:rPr>
          <w:t>-like representation</w:t>
        </w:r>
      </w:ins>
      <w:ins w:id="473"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8LubkMZ","properties":{"formattedCitation":"(Hunt et al., 2012; Louie et al., 2011, 2015; Yamada et al., 2018)","plainCitation":"(Hunt et al., 2012; Louie et al., 2011, 2015; Yamada et al., 2018)","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Louie et al., 2011, 2015;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 </w:t>
      </w:r>
      <w:r w:rsidRPr="0060258A">
        <w:rPr>
          <w:rFonts w:ascii="Times New Roman" w:hAnsi="Times New Roman" w:cs="Times New Roman" w:hint="eastAsia"/>
          <w:color w:val="000000" w:themeColor="text1"/>
        </w:rPr>
        <w:t>c</w:t>
      </w:r>
      <w:r w:rsidRPr="0060258A">
        <w:rPr>
          <w:rFonts w:ascii="Times New Roman" w:hAnsi="Times New Roman" w:cs="Times New Roman"/>
          <w:color w:val="000000" w:themeColor="text1"/>
        </w:rPr>
        <w:t>anonical computation prevalent in sensory processing and thought to implement efficient coding principles</w:t>
      </w:r>
      <w:ins w:id="474"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PRnheO","properties":{"formattedCitation":"(Carandini et al., 1999; Carandini &amp; Heeger, 1994, 2012; Heeger, 1992, 1993; Schwartz &amp; Simoncelli, 2001; Silver, 2010)","plainCitation":"(Carandini et al., 1999; Carandini &amp; Heeger, 1994, 2012; Heeger, 1992, 1993; Schwartz &amp; Simoncelli, 2001; Silver, 2010)","noteIndex":0},"citationItems":[{"id":3912,"uris":["http://zotero.org/users/6345545/items/EYWP74ME"],"itemData":{"id":3912,"type":"chapter","abstract":"The primary visual cortex (V1) is arguably the most studied area in the mammalian cortex, and one of the very few for which we can say something sensible about the computations that it performs. V1 cells are selective for the position, shape, size, velocity, color, and eye of presentation of a visual stimulus. The mechanism of this selectivity as well as its rationale have recently begun to be understood, although some aspects still constitute an area of intense debate.","collection-title":"Cerebral Cortex","container-title":"Models of Cortical Circuits","event-place":"Boston, MA","ISBN":"978-1-4615-4903-1","language":"en","note":"DOI: 10.1007/978-1-4615-4903-1_7","page":"401-443","publisher":"Springer US","publisher-place":"Boston, MA","source":"Springer Link","title":"Linearity and Gain Control in V1 Simple Cells","URL":"https://doi.org/10.1007/978-1-4615-4903-1_7","author":[{"family":"Carandini","given":"Matteo"},{"family":"Heeger","given":"David J."},{"family":"Anthony Movshon","given":"J."}],"editor":[{"family":"Ulinski","given":"Philip S."},{"family":"Jones","given":"Edward G."},{"family":"Peters","given":"Alan"}],"accessed":{"date-parts":[["2021",4,14]]},"issued":{"date-parts":[["1999"]]}}},{"id":3917,"uris":["http://zotero.org/users/6345545/items/CBDMVV3G"],"itemData":{"id":3917,"type":"article-journal","abstract":"Recordings from monkey primary visual cortex (V1) were used to test a model for the visually driven responses of simple cells. According to the model, simple cells compute a linear sum of the responses of lateral geniculate nucleus (LGN) neurons. In addition, each simple cell's linear response is divided by the pooled activity of a large number of other simple cells. The cell membrane performs both operations; synaptic currents are summed and then divided by the total membrane conductance. Current and conductance are decoupled (by a complementary arrangement of excitation and inhibition) so that current depends only on the LGN inputs and conductance depends only on the cortical inputs. Closed form expressions were derived for fitting and interpreting physiological data. The model accurately predicted responses to drifting grating stimuli of various contrasts, orientations, and spatiotemporal frequencies.","container-title":"Science","DOI":"10.1126/science.8191289","ISSN":"0036-8075, 1095-9203","issue":"5163","language":"en","license":"© 1994","note":"publisher: American Association for the Advancement of Science\nsection: Reports\nPMID: 8191289","page":"1333-1336","source":"science.sciencemag.org","title":"Summation and division by neurons in primate visual cortex","volume":"264","author":[{"family":"Carandini","given":"Matteo"},{"family":"Heeger","given":"David J."}],"issued":{"date-parts":[["1994",5,27]]}}},{"id":658,"uris":["http://zotero.org/users/6345545/items/2GQKYY5L"],"itemData":{"id":658,"type":"article-journal","abstract":"Normalization computes a ratio between the response of an individual neuron and the summed activity of a pool of neurons. Here, the authors review the evidence that it serves as a canonical computation — one that is applied to processing different types of information in multiple brain regions in multiple species.","container-title":"Nature Reviews Neuroscience","DOI":"10.1038/nrn3136","ISSN":"1471-0048","issue":"1","language":"en","license":"2011 Nature Publishing Group, a division of Macmillan Publishers Limited. All Rights Reserved.","note":"number: 1\npublisher: Nature Publishing Group","page":"51-62","source":"www.nature.com","title":"Normalization as a canonical neural computation","volume":"13","author":[{"family":"Carandini","given":"Matteo"},{"family":"Heeger","given":"David J."}],"issued":{"date-parts":[["2012",1]]}}},{"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909,"uris":["http://zotero.org/users/6345545/items/85K8CKWD"],"itemData":{"id":3909,"type":"article-journal","abstract":"1. A longstanding view of simple cells is that they sum their inputs linearly. However, the linear model falls short of a complete account of simple-cell direction selectivity. We have developed a nonlinear model of simple-cell responses (hereafter referred to as the normalization model) to explain a larger body of physiological data. 2. The normalization model consists of an underlying linear stage along with two additional nonlinear stages. The first is a half-squaring nonlinearity; half-squaring is half-wave rectification followed by squaring. The second is a divisive normalization non-linearity in which each model cell is suppressed by the pooled activity of a large number of cells. 3. By comparing responses with counterphase (flickering) gratings and drifting gratings, researchers have demonstrated that there is a nonlinear contribution to simple-cell responses. Specifically they found 1) that the linear prediction from counterphase grating responses underestimates a direction index computed from drifting grating responses, 2) that the linear prediction correctly estimates responses to gratings drifting in the preferred direction, and 3) that the linear prediction overestimates responses to gratings drifting in the nonpreferred direction. 4. We have simulated model cell responses and derived mathematical expressions to demonstrate that the normalization model accounts for this empirical data. Specifically the model behaves as follows. 1) The linear prediction from counterphase data underestimates the direction index computed from drifting grating responses. 2) The linear prediction from counterphase data overestimates the response to gratings drifting in the nonpreferred direction. The discrepancy between the linear prediction and the actual response is greater when using higher contrast stimuli. 3) For an appropriate choice of contrast, the linear prediction from counterphase data correctly estimates the response to gratings drifting in the preferred direction. For higher contrasts the linear prediction overestimates the actual response, and for lower contrasts the linear prediction underestimates the actual response. 5. In addition, the normalization model is qualitatively consistent with data on the dynamics of simple-cell responses. Tolhurst et al. found that simple cells respond with an initial transient burst of activity when a stimulus first appears. The normalization model behaves similarly; it takes some time after a stimulus first appears before the model cells are fully normalized. We derived the dynamics of the model and found that the transient burst of activity in model cells depends in a particular way on stimulus contrast. The burst is short for high-contrast stimuli and longer for low-contrast stimuli.(ABSTRACT TRUNCATED AT 400 WORDS)","container-title":"Journal of Neurophysiology","DOI":"10.1152/jn.1993.70.5.1885","ISSN":"0022-3077","issue":"5","note":"publisher: American Physiological Society","page":"1885-1898","source":"journals.physiology.org (Atypon)","title":"Modeling simple-cell direction selectivity with normalized, half-squared, linear operators","volume":"70","author":[{"family":"Heeger","given":"David J."}],"issued":{"date-parts":[["1993",11,1]]}}},{"id":2860,"uris":["http://zotero.org/users/6345545/items/L3AH57DR"],"itemData":{"id":2860,"type":"article-journal","container-title":"Nature Neuroscience","DOI":"10.1038/90526","ISSN":"1097-6256, 1546-1726","issue":"8","journalAbbreviation":"Nat Neurosci","language":"en","page":"819-825","source":"DOI.org (Crossref)","title":"Natural signal statistics and sensory gain control","volume":"4","author":[{"family":"Schwartz","given":"Odelia"},{"family":"Simoncelli","given":"Eero P."}],"issued":{"date-parts":[["2001",8]]}}},{"id":4502,"uris":["http://zotero.org/users/6345545/items/LH8533FU"],"itemData":{"id":4502,"type":"article-journal","abstract":"Individual neurons transform the relationship between synaptic input and output firing by utilizing both linear and nonlinear mechanisms. Angus Silver discusses the various underlying biophysical mechanisms in relation to the complexity of neuronal morphology and the neural coding regimes in which they are likely to operate.","container-title":"Nature Reviews Neuroscience","DOI":"10.1038/nrn2864","ISSN":"1471-0048","issue":"7","journalAbbreviation":"Nat Rev Neurosci","language":"en","license":"2010 Nature Publishing Group","note":"Bandiera_abtest: a\nCg_type: Nature Research Journals\nnumber: 7\nPrimary_atype: Reviews\npublisher: Nature Publishing Group\nSubject_term: Action potential generation;Neural encoding;Synaptic plasticity\nSubject_term_id: action-potential-generation;neural-encoding;synaptic-plasticity","page":"474-489","source":"www.nature.com","title":"Neuronal arithmetic","volume":"11","author":[{"family":"Silver","given":"R. Angus"}],"issued":{"date-parts":[["2010",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arandini et al., 1999; Carandini &amp; Heeger, 1994, 2012; Heeger, 1992, 1993; Schwartz &amp; Simoncelli, 2001; Silver,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temporal adaptation</w:t>
      </w:r>
      <w:ins w:id="475" w:author="Paul Glimcher" w:date="2023-03-08T10:54:00Z">
        <w:r w:rsidR="00E861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5i4EV9pp","properties":{"formattedCitation":"(Chau et al., 2020; Heeger, 1992; Louie et al., 2013, 2015; Steverson et al., 2019; Webb et al., 2014)","plainCitation":"(Chau et al., 2020; Heeger, 1992; Louie et al., 2013, 2015; Steverson et al., 2019; Webb et al., 2014)","noteIndex":0},"citationItems":[{"id":2806,"uris":["http://zotero.org/users/6345545/items/WCNX5V38"],"itemData":{"id":2806,"type":"article-journal","abstract":"The value of a third potential option or distractor can alter the way in which decisions are made between two other options. Two hypotheses have received empirical support: that a high value distractor improves the accuracy with which decisions between two other options are made and that it impairs accuracy. Recently, however, it has been argued that neither observation is replicable. Inspired by neuroimaging data showing that high value distractors have different impacts on prefrontal and parietal regions, we designed a dual route decision-making model that mimics the neural signals of these regions. Here we show in the dual route model and empirical data that both enhancement and impairment effects are robust phenomena but predominate in different parts of the decision space defined by the options’ and the distractor’s values. However, beyond these constraints, both effects co-exist under similar conditions. Moreover, both effects are robust and observable in six experiments.","container-title":"eLife","DOI":"10.7554/eLife.53850","ISSN":"2050-084X","note":"publisher: eLife Sciences Publications, Ltd","page":"e53850","source":"eLife","title":"Consistent patterns of distractor effects during decision making","volume":"9","author":[{"family":"Chau","given":"Bolton KH"},{"family":"Law","given":"Chun-Kit"},{"family":"Lopez-Persem","given":"Alizée"},{"family":"Klein-Flügge","given":"Miriam C"},{"family":"Rushworth","given":"Matthew FS"}],"editor":[{"family":"Kahnt","given":"Thorsten"},{"family":"Gold","given":"Joshua I"},{"family":"Moran","given":"Rani"}],"issued":{"date-parts":[["2020",7,6]]}}},{"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35,"uris":["http://zotero.org/users/6345545/items/SDLM4ELN"],"itemData":{"id":335,"type":"article-journal","abstract":"Recent advances in neuroscience suggest that a utility-like calculation is involved in how the brain makes choices, and that this calculation may use a computation known as divisive normalization. While this tells us how the brain makes choices, it is not immediately evidentwhy the brain uses this computation or exactly what behavior is consistent with it. In this paper, we address both of these questions by proving a three-way equivalence theorem between the normalization model, an information-processing model, and an axiomatic characterization. The information-processing model views behavior as optimally balancing the expected value of the chosen object against the entropic cost of reducing stochasticity in choice. This provides an optimality rationale for why the brain may have evolved to use normalization-type models. The axiomatic characterization gives a set of testable behavioral statements equivalent to the normalization model. This answers what behavior arises from normalization. Our equivalence result uniﬁes these three models into a single theory that answers the “how”, “why”, and “what” of choice behavior.","container-title":"Journal of Economic Behavior &amp; Organization","DOI":"10.1016/j.jebo.2019.05.026","ISSN":"01672681","journalAbbreviation":"Journal of Economic Behavior &amp; Organization","language":"en","page":"148-165","source":"DOI.org (Crossref)","title":"Choice-theoretic foundations of the divisive normalization model","volume":"164","author":[{"family":"Steverson","given":"Kai"},{"family":"Brandenburger","given":"Adam"},{"family":"Glimcher","given":"Paul"}],"issued":{"date-parts":[["2019",8]]}}},{"id":345,"uris":["http://zotero.org/users/6345545/items/EWF2MTBF"],"itemData":{"id":345,"type":"article-journal","abstract":"Biology places a resource constraint on the neural computations that ultimately characterize stochastic choice behaviour. We incorporate one such computation, divisive normalization, into a neuroeconomic choice model and predict that the composition and size of the choice set will inﬂuence choice. Evidence for novel violations of the IIA axiom is provided from two behavioural experiments, and the model more accurately captures observed behaviour compared to existing econometric models. Finally, we demonstrate that normalization implements an eﬃcient means for the brain to represent valuations given neurobiological constraints, yielding the fewest choice errors possible.","container-title":"SSRN Electronic Journal","DOI":"10.2139/ssrn.2462895","ISSN":"1556-5068","journalAbbreviation":"SSRN Journal","language":"en","source":"DOI.org (Crossref)","title":"Rationalizing Context-Dependent Preferences: Divisive Normalization and Neurobiological Constraints on Choice","title-short":"Rationalizing Context-Dependent Preferences","URL":"http://www.ssrn.com/abstract=2462895","author":[{"family":"Webb","given":"Ryan"},{"family":"Glimcher","given":"Paul W."},{"family":"Louie","given":"Kenway"}],"accessed":{"date-parts":[["2020",3,17]]},"issued":{"date-parts":[["201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au et al., 2020; Heeger, 1992; Louie et al., 2013, 2015; Steverson et al., 2019; Webb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1923373F" w14:textId="77777777" w:rsidR="001E5B0F" w:rsidRPr="0060258A" w:rsidRDefault="001E5B0F" w:rsidP="00443316">
      <w:pPr>
        <w:spacing w:line="480" w:lineRule="auto"/>
        <w:jc w:val="both"/>
        <w:rPr>
          <w:rFonts w:ascii="Times New Roman" w:hAnsi="Times New Roman" w:cs="Times New Roman"/>
          <w:color w:val="000000" w:themeColor="text1"/>
        </w:rPr>
      </w:pPr>
    </w:p>
    <w:p w14:paraId="770B1B17" w14:textId="47C671F1" w:rsidR="001E5B0F" w:rsidRPr="0060258A" w:rsidDel="00923B56" w:rsidRDefault="001E5B0F" w:rsidP="00443316">
      <w:pPr>
        <w:spacing w:line="480" w:lineRule="auto"/>
        <w:jc w:val="both"/>
        <w:rPr>
          <w:del w:id="476" w:author="Kenway" w:date="2023-02-15T10:34:00Z"/>
          <w:rFonts w:ascii="Times New Roman" w:hAnsi="Times New Roman" w:cs="Times New Roman"/>
          <w:color w:val="000000" w:themeColor="text1"/>
        </w:rPr>
      </w:pPr>
      <w:ins w:id="477" w:author="Bo Shen" w:date="2023-02-14T15:37:00Z">
        <w:r>
          <w:rPr>
            <w:rFonts w:ascii="Times New Roman" w:hAnsi="Times New Roman" w:cs="Times New Roman"/>
            <w:color w:val="000000" w:themeColor="text1"/>
          </w:rPr>
          <w:t>Option selection and c</w:t>
        </w:r>
      </w:ins>
      <w:ins w:id="478" w:author="Bo Shen" w:date="2023-02-14T15:32:00Z">
        <w:r>
          <w:rPr>
            <w:rFonts w:ascii="Times New Roman" w:hAnsi="Times New Roman" w:cs="Times New Roman"/>
            <w:color w:val="000000" w:themeColor="text1"/>
          </w:rPr>
          <w:t xml:space="preserve">ategorical </w:t>
        </w:r>
      </w:ins>
      <w:ins w:id="479" w:author="Bo Shen" w:date="2023-02-14T15:33:00Z">
        <w:r>
          <w:rPr>
            <w:rFonts w:ascii="Times New Roman" w:hAnsi="Times New Roman" w:cs="Times New Roman"/>
            <w:color w:val="000000" w:themeColor="text1"/>
          </w:rPr>
          <w:t>choice</w:t>
        </w:r>
      </w:ins>
      <w:ins w:id="480" w:author="Bo Shen" w:date="2023-02-14T15:31:00Z">
        <w:r>
          <w:rPr>
            <w:rFonts w:ascii="Times New Roman" w:hAnsi="Times New Roman" w:cs="Times New Roman"/>
            <w:color w:val="000000" w:themeColor="text1"/>
          </w:rPr>
          <w:t xml:space="preserve"> </w:t>
        </w:r>
      </w:ins>
      <w:ins w:id="481" w:author="Kenway" w:date="2023-02-15T10:13:00Z">
        <w:r>
          <w:rPr>
            <w:rFonts w:ascii="Times New Roman" w:hAnsi="Times New Roman" w:cs="Times New Roman"/>
            <w:color w:val="000000" w:themeColor="text1"/>
          </w:rPr>
          <w:t>occurs</w:t>
        </w:r>
      </w:ins>
      <w:ins w:id="482" w:author="Bo Shen" w:date="2023-02-14T15:37:00Z">
        <w:del w:id="483" w:author="Kenway" w:date="2023-02-15T10:13:00Z">
          <w:r w:rsidDel="00B03C32">
            <w:rPr>
              <w:rFonts w:ascii="Times New Roman" w:hAnsi="Times New Roman" w:cs="Times New Roman"/>
              <w:color w:val="000000" w:themeColor="text1"/>
            </w:rPr>
            <w:delText>happens</w:delText>
          </w:r>
        </w:del>
        <w:r>
          <w:rPr>
            <w:rFonts w:ascii="Times New Roman" w:hAnsi="Times New Roman" w:cs="Times New Roman"/>
            <w:color w:val="000000" w:themeColor="text1"/>
          </w:rPr>
          <w:t xml:space="preserve"> </w:t>
        </w:r>
      </w:ins>
      <w:ins w:id="484" w:author="Bo Shen" w:date="2023-02-14T15:32:00Z">
        <w:r>
          <w:rPr>
            <w:rFonts w:ascii="Times New Roman" w:hAnsi="Times New Roman" w:cs="Times New Roman"/>
            <w:color w:val="000000" w:themeColor="text1"/>
          </w:rPr>
          <w:t>when</w:t>
        </w:r>
        <w:r w:rsidRPr="0060258A">
          <w:rPr>
            <w:rFonts w:ascii="Times New Roman" w:hAnsi="Times New Roman" w:cs="Times New Roman"/>
            <w:color w:val="000000" w:themeColor="text1"/>
          </w:rPr>
          <w:t xml:space="preserve"> the decision process progresses</w:t>
        </w:r>
      </w:ins>
      <w:ins w:id="485" w:author="Paul Glimcher" w:date="2023-03-08T10:55:00Z">
        <w:r w:rsidR="00E86180">
          <w:rPr>
            <w:rFonts w:ascii="Times New Roman" w:hAnsi="Times New Roman" w:cs="Times New Roman"/>
            <w:color w:val="000000" w:themeColor="text1"/>
          </w:rPr>
          <w:t xml:space="preserve"> beyond simple representation</w:t>
        </w:r>
      </w:ins>
      <w:ins w:id="486" w:author="Bo Shen" w:date="2023-02-14T15:32:00Z">
        <w:r>
          <w:rPr>
            <w:rFonts w:ascii="Times New Roman" w:hAnsi="Times New Roman" w:cs="Times New Roman"/>
            <w:color w:val="000000" w:themeColor="text1"/>
          </w:rPr>
          <w:t xml:space="preserve">. </w:t>
        </w:r>
      </w:ins>
      <w:ins w:id="487" w:author="Bo Shen" w:date="2023-02-14T17:05:00Z">
        <w:r>
          <w:rPr>
            <w:rFonts w:ascii="Times New Roman" w:hAnsi="Times New Roman" w:cs="Times New Roman"/>
            <w:color w:val="000000" w:themeColor="text1"/>
          </w:rPr>
          <w:t>A</w:t>
        </w:r>
      </w:ins>
      <w:ins w:id="488" w:author="Bo Shen" w:date="2023-02-14T15:27:00Z">
        <w:r w:rsidRPr="0060258A">
          <w:rPr>
            <w:rFonts w:ascii="Times New Roman" w:hAnsi="Times New Roman" w:cs="Times New Roman"/>
            <w:color w:val="000000" w:themeColor="text1"/>
          </w:rPr>
          <w:t xml:space="preserve"> common and powerful neural mechanism for </w:t>
        </w:r>
      </w:ins>
      <w:ins w:id="489" w:author="Paul Glimcher" w:date="2023-03-08T10:55:00Z">
        <w:r w:rsidR="00E86180">
          <w:rPr>
            <w:rFonts w:ascii="Times New Roman" w:hAnsi="Times New Roman" w:cs="Times New Roman"/>
            <w:color w:val="000000" w:themeColor="text1"/>
          </w:rPr>
          <w:t xml:space="preserve">this </w:t>
        </w:r>
      </w:ins>
      <w:ins w:id="490" w:author="Bo Shen" w:date="2023-02-14T15:27:00Z">
        <w:r w:rsidRPr="0060258A">
          <w:rPr>
            <w:rFonts w:ascii="Times New Roman" w:hAnsi="Times New Roman" w:cs="Times New Roman"/>
            <w:color w:val="000000" w:themeColor="text1"/>
          </w:rPr>
          <w:t>categorical choice</w:t>
        </w:r>
      </w:ins>
      <w:del w:id="491" w:author="Bo Shen" w:date="2023-02-14T15:32:00Z">
        <w:r w:rsidRPr="0060258A" w:rsidDel="00326D42">
          <w:rPr>
            <w:rFonts w:ascii="Times New Roman" w:hAnsi="Times New Roman" w:cs="Times New Roman"/>
            <w:color w:val="000000" w:themeColor="text1"/>
          </w:rPr>
          <w:delText>As the decision process progresses</w:delText>
        </w:r>
      </w:del>
      <w:del w:id="492" w:author="Bo Shen" w:date="2023-02-14T15:38:00Z">
        <w:r w:rsidRPr="0060258A" w:rsidDel="00C0254A">
          <w:rPr>
            <w:rFonts w:ascii="Times New Roman" w:hAnsi="Times New Roman" w:cs="Times New Roman"/>
            <w:color w:val="000000" w:themeColor="text1"/>
          </w:rPr>
          <w:delText xml:space="preserve">, </w:delText>
        </w:r>
      </w:del>
      <w:del w:id="493" w:author="Bo Shen" w:date="2023-02-14T15:27:00Z">
        <w:r w:rsidRPr="0060258A" w:rsidDel="00295E26">
          <w:rPr>
            <w:rFonts w:ascii="Times New Roman" w:hAnsi="Times New Roman" w:cs="Times New Roman"/>
            <w:color w:val="000000" w:themeColor="text1"/>
          </w:rPr>
          <w:delText xml:space="preserve">a common and powerful neural mechanism for categorical choice </w:delText>
        </w:r>
      </w:del>
      <w:del w:id="494" w:author="Bo Shen" w:date="2023-02-14T15:38:00Z">
        <w:r w:rsidRPr="0060258A" w:rsidDel="00C0254A">
          <w:rPr>
            <w:rFonts w:ascii="Times New Roman" w:hAnsi="Times New Roman" w:cs="Times New Roman"/>
            <w:color w:val="000000" w:themeColor="text1"/>
          </w:rPr>
          <w:delText>is</w:delText>
        </w:r>
      </w:del>
      <w:r w:rsidRPr="0060258A">
        <w:rPr>
          <w:rFonts w:ascii="Times New Roman" w:hAnsi="Times New Roman" w:cs="Times New Roman"/>
          <w:color w:val="000000" w:themeColor="text1"/>
        </w:rPr>
        <w:t xml:space="preserve"> </w:t>
      </w:r>
      <w:ins w:id="495" w:author="Bo Shen" w:date="2023-02-14T17:05:00Z">
        <w:r>
          <w:rPr>
            <w:rFonts w:ascii="Times New Roman" w:hAnsi="Times New Roman" w:cs="Times New Roman"/>
            <w:color w:val="000000" w:themeColor="text1"/>
          </w:rPr>
          <w:t>is w</w:t>
        </w:r>
        <w:r w:rsidRPr="0060258A">
          <w:rPr>
            <w:rFonts w:ascii="Times New Roman" w:hAnsi="Times New Roman" w:cs="Times New Roman"/>
            <w:color w:val="000000" w:themeColor="text1"/>
          </w:rPr>
          <w:t xml:space="preserve">inner-take-all (WTA) competition </w:t>
        </w:r>
      </w:ins>
      <w:del w:id="496" w:author="Bo Shen" w:date="2023-02-14T15:27:00Z">
        <w:r w:rsidRPr="0060258A" w:rsidDel="00295E26">
          <w:rPr>
            <w:rFonts w:ascii="Times New Roman" w:hAnsi="Times New Roman" w:cs="Times New Roman"/>
            <w:color w:val="000000" w:themeColor="text1"/>
          </w:rPr>
          <w:delText>winner-take-all (WTA) competition</w:delText>
        </w:r>
      </w:del>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XBBfLmk","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TA dynamics are widely observed in multiple brain regions: the neural firing rate representing the chosen option or action target increases in concert with selection (often reaching a</w:t>
      </w:r>
      <w:ins w:id="497" w:author="Paul Glimcher" w:date="2023-03-08T10:56:00Z">
        <w:r w:rsidR="00E86180">
          <w:rPr>
            <w:rFonts w:ascii="Times New Roman" w:hAnsi="Times New Roman" w:cs="Times New Roman"/>
            <w:color w:val="000000" w:themeColor="text1"/>
          </w:rPr>
          <w:t>n</w:t>
        </w:r>
      </w:ins>
      <w:del w:id="498" w:author="Paul Glimcher" w:date="2023-03-08T10:56:00Z">
        <w:r w:rsidRPr="0060258A" w:rsidDel="00E86180">
          <w:rPr>
            <w:rFonts w:ascii="Times New Roman" w:hAnsi="Times New Roman" w:cs="Times New Roman"/>
            <w:color w:val="000000" w:themeColor="text1"/>
          </w:rPr>
          <w:delText xml:space="preserve"> common</w:delText>
        </w:r>
      </w:del>
      <w:r w:rsidRPr="0060258A">
        <w:rPr>
          <w:rFonts w:ascii="Times New Roman" w:hAnsi="Times New Roman" w:cs="Times New Roman"/>
          <w:color w:val="000000" w:themeColor="text1"/>
        </w:rPr>
        <w:t xml:space="preserve"> activity threshold at choice), while firing rates representing the other unchosen </w:t>
      </w:r>
      <w:del w:id="499" w:author="Bo Shen" w:date="2023-02-14T15:38:00Z">
        <w:r w:rsidRPr="0060258A" w:rsidDel="00C0254A">
          <w:rPr>
            <w:rFonts w:ascii="Times New Roman" w:hAnsi="Times New Roman" w:cs="Times New Roman"/>
            <w:color w:val="000000" w:themeColor="text1"/>
          </w:rPr>
          <w:delText xml:space="preserve">alternatives </w:delText>
        </w:r>
      </w:del>
      <w:ins w:id="500" w:author="Bo Shen" w:date="2023-02-14T15:38:00Z">
        <w:r>
          <w:rPr>
            <w:rFonts w:ascii="Times New Roman" w:hAnsi="Times New Roman" w:cs="Times New Roman"/>
            <w:color w:val="000000" w:themeColor="text1"/>
          </w:rPr>
          <w:t>op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are suppressed</w:t>
      </w:r>
      <w:del w:id="501" w:author="Bo Shen" w:date="2023-02-14T15:39:00Z">
        <w:r w:rsidRPr="0060258A" w:rsidDel="00C0254A">
          <w:rPr>
            <w:rFonts w:ascii="Times New Roman" w:hAnsi="Times New Roman" w:cs="Times New Roman"/>
            <w:color w:val="000000" w:themeColor="text1"/>
          </w:rPr>
          <w:delText>, resulting in a single categorical choice</w:delText>
        </w:r>
      </w:del>
      <w:ins w:id="502" w:author="Bo Shen" w:date="2023-02-14T15:3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pKHrtnT","properties":{"formattedCitation":"(Churchland et al., 2008; Gold &amp; Shadlen, 2007; Hanes &amp; Schall, 1996; Hanks et al., 2014; Lo et al., 2015; Lo &amp; Wang, 2006; Roitman &amp; Shadlen, 2002; Rorie et al., 2010; Shadlen &amp; Newsome, 2001; X.-J. Wang, 2002; Wong &amp; Wang, 2006)","plainCitation":"(Churchland et al., 2008; Gold &amp; Shadlen, 2007; Hanes &amp; Schall, 1996; Hanks et al., 2014; Lo et al., 2015; Lo &amp; Wang, 2006; Roitman &amp; Shadlen, 2002; Rorie et al., 2010; Shadlen &amp; Newsome, 2001; X.-J. Wang, 2002; Wong &amp; Wang, 2006)","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786,"uris":["http://zotero.org/users/6345545/items/TMCR6RLW"],"itemData":{"id":786,"type":"article-journal","abstract":"When humans respond to sensory stimulation, their reaction times tend to be long and variable relative to neural transduction and transmission times. The neural processes responsible for the duration and variability of reaction times are not understood. Single-cell recordings in a motor area of the cerebral cortex in behaving rhesus monkeys (Macaca mulatta) were used to evaluate two alternative mathematical models of the processes that underlie reaction times. Movements were initiated if and only if the neural activity reached a specific and constant threshold activation level. Stochastic variability in the rate at which neural activity grew toward that threshold resulted in the distribution of reaction times. This finding elucidates a specific link between motor behavior and activation of neurons in the cerebral cortex.","container-title":"Science","DOI":"10.1126/science.274.5286.427","ISSN":"0036-8075, 1095-9203","issue":"5286","language":"en","license":"© 1996 American Association for the Advancement of Science","note":"publisher: American Association for the Advancement of Science\nsection: Reports\nPMID: 8832893","page":"427-430","source":"science.sciencemag.org","title":"Neural Control of Voluntary Movement Initiation","volume":"274","author":[{"family":"Hanes","given":"Doug P."},{"family":"Schall","given":"Jeffrey D."}],"issued":{"date-parts":[["1996",10,18]]}}},{"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3599,"uris":["http://zotero.org/users/6345545/items/RVTTT3Q3"],"itemData":{"id":3599,"type":"article-journal","abstract":"A hallmark of flexible behavior is the brain's ability to dynamically adjust speed and accuracy in decision-making. Recent studies suggested that such adjustments modulate not only the decision threshold, but also the rate of evidence accumulation. However, the underlying neuronal-level mechanism of the rate change remains unclear. In this work, using a spiking neural network model of perceptual decision, we demonstrate that speed and accuracy of a decision process can be effectively adjusted by manipulating a top-down control signal with balanced excitation and inhibition [balanced synaptic input (BSI)]. Our model predicts that emphasizing accuracy over speed leads to reduced rate of ramping activity and reduced baseline activity of decision neurons, which have been observed recently at the level of single neurons recorded from behaving monkeys in speed-accuracy tradeoff tasks. Moreover, we found that an increased inhibitory component of BSI skews the decision time distribution and produces a pronounced exponential tail, which is commonly observed in human studies. Our findings suggest that BSI can serve as a top-down control mechanism to rapidly and parametrically trade between speed and accuracy, and such a cognitive control signal presents both when the subjects emphasize accuracy or speed in perceptual decisions.","container-title":"Journal of Neurophysiology","DOI":"10.1152/jn.00845.2013","ISSN":"0022-3077","issue":"1","note":"publisher: American Physiological Society","page":"650-661","source":"journals.physiology.org (Atypon)","title":"Speed-accuracy tradeoff by a control signal with balanced excitation and inhibition","volume":"114","author":[{"family":"Lo","given":"Chung-Chuan"},{"family":"Wang","given":"Cheng-Te"},{"family":"Wang","given":"Xiao-Jing"}],"issued":{"date-parts":[["2015",5,20]]}}},{"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Gold &amp; Shadlen, 2007; Hanes &amp; Schall, 1996; Hanks et al., 2014; Lo et al., 2015; Lo &amp; Wang, 2006; Roitman &amp; Shadlen, 2002; Rorie et al., 2010; Shadlen &amp; Newsome, 2001;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wide prevalence of WTA dynamics in decision-related neural activities suggests that it is a general feature of biological choice. </w:t>
      </w:r>
    </w:p>
    <w:p w14:paraId="001B2BD5" w14:textId="77777777" w:rsidR="001E5B0F" w:rsidRPr="0060258A" w:rsidDel="00765AD3" w:rsidRDefault="001E5B0F" w:rsidP="00443316">
      <w:pPr>
        <w:spacing w:line="480" w:lineRule="auto"/>
        <w:jc w:val="both"/>
        <w:rPr>
          <w:rFonts w:ascii="Times New Roman" w:hAnsi="Times New Roman" w:cs="Times New Roman"/>
          <w:color w:val="000000" w:themeColor="text1"/>
        </w:rPr>
      </w:pPr>
      <w:moveFromRangeStart w:id="503" w:author="Bo Shen" w:date="2023-02-14T16:08:00Z" w:name="move127283337"/>
    </w:p>
    <w:p w14:paraId="2D6D4234" w14:textId="77777777" w:rsidR="001E5B0F" w:rsidRPr="0060258A" w:rsidDel="00923B56" w:rsidRDefault="001E5B0F" w:rsidP="00443316">
      <w:pPr>
        <w:spacing w:line="480" w:lineRule="auto"/>
        <w:jc w:val="both"/>
        <w:rPr>
          <w:del w:id="504" w:author="Kenway" w:date="2023-02-15T10:34:00Z"/>
          <w:rFonts w:ascii="Times New Roman" w:hAnsi="Times New Roman" w:cs="Times New Roman"/>
          <w:color w:val="000000" w:themeColor="text1"/>
        </w:rPr>
      </w:pPr>
      <w:moveFrom w:id="505" w:author="Bo Shen" w:date="2023-02-14T16:08:00Z">
        <w:r w:rsidRPr="0060258A" w:rsidDel="00765AD3">
          <w:rPr>
            <w:rFonts w:ascii="Times New Roman" w:hAnsi="Times New Roman" w:cs="Times New Roman"/>
            <w:color w:val="000000" w:themeColor="text1"/>
          </w:rPr>
          <w:lastRenderedPageBreak/>
          <w:t>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exists primarily in frontoparietal areas tightly linked to motor action commitment. For example, in the control of eye movements, value and selection dynamics coexist in multiple brain regions including LIP</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amp; Glimcher, 2010; Roitman &amp; Shadlen, 2002; Rorie et al., 2010; Shadlen &amp; Newsome, 2001; Sugrue et al., 2004)</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the frontal eye field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Ding &amp; Gold, 2012; Kim &amp; Shadlen, 1999; Roesch &amp; Olson, 2003)</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the superior colliculu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Basso &amp; Wurtz, 1997, 1998; Horwitz et al., 2004; Horwitz &amp; Newsome, 1999; B. Zhang et al., 2021)</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Kubanek et al., 2015; Rajalingham et al., 2014; Snyder et al., 1997)</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dorsal pre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Cisek &amp; Kalaska, 2005; Pastor-Bernier &amp; Cisek, 2011; Thura &amp; Cisek,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primary 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Thura &amp; Cisek, 2014,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Notably, when examined, contextual value coding during a decision typically arises after initial absolute value coding</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et al., 2014; Pastor-Bernier &amp; Cisek, 2011; Rorie et al., 2010)</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From>
    </w:p>
    <w:moveFromRangeEnd w:id="503"/>
    <w:p w14:paraId="539184BB" w14:textId="77777777" w:rsidR="001E5B0F" w:rsidRPr="0060258A" w:rsidRDefault="001E5B0F" w:rsidP="00443316">
      <w:pPr>
        <w:spacing w:line="480" w:lineRule="auto"/>
        <w:jc w:val="both"/>
        <w:rPr>
          <w:rFonts w:ascii="Times New Roman" w:hAnsi="Times New Roman" w:cs="Times New Roman"/>
          <w:color w:val="000000" w:themeColor="text1"/>
        </w:rPr>
      </w:pPr>
    </w:p>
    <w:p w14:paraId="109DD8DF" w14:textId="4B9883DF" w:rsidR="001E5B0F" w:rsidRPr="0060258A" w:rsidRDefault="00E86180" w:rsidP="00443316">
      <w:pPr>
        <w:spacing w:line="480" w:lineRule="auto"/>
        <w:jc w:val="both"/>
        <w:rPr>
          <w:rFonts w:ascii="Times New Roman" w:hAnsi="Times New Roman" w:cs="Times New Roman"/>
          <w:color w:val="000000" w:themeColor="text1"/>
        </w:rPr>
      </w:pPr>
      <w:ins w:id="506" w:author="Paul Glimcher" w:date="2023-03-08T10:56:00Z">
        <w:r>
          <w:rPr>
            <w:rFonts w:ascii="Times New Roman" w:hAnsi="Times New Roman" w:cs="Times New Roman"/>
            <w:color w:val="000000" w:themeColor="text1"/>
          </w:rPr>
          <w:t xml:space="preserve">Existing </w:t>
        </w:r>
      </w:ins>
      <w:del w:id="507" w:author="Paul Glimcher" w:date="2023-03-08T10:56:00Z">
        <w:r w:rsidR="001E5B0F" w:rsidRPr="0060258A" w:rsidDel="00E86180">
          <w:rPr>
            <w:rFonts w:ascii="Times New Roman" w:hAnsi="Times New Roman" w:cs="Times New Roman"/>
            <w:color w:val="000000" w:themeColor="text1"/>
          </w:rPr>
          <w:delText xml:space="preserve">Computational decision </w:delText>
        </w:r>
      </w:del>
      <w:r w:rsidR="001E5B0F" w:rsidRPr="0060258A">
        <w:rPr>
          <w:rFonts w:ascii="Times New Roman" w:hAnsi="Times New Roman" w:cs="Times New Roman"/>
          <w:color w:val="000000" w:themeColor="text1"/>
        </w:rPr>
        <w:t>models have identified core circuit motifs that produce either normalized value representation or WTA selection (</w:t>
      </w:r>
      <w:r w:rsidR="001E5B0F" w:rsidRPr="0060258A">
        <w:rPr>
          <w:rFonts w:ascii="Times New Roman" w:hAnsi="Times New Roman" w:cs="Times New Roman"/>
          <w:b/>
          <w:color w:val="000000" w:themeColor="text1"/>
        </w:rPr>
        <w:t>Fig. 1</w:t>
      </w:r>
      <w:r w:rsidR="001E5B0F" w:rsidRPr="0060258A">
        <w:rPr>
          <w:rFonts w:ascii="Times New Roman" w:hAnsi="Times New Roman" w:cs="Times New Roman"/>
          <w:color w:val="000000" w:themeColor="text1"/>
        </w:rPr>
        <w:t>). For normalized value representation, dynamic circuit-based models emphasize a crucial role for both lateral and feedback inhibition</w:t>
      </w:r>
      <w:ins w:id="508" w:author="Bo Shen" w:date="2023-02-14T15:45:00Z">
        <w:r w:rsidR="001E5B0F">
          <w:rPr>
            <w:rFonts w:ascii="Times New Roman" w:hAnsi="Times New Roman" w:cs="Times New Roman"/>
            <w:color w:val="000000" w:themeColor="text1"/>
          </w:rPr>
          <w:t xml:space="preserve"> </w:t>
        </w:r>
      </w:ins>
      <w:r w:rsidR="001E5B0F" w:rsidRPr="0060258A">
        <w:rPr>
          <w:rFonts w:ascii="Times New Roman" w:hAnsi="Times New Roman" w:cs="Times New Roman"/>
          <w:color w:val="000000" w:themeColor="text1"/>
        </w:rPr>
        <w:fldChar w:fldCharType="begin"/>
      </w:r>
      <w:r w:rsidR="001E5B0F">
        <w:rPr>
          <w:rFonts w:ascii="Times New Roman" w:hAnsi="Times New Roman" w:cs="Times New Roman"/>
          <w:color w:val="000000" w:themeColor="text1"/>
        </w:rPr>
        <w:instrText xml:space="preserve"> ADDIN ZOTERO_ITEM CSL_CITATION {"citationID":"PokiEj3G","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1E5B0F" w:rsidRPr="0060258A">
        <w:rPr>
          <w:rFonts w:ascii="Times New Roman" w:hAnsi="Times New Roman" w:cs="Times New Roman"/>
          <w:color w:val="000000" w:themeColor="text1"/>
        </w:rPr>
        <w:fldChar w:fldCharType="separate"/>
      </w:r>
      <w:r w:rsidR="001E5B0F">
        <w:rPr>
          <w:rFonts w:ascii="Times New Roman" w:hAnsi="Times New Roman" w:cs="Times New Roman"/>
          <w:color w:val="000000" w:themeColor="text1"/>
        </w:rPr>
        <w:t>(LoFaro et al., 2014; Louie et al., 2014)</w:t>
      </w:r>
      <w:r w:rsidR="001E5B0F" w:rsidRPr="0060258A">
        <w:rPr>
          <w:rFonts w:ascii="Times New Roman" w:hAnsi="Times New Roman" w:cs="Times New Roman"/>
          <w:color w:val="000000" w:themeColor="text1"/>
        </w:rPr>
        <w:fldChar w:fldCharType="end"/>
      </w:r>
      <w:r w:rsidR="001E5B0F" w:rsidRPr="0060258A">
        <w:rPr>
          <w:rFonts w:ascii="Times New Roman" w:hAnsi="Times New Roman" w:cs="Times New Roman"/>
          <w:color w:val="000000" w:themeColor="text1"/>
        </w:rPr>
        <w:t>. In the dynamic normalization model (DNM), paired excitatory and inhibitory neurons represent each choice option (</w:t>
      </w:r>
      <w:r w:rsidR="001E5B0F" w:rsidRPr="0060258A">
        <w:rPr>
          <w:rFonts w:ascii="Times New Roman" w:hAnsi="Times New Roman" w:cs="Times New Roman"/>
          <w:b/>
          <w:color w:val="000000" w:themeColor="text1"/>
        </w:rPr>
        <w:t>Fig. 1A</w:t>
      </w:r>
      <w:r w:rsidR="001E5B0F" w:rsidRPr="0060258A">
        <w:rPr>
          <w:rFonts w:ascii="Times New Roman" w:hAnsi="Times New Roman" w:cs="Times New Roman"/>
          <w:color w:val="000000" w:themeColor="text1"/>
        </w:rPr>
        <w:t xml:space="preserve">); feedforward excitation </w:t>
      </w:r>
      <w:del w:id="509" w:author="Bo Shen" w:date="2023-02-14T17:12:00Z">
        <w:r w:rsidR="001E5B0F" w:rsidRPr="0060258A" w:rsidDel="00391A34">
          <w:rPr>
            <w:rFonts w:ascii="Times New Roman" w:hAnsi="Times New Roman" w:cs="Times New Roman"/>
            <w:color w:val="000000" w:themeColor="text1"/>
          </w:rPr>
          <w:delText xml:space="preserve">inputs </w:delText>
        </w:r>
      </w:del>
      <w:ins w:id="510" w:author="Bo Shen" w:date="2023-02-14T17:12:00Z">
        <w:r w:rsidR="001E5B0F">
          <w:rPr>
            <w:rFonts w:ascii="Times New Roman" w:hAnsi="Times New Roman" w:cs="Times New Roman"/>
            <w:color w:val="000000" w:themeColor="text1"/>
          </w:rPr>
          <w:t>gathers</w:t>
        </w:r>
        <w:r w:rsidR="001E5B0F" w:rsidRPr="0060258A">
          <w:rPr>
            <w:rFonts w:ascii="Times New Roman" w:hAnsi="Times New Roman" w:cs="Times New Roman"/>
            <w:color w:val="000000" w:themeColor="text1"/>
          </w:rPr>
          <w:t xml:space="preserve"> </w:t>
        </w:r>
      </w:ins>
      <w:r w:rsidR="001E5B0F" w:rsidRPr="0060258A">
        <w:rPr>
          <w:rFonts w:ascii="Times New Roman" w:hAnsi="Times New Roman" w:cs="Times New Roman"/>
          <w:color w:val="000000" w:themeColor="text1"/>
        </w:rPr>
        <w:t xml:space="preserve">value </w:t>
      </w:r>
      <w:del w:id="511" w:author="Bo Shen" w:date="2023-02-14T17:12:00Z">
        <w:r w:rsidR="001E5B0F" w:rsidRPr="0060258A" w:rsidDel="00391A34">
          <w:rPr>
            <w:rFonts w:ascii="Times New Roman" w:hAnsi="Times New Roman" w:cs="Times New Roman"/>
            <w:color w:val="000000" w:themeColor="text1"/>
          </w:rPr>
          <w:delText>information</w:delText>
        </w:r>
      </w:del>
      <w:ins w:id="512" w:author="Bo Shen" w:date="2023-02-14T17:12:00Z">
        <w:r w:rsidR="001E5B0F">
          <w:rPr>
            <w:rFonts w:ascii="Times New Roman" w:hAnsi="Times New Roman" w:cs="Times New Roman"/>
            <w:color w:val="000000" w:themeColor="text1"/>
          </w:rPr>
          <w:t>inputs</w:t>
        </w:r>
      </w:ins>
      <w:r w:rsidR="001E5B0F" w:rsidRPr="0060258A">
        <w:rPr>
          <w:rFonts w:ascii="Times New Roman" w:hAnsi="Times New Roman" w:cs="Times New Roman"/>
          <w:color w:val="000000" w:themeColor="text1"/>
        </w:rPr>
        <w:t>, lateral connectivity mediates contextual interactions, and feedback inhibition drives divisive scaling. This simple differential equation model emphasizes a crucial role of lateral connectivity and feedback inhibition in driving empirically-observed divisive scaling and contextual interactions (</w:t>
      </w:r>
      <w:r w:rsidR="001E5B0F" w:rsidRPr="0060258A">
        <w:rPr>
          <w:rFonts w:ascii="Times New Roman" w:hAnsi="Times New Roman" w:cs="Times New Roman"/>
          <w:b/>
          <w:color w:val="000000" w:themeColor="text1"/>
        </w:rPr>
        <w:t>Fig. 1B</w:t>
      </w:r>
      <w:r w:rsidR="001E5B0F" w:rsidRPr="0060258A">
        <w:rPr>
          <w:rFonts w:ascii="Times New Roman" w:hAnsi="Times New Roman" w:cs="Times New Roman"/>
          <w:color w:val="000000" w:themeColor="text1"/>
        </w:rPr>
        <w:t>).</w:t>
      </w:r>
    </w:p>
    <w:p w14:paraId="12959BCF" w14:textId="77777777" w:rsidR="001E5B0F" w:rsidRPr="0060258A" w:rsidRDefault="001E5B0F" w:rsidP="00443316">
      <w:pPr>
        <w:spacing w:line="480" w:lineRule="auto"/>
        <w:jc w:val="both"/>
        <w:rPr>
          <w:rFonts w:ascii="Times New Roman" w:hAnsi="Times New Roman" w:cs="Times New Roman"/>
          <w:color w:val="000000" w:themeColor="text1"/>
        </w:rPr>
      </w:pPr>
    </w:p>
    <w:p w14:paraId="108721E7" w14:textId="46F26C0E" w:rsidR="001E5B0F" w:rsidRDefault="001E5B0F" w:rsidP="00443316">
      <w:pPr>
        <w:spacing w:line="480" w:lineRule="auto"/>
        <w:jc w:val="both"/>
        <w:rPr>
          <w:ins w:id="513" w:author="Bo Shen" w:date="2023-03-07T14:51:00Z"/>
          <w:rFonts w:ascii="Times New Roman" w:hAnsi="Times New Roman" w:cs="Times New Roman"/>
          <w:color w:val="000000" w:themeColor="text1"/>
        </w:rPr>
      </w:pPr>
      <w:r w:rsidRPr="0060258A">
        <w:rPr>
          <w:rFonts w:ascii="Times New Roman" w:hAnsi="Times New Roman" w:cs="Times New Roman"/>
          <w:color w:val="000000" w:themeColor="text1"/>
        </w:rPr>
        <w:t>For WTA selection, the predominant class of decision models</w:t>
      </w:r>
      <w:ins w:id="514" w:author="Kenway" w:date="2023-02-15T10:36:00Z">
        <w:r>
          <w:rPr>
            <w:rFonts w:ascii="Times New Roman" w:hAnsi="Times New Roman" w:cs="Times New Roman"/>
            <w:color w:val="000000" w:themeColor="text1"/>
          </w:rPr>
          <w:t xml:space="preserve"> </w:t>
        </w:r>
      </w:ins>
      <w:del w:id="515" w:author="Kenway" w:date="2023-02-15T10:36:00Z">
        <w:r w:rsidRPr="0060258A" w:rsidDel="00923B56">
          <w:rPr>
            <w:rFonts w:ascii="Times New Roman" w:hAnsi="Times New Roman" w:cs="Times New Roman"/>
            <w:color w:val="000000" w:themeColor="text1"/>
          </w:rPr>
          <w:delText xml:space="preserve"> </w:delText>
        </w:r>
      </w:del>
      <w:ins w:id="516" w:author="Bo Shen" w:date="2023-02-14T17:14:00Z">
        <w:del w:id="517" w:author="Kenway" w:date="2023-02-15T10:36:00Z">
          <w:r w:rsidDel="00923B56">
            <w:rPr>
              <w:rFonts w:ascii="Times New Roman" w:hAnsi="Times New Roman" w:cs="Times New Roman"/>
              <w:color w:val="000000" w:themeColor="text1"/>
            </w:rPr>
            <w:delText xml:space="preserve">we mentioned above </w:delText>
          </w:r>
        </w:del>
      </w:ins>
      <w:r w:rsidRPr="0060258A">
        <w:rPr>
          <w:rFonts w:ascii="Times New Roman" w:hAnsi="Times New Roman" w:cs="Times New Roman"/>
          <w:color w:val="000000" w:themeColor="text1"/>
        </w:rPr>
        <w:t>(recurrent network models, hereafter RNM) propose a central role for recurrent connectivity</w:t>
      </w:r>
      <w:ins w:id="518"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8Y2mcNE","properties":{"formattedCitation":"(Houck &amp; Person, 2014; Ito, 2002, 2006, 2008; Llin\\uc0\\u225{}s, 1975; Sathyanesan et al., 2019; Sillitoe &amp; Joyner, 2007)","plainCitation":"(Houck &amp; Person, 2014; Ito, 2002, 2006, 2008; Llinás, 1975; Sathyanesan et al., 2019; Sillitoe &amp; Joyner, 2007)","noteIndex":0},"citationItems":[{"id":3696,"uris":["http://zotero.org/users/6345545/items/B3TRLWFY"],"itemData":{"id":3696,"type":"article-journal","abstract":"Feedback pathways are a common circuit motif in vertebrate brains. Reciprocal interconnectivity is seen between the cerebral cortex and thalamus as well as between basal ganglia structures, for example. Here, we review the literature on the nucleocortical pathway, a feedback pathway from the cerebellar nuclei to the cerebellar cortex, which has been studied anatomically but has remained somewhat obscure. This review covers the work examining this pathway on a number of levels, ranging from its existence in numerous species, its organization within cerebellar circuits, its cellular composition, and a discussion of its potential roles in motor control. Recent interest in cerebellar modular organization raises the profile of this neglected cerebellar pathway, and it is hoped that this review will consolidate knowledge gained over several decades of research into a useful format, spurring new investigations into this evolutionarily conserved pathway.","container-title":"The Cerebellum","DOI":"10.1007/s12311-013-0543-2","ISSN":"1473-4222, 1473-4230","issue":"3","journalAbbreviation":"Cerebellum","language":"en","page":"378-385","source":"DOI.org (Crossref)","title":"Cerebellar Loops: A Review of the Nucleocortical Pathway","title-short":"Cerebellar Loops","volume":"13","author":[{"family":"Houck","given":"Brenda D."},{"family":"Person","given":"Abigail L."}],"issued":{"date-parts":[["2014",6]]}}},{"id":3699,"uris":["http://zotero.org/users/6345545/items/93DMLG4T"],"itemData":{"id":3699,"type":"article-journal","abstract":"Abstract: Classic studies of the cerebellum before the middle of the twentieth century established the structural entity of the cerebellum and characterized its function as enabling animals and humans to carry out smooth and accurate movements, even at a high speed and without visual feedback. In the 1960s, neuronal circuit structures of the cerebellum were analyzed in detail, which promoted computational approaches toward the study of neuronal network principles of the cerebellum. In the 1970s and 1980s, vestibulo-ocular reflex adaptation, adaptive locomotion, eye blink conditioning, and learning in hand/arm movement were established as effective experimental paradigms for investigating neural mechanisms of cerebellar functions. In the 1980s, long-term depression (LTD) was discovered and considered as a memory process in the cerebellum; in the 1990s, complex signal transduction processes underlying LTD were revealed. It was also in the 1980s that computational approaches were advanced for modeling control system functions of the cerebellum. Currently, there are two alternative models proposed for VOR adaptation. In this decade, we envisage new developments toward the fusion of knowledge of the cerebellum at molecular and cellular levels and those in systems and computation. Studies of LTD will play a key role in pursuing this direction.","container-title":"Annals of the New York Academy of Sciences","DOI":"https://doi.org/10.1111/j.1749-6632.2002.tb07574.x","ISSN":"1749-6632","issue":"1","language":"en","note":"_eprint: https://nyaspubs.onlinelibrary.wiley.com/doi/pdf/10.1111/j.1749-6632.2002.tb07574.x","page":"273-288","source":"Wiley Online Library","title":"Historical Review of the Significance of the Cerebellum and the Role of Purkinje Cells in Motor Learning","volume":"978","author":[{"family":"Ito","given":"Masao"}],"issued":{"date-parts":[["2002"]]}}},{"id":3692,"uris":["http://zotero.org/users/6345545/items/XLKFYMTN"],"itemData":{"id":3692,"type":"article-journal","abstract":"Shortly after John Eccles completed his studies of synaptic inhibition in the spinal cord, for which he was awarded the 1963 Nobel Prize in physiology/medicine, he opened another chapter of neuroscience with his work on the cerebellum. From 1963 to 1967, Eccles and his colleagues in Canberra successfully dissected the complex neuronal circuitry in the cerebellar cortex. In the 1967 monograph, “The Cerebellum as a Neuronal Machine”, he, in collaboration with Masao Ito and Janos Szentágothai, presented blue-print-like wiring diagrams of the cerebellar neuronal circuitry. These stimulated worldwide discussions and experimentation on the potential operational mechanisms of the circuitry and spurred theoreticians to develop relevant network models of the machinelike function of the cerebellum. In following decades, the neuronal machine concept of the cerebellum was strengthened by additional knowledge of the modular organization of its structure and memory mechanism, the latter in the form of synaptic plasticity, in particular, long-term depression. Moreover, several types of motor control were established as model systems representing learning mechanisms of the cerebellum. More recently, both the quantitative preciseness of cerebellar analyses and overall knowledge about the cerebellum have advanced considerably at the cellular and molecular levels of analysis. Cerebellar circuitry now includes Lugaro cells and unipolar brush cells as additional unique elements. Other new revelations include the operation of the complex glomerulus structure, intricate signal transduction for synaptic plasticity, silent synapses, irregularity of spike discharges, temporal fidelity of synaptic activation, rhythm generators, a Golgi cell clock circuit, and sensory or motor representation by mossy fibers and climbing fibers. Furthermore, it has become evident that the cerebellum has cognitive functions, and probably also emotion, as well as better-known motor and autonomic functions. Further cerebellar research is required for full understanding of the cerebellum as a broad learning machine for neural control of these functions.","collection-title":"The Contributions of John Carew Eccles to Contemporary Neuroscience","container-title":"Progress in Neurobiology","DOI":"10.1016/j.pneurobio.2006.02.006","ISSN":"0301-0082","issue":"3","journalAbbreviation":"Progress in Neurobiology","language":"en","page":"272-303","source":"ScienceDirect","title":"Cerebellar circuitry as a neuronal machine","volume":"78","author":[{"family":"Ito","given":"Masao"}],"issued":{"date-parts":[["2006",2,1]]}}},{"id":3705,"uris":["http://zotero.org/users/6345545/items/3INQYM5E"],"itemData":{"id":3705,"type":"article-journal","abstract":"In recent years the role of the cerebellum in the control of non-motor functions has been acknowledged. Here, Ito elaborates on his hypothesis of internal-model control of mental functions and describes recent findings that provide supporting evidence for the theory.","container-title":"Nature Reviews Neuroscience","DOI":"10.1038/nrn2332","ISSN":"1471-0048","issue":"4","language":"en","license":"2008 Nature Publishing Group","note":"number: 4\npublisher: Nature Publishing Group","page":"304-313","source":"www.nature.com","title":"Control of mental activities by internal models in the cerebellum","volume":"9","author":[{"family":"Ito","given":"Masao"}],"issued":{"date-parts":[["2008",4]]}}},{"id":3709,"uris":["http://zotero.org/users/6345545/items/EXLKM96B"],"itemData":{"id":3709,"type":"article-journal","container-title":"Scientific American","ISSN":"0036-8733","issue":"1","note":"publisher: Scientific American, a division of Nature America, Inc.","page":"56-71","source":"JSTOR","title":"THE CORTEX OF THE CEREBELLUM","volume":"232","author":[{"family":"Llinás","given":"Rodolfo R."}],"issued":{"date-parts":[["1975"]]}}},{"id":3703,"uris":["http://zotero.org/users/6345545/items/I9JR3YB8"],"itemData":{"id":3703,"type":"article-journal","abstract":"The human cerebellum has a protracted developmental timeline compared with the neocortex, expanding the window of vulnerability to neurological disorders. As the cerebellum is critical for motor behaviour, it is not surprising that most neurodevelopmental disorders share motor deficits as a common sequela. However, evidence gathered since the late 1980s suggests that the cerebellum is involved in motor and non-motor function, including cognition and emotion. More recently, evidence indicates that major neurodevelopmental disorders such as intellectual disability, autism spectrum disorder, attention-deficit hyperactivity disorder and Down syndrome have potential links to abnormal cerebellar development. Out of recent findings from clinical and preclinical studies, the concept of the ‘cerebellar connectome’ has emerged that can be used as a framework to link the role of cerebellar development to human behaviour, disease states and the design of better therapeutic strategies.","container-title":"Nature Reviews Neuroscience","DOI":"10.1038/s41583-019-0152-2","ISSN":"1471-0048","issue":"5","language":"en","license":"2019 Springer Nature Limited","note":"number: 5\npublisher: Nature Publishing Group","page":"298-313","source":"www.nature.com","title":"Emerging connections between cerebellar development, behaviour and complex brain disorders","volume":"20","author":[{"family":"Sathyanesan","given":"Aaron"},{"family":"Zhou","given":"Joy"},{"family":"Scafidi","given":"Joseph"},{"family":"Heck","given":"Detlef H."},{"family":"Sillitoe","given":"Roy V."},{"family":"Gallo","given":"Vittorio"}],"issued":{"date-parts":[["2019",5]]}}},{"id":3697,"uris":["http://zotero.org/users/6345545/items/KDWA5L2V"],"itemData":{"id":3697,"type":"article-journal","abstract":"The most noticeable morphological feature of the cerebellum is its folded appearance, whereby fissures separate its anterior-posterior extent into lobules. Each lobule is molecularly coded along the medial-lateral axis by parasagittal stripes of gene expression in one cell type, the Purkinje cells (PCs). Additionally, within each lobule distinct combinations of afferents terminate and supply the cerebellum with synchronized sensory and motor information. Strikingly, afferent terminal fields are organized into parasagittal domains, and this pattern bears a close relationship to PC molecular coding. Thus, cerebellum three-dimensional complexity obeys a basic coordinate system that can be broken down into morphology and molecular coding. In this review, we summarize the sequential stages of cerebellum development that produce its laminar structure, foliation, and molecular organization. We also introduce genes that regulate morphology and molecular coding, and discuss the establishment of topographical circuits within the context of the two coordinate systems. Finally, we discuss how abnormal cerebellar organization may result in neurological disorders like autism.","container-title":"Annual Review of Cell and Developmental Biology","DOI":"10.1146/annurev.cellbio.23.090506.123237","issue":"1","note":"_eprint: https://doi.org/10.1146/annurev.cellbio.23.090506.123237\nPMID: 17506688","page":"549-577","source":"Annual Reviews","title":"Morphology, Molecular Codes, and Circuitry Produce the Three-Dimensional Complexity of the Cerebellum","volume":"23","author":[{"family":"Sillitoe","given":"Roy V."},{"family":"Joyner","given":"Alexandra L."}],"issued":{"date-parts":[["2007"]]}}}],"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Houck &amp; Person, 2014; Ito, 2002, 2006, 2008; Llinás, 1975; Sathyanesan et al., 2019; Sillitoe &amp; Joyner,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on-selective feedback inhibition</w:t>
      </w:r>
      <w:ins w:id="519"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HXtWfPX","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C</w:t>
      </w:r>
      <w:r w:rsidRPr="0060258A">
        <w:rPr>
          <w:rFonts w:ascii="Times New Roman" w:hAnsi="Times New Roman" w:cs="Times New Roman"/>
          <w:color w:val="000000" w:themeColor="text1"/>
        </w:rPr>
        <w:t xml:space="preserve">). RNMs </w:t>
      </w:r>
      <w:ins w:id="520" w:author="Paul Glimcher" w:date="2023-03-08T10:57:00Z">
        <w:r w:rsidR="00E86180">
          <w:rPr>
            <w:rFonts w:ascii="Times New Roman" w:hAnsi="Times New Roman" w:cs="Times New Roman"/>
            <w:color w:val="000000" w:themeColor="text1"/>
          </w:rPr>
          <w:t>capture</w:t>
        </w:r>
      </w:ins>
      <w:del w:id="521" w:author="Paul Glimcher" w:date="2023-03-08T10:57:00Z">
        <w:r w:rsidRPr="0060258A" w:rsidDel="00E86180">
          <w:rPr>
            <w:rFonts w:ascii="Times New Roman" w:hAnsi="Times New Roman" w:cs="Times New Roman"/>
            <w:color w:val="000000" w:themeColor="text1"/>
          </w:rPr>
          <w:delText>replicate</w:delText>
        </w:r>
      </w:del>
      <w:r w:rsidRPr="0060258A">
        <w:rPr>
          <w:rFonts w:ascii="Times New Roman" w:hAnsi="Times New Roman" w:cs="Times New Roman"/>
          <w:color w:val="000000" w:themeColor="text1"/>
        </w:rPr>
        <w:t xml:space="preserve"> psychophysical and neurophysiological results in perceptual</w:t>
      </w:r>
      <w:ins w:id="522"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MNi2pU","properties":{"formattedCitation":"(Furman &amp; Wang, 2008; X.-J. Wang, 2002; Wong et al., 2007; Wong &amp; Wang, 2006)","plainCitation":"(Furman &amp; Wang, 2008; X.-J. Wang, 2002; Wong et al., 2007;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638,"uris":["http://zotero.org/users/6345545/items/CWLZ75KE"],"itemData":{"id":638,"type":"article-journal","abstract":"How do neurons in a decision circuit integrate time-varying signals, in favor of or against alternative choice options? To address this question, we used a recurrent neural circuit model to simulate an experiment in which monkeys performed a direction-discrimination task on a visual motion stimulus. In a recent study, it was found that brief pulses of motion perturbed neural activity in the lateral intraparietal area (LIP), and exerted corresponding effects on the monkey's choices and response times. Our model reproduces the behavioral observations and replicates LIP activity which, depending on whether the direction of the pulse is the same or opposite to that of a preferred motion stimulus, increases or decreases persistently over a few hundred milliseconds. Furthermore, our model accounts for the observation that the pulse exerts a weaker influence on LIP neuronal responses when the pulse is late relative to motion stimulus onset. We show that this violation of time-shift invariance (TSI) is consistent with a recurrent circuit mechanism of time integration. We further examine time integration using two consecutive pulses of the same or opposite motion directions. The induced changes in the performance are not additive, and the second of the paired pulses is less effective than its standalone impact, a prediction that is experimentally testable. Taken together, these findings lend further support for an attractor network model of time integration in perceptual decision making.","container-title":"Frontiers in Computational Neuroscience","DOI":"10.3389/neuro.10.006.2007","ISSN":"1662-5188","journalAbbreviation":"Front. Comput. Neurosci.","language":"English","note":"publisher: Frontiers","source":"Frontiers","title":"Neural circuit dynamics underlying accumulation of time-varying evidence during perceptual decision making","URL":"https://www.frontiersin.org/articles/10.3389/neuro.10.006.2007/full","volume":"1","author":[{"family":"Wong","given":"Kong-Fatt"},{"family":"Huk","given":"Alexander C."},{"family":"Shadlen","given":"Michael N."},{"family":"Wang","given":"Xiao-Jing"}],"accessed":{"date-parts":[["2020",4,6]]},"issued":{"date-parts":[["2007"]]}}},{"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X.-J. Wang, 2002; Wong et al., 2007;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economic</w:t>
      </w:r>
      <w:ins w:id="523"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1jFTgK3","properties":{"formattedCitation":"(Hunt et al., 2012; Jocham et al., 2012; Rustichini &amp; Padoa-Schioppa, 2015; Soltani, 2006)","plainCitation":"(Hunt et al., 2012; Jocham et al., 2012; Rustichini &amp; Padoa-Schioppa, 2015; Soltani, 2006)","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2693,"uris":["http://zotero.org/users/6345545/items/P7FGGVZR"],"itemData":{"id":2693,"type":"article-journal","abstract":"Here the authors show that ventromedial prefrontal cortex (vmPFC) levels of GABA and glutamate in human volunteers are predictive of both behavioral performance and the dynamics of a neural value comparison signal in a manner as predicted by models of decision-making, thus providing evidence for neural competition in vmPFC supporting value-guided choice.","container-title":"Nature Neuroscience","DOI":"10.1038/nn.3140","ISSN":"1546-1726","issue":"7","language":"en","license":"2012 Nature Publishing Group, a division of Macmillan Publishers Limited. All Rights Reserved.","note":"number: 7\npublisher: Nature Publishing Group","page":"960-961","source":"www.nature.com","title":"A mechanism for value-guided choice based on the excitation-inhibition balance in prefrontal cortex","volume":"15","author":[{"family":"Jocham","given":"Gerhard"},{"family":"Hunt","given":"Laurence T."},{"family":"Near","given":"Jamie"},{"family":"Behrens","given":"Timothy E. J."}],"issued":{"date-parts":[["2012",7]]}}},{"id":2687,"uris":["http://zotero.org/users/6345545/items/RUU9M7QS"],"itemData":{"id":2687,"type":"article-journal","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container-title":"Journal of Neurophysiology","DOI":"10.1152/jn.00184.2015","ISSN":"0022-3077, 1522-1598","issue":"3","journalAbbreviation":"Journal of Neurophysiology","language":"en","page":"1382-1398","source":"DOI.org (Crossref)","title":"A neuro-computational model of economic decisions","volume":"114","author":[{"family":"Rustichini","given":"Aldo"},{"family":"Padoa-Schioppa","given":"Camillo"}],"issued":{"date-parts":[["2015",9]]}}},{"id":821,"uris":["http://zotero.org/users/6345545/items/4U4NY4S4"],"itemData":{"id":821,"type":"article-journal","container-title":"Journal of Neuroscience","DOI":"10.1523/JNEUROSCI.5159-05.2006","ISSN":"0270-6474, 1529-2401","issue":"14","journalAbbreviation":"Journal of Neuroscience","language":"en","page":"3731-3744","source":"DOI.org (Crossref)","title":"A Biophysically Based Neural Model of Matching Law Behavior: Melioration by Stochastic Synapses","title-short":"A Biophysically Based Neural Model of Matching Law Behavior","volume":"26","author":[{"family":"Soltani","given":"A."}],"issued":{"date-parts":[["2006",4,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Jocham et al., 2012; Rustichini &amp; Padoa-Schioppa, 2015; Soltani,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hoices, </w:t>
      </w:r>
      <w:del w:id="524" w:author="Paul Glimcher" w:date="2023-03-08T10:57:00Z">
        <w:r w:rsidRPr="0060258A" w:rsidDel="00A24796">
          <w:rPr>
            <w:rFonts w:ascii="Times New Roman" w:hAnsi="Times New Roman" w:cs="Times New Roman"/>
            <w:color w:val="000000" w:themeColor="text1"/>
          </w:rPr>
          <w:delText xml:space="preserve">capturing </w:delText>
        </w:r>
      </w:del>
      <w:ins w:id="525" w:author="Paul Glimcher" w:date="2023-03-08T10:57:00Z">
        <w:r w:rsidR="00A24796">
          <w:rPr>
            <w:rFonts w:ascii="Times New Roman" w:hAnsi="Times New Roman" w:cs="Times New Roman"/>
            <w:color w:val="000000" w:themeColor="text1"/>
          </w:rPr>
          <w:t>recapitulating</w:t>
        </w:r>
      </w:ins>
      <w:ins w:id="526" w:author="Paul Glimcher" w:date="2023-03-08T10:58:00Z">
        <w:r w:rsidR="00A24796">
          <w:rPr>
            <w:rFonts w:ascii="Times New Roman" w:hAnsi="Times New Roman" w:cs="Times New Roman"/>
            <w:color w:val="000000" w:themeColor="text1"/>
          </w:rPr>
          <w:t xml:space="preserve"> much of</w:t>
        </w:r>
      </w:ins>
      <w:ins w:id="527" w:author="Paul Glimcher" w:date="2023-03-08T10:57:00Z">
        <w:r w:rsidR="00A24796"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the complex nonlinear dynamics of empirical neurons (</w:t>
      </w:r>
      <w:r w:rsidRPr="0060258A">
        <w:rPr>
          <w:rFonts w:ascii="Times New Roman" w:hAnsi="Times New Roman" w:cs="Times New Roman"/>
          <w:b/>
          <w:color w:val="000000" w:themeColor="text1"/>
        </w:rPr>
        <w:t>Fig. 1D</w:t>
      </w:r>
      <w:r w:rsidRPr="0060258A">
        <w:rPr>
          <w:rFonts w:ascii="Times New Roman" w:hAnsi="Times New Roman" w:cs="Times New Roman"/>
          <w:color w:val="000000" w:themeColor="text1"/>
        </w:rPr>
        <w:t xml:space="preserve">). </w:t>
      </w:r>
      <w:ins w:id="528" w:author="Paul Glimcher" w:date="2023-03-08T10:58:00Z">
        <w:r w:rsidR="00A24796">
          <w:rPr>
            <w:rFonts w:ascii="Times New Roman" w:hAnsi="Times New Roman" w:cs="Times New Roman"/>
            <w:color w:val="000000" w:themeColor="text1"/>
          </w:rPr>
          <w:t>T</w:t>
        </w:r>
      </w:ins>
      <w:del w:id="529" w:author="Paul Glimcher" w:date="2023-03-08T10:58:00Z">
        <w:r w:rsidRPr="0060258A" w:rsidDel="00A24796">
          <w:rPr>
            <w:rFonts w:ascii="Times New Roman" w:hAnsi="Times New Roman" w:cs="Times New Roman"/>
            <w:color w:val="000000" w:themeColor="text1"/>
          </w:rPr>
          <w:delText>Furthermore, t</w:delText>
        </w:r>
      </w:del>
      <w:r w:rsidRPr="0060258A">
        <w:rPr>
          <w:rFonts w:ascii="Times New Roman" w:hAnsi="Times New Roman" w:cs="Times New Roman"/>
          <w:color w:val="000000" w:themeColor="text1"/>
        </w:rPr>
        <w:t>he competitive nature of the RNM generates attractor states which maintain continued activity even in the absence of stimuli, consistent with persistent spiking activity associated with working memory during delay intervals</w:t>
      </w:r>
      <w:ins w:id="530"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6HyypW","properties":{"formattedCitation":"(Brunel &amp; Wang, 2001; Compte, 2000; Constantinidis et al., 2018; Furman &amp; Wang, 2008; Hart &amp; Huk, 2020; Lo &amp; Wang, 2006; Macoveanu et al., 2006; Murray et al., 2017; Tegn\\uc0\\u233{}r et al., 2002; M. Wang et al., 2013, p. 201; X.-J. Wang, 1999, 2002; Wong &amp; Wang, 2006)","plainCitation":"(Brunel &amp; Wang, 2001; Compte, 2000; Constantinidis et al., 2018; Furman &amp; Wang, 2008; Hart &amp; Huk, 2020; Lo &amp; Wang, 2006; Macoveanu et al., 2006; Murray et al., 2017; Tegnér et al., 2002; M. Wang et al., 2013, p. 201; X.-J. Wang, 1999, 2002; Wong &amp; Wang, 2006)","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3406,"uris":["http://zotero.org/users/6345545/items/LZXZQF3R"],"itemData":{"id":3406,"type":"article-journal","abstract":"Persistent activity generated in the PFC during the delay period of working memory tasks represents information about stimuli held in memory and determines working memory performance. Alternative models of working memory, depending on the rhythmicity of discharges or exclusively on short-term synaptic plasticity, are inconsistent with the neurophysiological data.\nDual Perspectives Companion Paper:Working Memory: Delay Activity, Yes! Persistent Activity? Maybe Not, by Mikael Lundqvist, Pawel Herman, and Earl K. Miller","container-title":"Journal of Neuroscience","DOI":"10.1523/JNEUROSCI.2486-17.2018","ISSN":"0270-6474, 1529-2401","issue":"32","journalAbbreviation":"J. Neurosci.","language":"en","license":"Copyright © 2018 the authors 0270-6474/18/387020-09$15.00/0","note":"publisher: Society for Neuroscience\nsection: Dual Perspectives\nPMID: 30089641","page":"7020-7028","source":"www.jneurosci.org","title":"Persistent Spiking Activity Underlies Working Memory","volume":"38","author":[{"family":"Constantinidis","given":"Christos"},{"family":"Funahashi","given":"Shintaro"},{"family":"Lee","given":"Daeyeol"},{"family":"Murray","given":"John D."},{"family":"Qi","given":"Xue-Lian"},{"family":"Wang","given":"Min"},{"family":"Arnsten","given":"Amy F. T."}],"issued":{"date-parts":[["2018",8,8]]}}},{"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150,"uris":["http://zotero.org/users/6345545/items/PF4JU4AC"],"itemData":{"id":150,"type":"article-journal","abstract":"Biophysically based computational models have successfully accounted for the persistent neural activity underlying the maintenance of single items of information in working memory. The aim of the present study was to extend previous models in order to retain multiple items, in agreement with the observed human storage capacity. This was done by implementing cellular mechanisms known to occur during the childhood development of working memory, such as an increased synaptic strength and improved contrast and specificity of the neural response. Our computational study shows that these mechanisms are sufficient to create a neural network which can store information about multiple items through sustained neural activity. Furthermore, by using functional magnetic resonance imaging, we found that the information-activity curve predicted by the model corresponds to that in the human posterior parietal cortex during performance of working memory tasks, which is consistent with previous studies of brain activity related to working memory capacity in humans.","container-title":"Neuroscience","DOI":"10.1016/j.neuroscience.2006.04.080","ISSN":"0306-4522","issue":"3","journalAbbreviation":"Neuroscience","language":"en","page":"1611-1618","source":"ScienceDirect","title":"A biophysical model of multiple-item working memory: A computational and neuroimaging study","title-short":"A biophysical model of multiple-item working memory","volume":"141","author":[{"family":"Macoveanu","given":"J."},{"family":"Klingberg","given":"T."},{"family":"Tegnér","given":"J."}],"issued":{"date-parts":[["2006",1,1]]}}},{"id":95,"uris":["http://zotero.org/users/6345545/items/YI3M4999"],"itemData":{"id":95,"type":"article-journal","abstract":"Working memory (WM) and decision-making (DM) are fundamental cognitive functions involving a distributed interacting network of brain areas, with the posterior parietal cortex (PPC) and prefrontal cortex (PFC) at the core. However, the shared and distinct roles of these areas and the nature of their coordination in cognitive function remain poorly understood. Biophysically based computational models of cortical circuits have provided insights into the mechanisms supporting these functions, yet they have primarily focused on the local microcircuit level, raising questions about the principles for distributed cognitive computation in multiregional networks. To examine these issues, we developed a distributed circuit model of two reciprocally interacting modules representing PPC and PFC circuits. The circuit architecture includes hierarchical differences in local recurrent structure and implements reciprocal long-range projections. This parsimonious model captures a range of behavioral and neuronal features of frontoparietal circuits across multiple WM and DM paradigms. In the context of WM, both areas exhibit persistent activity, but, in response to intervening distractors, PPC transiently encodes distractors while PFC filters distractors and supports WM robustness. With regard to DM, the PPC module generates graded representations of accumulated evidence supporting target selection, while the PFC module generates more categorical responses related to action or choice. These findings suggest computational principles for distributed, hierarchical processing in cortex during cognitive function and provide a framework for extension to multiregional models.\nSIGNIFICANCE STATEMENT Working memory and decision-making are fundamental “building blocks” of cognition, and deficits in these functions are associated with neuropsychiatric disorders such as schizophrenia. These cognitive functions engage distributed networks with prefrontal cortex (PFC) and posterior parietal cortex (PPC) at the core. It is not clear, however, what the contributions of PPC and PFC are in light of the computations that subserve working memory and decision-making. We constructed a biophysical model of a reciprocally connected frontoparietal circuit that revealed shared and distinct functions for the PFC and PPC across working memory and decision-making tasks. Our parsimonious model connects circuit-level properties to cognitive functions and suggests novel design principles beyond those of local circuits for cognitive processing in multiregional brain networks.","container-title":"Journal of Neuroscience","DOI":"10.1523/JNEUROSCI.0343-17.2017","ISSN":"0270-6474, 1529-2401","issue":"50","journalAbbreviation":"J. Neurosci.","language":"en","license":"Copyright © 2017 the authors 0270-6474/17/3712167-20$15.00/0","note":"PMID: 29114071","page":"12167-12186","source":"www.jneurosci.org","title":"Working Memory and Decision-Making in a Frontoparietal Circuit Model","volume":"37","author":[{"family":"Murray","given":"John D."},{"family":"Jaramillo","given":"Jorge"},{"family":"Wang","given":"Xiao-Jing"}],"issued":{"date-parts":[["2017",12,13]]}}},{"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1,"uris":["http://zotero.org/users/6345545/items/MY4HZTPS"],"itemData":{"id":361,"type":"article-journal","abstract":"Neurons in the primate dorsolateral prefrontal cortex (dlPFC) generate persistent ﬁring in the absence of sensory stimulation, the foundation of mental representation. Persistent ﬁring arises from recurrent excitation within a network of pyramidal Delay cells. Here, we examined glutamate receptor inﬂuences underlying persistent ﬁring in primate dlPFC during a spatial working memory task. Computational models predicted dependence on NMDA receptor (NMDAR) NR2B stimulation, and Delay cell persistent ﬁring was abolished by local NR2B NMDAR blockade or by systemic ketamine administration. AMPA receptors (AMPARs) contributed background depolarization to sustain network ﬁring. In contrast, many Response cells were sensitive to AMPAR blockade and increased ﬁring after systemic ketamine, indicating that models of ketamine actions should be reﬁned to reﬂect neuronal heterogeneity. The reliance of Delay cells on NMDAR may explain why insults to NMDARs in schizophrenia or Alzheimer’s disease profoundly impair cognition.","container-title":"Neuron","DOI":"10.1016/j.neuron.2012.12.032","ISSN":"08966273","issue":"4","journalAbbreviation":"Neuron","language":"en","page":"736-749","source":"DOI.org (Crossref)","title":"NMDA Receptors Subserve Persistent Neuronal Firing during Working Memory in Dorsolateral Prefrontal Cortex","volume":"77","author":[{"family":"Wang","given":"Min"},{"family":"Yang","given":"Yang"},{"family":"Wang","given":"Ching-Jung"},{"family":"Gamo","given":"Nao J."},{"family":"Jin","given":"Lu E."},{"family":"Mazer","given":"James A."},{"family":"Morrison","given":"John H."},{"family":"Wang","given":"Xiao-Jing"},{"family":"Arnsten","given":"Amy F.T."}],"issued":{"date-parts":[["2013",2]]}},"locator":"20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Brunel &amp; Wang, 2001; Compte, 2000; Constantinidis et al., 2018; Furman &amp; Wang, 2008; Hart &amp; Huk, 2020; Lo &amp; Wang, 2006; Macoveanu et al., 2006; Murray et al., 2017; Tegnér et al., 2002; M. Wang et al., 2013, p. 201;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2B2C5C42" w14:textId="77777777" w:rsidR="001E5B0F" w:rsidRDefault="001E5B0F" w:rsidP="00443316">
      <w:pPr>
        <w:spacing w:line="480" w:lineRule="auto"/>
        <w:jc w:val="both"/>
        <w:rPr>
          <w:ins w:id="531" w:author="Bo Shen" w:date="2023-03-07T14:51:00Z"/>
          <w:rFonts w:ascii="Times New Roman" w:hAnsi="Times New Roman" w:cs="Times New Roman"/>
          <w:color w:val="000000" w:themeColor="text1"/>
        </w:rPr>
      </w:pPr>
    </w:p>
    <w:p w14:paraId="5FDC1270" w14:textId="77777777" w:rsidR="001E5B0F" w:rsidRPr="0060258A" w:rsidRDefault="001E5B0F">
      <w:pPr>
        <w:spacing w:line="480" w:lineRule="auto"/>
        <w:jc w:val="center"/>
        <w:rPr>
          <w:rFonts w:ascii="Times New Roman" w:hAnsi="Times New Roman" w:cs="Times New Roman"/>
          <w:color w:val="000000" w:themeColor="text1"/>
        </w:rPr>
        <w:pPrChange w:id="532" w:author="Bo Shen" w:date="2023-03-07T14:51:00Z">
          <w:pPr>
            <w:spacing w:line="480" w:lineRule="auto"/>
            <w:jc w:val="both"/>
          </w:pPr>
        </w:pPrChange>
      </w:pPr>
      <w:ins w:id="533" w:author="Bo Shen" w:date="2023-03-07T14:51:00Z">
        <w:r>
          <w:rPr>
            <w:rFonts w:ascii="Times New Roman" w:hAnsi="Times New Roman" w:cs="Times New Roman"/>
            <w:color w:val="000000" w:themeColor="text1"/>
          </w:rPr>
          <w:t xml:space="preserve">[Insert </w:t>
        </w:r>
        <w:r w:rsidRPr="00AD262B">
          <w:rPr>
            <w:rFonts w:ascii="Times New Roman" w:hAnsi="Times New Roman" w:cs="Times New Roman"/>
            <w:b/>
            <w:bCs/>
            <w:color w:val="000000" w:themeColor="text1"/>
            <w:rPrChange w:id="534" w:author="Bo Shen" w:date="2023-03-07T14:51:00Z">
              <w:rPr>
                <w:rFonts w:ascii="Times New Roman" w:hAnsi="Times New Roman" w:cs="Times New Roman"/>
                <w:color w:val="000000" w:themeColor="text1"/>
              </w:rPr>
            </w:rPrChange>
          </w:rPr>
          <w:t>Figure 1</w:t>
        </w:r>
        <w:r>
          <w:rPr>
            <w:rFonts w:ascii="Times New Roman" w:hAnsi="Times New Roman" w:cs="Times New Roman"/>
            <w:color w:val="000000" w:themeColor="text1"/>
          </w:rPr>
          <w:t xml:space="preserve"> about here]</w:t>
        </w:r>
      </w:ins>
    </w:p>
    <w:p w14:paraId="18BC30F3" w14:textId="77777777" w:rsidR="001E5B0F" w:rsidRPr="0060258A" w:rsidDel="001700AF" w:rsidRDefault="001E5B0F" w:rsidP="00443316">
      <w:pPr>
        <w:spacing w:line="480" w:lineRule="auto"/>
        <w:jc w:val="both"/>
        <w:rPr>
          <w:del w:id="535" w:author="Bo Shen" w:date="2023-02-14T16:15:00Z"/>
          <w:rFonts w:ascii="Times New Roman" w:hAnsi="Times New Roman" w:cs="Times New Roman"/>
          <w:color w:val="000000" w:themeColor="text1"/>
        </w:rPr>
      </w:pPr>
    </w:p>
    <w:p w14:paraId="06AEA117" w14:textId="77777777" w:rsidR="001E5B0F" w:rsidRPr="0060258A" w:rsidRDefault="001E5B0F" w:rsidP="00765AD3">
      <w:pPr>
        <w:spacing w:line="480" w:lineRule="auto"/>
        <w:jc w:val="both"/>
        <w:rPr>
          <w:rFonts w:ascii="Times New Roman" w:hAnsi="Times New Roman" w:cs="Times New Roman"/>
          <w:color w:val="000000" w:themeColor="text1"/>
        </w:rPr>
      </w:pPr>
      <w:moveToRangeStart w:id="536" w:author="Bo Shen" w:date="2023-02-14T16:08:00Z" w:name="move127283337"/>
    </w:p>
    <w:p w14:paraId="7466956B" w14:textId="6337F0D4" w:rsidR="001E5B0F" w:rsidRDefault="001E5B0F" w:rsidP="00765AD3">
      <w:pPr>
        <w:spacing w:line="480" w:lineRule="auto"/>
        <w:jc w:val="both"/>
        <w:rPr>
          <w:ins w:id="537" w:author="Bo Shen" w:date="2023-02-14T16:28:00Z"/>
          <w:rFonts w:ascii="Times New Roman" w:hAnsi="Times New Roman" w:cs="Times New Roman"/>
          <w:color w:val="000000" w:themeColor="text1"/>
        </w:rPr>
      </w:pPr>
      <w:moveTo w:id="538" w:author="Bo Shen" w:date="2023-02-14T16:08:00Z">
        <w:r w:rsidRPr="0060258A">
          <w:rPr>
            <w:rFonts w:ascii="Times New Roman" w:hAnsi="Times New Roman" w:cs="Times New Roman"/>
            <w:color w:val="000000" w:themeColor="text1"/>
          </w:rPr>
          <w:t xml:space="preserve">While </w:t>
        </w:r>
      </w:moveTo>
      <w:ins w:id="539" w:author="Paul Glimcher" w:date="2023-03-08T10:59:00Z">
        <w:r w:rsidR="00A24796">
          <w:rPr>
            <w:rFonts w:ascii="Times New Roman" w:hAnsi="Times New Roman" w:cs="Times New Roman"/>
            <w:color w:val="000000" w:themeColor="text1"/>
          </w:rPr>
          <w:t xml:space="preserve">sequential </w:t>
        </w:r>
      </w:ins>
      <w:moveTo w:id="540" w:author="Bo Shen" w:date="2023-02-14T16:08:00Z">
        <w:r w:rsidRPr="0060258A">
          <w:rPr>
            <w:rFonts w:ascii="Times New Roman" w:hAnsi="Times New Roman" w:cs="Times New Roman"/>
            <w:color w:val="000000" w:themeColor="text1"/>
          </w:rPr>
          <w:t>valuation and selection processes may occur independently</w:t>
        </w:r>
        <w:del w:id="541" w:author="Paul Glimcher" w:date="2023-03-08T10:58:00Z">
          <w:r w:rsidRPr="0060258A" w:rsidDel="00A24796">
            <w:rPr>
              <w:rFonts w:ascii="Times New Roman" w:hAnsi="Times New Roman" w:cs="Times New Roman"/>
              <w:color w:val="000000" w:themeColor="text1"/>
            </w:rPr>
            <w:delText xml:space="preserve"> in different brain areas</w:delText>
          </w:r>
        </w:del>
        <w:r w:rsidRPr="0060258A">
          <w:rPr>
            <w:rFonts w:ascii="Times New Roman" w:hAnsi="Times New Roman" w:cs="Times New Roman"/>
            <w:color w:val="000000" w:themeColor="text1"/>
          </w:rPr>
          <w:t xml:space="preserve">, electrophysiological evidence shows </w:t>
        </w:r>
      </w:moveTo>
      <w:ins w:id="542" w:author="Paul Glimcher" w:date="2023-03-08T10:59:00Z">
        <w:r w:rsidR="00A24796">
          <w:rPr>
            <w:rFonts w:ascii="Times New Roman" w:hAnsi="Times New Roman" w:cs="Times New Roman"/>
            <w:color w:val="000000" w:themeColor="text1"/>
          </w:rPr>
          <w:t xml:space="preserve">sequentially </w:t>
        </w:r>
      </w:ins>
      <w:moveTo w:id="543" w:author="Bo Shen" w:date="2023-02-14T16:08:00Z">
        <w:r w:rsidRPr="0060258A">
          <w:rPr>
            <w:rFonts w:ascii="Times New Roman" w:hAnsi="Times New Roman" w:cs="Times New Roman"/>
            <w:color w:val="000000" w:themeColor="text1"/>
          </w:rPr>
          <w:t xml:space="preserve">coexisting value coding and WTA signals in </w:t>
        </w:r>
      </w:moveTo>
      <w:ins w:id="544" w:author="Paul Glimcher" w:date="2023-03-08T10:59:00Z">
        <w:r w:rsidR="00A24796">
          <w:rPr>
            <w:rFonts w:ascii="Times New Roman" w:hAnsi="Times New Roman" w:cs="Times New Roman"/>
            <w:color w:val="000000" w:themeColor="text1"/>
          </w:rPr>
          <w:t xml:space="preserve">many </w:t>
        </w:r>
      </w:ins>
      <w:moveTo w:id="545" w:author="Bo Shen" w:date="2023-02-14T16:08:00Z">
        <w:r w:rsidRPr="0060258A">
          <w:rPr>
            <w:rFonts w:ascii="Times New Roman" w:hAnsi="Times New Roman" w:cs="Times New Roman"/>
            <w:color w:val="000000" w:themeColor="text1"/>
          </w:rPr>
          <w:t xml:space="preserve">prominent decision-related circuits. When decisions are framed as action selection, such integrated representation </w:t>
        </w:r>
      </w:moveTo>
      <w:ins w:id="546" w:author="Bo Shen" w:date="2023-02-14T17:16:00Z">
        <w:r>
          <w:rPr>
            <w:rFonts w:ascii="Times New Roman" w:hAnsi="Times New Roman" w:cs="Times New Roman"/>
            <w:color w:val="000000" w:themeColor="text1"/>
          </w:rPr>
          <w:t xml:space="preserve">of values </w:t>
        </w:r>
      </w:ins>
      <w:moveTo w:id="547" w:author="Bo Shen" w:date="2023-02-14T16:08:00Z">
        <w:r w:rsidRPr="0060258A">
          <w:rPr>
            <w:rFonts w:ascii="Times New Roman" w:hAnsi="Times New Roman" w:cs="Times New Roman"/>
            <w:color w:val="000000" w:themeColor="text1"/>
          </w:rPr>
          <w:t xml:space="preserve">exists primarily in frontoparietal areas tightly linked to motor action commitment. </w:t>
        </w:r>
        <w:del w:id="548" w:author="Paul Glimcher" w:date="2023-03-08T10:59:00Z">
          <w:r w:rsidRPr="0060258A" w:rsidDel="00905732">
            <w:rPr>
              <w:rFonts w:ascii="Times New Roman" w:hAnsi="Times New Roman" w:cs="Times New Roman"/>
              <w:color w:val="000000" w:themeColor="text1"/>
            </w:rPr>
            <w:delText>For example, i</w:delText>
          </w:r>
        </w:del>
      </w:moveTo>
      <w:ins w:id="549" w:author="Paul Glimcher" w:date="2023-03-08T10:59:00Z">
        <w:r w:rsidR="00905732">
          <w:rPr>
            <w:rFonts w:ascii="Times New Roman" w:hAnsi="Times New Roman" w:cs="Times New Roman"/>
            <w:color w:val="000000" w:themeColor="text1"/>
          </w:rPr>
          <w:t>I</w:t>
        </w:r>
      </w:ins>
      <w:moveTo w:id="550" w:author="Bo Shen" w:date="2023-02-14T16:08:00Z">
        <w:r w:rsidRPr="0060258A">
          <w:rPr>
            <w:rFonts w:ascii="Times New Roman" w:hAnsi="Times New Roman" w:cs="Times New Roman"/>
            <w:color w:val="000000" w:themeColor="text1"/>
          </w:rPr>
          <w:t>n the control of eye movements, valu</w:t>
        </w:r>
      </w:moveTo>
      <w:ins w:id="551" w:author="Bo Shen" w:date="2023-02-14T17:17:00Z">
        <w:r>
          <w:rPr>
            <w:rFonts w:ascii="Times New Roman" w:hAnsi="Times New Roman" w:cs="Times New Roman"/>
            <w:color w:val="000000" w:themeColor="text1"/>
          </w:rPr>
          <w:t>ation</w:t>
        </w:r>
      </w:ins>
      <w:moveTo w:id="552" w:author="Bo Shen" w:date="2023-02-14T16:08:00Z">
        <w:del w:id="553" w:author="Bo Shen" w:date="2023-02-14T17:17:00Z">
          <w:r w:rsidRPr="0060258A" w:rsidDel="00640061">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and selection dynamics coexist in multiple brain regions including LIP</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amp; Glimcher, 2010; Roitman &amp; Shadlen, 2002; Rori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frontal eye field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moveTo>
      <w:r w:rsidR="00EA1839">
        <w:rPr>
          <w:rFonts w:ascii="Times New Roman" w:hAnsi="Times New Roman" w:cs="Times New Roman"/>
          <w:color w:val="000000" w:themeColor="text1"/>
        </w:rPr>
        <w:instrText xml:space="preserve"> ADDIN ZOTERO_ITEM CSL_CITATION {"citationID":"AKsjSquh","properties":{"formattedCitation":"(Ding &amp; Gold, 2012; J.-N. Kim &amp; Shadlen, 1999; Roesch &amp; Olson, 2003)","plainCitation":"(Ding &amp; Gold, 2012; J.-N.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moveTo w:id="554" w:author="Bo Shen" w:date="2023-02-14T16:08:00Z">
        <w:r w:rsidRPr="0060258A">
          <w:rPr>
            <w:rFonts w:ascii="Times New Roman" w:hAnsi="Times New Roman" w:cs="Times New Roman"/>
            <w:color w:val="000000" w:themeColor="text1"/>
          </w:rPr>
          <w:fldChar w:fldCharType="separate"/>
        </w:r>
      </w:moveTo>
      <w:r w:rsidR="00EA1839">
        <w:rPr>
          <w:rFonts w:ascii="Times New Roman" w:hAnsi="Times New Roman" w:cs="Times New Roman"/>
          <w:color w:val="000000" w:themeColor="text1"/>
        </w:rPr>
        <w:t>(Ding &amp; Gold, 2012; J.-N. Kim &amp; Shadlen, 1999; Roesch &amp; Olson, 2003)</w:t>
      </w:r>
      <w:moveTo w:id="555" w:author="Bo Shen" w:date="2023-02-14T16:08: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superior colliculu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sso &amp; Wurtz, 1997, 1998; Horwitz et al., 2004; Horwitz &amp; Newsome, 1999;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ubanek et al., 2015; Rajalingham et al., 2014; Snyder et al., 199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dorsal pre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isek &amp; Kalaska, 2005; Pastor-Bernier &amp; Cisek, 2011; Thura &amp; Cisek,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imary 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Thura &amp; Cisek, 2014,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otably, when examined, contextual value coding during a decision typically arises after initial absolute value coding</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4; Pastor-Bernier &amp; Cisek,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To>
      <w:ins w:id="556" w:author="Bo Shen" w:date="2023-02-14T16:11:00Z">
        <w:r>
          <w:rPr>
            <w:rFonts w:ascii="Times New Roman" w:hAnsi="Times New Roman" w:cs="Times New Roman"/>
            <w:color w:val="000000" w:themeColor="text1"/>
          </w:rPr>
          <w:t xml:space="preserve"> </w:t>
        </w:r>
      </w:ins>
    </w:p>
    <w:p w14:paraId="1E7F0E34" w14:textId="77777777" w:rsidR="001E5B0F" w:rsidRDefault="001E5B0F" w:rsidP="00765AD3">
      <w:pPr>
        <w:spacing w:line="480" w:lineRule="auto"/>
        <w:jc w:val="both"/>
        <w:rPr>
          <w:ins w:id="557" w:author="Bo Shen" w:date="2023-02-14T16:28:00Z"/>
          <w:rFonts w:ascii="Times New Roman" w:hAnsi="Times New Roman" w:cs="Times New Roman"/>
          <w:color w:val="000000" w:themeColor="text1"/>
        </w:rPr>
      </w:pPr>
    </w:p>
    <w:p w14:paraId="0B509CC3" w14:textId="1CB7A311" w:rsidR="001E5B0F" w:rsidRPr="0060258A" w:rsidDel="00765AD3" w:rsidRDefault="001E5B0F">
      <w:pPr>
        <w:spacing w:line="480" w:lineRule="auto"/>
        <w:jc w:val="both"/>
        <w:rPr>
          <w:del w:id="558" w:author="Bo Shen" w:date="2023-02-14T16:11:00Z"/>
          <w:rFonts w:ascii="Times New Roman" w:hAnsi="Times New Roman" w:cs="Times New Roman"/>
          <w:color w:val="000000" w:themeColor="text1"/>
        </w:rPr>
      </w:pPr>
      <w:ins w:id="559" w:author="Bo Shen" w:date="2023-02-14T16:28:00Z">
        <w:r>
          <w:rPr>
            <w:rFonts w:ascii="Times New Roman" w:hAnsi="Times New Roman" w:cs="Times New Roman"/>
            <w:color w:val="000000" w:themeColor="text1"/>
          </w:rPr>
          <w:lastRenderedPageBreak/>
          <w:t xml:space="preserve">Despite </w:t>
        </w:r>
        <w:r w:rsidRPr="0060258A">
          <w:rPr>
            <w:rFonts w:ascii="Times New Roman" w:hAnsi="Times New Roman" w:cs="Times New Roman"/>
            <w:color w:val="000000" w:themeColor="text1"/>
          </w:rPr>
          <w:t xml:space="preserve">electrophysiological evidence </w:t>
        </w:r>
        <w:del w:id="560" w:author="Kenway" w:date="2023-02-15T10:35:00Z">
          <w:r w:rsidRPr="0060258A" w:rsidDel="00923B56">
            <w:rPr>
              <w:rFonts w:ascii="Times New Roman" w:hAnsi="Times New Roman" w:cs="Times New Roman"/>
              <w:color w:val="000000" w:themeColor="text1"/>
            </w:rPr>
            <w:delText>shows</w:delText>
          </w:r>
        </w:del>
      </w:ins>
      <w:ins w:id="561" w:author="Kenway" w:date="2023-02-15T10:35:00Z">
        <w:r>
          <w:rPr>
            <w:rFonts w:ascii="Times New Roman" w:hAnsi="Times New Roman" w:cs="Times New Roman"/>
            <w:color w:val="000000" w:themeColor="text1"/>
          </w:rPr>
          <w:t>for</w:t>
        </w:r>
      </w:ins>
      <w:ins w:id="562" w:author="Bo Shen" w:date="2023-02-14T16:28:00Z">
        <w:r w:rsidRPr="0060258A">
          <w:rPr>
            <w:rFonts w:ascii="Times New Roman" w:hAnsi="Times New Roman" w:cs="Times New Roman"/>
            <w:color w:val="000000" w:themeColor="text1"/>
          </w:rPr>
          <w:t xml:space="preserve"> </w:t>
        </w:r>
      </w:ins>
      <w:ins w:id="563" w:author="Paul Glimcher" w:date="2023-03-08T11:01:00Z">
        <w:r w:rsidR="00905732">
          <w:rPr>
            <w:rFonts w:ascii="Times New Roman" w:hAnsi="Times New Roman" w:cs="Times New Roman"/>
            <w:color w:val="000000" w:themeColor="text1"/>
          </w:rPr>
          <w:t xml:space="preserve">sequentially </w:t>
        </w:r>
      </w:ins>
      <w:ins w:id="564" w:author="Bo Shen" w:date="2023-02-14T17:32:00Z">
        <w:r>
          <w:rPr>
            <w:rFonts w:ascii="Times New Roman" w:hAnsi="Times New Roman" w:cs="Times New Roman"/>
            <w:color w:val="000000" w:themeColor="text1"/>
          </w:rPr>
          <w:t xml:space="preserve">coexisting </w:t>
        </w:r>
      </w:ins>
      <w:ins w:id="565" w:author="Kenway" w:date="2023-02-15T10:35:00Z">
        <w:r>
          <w:rPr>
            <w:rFonts w:ascii="Times New Roman" w:hAnsi="Times New Roman" w:cs="Times New Roman"/>
            <w:color w:val="000000" w:themeColor="text1"/>
          </w:rPr>
          <w:t xml:space="preserve">relative </w:t>
        </w:r>
      </w:ins>
      <w:ins w:id="566" w:author="Bo Shen" w:date="2023-02-14T17:32:00Z">
        <w:del w:id="567" w:author="Kenway" w:date="2023-02-15T10:33:00Z">
          <w:r w:rsidDel="00923B56">
            <w:rPr>
              <w:rFonts w:ascii="Times New Roman" w:hAnsi="Times New Roman" w:cs="Times New Roman"/>
              <w:color w:val="000000" w:themeColor="text1"/>
            </w:rPr>
            <w:delText>of</w:delText>
          </w:r>
        </w:del>
      </w:ins>
      <w:ins w:id="568" w:author="Bo Shen" w:date="2023-02-14T16:28:00Z">
        <w:del w:id="569" w:author="Kenway" w:date="2023-02-15T10:33:00Z">
          <w:r w:rsidDel="00923B56">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value coding and WTA signals in prominent decision-related circuits</w:t>
        </w:r>
        <w:r>
          <w:rPr>
            <w:rFonts w:ascii="Times New Roman" w:hAnsi="Times New Roman" w:cs="Times New Roman"/>
            <w:color w:val="000000" w:themeColor="text1"/>
          </w:rPr>
          <w:t>,</w:t>
        </w:r>
        <w:r w:rsidRPr="00765AD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no current model integrates both properties within a single </w:t>
        </w:r>
        <w:del w:id="570" w:author="Paul Glimcher" w:date="2023-03-08T11:01:00Z">
          <w:r w:rsidRPr="0060258A" w:rsidDel="00905732">
            <w:rPr>
              <w:rFonts w:ascii="Times New Roman" w:hAnsi="Times New Roman" w:cs="Times New Roman"/>
              <w:color w:val="000000" w:themeColor="text1"/>
            </w:rPr>
            <w:delText xml:space="preserve">unified </w:delText>
          </w:r>
        </w:del>
        <w:r w:rsidRPr="0060258A">
          <w:rPr>
            <w:rFonts w:ascii="Times New Roman" w:hAnsi="Times New Roman" w:cs="Times New Roman"/>
            <w:color w:val="000000" w:themeColor="text1"/>
          </w:rPr>
          <w:t>circuit.</w:t>
        </w:r>
        <w:r>
          <w:rPr>
            <w:rFonts w:ascii="Times New Roman" w:hAnsi="Times New Roman" w:cs="Times New Roman"/>
            <w:color w:val="000000" w:themeColor="text1"/>
          </w:rPr>
          <w:t xml:space="preserve"> </w:t>
        </w:r>
      </w:ins>
    </w:p>
    <w:moveToRangeEnd w:id="536"/>
    <w:p w14:paraId="2E9A9D56" w14:textId="66918BBC" w:rsidR="001E5B0F" w:rsidRPr="0060258A" w:rsidDel="00B01A68" w:rsidRDefault="001E5B0F" w:rsidP="00765AD3">
      <w:pPr>
        <w:spacing w:line="480" w:lineRule="auto"/>
        <w:jc w:val="both"/>
        <w:rPr>
          <w:del w:id="571" w:author="Bo Shen" w:date="2023-02-14T17:35:00Z"/>
          <w:rFonts w:ascii="Times New Roman" w:hAnsi="Times New Roman" w:cs="Times New Roman"/>
          <w:color w:val="000000" w:themeColor="text1"/>
        </w:rPr>
      </w:pPr>
      <w:del w:id="572" w:author="Bo Shen" w:date="2023-02-14T16:11:00Z">
        <w:r w:rsidRPr="0060258A" w:rsidDel="00765AD3">
          <w:rPr>
            <w:rFonts w:ascii="Times New Roman" w:hAnsi="Times New Roman" w:cs="Times New Roman"/>
            <w:color w:val="000000" w:themeColor="text1"/>
          </w:rPr>
          <w:delText xml:space="preserve">Despite the existence of prominent models for normalized valuation and WTA selection, </w:delText>
        </w:r>
      </w:del>
      <w:del w:id="573" w:author="Bo Shen" w:date="2023-02-14T16:09:00Z">
        <w:r w:rsidRPr="0060258A" w:rsidDel="00765AD3">
          <w:rPr>
            <w:rFonts w:ascii="Times New Roman" w:hAnsi="Times New Roman" w:cs="Times New Roman"/>
            <w:color w:val="000000" w:themeColor="text1"/>
          </w:rPr>
          <w:delText xml:space="preserve">no current model integrates both properties within a single unified circuit. </w:delText>
        </w:r>
      </w:del>
      <w:r w:rsidRPr="0060258A">
        <w:rPr>
          <w:rFonts w:ascii="Times New Roman" w:hAnsi="Times New Roman" w:cs="Times New Roman"/>
          <w:color w:val="000000" w:themeColor="text1"/>
        </w:rPr>
        <w:t>The</w:t>
      </w:r>
      <w:del w:id="574" w:author="Paul Glimcher" w:date="2023-03-08T11:02:00Z">
        <w:r w:rsidRPr="0060258A" w:rsidDel="00317DE4">
          <w:rPr>
            <w:rFonts w:ascii="Times New Roman" w:hAnsi="Times New Roman" w:cs="Times New Roman"/>
            <w:color w:val="000000" w:themeColor="text1"/>
          </w:rPr>
          <w:delText xml:space="preserve"> current</w:delText>
        </w:r>
      </w:del>
      <w:r w:rsidRPr="0060258A">
        <w:rPr>
          <w:rFonts w:ascii="Times New Roman" w:hAnsi="Times New Roman" w:cs="Times New Roman"/>
          <w:color w:val="000000" w:themeColor="text1"/>
        </w:rPr>
        <w:t xml:space="preserve"> DNM cannot capture late-stage choice dynamics because it lacks a mechanism for WTA competition</w:t>
      </w:r>
      <w:del w:id="575" w:author="Bo Shen" w:date="2023-02-14T17:33:00Z">
        <w:r w:rsidRPr="0060258A" w:rsidDel="00B01A68">
          <w:rPr>
            <w:rFonts w:ascii="Times New Roman" w:hAnsi="Times New Roman" w:cs="Times New Roman"/>
            <w:color w:val="000000" w:themeColor="text1"/>
          </w:rPr>
          <w:delText xml:space="preserve"> and categorical choice</w:delText>
        </w:r>
      </w:del>
      <w:r w:rsidRPr="0060258A">
        <w:rPr>
          <w:rFonts w:ascii="Times New Roman" w:hAnsi="Times New Roman" w:cs="Times New Roman"/>
          <w:color w:val="000000" w:themeColor="text1"/>
        </w:rPr>
        <w:t>. Similarly</w:t>
      </w:r>
      <w:del w:id="576" w:author="Bo Shen" w:date="2023-02-14T16:12:00Z">
        <w:r w:rsidRPr="0060258A" w:rsidDel="00765AD3">
          <w:rPr>
            <w:rFonts w:ascii="Times New Roman" w:hAnsi="Times New Roman" w:cs="Times New Roman"/>
            <w:color w:val="000000" w:themeColor="text1"/>
          </w:rPr>
          <w:delText>, due to the lack of structured lateral inhibition</w:delText>
        </w:r>
      </w:del>
      <w:r w:rsidRPr="0060258A">
        <w:rPr>
          <w:rFonts w:ascii="Times New Roman" w:hAnsi="Times New Roman" w:cs="Times New Roman"/>
          <w:color w:val="000000" w:themeColor="text1"/>
        </w:rPr>
        <w:t>, RNMs typically neither exhibit contextual value coding nor predict contextual choice patterns</w:t>
      </w:r>
      <w:ins w:id="577" w:author="Bo Shen" w:date="2023-02-14T16:1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iNSHu4k","properties":{"formattedCitation":"(X.-J. Wang, 2012)","plainCitation":"(X.-J. Wang, 2012)","noteIndex":0},"citationItems":[{"id":637,"uris":["http://zotero.org/users/6345545/items/ZJIVBDCJ"],"itemData":{"id":637,"type":"article-journal","abstract":"In this review, I briefly summarize current neurobiological studies of decision-making that bear on two general themes. The first focuses on the nature of neural representation and dynamics in a decision circuit. Experimental and computational results suggest that ramping-to-threshold in the temporal domain and trajectory of population activity in the state space represent a duality of perspectives on a decision process. Moreover, a decision circuit can display several different dynamical regimes, such as the ramping mode and the jumping mode with distinct defining properties. The second is concerned with the relationship between biologically-based mechanistic models and normative-type models. A fruitful interplay between experiments and these models at different levels of abstraction have enabled investigators to pose increasingly refined questions and gain new insights into the neural basis of decision-making. In particular, recent work on multi-alternative decisions suggests that deviations from rational models of choice behavior can be explained by established neural mechanisms.","collection-title":"Decision making","container-title":"Current Opinion in Neurobiology","DOI":"10.1016/j.conb.2012.08.006","ISSN":"0959-4388","issue":"6","journalAbbreviation":"Current Opinion in Neurobiology","language":"en","page":"1039-1046","source":"ScienceDirect","title":"Neural dynamics and circuit mechanisms of decision-making","volume":"22","author":[{"family":"Wang","given":"Xiao-Jing"}],"issued":{"date-parts":[["2012",1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12)</w:t>
      </w:r>
      <w:r w:rsidRPr="0060258A">
        <w:rPr>
          <w:rFonts w:ascii="Times New Roman" w:hAnsi="Times New Roman" w:cs="Times New Roman"/>
          <w:color w:val="000000" w:themeColor="text1"/>
        </w:rPr>
        <w:fldChar w:fldCharType="end"/>
      </w:r>
      <w:ins w:id="578" w:author="Bo Shen" w:date="2023-02-14T16:12:00Z">
        <w:r w:rsidRPr="0060258A">
          <w:rPr>
            <w:rFonts w:ascii="Times New Roman" w:hAnsi="Times New Roman" w:cs="Times New Roman"/>
            <w:color w:val="000000" w:themeColor="text1"/>
          </w:rPr>
          <w:t>, due to the lack of structured lateral inhibition</w:t>
        </w:r>
      </w:ins>
      <w:r w:rsidRPr="0060258A">
        <w:rPr>
          <w:rFonts w:ascii="Times New Roman" w:hAnsi="Times New Roman" w:cs="Times New Roman"/>
          <w:color w:val="000000" w:themeColor="text1"/>
        </w:rPr>
        <w:t xml:space="preserve">. </w:t>
      </w:r>
      <w:del w:id="579" w:author="Bo Shen" w:date="2023-02-14T17:34:00Z">
        <w:r w:rsidRPr="0060258A" w:rsidDel="00B01A68">
          <w:rPr>
            <w:rFonts w:ascii="Times New Roman" w:hAnsi="Times New Roman" w:cs="Times New Roman"/>
            <w:color w:val="000000" w:themeColor="text1"/>
          </w:rPr>
          <w:delText>Thus, existing DNM and RNM models highlight a need for an integrated decision model that explains both the normalized value coding and option selection seen in the same single brain regions.</w:delText>
        </w:r>
      </w:del>
      <w:ins w:id="580" w:author="Bo Shen" w:date="2023-02-14T17:34:00Z">
        <w:r>
          <w:rPr>
            <w:rFonts w:ascii="Times New Roman" w:hAnsi="Times New Roman" w:cs="Times New Roman"/>
            <w:color w:val="000000" w:themeColor="text1"/>
          </w:rPr>
          <w:t xml:space="preserve">Here we propose that disinhibition is a biological plausible solution to </w:t>
        </w:r>
      </w:ins>
      <w:ins w:id="581" w:author="Bo Shen" w:date="2023-02-14T17:35:00Z">
        <w:r w:rsidRPr="0060258A">
          <w:rPr>
            <w:rFonts w:ascii="Times New Roman" w:hAnsi="Times New Roman" w:cs="Times New Roman"/>
            <w:color w:val="000000" w:themeColor="text1"/>
          </w:rPr>
          <w:t>unify these key features of decision-making</w:t>
        </w:r>
        <w:r>
          <w:rPr>
            <w:rFonts w:ascii="Times New Roman" w:hAnsi="Times New Roman" w:cs="Times New Roman"/>
            <w:color w:val="000000" w:themeColor="text1"/>
          </w:rPr>
          <w:t xml:space="preserve"> into a single </w:t>
        </w:r>
      </w:ins>
      <w:ins w:id="582" w:author="Bo Shen" w:date="2023-03-07T15:25:00Z">
        <w:r w:rsidR="00EA5026">
          <w:rPr>
            <w:rFonts w:ascii="Times New Roman" w:hAnsi="Times New Roman" w:cs="Times New Roman"/>
            <w:color w:val="000000" w:themeColor="text1"/>
          </w:rPr>
          <w:t>circuit</w:t>
        </w:r>
      </w:ins>
      <w:ins w:id="583" w:author="Bo Shen" w:date="2023-02-14T17:35:00Z">
        <w:r>
          <w:rPr>
            <w:rFonts w:ascii="Times New Roman" w:hAnsi="Times New Roman" w:cs="Times New Roman"/>
            <w:color w:val="000000" w:themeColor="text1"/>
          </w:rPr>
          <w:t xml:space="preserve">. </w:t>
        </w:r>
      </w:ins>
    </w:p>
    <w:p w14:paraId="7C92C46E" w14:textId="0984A7A3" w:rsidR="001E5B0F" w:rsidRPr="0060258A" w:rsidRDefault="001E5B0F" w:rsidP="001700AF">
      <w:pPr>
        <w:spacing w:line="480" w:lineRule="auto"/>
        <w:jc w:val="both"/>
        <w:rPr>
          <w:ins w:id="584" w:author="Bo Shen" w:date="2023-02-14T16:14:00Z"/>
          <w:rFonts w:ascii="Times New Roman" w:hAnsi="Times New Roman" w:cs="Times New Roman"/>
          <w:color w:val="000000" w:themeColor="text1"/>
        </w:rPr>
      </w:pPr>
      <w:ins w:id="585" w:author="Bo Shen" w:date="2023-02-14T17:35:00Z">
        <w:r>
          <w:rPr>
            <w:rFonts w:ascii="Times New Roman" w:hAnsi="Times New Roman" w:cs="Times New Roman"/>
            <w:color w:val="000000" w:themeColor="text1"/>
          </w:rPr>
          <w:t>W</w:t>
        </w:r>
      </w:ins>
      <w:ins w:id="586" w:author="Bo Shen" w:date="2023-02-14T16:14:00Z">
        <w:r w:rsidRPr="0060258A">
          <w:rPr>
            <w:rFonts w:ascii="Times New Roman" w:hAnsi="Times New Roman" w:cs="Times New Roman"/>
            <w:color w:val="000000" w:themeColor="text1"/>
          </w:rPr>
          <w:t xml:space="preserve">e develop and characterize a novel biological circuit consisting of three neuronal types </w:t>
        </w:r>
      </w:ins>
      <w:ins w:id="587" w:author="Paul Glimcher" w:date="2023-03-08T11:02:00Z">
        <w:r w:rsidR="00317DE4">
          <w:rPr>
            <w:rFonts w:ascii="Times New Roman" w:hAnsi="Times New Roman" w:cs="Times New Roman"/>
            <w:color w:val="000000" w:themeColor="text1"/>
          </w:rPr>
          <w:t>which critically include a</w:t>
        </w:r>
      </w:ins>
      <w:ins w:id="588" w:author="Bo Shen" w:date="2023-02-14T16:14:00Z">
        <w:del w:id="589" w:author="Paul Glimcher" w:date="2023-03-08T11:02:00Z">
          <w:r w:rsidRPr="0060258A" w:rsidDel="00317DE4">
            <w:rPr>
              <w:rFonts w:ascii="Times New Roman" w:hAnsi="Times New Roman" w:cs="Times New Roman"/>
              <w:color w:val="000000" w:themeColor="text1"/>
            </w:rPr>
            <w:delText>including</w:delText>
          </w:r>
        </w:del>
        <w:r w:rsidRPr="0060258A">
          <w:rPr>
            <w:rFonts w:ascii="Times New Roman" w:hAnsi="Times New Roman" w:cs="Times New Roman"/>
            <w:color w:val="000000" w:themeColor="text1"/>
          </w:rPr>
          <w:t xml:space="preserve"> </w:t>
        </w:r>
      </w:ins>
      <w:ins w:id="590" w:author="Paul Glimcher" w:date="2023-03-08T11:02:00Z">
        <w:r w:rsidR="00317DE4">
          <w:rPr>
            <w:rFonts w:ascii="Times New Roman" w:hAnsi="Times New Roman" w:cs="Times New Roman"/>
            <w:color w:val="000000" w:themeColor="text1"/>
          </w:rPr>
          <w:t xml:space="preserve">form of </w:t>
        </w:r>
      </w:ins>
      <w:ins w:id="591" w:author="Bo Shen" w:date="2023-02-14T16:14:00Z">
        <w:r w:rsidRPr="0060258A">
          <w:rPr>
            <w:rFonts w:ascii="Times New Roman" w:hAnsi="Times New Roman" w:cs="Times New Roman"/>
            <w:color w:val="000000" w:themeColor="text1"/>
          </w:rPr>
          <w:t xml:space="preserve">local disinhibition. </w:t>
        </w:r>
        <w:del w:id="592" w:author="Paul Glimcher" w:date="2023-03-08T11:03:00Z">
          <w:r w:rsidRPr="0060258A" w:rsidDel="00317DE4">
            <w:rPr>
              <w:rFonts w:ascii="Times New Roman" w:hAnsi="Times New Roman" w:cs="Times New Roman"/>
              <w:color w:val="000000" w:themeColor="text1"/>
            </w:rPr>
            <w:delText>At its core, t</w:delText>
          </w:r>
        </w:del>
      </w:ins>
      <w:ins w:id="593" w:author="Paul Glimcher" w:date="2023-03-08T11:03:00Z">
        <w:r w:rsidR="00317DE4">
          <w:rPr>
            <w:rFonts w:ascii="Times New Roman" w:hAnsi="Times New Roman" w:cs="Times New Roman"/>
            <w:color w:val="000000" w:themeColor="text1"/>
          </w:rPr>
          <w:t>T</w:t>
        </w:r>
      </w:ins>
      <w:ins w:id="594" w:author="Bo Shen" w:date="2023-02-14T16:14:00Z">
        <w:r w:rsidRPr="0060258A">
          <w:rPr>
            <w:rFonts w:ascii="Times New Roman" w:hAnsi="Times New Roman" w:cs="Times New Roman"/>
            <w:color w:val="000000" w:themeColor="text1"/>
          </w:rPr>
          <w:t>his model hybridizes the architectural features of divisive gain control and recurrent self-excitation used in existing models, but utilizes disinhibition</w:t>
        </w:r>
      </w:ins>
      <w:ins w:id="595" w:author="Paul Glimcher" w:date="2023-03-08T11:03:00Z">
        <w:r w:rsidR="00317DE4">
          <w:rPr>
            <w:rFonts w:ascii="Times New Roman" w:hAnsi="Times New Roman" w:cs="Times New Roman"/>
            <w:color w:val="000000" w:themeColor="text1"/>
          </w:rPr>
          <w:t>,</w:t>
        </w:r>
      </w:ins>
      <w:ins w:id="596" w:author="Bo Shen" w:date="2023-02-14T16:14:00Z">
        <w:r w:rsidRPr="0060258A">
          <w:rPr>
            <w:rFonts w:ascii="Times New Roman" w:hAnsi="Times New Roman" w:cs="Times New Roman"/>
            <w:color w:val="000000" w:themeColor="text1"/>
          </w:rPr>
          <w:t xml:space="preserve"> rather than the commonly-assumed pooled inhibition</w:t>
        </w:r>
      </w:ins>
      <w:ins w:id="597" w:author="Paul Glimcher" w:date="2023-03-08T11:03:00Z">
        <w:r w:rsidR="00317DE4">
          <w:rPr>
            <w:rFonts w:ascii="Times New Roman" w:hAnsi="Times New Roman" w:cs="Times New Roman"/>
            <w:color w:val="000000" w:themeColor="text1"/>
          </w:rPr>
          <w:t>,</w:t>
        </w:r>
      </w:ins>
      <w:ins w:id="598" w:author="Bo Shen" w:date="2023-02-14T16:14:00Z">
        <w:r w:rsidRPr="0060258A">
          <w:rPr>
            <w:rFonts w:ascii="Times New Roman" w:hAnsi="Times New Roman" w:cs="Times New Roman"/>
            <w:color w:val="000000" w:themeColor="text1"/>
          </w:rPr>
          <w:t xml:space="preserve"> to implement competition. We find that </w:t>
        </w:r>
      </w:ins>
      <w:ins w:id="599" w:author="Bo Shen" w:date="2023-02-14T16:33:00Z">
        <w:r>
          <w:rPr>
            <w:rFonts w:ascii="Times New Roman" w:hAnsi="Times New Roman" w:cs="Times New Roman"/>
            <w:color w:val="000000" w:themeColor="text1"/>
          </w:rPr>
          <w:t>the disinhibition-based</w:t>
        </w:r>
      </w:ins>
      <w:ins w:id="600" w:author="Bo Shen" w:date="2023-02-14T16:14:00Z">
        <w:r w:rsidRPr="0060258A">
          <w:rPr>
            <w:rFonts w:ascii="Times New Roman" w:hAnsi="Times New Roman" w:cs="Times New Roman"/>
            <w:color w:val="000000" w:themeColor="text1"/>
          </w:rPr>
          <w:t xml:space="preserve"> model unifies multiple characteristics of decision activity including normalized value coding, WTA choice, and working memory. </w:t>
        </w:r>
        <w:del w:id="601" w:author="Paul Glimcher" w:date="2023-03-08T11:03:00Z">
          <w:r w:rsidRPr="0060258A" w:rsidDel="00317DE4">
            <w:rPr>
              <w:rFonts w:ascii="Times New Roman" w:hAnsi="Times New Roman" w:cs="Times New Roman"/>
              <w:color w:val="000000" w:themeColor="text1"/>
            </w:rPr>
            <w:delText>Moreover, a</w:delText>
          </w:r>
        </w:del>
      </w:ins>
      <w:ins w:id="602" w:author="Paul Glimcher" w:date="2023-03-08T11:03:00Z">
        <w:r w:rsidR="00317DE4">
          <w:rPr>
            <w:rFonts w:ascii="Times New Roman" w:hAnsi="Times New Roman" w:cs="Times New Roman"/>
            <w:color w:val="000000" w:themeColor="text1"/>
          </w:rPr>
          <w:t>A</w:t>
        </w:r>
      </w:ins>
      <w:ins w:id="603" w:author="Bo Shen" w:date="2023-02-14T16:14:00Z">
        <w:r w:rsidRPr="0060258A">
          <w:rPr>
            <w:rFonts w:ascii="Times New Roman" w:hAnsi="Times New Roman" w:cs="Times New Roman"/>
            <w:color w:val="000000" w:themeColor="text1"/>
          </w:rPr>
          <w:t xml:space="preserve"> top-down gating signal operating via this disinhibition enables the model to </w:t>
        </w:r>
      </w:ins>
      <w:ins w:id="604" w:author="Bo Shen" w:date="2023-02-14T16:35:00Z">
        <w:r>
          <w:rPr>
            <w:rFonts w:ascii="Times New Roman" w:hAnsi="Times New Roman" w:cs="Times New Roman"/>
            <w:color w:val="000000" w:themeColor="text1"/>
          </w:rPr>
          <w:t xml:space="preserve">switch between the states of value representation and WTA selection, </w:t>
        </w:r>
      </w:ins>
      <w:ins w:id="605" w:author="Paul Glimcher" w:date="2023-03-08T11:03:00Z">
        <w:r w:rsidR="00317DE4">
          <w:rPr>
            <w:rFonts w:ascii="Times New Roman" w:hAnsi="Times New Roman" w:cs="Times New Roman"/>
            <w:color w:val="000000" w:themeColor="text1"/>
          </w:rPr>
          <w:t xml:space="preserve">and to </w:t>
        </w:r>
      </w:ins>
      <w:ins w:id="606" w:author="Bo Shen" w:date="2023-02-14T16:14:00Z">
        <w:r w:rsidRPr="0060258A">
          <w:rPr>
            <w:rFonts w:ascii="Times New Roman" w:hAnsi="Times New Roman" w:cs="Times New Roman"/>
            <w:color w:val="000000" w:themeColor="text1"/>
          </w:rPr>
          <w:t>reproduce decision activity in a range of experimental paradigms with diverse task timing and activity dynamics.</w:t>
        </w:r>
      </w:ins>
      <w:ins w:id="607" w:author="Bo Shen" w:date="2023-02-14T16:36:00Z">
        <w:r w:rsidRPr="00EC3BD6">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ese findings suggest that local disinhibition provides a robust, biologically plausible integration of normalization and WTA selection in a single circuit architecture.</w:t>
        </w:r>
      </w:ins>
    </w:p>
    <w:p w14:paraId="2586A826" w14:textId="77777777" w:rsidR="001E5B0F" w:rsidRPr="0060258A" w:rsidDel="009D63DF" w:rsidRDefault="001E5B0F" w:rsidP="00443316">
      <w:pPr>
        <w:spacing w:line="480" w:lineRule="auto"/>
        <w:jc w:val="both"/>
        <w:rPr>
          <w:del w:id="608" w:author="Bo Shen" w:date="2023-03-07T15:28:00Z"/>
          <w:rFonts w:ascii="Times New Roman" w:hAnsi="Times New Roman" w:cs="Times New Roman"/>
          <w:color w:val="000000" w:themeColor="text1"/>
        </w:rPr>
      </w:pPr>
    </w:p>
    <w:p w14:paraId="39ED7AC5" w14:textId="77777777" w:rsidR="001E5B0F" w:rsidRPr="0060258A" w:rsidDel="00454898" w:rsidRDefault="001E5B0F" w:rsidP="00443316">
      <w:pPr>
        <w:spacing w:line="480" w:lineRule="auto"/>
        <w:jc w:val="both"/>
        <w:rPr>
          <w:del w:id="609" w:author="Bo Shen" w:date="2023-02-14T16:39:00Z"/>
          <w:rFonts w:ascii="Times New Roman" w:hAnsi="Times New Roman" w:cs="Times New Roman"/>
          <w:color w:val="000000" w:themeColor="text1"/>
        </w:rPr>
      </w:pPr>
      <w:del w:id="610" w:author="Bo Shen" w:date="2023-03-07T14:50:00Z">
        <w:r w:rsidRPr="0060258A" w:rsidDel="00AD262B">
          <w:rPr>
            <w:noProof/>
            <w:color w:val="000000" w:themeColor="text1"/>
            <w:lang w:eastAsia="en-US"/>
          </w:rPr>
          <mc:AlternateContent>
            <mc:Choice Requires="wps">
              <w:drawing>
                <wp:inline distT="0" distB="0" distL="0" distR="0" wp14:anchorId="51420BD2" wp14:editId="6DCC5014">
                  <wp:extent cx="5943600" cy="8069580"/>
                  <wp:effectExtent l="0" t="0" r="12700" b="7620"/>
                  <wp:docPr id="9" name="Text Box 9"/>
                  <wp:cNvGraphicFramePr/>
                  <a:graphic xmlns:a="http://schemas.openxmlformats.org/drawingml/2006/main">
                    <a:graphicData uri="http://schemas.microsoft.com/office/word/2010/wordprocessingShape">
                      <wps:wsp>
                        <wps:cNvSpPr txBox="1"/>
                        <wps:spPr>
                          <a:xfrm>
                            <a:off x="0" y="0"/>
                            <a:ext cx="5943600" cy="8069580"/>
                          </a:xfrm>
                          <a:prstGeom prst="rect">
                            <a:avLst/>
                          </a:prstGeom>
                          <a:solidFill>
                            <a:schemeClr val="lt1"/>
                          </a:solidFill>
                          <a:ln w="6350">
                            <a:solidFill>
                              <a:prstClr val="black"/>
                            </a:solidFill>
                          </a:ln>
                        </wps:spPr>
                        <wps:txbx>
                          <w:txbxContent>
                            <w:p w14:paraId="0779AAD0" w14:textId="77777777" w:rsidR="001E5B0F" w:rsidRDefault="001E5B0F" w:rsidP="00443316">
                              <w:pPr>
                                <w:keepNext/>
                                <w:spacing w:line="480" w:lineRule="auto"/>
                                <w:jc w:val="center"/>
                              </w:pPr>
                            </w:p>
                            <w:p w14:paraId="619AA622" w14:textId="77777777" w:rsidR="001E5B0F" w:rsidDel="00AD262B" w:rsidRDefault="001E5B0F" w:rsidP="00443316">
                              <w:pPr>
                                <w:keepNext/>
                                <w:spacing w:line="480" w:lineRule="auto"/>
                                <w:jc w:val="center"/>
                                <w:rPr>
                                  <w:del w:id="611" w:author="Bo Shen" w:date="2023-03-07T14:49:00Z"/>
                                </w:rPr>
                              </w:pPr>
                              <w:del w:id="612" w:author="Bo Shen" w:date="2023-03-07T14:49:00Z">
                                <w:r w:rsidDel="00AD262B">
                                  <w:rPr>
                                    <w:noProof/>
                                    <w:lang w:eastAsia="en-US"/>
                                  </w:rPr>
                                  <w:drawing>
                                    <wp:inline distT="0" distB="0" distL="0" distR="0" wp14:anchorId="01BC28E8" wp14:editId="2A79ECBA">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9"/>
                                              <a:stretch>
                                                <a:fillRect/>
                                              </a:stretch>
                                            </pic:blipFill>
                                            <pic:spPr>
                                              <a:xfrm>
                                                <a:off x="0" y="0"/>
                                                <a:ext cx="5250360" cy="4596309"/>
                                              </a:xfrm>
                                              <a:prstGeom prst="rect">
                                                <a:avLst/>
                                              </a:prstGeom>
                                            </pic:spPr>
                                          </pic:pic>
                                        </a:graphicData>
                                      </a:graphic>
                                    </wp:inline>
                                  </w:drawing>
                                </w:r>
                              </w:del>
                            </w:p>
                            <w:p w14:paraId="04E44584" w14:textId="77777777" w:rsidR="001E5B0F" w:rsidRPr="00A748C0" w:rsidDel="00AD262B" w:rsidRDefault="001E5B0F" w:rsidP="00443316">
                              <w:pPr>
                                <w:pStyle w:val="Caption"/>
                                <w:jc w:val="both"/>
                                <w:rPr>
                                  <w:del w:id="613" w:author="Bo Shen" w:date="2023-03-07T14:49:00Z"/>
                                  <w:rFonts w:ascii="Times New Roman" w:hAnsi="Times New Roman" w:cs="Times New Roman"/>
                                  <w:b/>
                                  <w:i w:val="0"/>
                                  <w:color w:val="000000" w:themeColor="text1"/>
                                  <w:sz w:val="24"/>
                                  <w:szCs w:val="24"/>
                                </w:rPr>
                              </w:pPr>
                              <w:bookmarkStart w:id="614" w:name="_Ref60913123"/>
                              <w:del w:id="615"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 w:val="0"/>
                                    <w:color w:val="000000" w:themeColor="text1"/>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 w:val="0"/>
                                    <w:color w:val="000000" w:themeColor="text1"/>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 w:val="0"/>
                                    <w:color w:val="000000" w:themeColor="text1"/>
                                  </w:rPr>
                                  <w:fldChar w:fldCharType="end"/>
                                </w:r>
                                <w:bookmarkEnd w:id="614"/>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 w:val="0"/>
                                    <w:color w:val="000000" w:themeColor="text1"/>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 w:val="0"/>
                                    <w:color w:val="000000" w:themeColor="text1"/>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444B804A" w14:textId="77777777" w:rsidR="001E5B0F" w:rsidRPr="00256221" w:rsidRDefault="001E5B0F" w:rsidP="00443316">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1420BD2" id="_x0000_t202" coordsize="21600,21600" o:spt="202" path="m,l,21600r21600,l21600,xe">
                  <v:stroke joinstyle="miter"/>
                  <v:path gradientshapeok="t" o:connecttype="rect"/>
                </v:shapetype>
                <v:shape id="Text Box 9" o:spid="_x0000_s1026" type="#_x0000_t202" style="width:468pt;height:63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" fillcolor="white [3201]" strokeweight=".5pt">
                  <v:textbox>
                    <w:txbxContent>
                      <w:p w14:paraId="0779AAD0" w14:textId="77777777" w:rsidR="001E5B0F" w:rsidRDefault="001E5B0F" w:rsidP="00443316">
                        <w:pPr>
                          <w:keepNext/>
                          <w:spacing w:line="480" w:lineRule="auto"/>
                          <w:jc w:val="center"/>
                        </w:pPr>
                      </w:p>
                      <w:p w14:paraId="619AA622" w14:textId="77777777" w:rsidR="001E5B0F" w:rsidDel="00AD262B" w:rsidRDefault="001E5B0F" w:rsidP="00443316">
                        <w:pPr>
                          <w:keepNext/>
                          <w:spacing w:line="480" w:lineRule="auto"/>
                          <w:jc w:val="center"/>
                          <w:rPr>
                            <w:del w:id="617" w:author="Bo Shen" w:date="2023-03-07T14:49:00Z"/>
                          </w:rPr>
                        </w:pPr>
                        <w:del w:id="618" w:author="Bo Shen" w:date="2023-03-07T14:49:00Z">
                          <w:r w:rsidDel="00AD262B">
                            <w:rPr>
                              <w:noProof/>
                              <w:lang w:eastAsia="en-US"/>
                            </w:rPr>
                            <w:drawing>
                              <wp:inline distT="0" distB="0" distL="0" distR="0" wp14:anchorId="01BC28E8" wp14:editId="2A79ECBA">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10"/>
                                        <a:stretch>
                                          <a:fillRect/>
                                        </a:stretch>
                                      </pic:blipFill>
                                      <pic:spPr>
                                        <a:xfrm>
                                          <a:off x="0" y="0"/>
                                          <a:ext cx="5250360" cy="4596309"/>
                                        </a:xfrm>
                                        <a:prstGeom prst="rect">
                                          <a:avLst/>
                                        </a:prstGeom>
                                      </pic:spPr>
                                    </pic:pic>
                                  </a:graphicData>
                                </a:graphic>
                              </wp:inline>
                            </w:drawing>
                          </w:r>
                        </w:del>
                      </w:p>
                      <w:p w14:paraId="04E44584" w14:textId="77777777" w:rsidR="001E5B0F" w:rsidRPr="00A748C0" w:rsidDel="00AD262B" w:rsidRDefault="001E5B0F" w:rsidP="00443316">
                        <w:pPr>
                          <w:pStyle w:val="Caption"/>
                          <w:jc w:val="both"/>
                          <w:rPr>
                            <w:del w:id="619" w:author="Bo Shen" w:date="2023-03-07T14:49:00Z"/>
                            <w:rFonts w:ascii="Times New Roman" w:hAnsi="Times New Roman" w:cs="Times New Roman"/>
                            <w:b/>
                            <w:i w:val="0"/>
                            <w:color w:val="000000" w:themeColor="text1"/>
                            <w:sz w:val="24"/>
                            <w:szCs w:val="24"/>
                          </w:rPr>
                        </w:pPr>
                        <w:bookmarkStart w:id="620" w:name="_Ref60913123"/>
                        <w:del w:id="621"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 w:val="0"/>
                              <w:color w:val="000000" w:themeColor="text1"/>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 w:val="0"/>
                              <w:color w:val="000000" w:themeColor="text1"/>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 w:val="0"/>
                              <w:color w:val="000000" w:themeColor="text1"/>
                            </w:rPr>
                            <w:fldChar w:fldCharType="end"/>
                          </w:r>
                          <w:bookmarkEnd w:id="620"/>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 w:val="0"/>
                              <w:color w:val="000000" w:themeColor="text1"/>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 w:val="0"/>
                              <w:color w:val="000000" w:themeColor="text1"/>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444B804A" w14:textId="77777777" w:rsidR="001E5B0F" w:rsidRPr="00256221" w:rsidRDefault="001E5B0F" w:rsidP="00443316">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14:paraId="668B9D8C" w14:textId="77777777" w:rsidR="001E5B0F" w:rsidRPr="0060258A" w:rsidDel="001700AF" w:rsidRDefault="001E5B0F" w:rsidP="00443316">
      <w:pPr>
        <w:spacing w:line="480" w:lineRule="auto"/>
        <w:jc w:val="both"/>
        <w:rPr>
          <w:del w:id="616" w:author="Bo Shen" w:date="2023-02-14T16:14:00Z"/>
          <w:rFonts w:ascii="Times New Roman" w:hAnsi="Times New Roman" w:cs="Times New Roman"/>
          <w:color w:val="000000" w:themeColor="text1"/>
        </w:rPr>
      </w:pPr>
      <w:del w:id="617" w:author="Bo Shen" w:date="2023-02-14T16:14:00Z">
        <w:r w:rsidRPr="0060258A" w:rsidDel="001700AF">
          <w:rPr>
            <w:rFonts w:ascii="Times New Roman" w:hAnsi="Times New Roman" w:cs="Times New Roman"/>
            <w:color w:val="000000" w:themeColor="text1"/>
          </w:rPr>
          <w:delText xml:space="preserve">To unify these key features of decision-making, w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for two reasons. First, </w:delText>
        </w:r>
      </w:del>
      <w:moveFromRangeStart w:id="618" w:author="Kenway" w:date="2023-02-13T22:14:00Z" w:name="move1074898"/>
      <w:moveFrom w:id="619" w:author="Kenway" w:date="2023-02-13T22:14:00Z">
        <w:del w:id="620" w:author="Bo Shen" w:date="2023-02-14T16:14:00Z">
          <w:r w:rsidRPr="0060258A" w:rsidDel="001700AF">
            <w:rPr>
              <w:rFonts w:ascii="Times New Roman" w:hAnsi="Times New Roman" w:cs="Times New Roman"/>
              <w:color w:val="000000" w:themeColor="text1"/>
            </w:rPr>
            <w:delText>in contrast to the non-selective or broadly tuned inhibition seen in visual cortex during stimulus representa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Bock et al., 2011; Chen et al., 2013; Hofer et al., 2011; Kerlin et al., 2010; Liu et al., 2009; Niell &amp; Stryker, 2008; Sohya et al., 200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reasing evidence shows that inhibitory neurons are selective in coding decision variables in fron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parie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 Najafi et al., 202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and striatum</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Gage et al., 201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suggesting structured inhibition instead of pooled inhibition may play a role in decision circuits. </w:delText>
          </w:r>
        </w:del>
      </w:moveFrom>
      <w:moveFromRangeEnd w:id="618"/>
      <w:del w:id="621" w:author="Bo Shen" w:date="2023-02-14T16:14:00Z">
        <w:r w:rsidRPr="0060258A" w:rsidDel="001700AF">
          <w:rPr>
            <w:rFonts w:ascii="Times New Roman" w:hAnsi="Times New Roman" w:cs="Times New Roman"/>
            <w:color w:val="000000" w:themeColor="text1"/>
          </w:rPr>
          <w:delText xml:space="preserve">Second, </w:delText>
        </w:r>
      </w:del>
      <w:moveFromRangeStart w:id="622" w:author="Kenway" w:date="2023-02-13T22:38:00Z" w:name="move1076305"/>
      <w:moveFrom w:id="623" w:author="Kenway" w:date="2023-02-13T22:38:00Z">
        <w:del w:id="624" w:author="Bo Shen" w:date="2023-02-14T16:14:00Z">
          <w:r w:rsidRPr="0060258A" w:rsidDel="001700A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Jiang et al., 2015; Kepecs &amp; Fishell, 2014; Markram et al., 2004;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luding a prominent role for local disinhibi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z4QLxUjw","properties":{"formattedCitation":"(Acs\\uc0\\u225{}dy et al., 1996; H\\uc0\\u225{}jos et al., 1996; S. Lee et al., 2013; Letzkus et al., 2011; Pfeffer et al., 2013; Pi et al., 2013)","plainCitation":"(Acsády et al., 1996; Hájos et al., 1996; S.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csády et al., 1996; Hájos et al., 1996; S. Lee et al., 2013; Letzkus et al., 2011; Pfeffer et al., 2013; Pi et al., 2013)</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1700AF">
            <w:rPr>
              <w:rFonts w:ascii="Times New Roman" w:hAnsi="Times New Roman" w:cs="Times New Roman" w:hint="eastAsia"/>
              <w:color w:val="000000" w:themeColor="text1"/>
            </w:rPr>
            <w:delText>den</w:delText>
          </w:r>
          <w:r w:rsidRPr="0060258A" w:rsidDel="001700AF">
            <w:rPr>
              <w:rFonts w:ascii="Times New Roman" w:hAnsi="Times New Roman" w:cs="Times New Roman"/>
              <w:color w:val="000000" w:themeColor="text1"/>
            </w:rPr>
            <w:delText>dritic or perisomatic areas in pyramidal neurons, respectively</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1700AF">
            <w:rPr>
              <w:rFonts w:ascii="Cambria Math" w:hAnsi="Cambria Math" w:cs="Cambria Math"/>
              <w:color w:val="000000" w:themeColor="text1"/>
            </w:rPr>
            <w:delInstrText>∼</w:delInstrText>
          </w:r>
          <w:r w:rsidDel="001700A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Chiu et al., 2013; Fino &amp; Yuste, 2011; Fu et al., 2014; Karnani et al., 2014, 2016; S. Lee et al., 2013; Letzkus et al., 2011; Pfeffer et al., 2013; Pi et al., 2013; Urban-Ciecko &amp; Barth,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r w:rsidRPr="0060258A" w:rsidDel="001700AF">
            <w:rPr>
              <w:rFonts w:ascii="Times New Roman" w:hAnsi="Times New Roman" w:cs="Times New Roman"/>
              <w:b/>
              <w:color w:val="000000" w:themeColor="text1"/>
            </w:rPr>
            <w:delText>Fig. 2C</w:delText>
          </w:r>
          <w:r w:rsidRPr="0060258A" w:rsidDel="001700AF">
            <w:rPr>
              <w:rFonts w:ascii="Times New Roman" w:hAnsi="Times New Roman" w:cs="Times New Roman"/>
              <w:color w:val="000000" w:themeColor="text1"/>
            </w:rPr>
            <w:delText>). Local circuit inputs to VIP neurons suggest that disinhibition may be a key mechanism for generating the mutual competition necessary in option selection and driv</w:delText>
          </w:r>
          <w:r w:rsidRPr="0060258A" w:rsidDel="001700AF">
            <w:rPr>
              <w:rFonts w:ascii="Times New Roman" w:hAnsi="Times New Roman" w:cs="Times New Roman" w:hint="eastAsia"/>
              <w:color w:val="000000" w:themeColor="text1"/>
            </w:rPr>
            <w:delText>ing</w:delText>
          </w:r>
          <w:r w:rsidRPr="0060258A" w:rsidDel="001700AF">
            <w:rPr>
              <w:rFonts w:ascii="Times New Roman" w:hAnsi="Times New Roman" w:cs="Times New Roman"/>
              <w:color w:val="000000" w:themeColor="text1"/>
            </w:rPr>
            <w:delText xml:space="preserve"> selective inhibition. In addition, given the existence of long-range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Kepecs &amp; Fishell, 2014; S. Lee et al., 2013; Pfeffer et al., 2013; Pi et al., 2013; Schuman et al., 2021)</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and neuromodulatory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litto &amp; Dan, 2013; Fu et al., 2014; Pfeffer et al., 2013; Prönneke et al., 2020;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Fu et al., 2014; Kamigaki, 2019; S. Lee et al., 2013; Letzkus et al., 2011; Pi et al., 2013; Schuman et al., 2021; S. Zhang et al., 2014)</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del>
      </w:moveFrom>
      <w:moveFromRangeEnd w:id="622"/>
      <w:del w:id="625" w:author="Bo Shen" w:date="2023-02-14T16:14:00Z">
        <w:r w:rsidRPr="0060258A" w:rsidDel="001700AF">
          <w:rPr>
            <w:rFonts w:ascii="Times New Roman" w:hAnsi="Times New Roman" w:cs="Times New Roman"/>
            <w:color w:val="000000" w:themeColor="text1"/>
          </w:rPr>
          <w:delText>We find that a novel hybrid model incorporating recurrent excitation, lateral inhibition, and local disinhibition unifies multiple characteristics of decision activity including normalized value coding, WTA choice, and working memory. These findings suggest that local disinhibition provides a robust, biologically plausible integration of normalization and WTA selection in a single circuit architecture. Moreover, a top-down gating signal operating via this disinhibition enables the model to reproduce decision activity in a range of experimental paradigms with diverse task timing and activity dynamics.</w:delText>
        </w:r>
      </w:del>
    </w:p>
    <w:p w14:paraId="1527F6BA" w14:textId="77777777" w:rsidR="001E5B0F" w:rsidRPr="0060258A" w:rsidDel="00454898" w:rsidRDefault="001E5B0F" w:rsidP="00443316">
      <w:pPr>
        <w:spacing w:line="480" w:lineRule="auto"/>
        <w:jc w:val="both"/>
        <w:rPr>
          <w:del w:id="626" w:author="Bo Shen" w:date="2023-02-14T16:39:00Z"/>
          <w:rFonts w:ascii="Times New Roman" w:hAnsi="Times New Roman" w:cs="Times New Roman"/>
          <w:b/>
          <w:color w:val="000000" w:themeColor="text1"/>
        </w:rPr>
      </w:pPr>
    </w:p>
    <w:p w14:paraId="39310281" w14:textId="77777777" w:rsidR="001E5B0F" w:rsidRDefault="001E5B0F">
      <w:commentRangeStart w:id="627"/>
      <w:del w:id="628" w:author="Bo Shen" w:date="2023-02-14T16:39:00Z">
        <w:r w:rsidRPr="0060258A" w:rsidDel="00454898">
          <w:rPr>
            <w:rFonts w:ascii="Times New Roman" w:hAnsi="Times New Roman" w:cs="Times New Roman"/>
            <w:color w:val="000000" w:themeColor="text1"/>
          </w:rPr>
          <w:delText>In addition to its ability to capture a broader range of phenomena than existing models, the unique structure of the model offers several other advantages. The model incorporates recent findings from optogenetic studies to provide new information about the cortical microcircuit, employing the known the types and connectivit</w:delText>
        </w:r>
        <w:r w:rsidDel="00454898">
          <w:rPr>
            <w:rFonts w:ascii="Times New Roman" w:hAnsi="Times New Roman" w:cs="Times New Roman"/>
            <w:color w:val="000000" w:themeColor="text1"/>
          </w:rPr>
          <w:delText>ies</w:delText>
        </w:r>
        <w:r w:rsidRPr="0060258A" w:rsidDel="00454898">
          <w:rPr>
            <w:rFonts w:ascii="Times New Roman" w:hAnsi="Times New Roman" w:cs="Times New Roman"/>
            <w:color w:val="000000" w:themeColor="text1"/>
          </w:rPr>
          <w:delText xml:space="preserve"> of inhibitory interneurons to yield observed physiological behavior </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f8oL7c4a","properties":{"formattedCitation":"(Fu et al., 2014; Karnani et al., 2014; Kepecs &amp; Fishell, 2014; Pi et al., 2013; Rudy et al., 2011)","plainCitation":"(Fu et al., 2014; Karnani et al., 2014; Kepecs &amp; Fishell, 2014; Pi et al., 2013; Rudy et al., 201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Fu et al., 2014; Karnani et al., 2014; Kepecs &amp; Fishell, 2014; Pi et al., 2013; Rudy et al., 2011)</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It accomplishes this by, unlike prior models, employing the motif of anatomically structured, rather than pooled, inhibition. While structured inhibition is similar to changes of excitatory/inhibitory balance in some ways, the use of this alternative approach allows the model to predict classes of input-selective inhibition that have recently been observed in empirical studie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sx07y7Hj","properties":{"formattedCitation":"(Allen et al., 2017; Gage et al., 2010; Najafi et al., 2020)","plainCitation":"(Allen et al., 2017; Gage et al., 2010;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Allen et al., 2017; Gage et al., 2010; Najafi et al., 2020)</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but which cannot be predicted by more traditional motifs. Further, recent empirical studies of fast modulation suggest the importance of structured disinhibition to this proces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5KDjzay6","properties":{"formattedCitation":"(Alitto &amp; Dan, 2013; Brombas et al., 2014; Celada et al., 2013; Letzkus et al., 2011; Pi et al., 2013; Pinto &amp; Dan, 2015; Pr\\uc0\\u246{}nneke et al., 2020; Schuman et al., 2021; Xiang &amp; Prince, 2003)","plainCitation":"(Alitto &amp; Dan, 2013; Brombas et al., 2014; Celada et al., 2013; Letzkus et al., 2011; Pi et al., 2013; Pinto &amp; Dan, 2015; Prönneke et al., 2020; Schuman et al., 2021; Xiang &amp; Prince, 2003)","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id":4882,"uris":["http://zotero.org/users/6345545/items/2DIZCMZY"],"itemData":{"id":4882,"type":"article-journal","abstract":"The prefrontal cortex (PFC) plays a key role in controlling goal-directed behavior. Although a variety of task-related signals have been observed in the PFC, whether they are differentially encoded by various cell types remains unclear. Here we performed cellular-resolution microendoscopic Ca2+ imaging from genetically defined cell types in the dorsomedial PFC of mice performing a PFC-dependent sensory discrimination task. We found that inhibitory interneurons of the same subtype were similar to each other, but different subtypes preferentially signaled different task-related events: somatostatin-positive neurons primarily signaled motor action (licking), vasoactive intestinal peptide-positive neurons responded strongly to action outcomes, whereas parvalbumin-positive neurons were less selective, responding to sensory cues, motor action, and trial outcomes. Compared to each interneuron subtype, pyramidal neurons showed much greater functional heterogeneity, and their responses varied across cortical layers. Such cell-type and laminar differences in neuronal functional properties may be crucial for local computation within the PFC microcircuit.","container-title":"Neuron","DOI":"10.1016/j.neuron.2015.06.021","ISSN":"0896-6273","issue":"2","journalAbbreviation":"Neuron","language":"en","page":"437-450","source":"ScienceDirect","title":"Cell-Type-Specific Activity in Prefrontal Cortex during Goal-Directed Behavior","volume":"87","author":[{"family":"Pinto","given":"Lucas"},{"family":"Dan","given":"Yang"}],"issued":{"date-parts":[["2015",7,15]]}}},{"id":4458,"uris":["http://zotero.org/users/6345545/items/G7NMH3VQ"],"itemData":{"id":4458,"type":"article-journal","abstract":"The serotonergic pathways originating in the dorsal and median raphe nuclei (DR and MnR, respectively) are critically involved in cortical function. Serotonin (5-HT), acting on postsynaptic and presynaptic receptors, is involved in cognition, mood, impulse control and motor functions by (1) modulating the activity of different neuronal types, and (2) varying the release of other neurotransmitters, such as glutamate, GABA, acetylcholine and dopamine. Also, 5-HT seems to play an important role in cortical development. Of all cortical regions, the frontal lobe is the area most enriched in serotonergic axons and 5-HT receptors. 5-HT and selective receptor agonists modulate the excitability of cortical neurons and their discharge rate through the activation of several receptor subtypes, of which the 5-HT1A, 5-HT1B, 5-HT2A, and 5-HT3 subtypes play a major role. Little is known, however, on the role of other excitatory receptors moderately expressed in cortical areas, such as 5-HT2C, 5-HT4, 5-HT6, and 5-HT7. In vitro and in vivo studies suggest that 5-HT1A and 5-HT2A receptors are key players and exert opposite effects on the activity of pyramidal neurons in the medial prefrontal cortex (mPFC). The activation of 5-HT1A receptors in mPFC hyperpolarizes pyramidal neurons whereas that of 5-HT2A receptors results in neuronal depolarization, reduction of the afterhyperpolarization and increase of excitatory postsynaptic currents (EPSCs) and of discharge rate. 5-HT can also stimulate excitatory (5-HT2A and 5-HT3) and inhibitory (5-HT1A) receptors in GABA interneurons to modulate synaptic GABA inputs onto pyramidal neurons. Likewise, the pharmacological manipulation of various 5-HT receptors alters oscillatory activity in PFC, suggesting that 5-HT is also involved in the control of cortical network activity. A better understanding of the actions of 5-HT in PFC may help to develop treatments for mood and cognitive disorders associated with an abnormal function of the frontal lobe.","container-title":"Frontiers in Integrative Neuroscience","DOI":"10.3389/fnint.2013.00025","ISSN":"1662-5145","page":"25","source":"Frontiers","title":"Serotonin modulation of cortical neurons and networks","volume":"7","author":[{"family":"Celada","given":"Pau"},{"family":"Puig","given":"M. Victoria"},{"family":"Artigas","given":"Francesc"}],"issued":{"date-parts":[["2013"]]}}},{"id":4460,"uris":["http://zotero.org/users/6345545/items/6FJ2RJFX"],"itemData":{"id":4460,"type":"article-journal","abstract":"Layer 1 neocortical GABAergic interneurons control the excitability of pyramidal neurons through cell-class-specific direct inhibitory and disynaptic disinhibitory circuitry. The engagement of layer 1 inhibitory circuits during behavior is powerfully controlled by the cholinergic neuromodulatory system. Here we report that acetylcholine (ACh) influences the excitability of layer 1 interneurons in a cell-class and activity-dependent manner. Whole-cell recordings from identified layer 1 interneurons of the rat somatosensory neocortex revealed that brief perisomatic application of ACh excited both neurogliaform cells (NGFCs) and classical-accommodating cells (c-ACs) at rest by the activation of nicotinic receptors. In contrast, under active, action potential firing states, ACh excited c-ACs, but inhibited NGFCs through muscarinic receptor-mediated, IP3 receptor-dependent elevations of intracellular calcium that gated surface-membrane calcium-activated potassium channels. These excitatory and inhibitory actions of ACh could be switched between by brief periods of NGFC action potential firing. Paired recordings demonstrated that cholinergic inhibition of NGFCs disinhibited the apical dendrites of layer 2/3 pyramidal neurons by silencing widespread, GABAB receptor-mediated, monosynaptic inhibition. Together, these data suggest that the cholinergic system modulates layer 1 inhibitory circuits in an activity-dependent manner to dynamically control dendritic synaptic inhibition of pyramidal neurons.","container-title":"Journal of Neuroscience","DOI":"10.1523/JNEUROSCI.4470-13.2014","ISSN":"0270-6474, 1529-2401","issue":"5","journalAbbreviation":"J. Neurosci.","language":"en","license":"Copyright © 2014 the authors 0270-6474/14/341932-10$15.00/0","note":"publisher: Society for Neuroscience\nsection: Articles\nPMID: 24478372","page":"1932-1941","source":"www.jneurosci.org","title":"Activity-Dependent Modulation of Layer 1 Inhibitory Neocortical Circuits by Acetylcholine","volume":"34","author":[{"family":"Brombas","given":"Arne"},{"family":"Fletcher","given":"Lee N."},{"family":"Williams","given":"Stephen R."}],"issued":{"date-parts":[["2014",1,29]]}}},{"id":4456,"uris":["http://zotero.org/users/6345545/items/BXZ87F8A"],"itemData":{"id":4456,"type":"article-journal","abstract":"The effects of serotonin (5-HT) on excitability of two cortical interneuronal subtypes, fast-spiking (FS) and low threshold spike (LTS) cells, and on spontaneous inhibitory postsynaptic currents (sIPSCs) in layer V pyramidal cells were studied in rat visual cortical slices using whole-cell recording techniques. Twenty-two of 28 FS and 26 of 35 LTS interneurons responded to local application of 5-HT. In the group of responsive neurons, 5-HT elicited an inward current in 50% of FS cells and 15% of LTS cells, an outward current was evoked in 41% of FS cells and 81% of LTS cells, and an inward current followed by an outward current in 9% of FS cells and 4% LTS cells. The inward and outward currents were blocked by a 5-HT3 receptor antagonist, tropisetron, and a 5-HT1A receptor antagonist, NAN-190, respectively. The 5-HT–induced inward and outward currents were both associated with an increase in membrane conductance. The estimated reversal potential was more positive than −40 mV for the inward current and close to the calculated K+equilibrium potential for the outward current. The 5-HT application caused an increase, a decrease, or an increase followed by a decrease in the frequency of sIPSCs in pyramidal cells. The 5-HT3 receptor agonist 1-(m-chlorophenyl) biguanide increased the frequency of larger and fast-rising sIPSCs, whereas the 5-HT1Areceptor agonist (±)8-hydroxydipropylaminotetralin hydrobromide elicited opposite effects and decreased the frequency of large events. These data indicate that serotonergic activation imposes complex actions on cortical inhibitory networks, which may lead to changes in cortical information processing.","container-title":"Journal of Neurophysiology","DOI":"10.1152/jn.00533.2002","ISSN":"0022-3077","issue":"3","note":"publisher: American Physiological Society","page":"1278-1287","source":"journals.physiology.org (Atypon)","title":"Heterogeneous Actions of Serotonin on Interneurons in Rat  Visual Cortex","volume":"89","author":[{"family":"Xiang","given":"Zixiu"},{"family":"Prince","given":"David A."}],"issued":{"date-parts":[["2003",3,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RPr="009C2159" w:rsidDel="00454898">
          <w:rPr>
            <w:rFonts w:ascii="Times New Roman" w:hAnsi="Times New Roman" w:cs="Times New Roman"/>
            <w:color w:val="000000"/>
          </w:rPr>
          <w:delText>(Alitto &amp; Dan, 2013; Brombas et al., 2014; Celada et al., 2013; Letzkus et al., 2011; Pi et al., 2013; Pinto &amp; Dan, 2015; Prönneke et al., 2020; Schuman et al., 2021; Xiang &amp; Prince, 2003)</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xml:space="preserve">, a finding well aligned with the model. In summary, the local disinhibition-based decision model (LDDM) offers a new circuit motif that takes account of the most anatomical and physiological data on the nature of structured inhibition which providing a more accurate capture of observed physiological findings during all phases of the decision-making process. </w:delText>
        </w:r>
        <w:commentRangeEnd w:id="627"/>
        <w:r w:rsidDel="00454898">
          <w:rPr>
            <w:rStyle w:val="CommentReference"/>
          </w:rPr>
          <w:commentReference w:id="627"/>
        </w:r>
      </w:del>
      <w:del w:id="629" w:author="Bo Shen" w:date="2023-02-14T17:36:00Z">
        <w:r w:rsidRPr="0060258A" w:rsidDel="003E6ECE">
          <w:rPr>
            <w:rFonts w:ascii="Times New Roman" w:hAnsi="Times New Roman" w:cs="Times New Roman"/>
            <w:color w:val="000000" w:themeColor="text1"/>
            <w:sz w:val="28"/>
          </w:rPr>
          <w:br w:type="page"/>
        </w:r>
      </w:del>
    </w:p>
    <w:p w14:paraId="345C9DF7" w14:textId="77777777" w:rsidR="003F037C" w:rsidRDefault="003F037C">
      <w:pPr>
        <w:rPr>
          <w:rFonts w:ascii="Times New Roman" w:hAnsi="Times New Roman" w:cs="Times New Roman"/>
          <w:b/>
          <w:color w:val="000000" w:themeColor="text1"/>
          <w:sz w:val="28"/>
        </w:rPr>
      </w:pPr>
      <w:r>
        <w:rPr>
          <w:rFonts w:ascii="Times New Roman" w:hAnsi="Times New Roman" w:cs="Times New Roman"/>
          <w:b/>
          <w:color w:val="000000" w:themeColor="text1"/>
          <w:sz w:val="28"/>
        </w:rPr>
        <w:br w:type="page"/>
      </w:r>
    </w:p>
    <w:p w14:paraId="510934C1" w14:textId="52CA4241" w:rsidR="003F037C" w:rsidRPr="0060258A" w:rsidRDefault="003F037C" w:rsidP="004C613D">
      <w:pPr>
        <w:pStyle w:val="Heading1"/>
      </w:pPr>
      <w:r w:rsidRPr="0060258A">
        <w:lastRenderedPageBreak/>
        <w:t>Results</w:t>
      </w:r>
    </w:p>
    <w:p w14:paraId="6939BBEF" w14:textId="77777777" w:rsidR="003F037C" w:rsidRPr="0060258A" w:rsidRDefault="003F037C" w:rsidP="00921B7E">
      <w:pPr>
        <w:spacing w:line="480" w:lineRule="auto"/>
        <w:jc w:val="both"/>
        <w:rPr>
          <w:rFonts w:ascii="Times New Roman" w:hAnsi="Times New Roman" w:cs="Times New Roman"/>
          <w:b/>
          <w:color w:val="000000" w:themeColor="text1"/>
        </w:rPr>
      </w:pPr>
    </w:p>
    <w:p w14:paraId="66EBA846" w14:textId="77777777" w:rsidR="003F037C" w:rsidRPr="0060258A" w:rsidRDefault="003F037C" w:rsidP="00513E7D">
      <w:pPr>
        <w:pStyle w:val="Heading4"/>
      </w:pPr>
      <w:r w:rsidRPr="0060258A">
        <w:t>Local disinhibition decision model (LDDM)</w:t>
      </w:r>
    </w:p>
    <w:p w14:paraId="79A36735" w14:textId="77777777" w:rsidR="003F037C" w:rsidRPr="0060258A" w:rsidRDefault="003F037C" w:rsidP="008809C6">
      <w:pPr>
        <w:spacing w:line="480" w:lineRule="auto"/>
        <w:jc w:val="both"/>
        <w:rPr>
          <w:rFonts w:ascii="Times New Roman" w:hAnsi="Times New Roman" w:cs="Times New Roman"/>
          <w:color w:val="000000" w:themeColor="text1"/>
        </w:rPr>
      </w:pPr>
    </w:p>
    <w:p w14:paraId="0CBB5E08" w14:textId="70EF6D32" w:rsidR="003F037C" w:rsidRPr="0060258A" w:rsidRDefault="003F037C"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w:t>
      </w:r>
      <w:ins w:id="630" w:author="Paul Glimcher" w:date="2023-03-08T11:10:00Z">
        <w:r w:rsidR="00621BC8">
          <w:rPr>
            <w:rFonts w:ascii="Times New Roman" w:hAnsi="Times New Roman" w:cs="Times New Roman"/>
            <w:color w:val="000000" w:themeColor="text1"/>
          </w:rPr>
          <w:t xml:space="preserve">disinhibitory motifs and </w:t>
        </w:r>
      </w:ins>
      <w:r w:rsidRPr="0060258A">
        <w:rPr>
          <w:rFonts w:ascii="Times New Roman" w:hAnsi="Times New Roman" w:cs="Times New Roman"/>
          <w:color w:val="000000" w:themeColor="text1"/>
        </w:rPr>
        <w:t>the core elements of existing models, namely divisive gain control, recurrent excitation, and mutual competition (</w:t>
      </w:r>
      <w:r w:rsidRPr="00A539E5">
        <w:rPr>
          <w:rFonts w:ascii="Times New Roman" w:hAnsi="Times New Roman" w:cs="Times New Roman"/>
          <w:b/>
          <w:color w:val="000000" w:themeColor="text1"/>
        </w:rPr>
        <w:t>Fig</w:t>
      </w:r>
      <w:r>
        <w:rPr>
          <w:rFonts w:ascii="Times New Roman" w:hAnsi="Times New Roman" w:cs="Times New Roman"/>
          <w:b/>
          <w:color w:val="000000" w:themeColor="text1"/>
        </w:rPr>
        <w:t>.</w:t>
      </w:r>
      <w:r w:rsidRPr="00A539E5">
        <w:rPr>
          <w:rFonts w:ascii="Times New Roman" w:hAnsi="Times New Roman" w:cs="Times New Roman"/>
          <w:b/>
          <w:color w:val="000000" w:themeColor="text1"/>
        </w:rPr>
        <w:t xml:space="preserve"> 2-figure supplement 1</w:t>
      </w:r>
      <w:r w:rsidRPr="00BD4910">
        <w:rPr>
          <w:rFonts w:ascii="Times New Roman" w:hAnsi="Times New Roman" w:cs="Times New Roman"/>
          <w:color w:val="000000" w:themeColor="text1"/>
        </w:rPr>
        <w:t>;</w:t>
      </w:r>
      <w:r>
        <w:rPr>
          <w:rFonts w:ascii="Times New Roman" w:hAnsi="Times New Roman" w:cs="Times New Roman"/>
          <w:color w:val="000000" w:themeColor="text1"/>
        </w:rPr>
        <w:t xml:space="preserve"> see </w:t>
      </w:r>
      <w:r>
        <w:rPr>
          <w:rFonts w:ascii="Times New Roman" w:hAnsi="Times New Roman" w:cs="Times New Roman"/>
          <w:b/>
          <w:color w:val="000000" w:themeColor="text1"/>
        </w:rPr>
        <w:t xml:space="preserve">Methods </w:t>
      </w:r>
      <w:r w:rsidRPr="00203247">
        <w:rPr>
          <w:rFonts w:ascii="Times New Roman" w:hAnsi="Times New Roman" w:cs="Times New Roman"/>
          <w:i/>
          <w:color w:val="000000" w:themeColor="text1"/>
        </w:rPr>
        <w:t>Motifs tested and compared for normalized coding and winner-take-all choice</w:t>
      </w:r>
      <w:r>
        <w:rPr>
          <w:rFonts w:ascii="Times New Roman" w:hAnsi="Times New Roman" w:cs="Times New Roman"/>
          <w:color w:val="000000" w:themeColor="text1"/>
        </w:rPr>
        <w:t xml:space="preserve"> for the analysis details)</w:t>
      </w:r>
      <w:r w:rsidRPr="0060258A">
        <w:rPr>
          <w:rFonts w:ascii="Times New Roman" w:hAnsi="Times New Roman" w:cs="Times New Roman"/>
          <w:color w:val="000000" w:themeColor="text1"/>
        </w:rPr>
        <w:t xml:space="preserve">. This analysis identified </w:t>
      </w:r>
      <w:r w:rsidRPr="0060258A">
        <w:rPr>
          <w:rFonts w:ascii="Times New Roman" w:hAnsi="Times New Roman" w:cs="Times New Roman"/>
          <w:i/>
          <w:color w:val="000000" w:themeColor="text1"/>
        </w:rPr>
        <w:t>local disinhibition</w:t>
      </w:r>
      <w:r w:rsidRPr="0060258A">
        <w:rPr>
          <w:rFonts w:ascii="Times New Roman" w:hAnsi="Times New Roman" w:cs="Times New Roman"/>
          <w:color w:val="000000" w:themeColor="text1"/>
        </w:rPr>
        <w:t xml:space="preserve"> as the crucial component that can integrate mutual competition and value normalization within the existing circuit architecture of DNM. In the rest of this paper, </w:t>
      </w:r>
      <w:ins w:id="631" w:author="Paul Glimcher" w:date="2023-03-08T11:11:00Z">
        <w:r w:rsidR="00621BC8">
          <w:rPr>
            <w:rFonts w:ascii="Times New Roman" w:hAnsi="Times New Roman" w:cs="Times New Roman"/>
            <w:color w:val="000000" w:themeColor="text1"/>
          </w:rPr>
          <w:t xml:space="preserve">outside of the methods and supplementary figures, </w:t>
        </w:r>
      </w:ins>
      <w:r w:rsidRPr="0060258A">
        <w:rPr>
          <w:rFonts w:ascii="Times New Roman" w:hAnsi="Times New Roman" w:cs="Times New Roman"/>
          <w:color w:val="000000" w:themeColor="text1"/>
        </w:rPr>
        <w:t>we focus on th</w:t>
      </w:r>
      <w:ins w:id="632" w:author="Microsoft Office User" w:date="2023-03-07T11:16:00Z">
        <w:r>
          <w:rPr>
            <w:rFonts w:ascii="Times New Roman" w:hAnsi="Times New Roman" w:cs="Times New Roman"/>
            <w:color w:val="000000" w:themeColor="text1"/>
          </w:rPr>
          <w:t>is</w:t>
        </w:r>
      </w:ins>
      <w:del w:id="633" w:author="Microsoft Office User" w:date="2023-03-07T11:16:00Z">
        <w:r w:rsidRPr="0060258A" w:rsidDel="006C2FC2">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novel </w:t>
      </w:r>
      <w:del w:id="634" w:author="Bo Shen" w:date="2023-01-20T16:38:00Z">
        <w:r w:rsidRPr="0060258A" w:rsidDel="00F05E1F">
          <w:rPr>
            <w:rFonts w:ascii="Times New Roman" w:hAnsi="Times New Roman" w:cs="Times New Roman"/>
            <w:color w:val="000000" w:themeColor="text1"/>
          </w:rPr>
          <w:delText>disinhibitory hybrid model (</w:delText>
        </w:r>
      </w:del>
      <w:r w:rsidRPr="0060258A">
        <w:rPr>
          <w:rFonts w:ascii="Times New Roman" w:hAnsi="Times New Roman" w:cs="Times New Roman"/>
          <w:color w:val="000000" w:themeColor="text1"/>
        </w:rPr>
        <w:t>local disinhibition decision model</w:t>
      </w:r>
      <w:ins w:id="635" w:author="Bo Shen" w:date="2023-01-20T16:38:00Z">
        <w:r>
          <w:rPr>
            <w:rFonts w:ascii="Times New Roman" w:hAnsi="Times New Roman" w:cs="Times New Roman"/>
            <w:color w:val="000000" w:themeColor="text1"/>
          </w:rPr>
          <w:t xml:space="preserve"> (</w:t>
        </w:r>
      </w:ins>
      <w:del w:id="636" w:author="Bo Shen" w:date="2023-01-20T16:38:00Z">
        <w:r w:rsidRPr="0060258A" w:rsidDel="00F05E1F">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hereafter LDDM)</w:t>
      </w:r>
      <w:ins w:id="637" w:author="Paul Glimcher" w:date="2023-03-08T11:12:00Z">
        <w:r w:rsidR="00621BC8">
          <w:rPr>
            <w:rFonts w:ascii="Times New Roman" w:hAnsi="Times New Roman" w:cs="Times New Roman"/>
            <w:color w:val="000000" w:themeColor="text1"/>
          </w:rPr>
          <w:t xml:space="preserve"> that emerged from our detailed examination of potential models</w:t>
        </w:r>
      </w:ins>
      <w:r w:rsidRPr="0060258A">
        <w:rPr>
          <w:rFonts w:ascii="Times New Roman" w:hAnsi="Times New Roman" w:cs="Times New Roman"/>
          <w:color w:val="000000" w:themeColor="text1"/>
        </w:rPr>
        <w:t xml:space="preserve">. </w:t>
      </w:r>
    </w:p>
    <w:p w14:paraId="0B132377" w14:textId="77777777" w:rsidR="003F037C" w:rsidRPr="0060258A" w:rsidRDefault="003F037C" w:rsidP="008809C6">
      <w:pPr>
        <w:spacing w:line="480" w:lineRule="auto"/>
        <w:jc w:val="both"/>
        <w:rPr>
          <w:rFonts w:ascii="Times New Roman" w:hAnsi="Times New Roman" w:cs="Times New Roman"/>
          <w:color w:val="000000" w:themeColor="text1"/>
        </w:rPr>
      </w:pPr>
    </w:p>
    <w:p w14:paraId="78443570" w14:textId="5590E9EE" w:rsidR="003F037C" w:rsidRPr="0060258A" w:rsidRDefault="003F037C"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the LDDM (</w:t>
      </w:r>
      <w:r w:rsidRPr="0060258A">
        <w:rPr>
          <w:rFonts w:ascii="Times New Roman" w:hAnsi="Times New Roman" w:cs="Times New Roman"/>
          <w:b/>
          <w:color w:val="000000" w:themeColor="text1"/>
        </w:rPr>
        <w:t>Fig. 2A</w:t>
      </w:r>
      <w:r w:rsidRPr="0060258A">
        <w:rPr>
          <w:rFonts w:ascii="Times New Roman" w:hAnsi="Times New Roman" w:cs="Times New Roman"/>
          <w:color w:val="000000" w:themeColor="text1"/>
        </w:rPr>
        <w:t xml:space="preserve">), </w:t>
      </w:r>
      <w:ins w:id="638" w:author="Microsoft Office User" w:date="2023-03-07T11:22:00Z">
        <w:r>
          <w:rPr>
            <w:rFonts w:ascii="Times New Roman" w:hAnsi="Times New Roman" w:cs="Times New Roman"/>
            <w:color w:val="000000" w:themeColor="text1"/>
          </w:rPr>
          <w:t xml:space="preserve">as in the DNM, option-specific excitatory </w:t>
        </w:r>
        <w:r w:rsidRPr="00306040">
          <w:rPr>
            <w:rFonts w:ascii="Times New Roman" w:hAnsi="Times New Roman" w:cs="Times New Roman"/>
            <w:i/>
            <w:iCs/>
            <w:color w:val="000000" w:themeColor="text1"/>
            <w:rPrChange w:id="639" w:author="Microsoft Office User" w:date="2023-03-07T11:2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re</w:t>
        </w:r>
      </w:ins>
      <w:ins w:id="640" w:author="Microsoft Office User" w:date="2023-03-07T11:23:00Z">
        <w:r>
          <w:rPr>
            <w:rFonts w:ascii="Times New Roman" w:hAnsi="Times New Roman" w:cs="Times New Roman"/>
            <w:color w:val="000000" w:themeColor="text1"/>
          </w:rPr>
          <w:t xml:space="preserve">ceive value inputs and interact via </w:t>
        </w:r>
      </w:ins>
      <w:ins w:id="641" w:author="Paul Glimcher" w:date="2023-03-08T11:13:00Z">
        <w:r w:rsidR="00621BC8">
          <w:rPr>
            <w:rFonts w:ascii="Times New Roman" w:hAnsi="Times New Roman" w:cs="Times New Roman"/>
            <w:color w:val="000000" w:themeColor="text1"/>
          </w:rPr>
          <w:t xml:space="preserve">widespread </w:t>
        </w:r>
      </w:ins>
      <w:ins w:id="642" w:author="Microsoft Office User" w:date="2023-03-07T11:23:00Z">
        <w:r>
          <w:rPr>
            <w:rFonts w:ascii="Times New Roman" w:hAnsi="Times New Roman" w:cs="Times New Roman"/>
            <w:color w:val="000000" w:themeColor="text1"/>
          </w:rPr>
          <w:t>lateral inhibition. However</w:t>
        </w:r>
      </w:ins>
      <w:ins w:id="643" w:author="Microsoft Office User" w:date="2023-03-07T11:24:00Z">
        <w:r>
          <w:rPr>
            <w:rFonts w:ascii="Times New Roman" w:hAnsi="Times New Roman" w:cs="Times New Roman"/>
            <w:color w:val="000000" w:themeColor="text1"/>
          </w:rPr>
          <w:t>,</w:t>
        </w:r>
      </w:ins>
      <w:ins w:id="644" w:author="Microsoft Office User" w:date="2023-03-07T11:23:00Z">
        <w:r>
          <w:rPr>
            <w:rFonts w:ascii="Times New Roman" w:hAnsi="Times New Roman" w:cs="Times New Roman"/>
            <w:color w:val="000000" w:themeColor="text1"/>
          </w:rPr>
          <w:t xml:space="preserve"> the LDDM also</w:t>
        </w:r>
      </w:ins>
      <w:ins w:id="645" w:author="Microsoft Office User" w:date="2023-03-07T11:24:00Z">
        <w:r>
          <w:rPr>
            <w:rFonts w:ascii="Times New Roman" w:hAnsi="Times New Roman" w:cs="Times New Roman"/>
            <w:color w:val="000000" w:themeColor="text1"/>
          </w:rPr>
          <w:t xml:space="preserve"> includes </w:t>
        </w:r>
      </w:ins>
      <w:r w:rsidRPr="0060258A">
        <w:rPr>
          <w:rFonts w:ascii="Times New Roman" w:hAnsi="Times New Roman" w:cs="Times New Roman"/>
          <w:color w:val="000000" w:themeColor="text1"/>
        </w:rPr>
        <w:t>an option-specific disinhibitory</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w:t>
      </w:r>
      <w:ins w:id="646" w:author="Microsoft Office User" w:date="2023-03-07T11:24:00Z">
        <w:r>
          <w:rPr>
            <w:rFonts w:ascii="Times New Roman" w:hAnsi="Times New Roman" w:cs="Times New Roman"/>
            <w:color w:val="000000" w:themeColor="text1"/>
          </w:rPr>
          <w:t xml:space="preserve">that </w:t>
        </w:r>
      </w:ins>
      <w:r w:rsidRPr="0060258A">
        <w:rPr>
          <w:rFonts w:ascii="Times New Roman" w:hAnsi="Times New Roman" w:cs="Times New Roman"/>
          <w:color w:val="000000" w:themeColor="text1"/>
        </w:rPr>
        <w:t xml:space="preserve">receives input from its associated 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w:t>
      </w:r>
      <w:ins w:id="647" w:author="Paul Glimcher" w:date="2023-03-08T11:13:00Z">
        <w:r w:rsidR="00621BC8">
          <w:rPr>
            <w:rFonts w:ascii="Times New Roman" w:hAnsi="Times New Roman" w:cs="Times New Roman"/>
            <w:color w:val="000000" w:themeColor="text1"/>
          </w:rPr>
          <w:t xml:space="preserve">locally </w:t>
        </w:r>
      </w:ins>
      <w:r w:rsidRPr="0060258A">
        <w:rPr>
          <w:rFonts w:ascii="Times New Roman" w:hAnsi="Times New Roman" w:cs="Times New Roman"/>
          <w:color w:val="000000" w:themeColor="text1"/>
        </w:rPr>
        <w:t xml:space="preserve">inhibits the 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w:t>
      </w:r>
      <w:del w:id="648" w:author="Paul Glimcher" w:date="2023-03-08T11:13:00Z">
        <w:r w:rsidRPr="0060258A" w:rsidDel="00621BC8">
          <w:rPr>
            <w:rFonts w:ascii="Times New Roman" w:hAnsi="Times New Roman" w:cs="Times New Roman"/>
            <w:color w:val="000000" w:themeColor="text1"/>
          </w:rPr>
          <w:delText>sub-</w:delText>
        </w:r>
      </w:del>
      <w:r w:rsidRPr="0060258A">
        <w:rPr>
          <w:rFonts w:ascii="Times New Roman" w:hAnsi="Times New Roman" w:cs="Times New Roman"/>
          <w:color w:val="000000" w:themeColor="text1"/>
        </w:rPr>
        <w:t xml:space="preserve">circuit. </w:t>
      </w:r>
      <w:del w:id="649" w:author="Paul Glimcher" w:date="2023-03-08T11:14:00Z">
        <w:r w:rsidRPr="0060258A" w:rsidDel="00621BC8">
          <w:rPr>
            <w:rFonts w:ascii="Times New Roman" w:hAnsi="Times New Roman" w:cs="Times New Roman"/>
            <w:color w:val="000000" w:themeColor="text1"/>
          </w:rPr>
          <w:delText xml:space="preserve">Biased </w:delText>
        </w:r>
      </w:del>
      <w:ins w:id="650" w:author="Paul Glimcher" w:date="2023-03-08T11:14:00Z">
        <w:r w:rsidR="00621BC8">
          <w:rPr>
            <w:rFonts w:ascii="Times New Roman" w:hAnsi="Times New Roman" w:cs="Times New Roman"/>
            <w:color w:val="000000" w:themeColor="text1"/>
          </w:rPr>
          <w:t>In this way</w:t>
        </w:r>
      </w:ins>
      <w:ins w:id="651" w:author="Microsoft Office User" w:date="2023-03-13T09:03:00Z">
        <w:r w:rsidR="00880B7A">
          <w:rPr>
            <w:rFonts w:ascii="Times New Roman" w:hAnsi="Times New Roman" w:cs="Times New Roman"/>
            <w:color w:val="000000" w:themeColor="text1"/>
          </w:rPr>
          <w:t>,</w:t>
        </w:r>
      </w:ins>
      <w:ins w:id="652" w:author="Paul Glimcher" w:date="2023-03-08T11:14:00Z">
        <w:r w:rsidR="00621BC8">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isinhibition </w:t>
      </w:r>
      <w:ins w:id="653" w:author="Paul Glimcher" w:date="2023-03-08T11:14:00Z">
        <w:r w:rsidR="00621BC8">
          <w:rPr>
            <w:rFonts w:ascii="Times New Roman" w:hAnsi="Times New Roman" w:cs="Times New Roman"/>
            <w:color w:val="000000" w:themeColor="text1"/>
          </w:rPr>
          <w:t>biased</w:t>
        </w:r>
      </w:ins>
      <w:del w:id="654" w:author="Paul Glimcher" w:date="2023-03-08T11:14:00Z">
        <w:r w:rsidRPr="0060258A" w:rsidDel="00621BC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655" w:author="Microsoft Office User" w:date="2023-03-13T09:03:00Z">
        <w:r w:rsidR="00880B7A">
          <w:rPr>
            <w:rFonts w:ascii="Times New Roman" w:hAnsi="Times New Roman" w:cs="Times New Roman"/>
            <w:color w:val="000000" w:themeColor="text1"/>
          </w:rPr>
          <w:t>by</w:t>
        </w:r>
      </w:ins>
      <w:del w:id="656" w:author="Microsoft Office User" w:date="2023-03-13T09:03:00Z">
        <w:r w:rsidRPr="0060258A" w:rsidDel="00880B7A">
          <w:rPr>
            <w:rFonts w:ascii="Times New Roman" w:hAnsi="Times New Roman" w:cs="Times New Roman"/>
            <w:color w:val="000000" w:themeColor="text1"/>
          </w:rPr>
          <w:delText>via</w:delText>
        </w:r>
      </w:del>
      <w:r w:rsidRPr="0060258A">
        <w:rPr>
          <w:rFonts w:ascii="Times New Roman" w:hAnsi="Times New Roman" w:cs="Times New Roman"/>
          <w:color w:val="000000" w:themeColor="text1"/>
        </w:rPr>
        <w:t xml:space="preserve"> different value inputs</w:t>
      </w:r>
      <w:del w:id="657" w:author="Paul Glimcher" w:date="2023-03-08T11:14:00Z">
        <w:r w:rsidRPr="0060258A" w:rsidDel="00621BC8">
          <w:rPr>
            <w:rFonts w:ascii="Times New Roman" w:hAnsi="Times New Roman" w:cs="Times New Roman"/>
            <w:color w:val="000000" w:themeColor="text1"/>
          </w:rPr>
          <w:delText xml:space="preserve"> to option-selective </w:delText>
        </w:r>
        <w:r w:rsidRPr="0060258A" w:rsidDel="00621BC8">
          <w:rPr>
            <w:rFonts w:ascii="Times New Roman" w:hAnsi="Times New Roman" w:cs="Times New Roman"/>
            <w:i/>
            <w:color w:val="000000" w:themeColor="text1"/>
          </w:rPr>
          <w:delText xml:space="preserve">R </w:delText>
        </w:r>
        <w:r w:rsidRPr="0060258A" w:rsidDel="00621BC8">
          <w:rPr>
            <w:rFonts w:ascii="Times New Roman" w:hAnsi="Times New Roman" w:cs="Times New Roman"/>
            <w:color w:val="000000" w:themeColor="text1"/>
          </w:rPr>
          <w:delText>units</w:delText>
        </w:r>
      </w:del>
      <w:r w:rsidRPr="0060258A">
        <w:rPr>
          <w:rFonts w:ascii="Times New Roman" w:hAnsi="Times New Roman" w:cs="Times New Roman"/>
          <w:color w:val="000000" w:themeColor="text1"/>
        </w:rPr>
        <w:t xml:space="preserve"> </w:t>
      </w:r>
      <w:del w:id="658" w:author="Paul Glimcher" w:date="2023-03-08T11:14:00Z">
        <w:r w:rsidRPr="0060258A" w:rsidDel="00621BC8">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can </w:t>
      </w:r>
      <w:ins w:id="659" w:author="Paul Glimcher" w:date="2023-03-08T11:14:00Z">
        <w:r w:rsidR="00621BC8">
          <w:rPr>
            <w:rFonts w:ascii="Times New Roman" w:hAnsi="Times New Roman" w:cs="Times New Roman"/>
            <w:color w:val="000000" w:themeColor="text1"/>
          </w:rPr>
          <w:t xml:space="preserve">serve to </w:t>
        </w:r>
      </w:ins>
      <w:del w:id="660" w:author="Paul Glimcher" w:date="2023-03-08T11:14:00Z">
        <w:r w:rsidRPr="0060258A" w:rsidDel="00621BC8">
          <w:rPr>
            <w:rFonts w:ascii="Times New Roman" w:hAnsi="Times New Roman" w:cs="Times New Roman"/>
            <w:color w:val="000000" w:themeColor="text1"/>
          </w:rPr>
          <w:delText xml:space="preserve">thus </w:delText>
        </w:r>
      </w:del>
      <w:ins w:id="661" w:author="Bo Shen" w:date="2023-01-20T16:43:00Z">
        <w:r>
          <w:rPr>
            <w:rFonts w:ascii="Times New Roman" w:hAnsi="Times New Roman" w:cs="Times New Roman"/>
            <w:color w:val="000000" w:themeColor="text1"/>
          </w:rPr>
          <w:t xml:space="preserve">selectively </w:t>
        </w:r>
      </w:ins>
      <w:del w:id="662" w:author="Bo Shen" w:date="2023-01-20T16:40:00Z">
        <w:r w:rsidRPr="0060258A" w:rsidDel="00F05E1F">
          <w:rPr>
            <w:rFonts w:ascii="Times New Roman" w:hAnsi="Times New Roman" w:cs="Times New Roman"/>
            <w:color w:val="000000" w:themeColor="text1"/>
          </w:rPr>
          <w:delText xml:space="preserve">introduce </w:delText>
        </w:r>
      </w:del>
      <w:ins w:id="663" w:author="Bo Shen" w:date="2023-01-20T16:40:00Z">
        <w:r>
          <w:rPr>
            <w:rFonts w:ascii="Times New Roman" w:hAnsi="Times New Roman" w:cs="Times New Roman"/>
            <w:color w:val="000000" w:themeColor="text1"/>
          </w:rPr>
          <w:t xml:space="preserve">release </w:t>
        </w:r>
        <w:del w:id="664" w:author="Microsoft Office User" w:date="2023-03-01T17:26:00Z">
          <w:r w:rsidDel="00A427C3">
            <w:rPr>
              <w:rFonts w:ascii="Times New Roman" w:hAnsi="Times New Roman" w:cs="Times New Roman"/>
              <w:color w:val="000000" w:themeColor="text1"/>
            </w:rPr>
            <w:delText xml:space="preserve">the gain control on the </w:delText>
          </w:r>
        </w:del>
        <w:r>
          <w:rPr>
            <w:rFonts w:ascii="Times New Roman" w:hAnsi="Times New Roman" w:cs="Times New Roman"/>
            <w:color w:val="000000" w:themeColor="text1"/>
          </w:rPr>
          <w:t>local circuit</w:t>
        </w:r>
      </w:ins>
      <w:ins w:id="665" w:author="Microsoft Office User" w:date="2023-03-01T17:26:00Z">
        <w:r>
          <w:rPr>
            <w:rFonts w:ascii="Times New Roman" w:hAnsi="Times New Roman" w:cs="Times New Roman"/>
            <w:color w:val="000000" w:themeColor="text1"/>
          </w:rPr>
          <w:t xml:space="preserve"> gain control,</w:t>
        </w:r>
      </w:ins>
      <w:ins w:id="666" w:author="Bo Shen" w:date="2023-01-20T16:40:00Z">
        <w:del w:id="667" w:author="Microsoft Office User" w:date="2023-03-01T17:26:00Z">
          <w:r w:rsidDel="00A427C3">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w:t>
        </w:r>
      </w:ins>
      <w:del w:id="668"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 xml:space="preserve">generating an unbalanced gain control between local and opponent circuits and leading to </w:t>
      </w:r>
      <w:ins w:id="669" w:author="Paul Glimcher" w:date="2023-03-08T11:15:00Z">
        <w:r w:rsidR="00621BC8">
          <w:rPr>
            <w:rFonts w:ascii="Times New Roman" w:hAnsi="Times New Roman" w:cs="Times New Roman"/>
            <w:color w:val="000000" w:themeColor="text1"/>
          </w:rPr>
          <w:t xml:space="preserve">a </w:t>
        </w:r>
      </w:ins>
      <w:r w:rsidRPr="0060258A">
        <w:rPr>
          <w:rFonts w:ascii="Times New Roman" w:hAnsi="Times New Roman" w:cs="Times New Roman"/>
          <w:color w:val="000000" w:themeColor="text1"/>
        </w:rPr>
        <w:t>WTA competition.</w:t>
      </w:r>
      <w:r w:rsidRPr="0060258A">
        <w:rPr>
          <w:rFonts w:ascii="Times New Roman" w:hAnsi="Times New Roman" w:cs="Times New Roman"/>
          <w:color w:val="000000" w:themeColor="text1"/>
          <w:sz w:val="32"/>
          <w:szCs w:val="32"/>
        </w:rPr>
        <w:t xml:space="preserve"> </w:t>
      </w:r>
      <w:r w:rsidRPr="0060258A">
        <w:rPr>
          <w:rFonts w:ascii="Times New Roman" w:hAnsi="Times New Roman" w:cs="Times New Roman"/>
          <w:color w:val="000000" w:themeColor="text1"/>
        </w:rPr>
        <w:t xml:space="preserve">In this model, the network </w:t>
      </w:r>
      <w:ins w:id="670" w:author="Paul Glimcher" w:date="2023-03-08T11:15:00Z">
        <w:r w:rsidR="00621BC8">
          <w:rPr>
            <w:rFonts w:ascii="Times New Roman" w:hAnsi="Times New Roman" w:cs="Times New Roman"/>
            <w:color w:val="000000" w:themeColor="text1"/>
          </w:rPr>
          <w:t xml:space="preserve">thus </w:t>
        </w:r>
      </w:ins>
      <w:r w:rsidRPr="0060258A">
        <w:rPr>
          <w:rFonts w:ascii="Times New Roman" w:hAnsi="Times New Roman" w:cs="Times New Roman"/>
          <w:color w:val="000000" w:themeColor="text1"/>
        </w:rPr>
        <w:t xml:space="preserve">shifts from value coding to WTA competition regimes in response to an onset of disinhibition (controlled by the coupling strength betwee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and</w:t>
      </w:r>
      <w:r w:rsidRPr="0060258A">
        <w:rPr>
          <w:rFonts w:ascii="Times New Roman" w:hAnsi="Times New Roman" w:cs="Times New Roman"/>
          <w:i/>
          <w:color w:val="000000" w:themeColor="text1"/>
        </w:rPr>
        <w:t xml:space="preserve"> D</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With zero or weak </w:t>
      </w:r>
      <w:r w:rsidRPr="0060258A">
        <w:rPr>
          <w:rFonts w:ascii="Times New Roman" w:hAnsi="Times New Roman" w:cs="Times New Roman"/>
          <w:i/>
          <w:color w:val="000000" w:themeColor="text1"/>
        </w:rPr>
        <w:t>R-D</w:t>
      </w:r>
      <w:r w:rsidRPr="0060258A">
        <w:rPr>
          <w:rFonts w:ascii="Times New Roman" w:hAnsi="Times New Roman" w:cs="Times New Roman"/>
          <w:color w:val="000000" w:themeColor="text1"/>
        </w:rPr>
        <w:t xml:space="preserve"> coupling, the circuit preserves normalized value coding consistent with the DNM; with strong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rPr>
        <w:lastRenderedPageBreak/>
        <w:t>D</w:t>
      </w:r>
      <w:r w:rsidRPr="0060258A">
        <w:rPr>
          <w:rFonts w:ascii="Times New Roman" w:hAnsi="Times New Roman" w:cs="Times New Roman"/>
          <w:color w:val="000000" w:themeColor="text1"/>
        </w:rPr>
        <w:t xml:space="preserve"> coupling, the circuit switches to a state of WTA selectio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 Inhibitory units, as a result, dynamically switch from a non-selective response pattern to a selective response pattern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units i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w:t>
      </w:r>
      <w:ins w:id="671" w:author="Paul Glimcher" w:date="2023-03-08T11:15:00Z">
        <w:r w:rsidR="005F4335">
          <w:rPr>
            <w:rFonts w:ascii="Times New Roman" w:hAnsi="Times New Roman" w:cs="Times New Roman"/>
            <w:color w:val="000000" w:themeColor="text1"/>
          </w:rPr>
          <w:t xml:space="preserve"> </w:t>
        </w:r>
        <w:del w:id="672" w:author="Microsoft Office User" w:date="2023-03-13T09:03:00Z">
          <w:r w:rsidR="005F4335" w:rsidDel="00880B7A">
            <w:rPr>
              <w:rFonts w:ascii="Times New Roman" w:hAnsi="Times New Roman" w:cs="Times New Roman"/>
              <w:color w:val="000000" w:themeColor="text1"/>
            </w:rPr>
            <w:delText xml:space="preserve">based on </w:delText>
          </w:r>
        </w:del>
      </w:ins>
      <w:ins w:id="673" w:author="Microsoft Office User" w:date="2023-03-13T09:03:00Z">
        <w:r w:rsidR="00880B7A">
          <w:rPr>
            <w:rFonts w:ascii="Times New Roman" w:hAnsi="Times New Roman" w:cs="Times New Roman"/>
            <w:color w:val="000000" w:themeColor="text1"/>
          </w:rPr>
          <w:t xml:space="preserve">driven by </w:t>
        </w:r>
      </w:ins>
      <w:ins w:id="674" w:author="Paul Glimcher" w:date="2023-03-08T11:15:00Z">
        <w:r w:rsidR="005F4335">
          <w:rPr>
            <w:rFonts w:ascii="Times New Roman" w:hAnsi="Times New Roman" w:cs="Times New Roman"/>
            <w:color w:val="000000" w:themeColor="text1"/>
          </w:rPr>
          <w:t xml:space="preserve">local </w:t>
        </w:r>
      </w:ins>
      <w:ins w:id="675" w:author="Paul Glimcher" w:date="2023-03-08T11:16:00Z">
        <w:r w:rsidR="005F4335">
          <w:rPr>
            <w:rFonts w:ascii="Times New Roman" w:hAnsi="Times New Roman" w:cs="Times New Roman"/>
            <w:color w:val="000000" w:themeColor="text1"/>
          </w:rPr>
          <w:t>disinhibition</w:t>
        </w:r>
      </w:ins>
      <w:r w:rsidRPr="0060258A">
        <w:rPr>
          <w:rFonts w:ascii="Times New Roman" w:hAnsi="Times New Roman" w:cs="Times New Roman"/>
          <w:color w:val="000000" w:themeColor="text1"/>
        </w:rPr>
        <w:t>. This flexible onset of disinhibition is modeled after biological findings, which show that activation of disinhibition in cortical circuits arises from exogenous, long-distance projections</w:t>
      </w:r>
      <w:ins w:id="676" w:author="Bo Shen" w:date="2023-01-20T16: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MvWmLGZU","properties":{"formattedCitation":"(Fu et al., 2014; Kamigaki, 2019; S. Lee et al., 2013; Pi et al., 2013; S. Zhang et al., 2014)","plainCitation":"(Fu et al., 2014; Kamigaki, 2019; S.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 et al., 2014; Kamigaki, 2019; S. Lee et al., 2013; Pi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2C</w:t>
      </w:r>
      <w:r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Pr>
          <w:rFonts w:ascii="Times New Roman" w:hAnsi="Times New Roman" w:cs="Times New Roman"/>
          <w:color w:val="000000" w:themeColor="text1"/>
        </w:rPr>
        <w:t xml:space="preserve"> below</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ated disinhibition provides top-down control of choice dynamics</w:t>
      </w:r>
      <w:r w:rsidRPr="0060258A">
        <w:rPr>
          <w:rFonts w:ascii="Times New Roman" w:hAnsi="Times New Roman" w:cs="Times New Roman"/>
          <w:color w:val="000000" w:themeColor="text1"/>
        </w:rPr>
        <w:t xml:space="preserve">). </w:t>
      </w:r>
    </w:p>
    <w:p w14:paraId="6BC30624" w14:textId="77777777" w:rsidR="003F037C" w:rsidRPr="0060258A" w:rsidRDefault="003F037C" w:rsidP="008809C6">
      <w:pPr>
        <w:spacing w:line="480" w:lineRule="auto"/>
        <w:jc w:val="both"/>
        <w:rPr>
          <w:rFonts w:ascii="Times New Roman" w:hAnsi="Times New Roman" w:cs="Times New Roman"/>
          <w:color w:val="000000" w:themeColor="text1"/>
        </w:rPr>
      </w:pPr>
    </w:p>
    <w:p w14:paraId="33CF880B" w14:textId="77777777" w:rsidR="003F037C" w:rsidRPr="0060258A" w:rsidRDefault="003F037C">
      <w:pPr>
        <w:spacing w:after="240" w:line="480" w:lineRule="auto"/>
        <w:jc w:val="both"/>
        <w:rPr>
          <w:rFonts w:ascii="Times New Roman" w:hAnsi="Times New Roman" w:cs="Times New Roman"/>
          <w:color w:val="000000" w:themeColor="text1"/>
        </w:rPr>
        <w:pPrChange w:id="677"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 are described by a set of differential equations:</w:t>
      </w:r>
    </w:p>
    <w:tbl>
      <w:tblPr>
        <w:tblW w:w="0" w:type="auto"/>
        <w:tblLook w:val="04A0" w:firstRow="1" w:lastRow="0" w:firstColumn="1" w:lastColumn="0" w:noHBand="0" w:noVBand="1"/>
      </w:tblPr>
      <w:tblGrid>
        <w:gridCol w:w="2700"/>
        <w:gridCol w:w="4230"/>
        <w:gridCol w:w="2420"/>
      </w:tblGrid>
      <w:tr w:rsidR="003F037C" w:rsidRPr="00A71BEF" w14:paraId="4258B1EF" w14:textId="77777777" w:rsidTr="00203F27">
        <w:tc>
          <w:tcPr>
            <w:tcW w:w="2700" w:type="dxa"/>
            <w:vAlign w:val="center"/>
          </w:tcPr>
          <w:p w14:paraId="3BA2D64D" w14:textId="77777777" w:rsidR="003F037C" w:rsidRPr="00A71BEF" w:rsidRDefault="003F037C" w:rsidP="00203F27">
            <w:pPr>
              <w:spacing w:line="480" w:lineRule="auto"/>
              <w:jc w:val="both"/>
              <w:rPr>
                <w:rFonts w:ascii="Times New Roman" w:hAnsi="Times New Roman" w:cs="Times New Roman"/>
                <w:color w:val="000000" w:themeColor="text1"/>
              </w:rPr>
            </w:pPr>
          </w:p>
          <w:p w14:paraId="71042CAC"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4832C77B" w14:textId="77777777" w:rsidR="003F037C"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678" w:author="Microsoft Office User" w:date="2023-03-01T17:30:00Z">
                            <w:rPr>
                              <w:rFonts w:ascii="Cambria Math" w:hAnsi="Cambria Math" w:cs="Times New Roman"/>
                              <w:i/>
                              <w:color w:val="000000" w:themeColor="text1"/>
                            </w:rPr>
                          </w:ins>
                        </m:ctrlPr>
                      </m:sSubPr>
                      <m:e>
                        <m:r>
                          <w:ins w:id="679" w:author="Microsoft Office User" w:date="2023-03-01T17:30:00Z">
                            <w:rPr>
                              <w:rFonts w:ascii="Cambria Math" w:hAnsi="Cambria Math" w:cs="Times New Roman"/>
                              <w:color w:val="000000" w:themeColor="text1"/>
                            </w:rPr>
                            <m:t>B</m:t>
                          </w:ins>
                        </m:r>
                      </m:e>
                      <m:sub>
                        <m:r>
                          <w:ins w:id="680" w:author="Microsoft Office User" w:date="2023-03-01T17:30:00Z">
                            <w:rPr>
                              <w:rFonts w:ascii="Cambria Math" w:hAnsi="Cambria Math" w:cs="Times New Roman"/>
                              <w:color w:val="000000" w:themeColor="text1"/>
                            </w:rPr>
                            <m:t>R</m:t>
                          </w:ins>
                        </m:r>
                      </m:sub>
                    </m:sSub>
                    <m:r>
                      <w:del w:id="681"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5F1BA368"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3F037C" w:rsidRPr="00A71BEF" w14:paraId="69FD5839" w14:textId="77777777" w:rsidTr="00203F27">
        <w:tc>
          <w:tcPr>
            <w:tcW w:w="2700" w:type="dxa"/>
            <w:vAlign w:val="center"/>
          </w:tcPr>
          <w:p w14:paraId="5FAEFFE7"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579C3834" w14:textId="77777777" w:rsidR="003F037C"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682" w:author="Bo Shen" w:date="2023-01-20T16:36:00Z">
                    <w:rPr>
                      <w:rFonts w:ascii="Cambria Math" w:hAnsi="Cambria Math" w:cs="Times New Roman"/>
                      <w:color w:val="000000" w:themeColor="text1"/>
                    </w:rPr>
                    <m:t>+</m:t>
                  </w:ins>
                </m:r>
                <m:sSub>
                  <m:sSubPr>
                    <m:ctrlPr>
                      <w:ins w:id="683" w:author="Bo Shen" w:date="2023-01-20T16:36:00Z">
                        <w:rPr>
                          <w:rFonts w:ascii="Cambria Math" w:hAnsi="Cambria Math" w:cs="Times New Roman"/>
                          <w:i/>
                          <w:color w:val="000000" w:themeColor="text1"/>
                        </w:rPr>
                      </w:ins>
                    </m:ctrlPr>
                  </m:sSubPr>
                  <m:e>
                    <m:r>
                      <w:ins w:id="684" w:author="Microsoft Office User" w:date="2023-03-01T17:29:00Z">
                        <w:rPr>
                          <w:rFonts w:ascii="Cambria Math" w:hAnsi="Cambria Math" w:cs="Times New Roman"/>
                          <w:color w:val="000000" w:themeColor="text1"/>
                        </w:rPr>
                        <m:t>B</m:t>
                      </w:ins>
                    </m:r>
                    <m:r>
                      <w:ins w:id="685" w:author="Bo Shen" w:date="2023-01-20T16:36:00Z">
                        <w:del w:id="686" w:author="Microsoft Office User" w:date="2023-03-01T17:29:00Z">
                          <w:rPr>
                            <w:rFonts w:ascii="Cambria Math" w:hAnsi="Cambria Math" w:cs="Times New Roman"/>
                            <w:color w:val="000000" w:themeColor="text1"/>
                          </w:rPr>
                          <m:t>G</m:t>
                        </w:del>
                      </w:ins>
                    </m:r>
                  </m:e>
                  <m:sub>
                    <m:r>
                      <w:ins w:id="687" w:author="Microsoft Office User" w:date="2023-03-01T17:29:00Z">
                        <w:rPr>
                          <w:rFonts w:ascii="Cambria Math" w:hAnsi="Cambria Math" w:cs="Times New Roman"/>
                          <w:color w:val="000000" w:themeColor="text1"/>
                        </w:rPr>
                        <m:t>G</m:t>
                      </w:ins>
                    </m:r>
                    <m:r>
                      <w:ins w:id="688" w:author="Bo Shen" w:date="2023-01-20T16:36:00Z">
                        <w:del w:id="689"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690"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1F250353"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3F037C" w:rsidRPr="00A71BEF" w14:paraId="017441E6" w14:textId="77777777" w:rsidTr="00203F27">
        <w:tc>
          <w:tcPr>
            <w:tcW w:w="2700" w:type="dxa"/>
            <w:vAlign w:val="center"/>
          </w:tcPr>
          <w:p w14:paraId="372E7114"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0BB4D519" w14:textId="77777777" w:rsidR="003F037C"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691"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692"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335FE8D7"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6410B419" w14:textId="77777777" w:rsidR="003F037C" w:rsidRPr="0060258A" w:rsidRDefault="003F037C">
      <w:pPr>
        <w:spacing w:before="240" w:line="480" w:lineRule="auto"/>
        <w:jc w:val="both"/>
        <w:rPr>
          <w:rFonts w:ascii="Times New Roman" w:hAnsi="Times New Roman" w:cs="Times New Roman"/>
          <w:color w:val="000000" w:themeColor="text1"/>
        </w:rPr>
        <w:pPrChange w:id="693"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694" w:author="Microsoft Office User" w:date="2023-03-01T17:31:00Z">
        <w:r>
          <w:rPr>
            <w:rFonts w:ascii="Times New Roman" w:hAnsi="Times New Roman" w:cs="Times New Roman"/>
            <w:color w:val="000000" w:themeColor="text1"/>
          </w:rPr>
          <w:t xml:space="preserve">is </w:t>
        </w:r>
      </w:ins>
      <w:ins w:id="695" w:author="Microsoft Office User" w:date="2023-03-01T17:32:00Z">
        <w:r>
          <w:rPr>
            <w:rFonts w:ascii="Times New Roman" w:hAnsi="Times New Roman" w:cs="Times New Roman"/>
            <w:color w:val="000000" w:themeColor="text1"/>
          </w:rPr>
          <w:t>represented by</w:t>
        </w:r>
      </w:ins>
      <w:ins w:id="696" w:author="Microsoft Office User" w:date="2023-03-01T17:31:00Z">
        <w:r>
          <w:rPr>
            <w:rFonts w:ascii="Times New Roman" w:hAnsi="Times New Roman" w:cs="Times New Roman"/>
            <w:color w:val="000000" w:themeColor="text1"/>
          </w:rPr>
          <w:t xml:space="preserve"> an R unit </w:t>
        </w:r>
      </w:ins>
      <w:r w:rsidRPr="0060258A">
        <w:rPr>
          <w:rFonts w:ascii="Times New Roman" w:hAnsi="Times New Roman" w:cs="Times New Roman"/>
          <w:color w:val="000000" w:themeColor="text1"/>
        </w:rPr>
        <w:t>receiv</w:t>
      </w:r>
      <w:ins w:id="697" w:author="Microsoft Office User" w:date="2023-03-01T17:31:00Z">
        <w:r>
          <w:rPr>
            <w:rFonts w:ascii="Times New Roman" w:hAnsi="Times New Roman" w:cs="Times New Roman"/>
            <w:color w:val="000000" w:themeColor="text1"/>
          </w:rPr>
          <w:t>ing</w:t>
        </w:r>
      </w:ins>
      <w:del w:id="698" w:author="Microsoft Office User" w:date="2023-03-01T17:31:00Z">
        <w:r w:rsidRPr="0060258A" w:rsidDel="00936147">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selecti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and</w:t>
      </w:r>
      <w:r w:rsidRPr="0060258A">
        <w:rPr>
          <w:rFonts w:ascii="Times New Roman" w:hAnsi="Times New Roman" w:cs="Times New Roman"/>
          <w:color w:val="000000" w:themeColor="text1"/>
        </w:rPr>
        <w:t xml:space="preserve"> non-selective baseline input </w:t>
      </w:r>
      <w:ins w:id="699" w:author="Microsoft Office User" w:date="2023-03-01T17:32:00Z">
        <w:r>
          <w:rPr>
            <w:rFonts w:ascii="Times New Roman" w:hAnsi="Times New Roman" w:cs="Times New Roman"/>
            <w:i/>
            <w:color w:val="000000" w:themeColor="text1"/>
          </w:rPr>
          <w:t>B</w:t>
        </w:r>
        <w:r w:rsidRPr="00936147">
          <w:rPr>
            <w:rFonts w:ascii="Times New Roman" w:hAnsi="Times New Roman" w:cs="Times New Roman"/>
            <w:i/>
            <w:color w:val="000000" w:themeColor="text1"/>
            <w:vertAlign w:val="subscript"/>
            <w:rPrChange w:id="700" w:author="Microsoft Office User" w:date="2023-03-01T17:32:00Z">
              <w:rPr>
                <w:rFonts w:ascii="Times New Roman" w:hAnsi="Times New Roman" w:cs="Times New Roman"/>
                <w:i/>
                <w:color w:val="000000" w:themeColor="text1"/>
              </w:rPr>
            </w:rPrChange>
          </w:rPr>
          <w:t>R</w:t>
        </w:r>
      </w:ins>
      <w:del w:id="701" w:author="Microsoft Office User" w:date="2023-03-01T17:32:00Z">
        <w:r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702" w:author="Bo Shen" w:date="2023-01-20T17:00:00Z">
        <w:r>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703" w:author="Bo Shen" w:date="2023-01-20T17:00: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704" w:author="Bo Shen" w:date="2023-01-20T17:00:00Z">
        <w:r w:rsidRPr="0060258A">
          <w:rPr>
            <w:rFonts w:ascii="Times New Roman" w:hAnsi="Times New Roman" w:cs="Times New Roman"/>
            <w:i/>
            <w:color w:val="000000" w:themeColor="text1"/>
          </w:rPr>
          <w:t>G</w:t>
        </w:r>
        <w:r w:rsidRPr="0060258A" w:rsidDel="006C5B10">
          <w:rPr>
            <w:rFonts w:ascii="Times New Roman" w:hAnsi="Times New Roman" w:cs="Times New Roman"/>
            <w:color w:val="000000" w:themeColor="text1"/>
          </w:rPr>
          <w:t xml:space="preserve"> </w:t>
        </w:r>
      </w:ins>
      <w:del w:id="705"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ed sum of </w:t>
      </w:r>
      <w:del w:id="706" w:author="Bo Shen" w:date="2023-01-20T17:01:00Z">
        <w:r w:rsidRPr="0060258A" w:rsidDel="006C5B10">
          <w:rPr>
            <w:rFonts w:ascii="Times New Roman" w:hAnsi="Times New Roman" w:cs="Times New Roman"/>
            <w:color w:val="000000" w:themeColor="text1"/>
          </w:rPr>
          <w:delText xml:space="preserve">its </w:delText>
        </w:r>
      </w:del>
      <w:r w:rsidRPr="0060258A">
        <w:rPr>
          <w:rFonts w:ascii="Times New Roman" w:hAnsi="Times New Roman" w:cs="Times New Roman"/>
          <w:color w:val="000000" w:themeColor="text1"/>
        </w:rPr>
        <w:t>excitatory inputs</w:t>
      </w:r>
      <w:ins w:id="707" w:author="Bo Shen" w:date="2023-01-20T16:54:00Z">
        <w:r>
          <w:rPr>
            <w:rFonts w:ascii="Times New Roman" w:hAnsi="Times New Roman" w:cs="Times New Roman"/>
            <w:color w:val="000000" w:themeColor="text1"/>
          </w:rPr>
          <w:t xml:space="preserve"> </w:t>
        </w:r>
      </w:ins>
      <w:ins w:id="708" w:author="Bo Shen" w:date="2023-01-20T17:01:00Z">
        <w:r>
          <w:rPr>
            <w:rFonts w:ascii="Times New Roman" w:hAnsi="Times New Roman" w:cs="Times New Roman"/>
            <w:color w:val="000000" w:themeColor="text1"/>
          </w:rPr>
          <w:t>from</w:t>
        </w:r>
      </w:ins>
      <w:ins w:id="709" w:author="Microsoft Office User" w:date="2023-03-01T17:33:00Z">
        <w:r>
          <w:rPr>
            <w:rFonts w:ascii="Times New Roman" w:hAnsi="Times New Roman" w:cs="Times New Roman"/>
            <w:color w:val="000000" w:themeColor="text1"/>
          </w:rPr>
          <w:t xml:space="preserve"> all</w:t>
        </w:r>
      </w:ins>
      <w:ins w:id="710" w:author="Bo Shen" w:date="2023-01-20T17:01:00Z">
        <w:r>
          <w:rPr>
            <w:rFonts w:ascii="Times New Roman" w:hAnsi="Times New Roman" w:cs="Times New Roman"/>
            <w:color w:val="000000" w:themeColor="text1"/>
          </w:rPr>
          <w:t xml:space="preserve"> </w:t>
        </w:r>
        <w:r w:rsidRPr="006C5B10">
          <w:rPr>
            <w:rFonts w:ascii="Times New Roman" w:hAnsi="Times New Roman" w:cs="Times New Roman"/>
            <w:i/>
            <w:iCs/>
            <w:color w:val="000000" w:themeColor="text1"/>
            <w:rPrChange w:id="711" w:author="Bo Shen" w:date="2023-01-20T17:01:00Z">
              <w:rPr>
                <w:rFonts w:ascii="Times New Roman" w:hAnsi="Times New Roman" w:cs="Times New Roman"/>
                <w:color w:val="000000" w:themeColor="text1"/>
              </w:rPr>
            </w:rPrChange>
          </w:rPr>
          <w:t>R</w:t>
        </w:r>
      </w:ins>
      <w:ins w:id="712" w:author="Microsoft Office User" w:date="2023-03-01T17:33:00Z">
        <w:r>
          <w:rPr>
            <w:rFonts w:ascii="Times New Roman" w:hAnsi="Times New Roman" w:cs="Times New Roman"/>
            <w:i/>
            <w:iCs/>
            <w:color w:val="000000" w:themeColor="text1"/>
          </w:rPr>
          <w:t xml:space="preserve"> </w:t>
        </w:r>
        <w:r w:rsidRPr="00784EB1">
          <w:rPr>
            <w:rFonts w:ascii="Times New Roman" w:hAnsi="Times New Roman" w:cs="Times New Roman"/>
            <w:color w:val="000000" w:themeColor="text1"/>
            <w:rPrChange w:id="713" w:author="Microsoft Office User" w:date="2023-03-01T17:33:00Z">
              <w:rPr>
                <w:rFonts w:ascii="Times New Roman" w:hAnsi="Times New Roman" w:cs="Times New Roman"/>
                <w:i/>
                <w:iCs/>
                <w:color w:val="000000" w:themeColor="text1"/>
              </w:rPr>
            </w:rPrChange>
          </w:rPr>
          <w:t>units</w:t>
        </w:r>
      </w:ins>
      <w:ins w:id="714" w:author="Bo Shen" w:date="2023-01-20T17:01:00Z">
        <w:del w:id="715" w:author="Microsoft Office User" w:date="2023-03-01T17:33:00Z">
          <w:r w:rsidRPr="00784EB1" w:rsidDel="00784EB1">
            <w:rPr>
              <w:rFonts w:ascii="Times New Roman" w:hAnsi="Times New Roman" w:cs="Times New Roman"/>
              <w:color w:val="000000" w:themeColor="text1"/>
            </w:rPr>
            <w:delText>s</w:delText>
          </w:r>
        </w:del>
        <w:r w:rsidRPr="00784EB1">
          <w:rPr>
            <w:rFonts w:ascii="Times New Roman" w:hAnsi="Times New Roman" w:cs="Times New Roman"/>
            <w:color w:val="000000" w:themeColor="text1"/>
          </w:rPr>
          <w:t xml:space="preserve"> </w:t>
        </w:r>
      </w:ins>
      <w:ins w:id="716" w:author="Bo Shen" w:date="2023-01-20T16:54:00Z">
        <w:r>
          <w:rPr>
            <w:rFonts w:ascii="Times New Roman" w:hAnsi="Times New Roman" w:cs="Times New Roman"/>
            <w:color w:val="000000" w:themeColor="text1"/>
          </w:rPr>
          <w:t xml:space="preserve">and a non-selective baseline input </w:t>
        </w:r>
      </w:ins>
      <m:oMath>
        <m:sSub>
          <m:sSubPr>
            <m:ctrlPr>
              <w:ins w:id="717" w:author="Bo Shen" w:date="2023-01-20T16:54:00Z">
                <w:rPr>
                  <w:rFonts w:ascii="Cambria Math" w:hAnsi="Cambria Math" w:cs="Times New Roman"/>
                  <w:i/>
                  <w:color w:val="000000" w:themeColor="text1"/>
                </w:rPr>
              </w:ins>
            </m:ctrlPr>
          </m:sSubPr>
          <m:e>
            <m:r>
              <w:ins w:id="718" w:author="Microsoft Office User" w:date="2023-03-01T17:33:00Z">
                <w:rPr>
                  <w:rFonts w:ascii="Cambria Math" w:hAnsi="Cambria Math" w:cs="Times New Roman"/>
                  <w:color w:val="000000" w:themeColor="text1"/>
                </w:rPr>
                <m:t>B</m:t>
              </w:ins>
            </m:r>
            <m:r>
              <w:ins w:id="719" w:author="Bo Shen" w:date="2023-01-20T16:54:00Z">
                <w:del w:id="720" w:author="Microsoft Office User" w:date="2023-03-01T17:33:00Z">
                  <w:rPr>
                    <w:rFonts w:ascii="Cambria Math" w:hAnsi="Cambria Math" w:cs="Times New Roman"/>
                    <w:color w:val="000000" w:themeColor="text1"/>
                  </w:rPr>
                  <m:t>G</m:t>
                </w:del>
              </w:ins>
            </m:r>
          </m:e>
          <m:sub>
            <m:r>
              <w:ins w:id="721" w:author="Microsoft Office User" w:date="2023-03-01T17:33:00Z">
                <w:rPr>
                  <w:rFonts w:ascii="Cambria Math" w:hAnsi="Cambria Math" w:cs="Times New Roman"/>
                  <w:color w:val="000000" w:themeColor="text1"/>
                </w:rPr>
                <m:t>G</m:t>
              </w:ins>
            </m:r>
            <m:r>
              <w:ins w:id="722" w:author="Bo Shen" w:date="2023-01-20T16:54:00Z">
                <w:del w:id="723" w:author="Microsoft Office User" w:date="2023-03-01T17:33:00Z">
                  <w:rPr>
                    <w:rFonts w:ascii="Cambria Math" w:hAnsi="Cambria Math" w:cs="Times New Roman"/>
                    <w:color w:val="000000" w:themeColor="text1"/>
                  </w:rPr>
                  <m:t>0</m:t>
                </w:del>
              </w:ins>
            </m:r>
          </m:sub>
        </m:sSub>
      </m:oMath>
      <w:ins w:id="724" w:author="Bo Shen" w:date="2023-01-20T17:02:00Z">
        <w:r>
          <w:rPr>
            <w:rFonts w:ascii="Times New Roman" w:hAnsi="Times New Roman" w:cs="Times New Roman"/>
            <w:color w:val="000000" w:themeColor="text1"/>
          </w:rPr>
          <w:t xml:space="preserve"> and inhibited by</w:t>
        </w:r>
      </w:ins>
      <w:ins w:id="725" w:author="Bo Shen" w:date="2023-01-20T17:03:00Z">
        <w:r>
          <w:rPr>
            <w:rFonts w:ascii="Times New Roman" w:hAnsi="Times New Roman" w:cs="Times New Roman"/>
            <w:color w:val="000000" w:themeColor="text1"/>
          </w:rPr>
          <w:t xml:space="preserve"> its </w:t>
        </w:r>
      </w:ins>
      <w:ins w:id="726" w:author="Microsoft Office User" w:date="2023-03-01T17:34:00Z">
        <w:r>
          <w:rPr>
            <w:rFonts w:ascii="Times New Roman" w:hAnsi="Times New Roman" w:cs="Times New Roman"/>
            <w:color w:val="000000" w:themeColor="text1"/>
          </w:rPr>
          <w:t>local</w:t>
        </w:r>
      </w:ins>
      <w:ins w:id="727" w:author="Bo Shen" w:date="2023-01-20T17:04:00Z">
        <w:del w:id="728" w:author="Microsoft Office User" w:date="2023-03-01T17:34:00Z">
          <w:r w:rsidDel="00784EB1">
            <w:rPr>
              <w:rFonts w:ascii="Times New Roman" w:hAnsi="Times New Roman" w:cs="Times New Roman"/>
              <w:color w:val="000000" w:themeColor="text1"/>
            </w:rPr>
            <w:delText>neighboring</w:delText>
          </w:r>
        </w:del>
      </w:ins>
      <w:ins w:id="729" w:author="Bo Shen" w:date="2023-01-20T17:02:00Z">
        <w:r>
          <w:rPr>
            <w:rFonts w:ascii="Times New Roman" w:hAnsi="Times New Roman" w:cs="Times New Roman"/>
            <w:color w:val="000000" w:themeColor="text1"/>
          </w:rPr>
          <w:t xml:space="preserve"> </w:t>
        </w:r>
      </w:ins>
      <m:oMath>
        <m:sSub>
          <m:sSubPr>
            <m:ctrlPr>
              <w:ins w:id="730" w:author="Bo Shen" w:date="2023-01-20T17:02:00Z">
                <w:rPr>
                  <w:rFonts w:ascii="Cambria Math" w:hAnsi="Cambria Math" w:cs="Times New Roman"/>
                  <w:i/>
                  <w:color w:val="000000" w:themeColor="text1"/>
                </w:rPr>
              </w:ins>
            </m:ctrlPr>
          </m:sSubPr>
          <m:e>
            <m:r>
              <w:ins w:id="731" w:author="Bo Shen" w:date="2023-01-20T17:02:00Z">
                <w:rPr>
                  <w:rFonts w:ascii="Cambria Math" w:hAnsi="Cambria Math" w:cs="Times New Roman"/>
                  <w:color w:val="000000" w:themeColor="text1"/>
                </w:rPr>
                <m:t>D</m:t>
              </w:ins>
            </m:r>
          </m:e>
          <m:sub>
            <m:r>
              <w:ins w:id="732" w:author="Bo Shen" w:date="2023-01-20T17:02:00Z">
                <w:rPr>
                  <w:rFonts w:ascii="Cambria Math" w:hAnsi="Cambria Math" w:cs="Times New Roman"/>
                  <w:color w:val="000000" w:themeColor="text1"/>
                </w:rPr>
                <m:t>i</m:t>
              </w:ins>
            </m:r>
          </m:sub>
        </m:sSub>
      </m:oMath>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733" w:author="Microsoft Office User" w:date="2023-03-01T17:34:00Z">
        <w:r w:rsidRPr="0060258A" w:rsidDel="00784EB1">
          <w:rPr>
            <w:rFonts w:ascii="Times New Roman" w:hAnsi="Times New Roman" w:cs="Times New Roman"/>
            <w:color w:val="000000" w:themeColor="text1"/>
          </w:rPr>
          <w:delText xml:space="preserve">controls </w:delText>
        </w:r>
      </w:del>
      <w:ins w:id="734" w:author="Microsoft Office User" w:date="2023-03-01T17:34:00Z">
        <w:r>
          <w:rPr>
            <w:rFonts w:ascii="Times New Roman" w:hAnsi="Times New Roman" w:cs="Times New Roman"/>
            <w:color w:val="000000" w:themeColor="text1"/>
          </w:rPr>
          <w:t>reflects</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 and is presumed to be under external (task-triggered) control.</w:t>
      </w:r>
    </w:p>
    <w:p w14:paraId="6FDA0EFA" w14:textId="77777777" w:rsidR="003F037C" w:rsidRDefault="003F037C" w:rsidP="006B1633">
      <w:pPr>
        <w:spacing w:line="480" w:lineRule="auto"/>
        <w:jc w:val="center"/>
        <w:rPr>
          <w:ins w:id="735" w:author="Bo Shen" w:date="2023-03-06T11:14:00Z"/>
          <w:rFonts w:ascii="Times New Roman" w:hAnsi="Times New Roman" w:cs="Times New Roman"/>
          <w:color w:val="000000" w:themeColor="text1"/>
        </w:rPr>
      </w:pPr>
    </w:p>
    <w:p w14:paraId="1B7D87B5" w14:textId="77777777" w:rsidR="003F037C" w:rsidRDefault="003F037C" w:rsidP="006B1633">
      <w:pPr>
        <w:spacing w:line="480" w:lineRule="auto"/>
        <w:jc w:val="center"/>
        <w:rPr>
          <w:ins w:id="736" w:author="Bo Shen" w:date="2023-03-01T09:33:00Z"/>
          <w:rFonts w:ascii="Times New Roman" w:hAnsi="Times New Roman" w:cs="Times New Roman"/>
          <w:color w:val="000000" w:themeColor="text1"/>
        </w:rPr>
      </w:pPr>
      <w:ins w:id="737" w:author="Bo Shen" w:date="2023-03-01T09:32: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39CBDA09" w14:textId="77777777" w:rsidR="003F037C" w:rsidRDefault="003F037C">
      <w:pPr>
        <w:spacing w:line="480" w:lineRule="auto"/>
        <w:jc w:val="center"/>
        <w:rPr>
          <w:ins w:id="738" w:author="Bo Shen" w:date="2023-03-06T11:14:00Z"/>
          <w:rFonts w:ascii="Times New Roman" w:hAnsi="Times New Roman" w:cs="Times New Roman"/>
          <w:color w:val="000000" w:themeColor="text1"/>
        </w:rPr>
      </w:pPr>
      <w:ins w:id="739" w:author="Bo Shen" w:date="2023-03-01T09:33: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5C785659" w14:textId="77777777" w:rsidR="003F037C" w:rsidRDefault="003F037C">
      <w:pPr>
        <w:spacing w:line="480" w:lineRule="auto"/>
        <w:jc w:val="center"/>
        <w:rPr>
          <w:ins w:id="740" w:author="Bo Shen" w:date="2023-03-06T11:14:00Z"/>
          <w:rFonts w:ascii="Times New Roman" w:hAnsi="Times New Roman" w:cs="Times New Roman"/>
          <w:color w:val="000000" w:themeColor="text1"/>
        </w:rPr>
      </w:pPr>
    </w:p>
    <w:p w14:paraId="0F956E53" w14:textId="77777777" w:rsidR="003F037C" w:rsidRPr="0060258A" w:rsidRDefault="003F037C">
      <w:pPr>
        <w:spacing w:line="480" w:lineRule="auto"/>
        <w:jc w:val="center"/>
        <w:rPr>
          <w:rFonts w:ascii="Times New Roman" w:hAnsi="Times New Roman" w:cs="Times New Roman"/>
          <w:color w:val="000000" w:themeColor="text1"/>
        </w:rPr>
        <w:pPrChange w:id="741" w:author="Bo Shen" w:date="2023-03-01T09:33:00Z">
          <w:pPr>
            <w:spacing w:line="480" w:lineRule="auto"/>
            <w:jc w:val="both"/>
          </w:pPr>
        </w:pPrChange>
      </w:pPr>
    </w:p>
    <w:p w14:paraId="72B61F65" w14:textId="77777777" w:rsidR="003F037C" w:rsidDel="00804B59" w:rsidRDefault="003F037C">
      <w:pPr>
        <w:pStyle w:val="Heading4"/>
        <w:rPr>
          <w:del w:id="742" w:author="Bo Shen" w:date="2023-03-06T11:04:00Z"/>
        </w:rPr>
      </w:pPr>
      <w:del w:id="743" w:author="Microsoft Office User" w:date="2023-03-02T08:37:00Z">
        <w:r w:rsidDel="00F540CD">
          <w:br w:type="page"/>
        </w:r>
      </w:del>
    </w:p>
    <w:p w14:paraId="4FDF5D34" w14:textId="77777777" w:rsidR="003F037C" w:rsidRPr="0060258A" w:rsidRDefault="003F037C">
      <w:pPr>
        <w:pStyle w:val="Heading4"/>
        <w:pPrChange w:id="744" w:author="Bo Shen" w:date="2023-03-11T13:53:00Z">
          <w:pPr>
            <w:spacing w:line="480" w:lineRule="auto"/>
            <w:jc w:val="both"/>
          </w:pPr>
        </w:pPrChange>
      </w:pPr>
      <w:r w:rsidRPr="0060258A">
        <w:t>Dynamic divisive normalization preserved in the LDDM</w:t>
      </w:r>
    </w:p>
    <w:p w14:paraId="470762F1" w14:textId="77777777" w:rsidR="003F037C" w:rsidRPr="0060258A" w:rsidRDefault="003F037C" w:rsidP="00886C3F">
      <w:pPr>
        <w:spacing w:line="480" w:lineRule="auto"/>
        <w:jc w:val="both"/>
        <w:rPr>
          <w:rFonts w:ascii="Times New Roman" w:hAnsi="Times New Roman" w:cs="Times New Roman"/>
          <w:color w:val="000000" w:themeColor="text1"/>
        </w:rPr>
      </w:pPr>
    </w:p>
    <w:p w14:paraId="016B833C" w14:textId="2B2A692D" w:rsidR="003F037C" w:rsidRPr="0060258A" w:rsidRDefault="003F037C"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seen </w:t>
      </w:r>
      <w:ins w:id="745" w:author="Paul Glimcher" w:date="2023-03-08T11:18:00Z">
        <w:r w:rsidR="005F4335">
          <w:rPr>
            <w:rFonts w:ascii="Times New Roman" w:hAnsi="Times New Roman" w:cs="Times New Roman"/>
            <w:color w:val="000000" w:themeColor="text1"/>
          </w:rPr>
          <w:t xml:space="preserve">empirically and </w:t>
        </w:r>
      </w:ins>
      <w:r w:rsidRPr="0060258A">
        <w:rPr>
          <w:rFonts w:ascii="Times New Roman" w:hAnsi="Times New Roman" w:cs="Times New Roman"/>
          <w:color w:val="000000" w:themeColor="text1"/>
        </w:rPr>
        <w:t>in the DNM</w:t>
      </w:r>
      <w:ins w:id="746"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s discussed above, during initial option evaluation the disinhibitory units are silent (</w:t>
      </w:r>
      <m:oMath>
        <m:r>
          <w:rPr>
            <w:rFonts w:ascii="Cambria Math" w:hAnsi="Cambria Math" w:cs="Times New Roman"/>
            <w:color w:val="000000" w:themeColor="text1"/>
          </w:rPr>
          <m:t>β=0</m:t>
        </m:r>
      </m:oMath>
      <w:r w:rsidRPr="0060258A">
        <w:rPr>
          <w:rFonts w:ascii="Times New Roman" w:hAnsi="Times New Roman" w:cs="Times New Roman"/>
          <w:color w:val="000000" w:themeColor="text1"/>
        </w:rPr>
        <w:t xml:space="preserve">) and the sole difference between the LDDM </w:t>
      </w:r>
      <w:r w:rsidRPr="0060258A">
        <w:rPr>
          <w:rFonts w:ascii="Times New Roman" w:hAnsi="Times New Roman" w:cs="Times New Roman" w:hint="eastAsia"/>
          <w:color w:val="000000" w:themeColor="text1"/>
        </w:rPr>
        <w:t>a</w:t>
      </w:r>
      <w:r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Example activity traces in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show that the LDDM preserves characteristic early-stage dynamics and contextual modulation seen in both empirical data (</w:t>
      </w:r>
      <w:r w:rsidRPr="0060258A">
        <w:rPr>
          <w:rFonts w:ascii="Times New Roman" w:hAnsi="Times New Roman" w:cs="Times New Roman"/>
          <w:b/>
          <w:color w:val="000000" w:themeColor="text1"/>
        </w:rPr>
        <w:t>Fig. 3C</w:t>
      </w:r>
      <w:r w:rsidRPr="0060258A">
        <w:rPr>
          <w:rFonts w:ascii="Times New Roman" w:hAnsi="Times New Roman" w:cs="Times New Roman"/>
          <w:color w:val="000000" w:themeColor="text1"/>
        </w:rPr>
        <w:t>) and the original DNM</w:t>
      </w:r>
      <w:ins w:id="747"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1,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mmediately after stimulus onset,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ies replicate the transient peak observed in a wealth of studies</w:t>
      </w:r>
      <w:ins w:id="748" w:author="Bo Shen" w:date="2023-01-20T17:1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urther, the network settles to equilibrium displaying </w:t>
      </w:r>
      <w:r w:rsidRPr="005F4335">
        <w:rPr>
          <w:rFonts w:ascii="Times New Roman" w:hAnsi="Times New Roman" w:cs="Times New Roman"/>
          <w:i/>
          <w:iCs/>
          <w:color w:val="000000" w:themeColor="text1"/>
          <w:rPrChange w:id="749" w:author="Paul Glimcher" w:date="2023-03-08T11:19:00Z">
            <w:rPr>
              <w:rFonts w:ascii="Times New Roman" w:hAnsi="Times New Roman" w:cs="Times New Roman"/>
              <w:color w:val="000000" w:themeColor="text1"/>
            </w:rPr>
          </w:rPrChange>
        </w:rPr>
        <w:t>relative</w:t>
      </w:r>
      <w:r w:rsidRPr="0060258A">
        <w:rPr>
          <w:rFonts w:ascii="Times New Roman" w:hAnsi="Times New Roman" w:cs="Times New Roman"/>
          <w:color w:val="000000" w:themeColor="text1"/>
        </w:rPr>
        <w:t xml:space="preserve"> value coding: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 in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de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 xml:space="preserve">Fig. 3B,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w:t>
      </w:r>
      <w:r w:rsidRPr="0060258A">
        <w:rPr>
          <w:rFonts w:ascii="Times New Roman" w:hAnsi="Times New Roman" w:cs="Times New Roman"/>
          <w:b/>
          <w:color w:val="000000" w:themeColor="text1"/>
        </w:rPr>
        <w:t xml:space="preserve"> </w:t>
      </w:r>
      <w:r w:rsidRPr="0060258A">
        <w:rPr>
          <w:rFonts w:ascii="Times New Roman" w:hAnsi="Times New Roman" w:cs="Times New Roman"/>
          <w:color w:val="000000" w:themeColor="text1"/>
        </w:rPr>
        <w:t xml:space="preserve">acros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nputs (</w:t>
      </w:r>
      <w:r w:rsidRPr="0060258A">
        <w:rPr>
          <w:rFonts w:ascii="Times New Roman" w:hAnsi="Times New Roman" w:cs="Times New Roman" w:hint="eastAsia"/>
          <w:color w:val="000000" w:themeColor="text1"/>
        </w:rPr>
        <w:t>upper</w:t>
      </w:r>
      <w:r w:rsidRPr="0060258A">
        <w:rPr>
          <w:rFonts w:ascii="Times New Roman" w:hAnsi="Times New Roman" w:cs="Times New Roman"/>
          <w:color w:val="000000" w:themeColor="text1"/>
        </w:rPr>
        <w:t xml:space="preserve"> panels)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puts (bottom panels)), reflecting a contextual representation of value (see Methods for details of parameters used in visualization).</w:t>
      </w:r>
    </w:p>
    <w:p w14:paraId="14963372" w14:textId="77777777" w:rsidR="003F037C" w:rsidRPr="0060258A" w:rsidRDefault="003F037C" w:rsidP="00433F14">
      <w:pPr>
        <w:spacing w:line="480" w:lineRule="auto"/>
        <w:jc w:val="both"/>
        <w:rPr>
          <w:rFonts w:ascii="Times New Roman" w:hAnsi="Times New Roman" w:cs="Times New Roman"/>
          <w:color w:val="000000" w:themeColor="text1"/>
        </w:rPr>
      </w:pPr>
    </w:p>
    <w:p w14:paraId="61405B0E" w14:textId="347E6499" w:rsidR="003F037C" w:rsidRPr="0060258A" w:rsidRDefault="003F037C"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Taking advantage of its simplified mathematical form, we analytically evaluated the LDDM</w:t>
      </w:r>
      <w:ins w:id="750" w:author="Bo Shen" w:date="2023-02-13T11:27:00Z">
        <w:r>
          <w:rPr>
            <w:rFonts w:ascii="Times New Roman" w:hAnsi="Times New Roman" w:cs="Times New Roman"/>
            <w:color w:val="000000" w:themeColor="text1"/>
          </w:rPr>
          <w:t xml:space="preserve"> by conducting phase</w:t>
        </w:r>
      </w:ins>
      <w:ins w:id="751" w:author="Bo Shen" w:date="2023-02-13T11:28:00Z">
        <w:r>
          <w:rPr>
            <w:rFonts w:ascii="Times New Roman" w:hAnsi="Times New Roman" w:cs="Times New Roman"/>
            <w:color w:val="000000" w:themeColor="text1"/>
          </w:rPr>
          <w:t xml:space="preserve"> </w:t>
        </w:r>
      </w:ins>
      <w:ins w:id="752" w:author="Bo Shen" w:date="2023-02-13T11:27:00Z">
        <w:r>
          <w:rPr>
            <w:rFonts w:ascii="Times New Roman" w:hAnsi="Times New Roman" w:cs="Times New Roman"/>
            <w:color w:val="000000" w:themeColor="text1"/>
          </w:rPr>
          <w:t>plan</w:t>
        </w:r>
      </w:ins>
      <w:ins w:id="753" w:author="Bo Shen" w:date="2023-02-13T11:28:00Z">
        <w:r>
          <w:rPr>
            <w:rFonts w:ascii="Times New Roman" w:hAnsi="Times New Roman" w:cs="Times New Roman"/>
            <w:color w:val="000000" w:themeColor="text1"/>
          </w:rPr>
          <w:t>e</w:t>
        </w:r>
      </w:ins>
      <w:ins w:id="754" w:author="Bo Shen" w:date="2023-02-13T11:27:00Z">
        <w:r>
          <w:rPr>
            <w:rFonts w:ascii="Times New Roman" w:hAnsi="Times New Roman" w:cs="Times New Roman"/>
            <w:color w:val="000000" w:themeColor="text1"/>
          </w:rPr>
          <w:t xml:space="preserve"> analys</w:t>
        </w:r>
      </w:ins>
      <w:ins w:id="755" w:author="Paul Glimcher" w:date="2023-03-08T11:19:00Z">
        <w:r w:rsidR="005F4335">
          <w:rPr>
            <w:rFonts w:ascii="Times New Roman" w:hAnsi="Times New Roman" w:cs="Times New Roman"/>
            <w:color w:val="000000" w:themeColor="text1"/>
          </w:rPr>
          <w:t>e</w:t>
        </w:r>
      </w:ins>
      <w:ins w:id="756" w:author="Bo Shen" w:date="2023-02-13T11:27:00Z">
        <w:del w:id="757" w:author="Paul Glimcher" w:date="2023-03-08T11:19:00Z">
          <w:r w:rsidDel="005F4335">
            <w:rPr>
              <w:rFonts w:ascii="Times New Roman" w:hAnsi="Times New Roman" w:cs="Times New Roman"/>
              <w:color w:val="000000" w:themeColor="text1"/>
            </w:rPr>
            <w:delText>i</w:delText>
          </w:r>
        </w:del>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758" w:author="Microsoft Office User" w:date="2023-03-02T08:38:00Z">
        <w:del w:id="759" w:author="Bo Shen" w:date="2023-03-06T11:08:00Z">
          <w:r w:rsidDel="00024FA6">
            <w:rPr>
              <w:rFonts w:ascii="Times New Roman" w:hAnsi="Times New Roman" w:cs="Times New Roman"/>
              <w:color w:val="000000" w:themeColor="text1"/>
            </w:rPr>
            <w:delText>Specifically</w:delText>
          </w:r>
        </w:del>
      </w:ins>
      <w:ins w:id="760" w:author="Bo Shen" w:date="2023-03-06T11:08:00Z">
        <w:r>
          <w:rPr>
            <w:rFonts w:ascii="Times New Roman" w:hAnsi="Times New Roman" w:cs="Times New Roman"/>
            <w:color w:val="000000" w:themeColor="text1"/>
          </w:rPr>
          <w:t>Specifically,</w:t>
        </w:r>
      </w:ins>
      <w:ins w:id="761" w:author="Bo Shen" w:date="2023-02-13T11:28:00Z">
        <w:del w:id="762" w:author="Microsoft Office User" w:date="2023-03-02T08:38:00Z">
          <w:r w:rsidDel="00F540CD">
            <w:rPr>
              <w:rFonts w:ascii="Times New Roman" w:hAnsi="Times New Roman" w:cs="Times New Roman"/>
              <w:color w:val="000000" w:themeColor="text1"/>
            </w:rPr>
            <w:delText>To do that</w:delText>
          </w:r>
        </w:del>
        <w:r>
          <w:rPr>
            <w:rFonts w:ascii="Times New Roman" w:hAnsi="Times New Roman" w:cs="Times New Roman"/>
            <w:color w:val="000000" w:themeColor="text1"/>
          </w:rPr>
          <w:t xml:space="preserve"> w</w:t>
        </w:r>
      </w:ins>
      <w:ins w:id="763" w:author="Bo Shen" w:date="2023-02-13T11:08:00Z">
        <w:r>
          <w:rPr>
            <w:rFonts w:ascii="Times New Roman" w:hAnsi="Times New Roman" w:cs="Times New Roman"/>
            <w:color w:val="000000" w:themeColor="text1"/>
          </w:rPr>
          <w:t xml:space="preserve">e solved </w:t>
        </w:r>
      </w:ins>
      <w:ins w:id="764" w:author="Paul Glimcher" w:date="2023-03-08T11:19:00Z">
        <w:r w:rsidR="005F4335">
          <w:rPr>
            <w:rFonts w:ascii="Times New Roman" w:hAnsi="Times New Roman" w:cs="Times New Roman"/>
            <w:color w:val="000000" w:themeColor="text1"/>
          </w:rPr>
          <w:t xml:space="preserve">for </w:t>
        </w:r>
      </w:ins>
      <w:ins w:id="765" w:author="Bo Shen" w:date="2023-02-13T11:08:00Z">
        <w:r>
          <w:rPr>
            <w:rFonts w:ascii="Times New Roman" w:hAnsi="Times New Roman" w:cs="Times New Roman"/>
            <w:color w:val="000000" w:themeColor="text1"/>
          </w:rPr>
          <w:t xml:space="preserve">the equilibrium state of each </w:t>
        </w:r>
        <w:r w:rsidRPr="007B3279">
          <w:rPr>
            <w:rFonts w:ascii="Times New Roman" w:hAnsi="Times New Roman" w:cs="Times New Roman"/>
            <w:i/>
            <w:iCs/>
            <w:color w:val="000000" w:themeColor="text1"/>
            <w:rPrChange w:id="766" w:author="Bo Shen" w:date="2023-02-13T11:16: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 by setting </w:t>
        </w:r>
      </w:ins>
      <w:ins w:id="767" w:author="Bo Shen" w:date="2023-02-13T11:28:00Z">
        <w:r>
          <w:rPr>
            <w:rFonts w:ascii="Times New Roman" w:hAnsi="Times New Roman" w:cs="Times New Roman"/>
            <w:color w:val="000000" w:themeColor="text1"/>
          </w:rPr>
          <w:t>each</w:t>
        </w:r>
      </w:ins>
      <w:ins w:id="768" w:author="Bo Shen" w:date="2023-02-13T11:08:00Z">
        <w:r>
          <w:rPr>
            <w:rFonts w:ascii="Times New Roman" w:hAnsi="Times New Roman" w:cs="Times New Roman"/>
            <w:color w:val="000000" w:themeColor="text1"/>
          </w:rPr>
          <w:t xml:space="preserve"> differential equation (</w:t>
        </w:r>
      </w:ins>
      <w:proofErr w:type="spellStart"/>
      <w:ins w:id="769" w:author="Bo Shen" w:date="2023-02-13T11:09:00Z">
        <w:r>
          <w:rPr>
            <w:rFonts w:ascii="Times New Roman" w:hAnsi="Times New Roman" w:cs="Times New Roman"/>
            <w:color w:val="000000" w:themeColor="text1"/>
          </w:rPr>
          <w:t>Eqs</w:t>
        </w:r>
        <w:proofErr w:type="spellEnd"/>
        <w:r>
          <w:rPr>
            <w:rFonts w:ascii="Times New Roman" w:hAnsi="Times New Roman" w:cs="Times New Roman"/>
            <w:color w:val="000000" w:themeColor="text1"/>
          </w:rPr>
          <w:t xml:space="preserve">. 1-3) to zero, which </w:t>
        </w:r>
        <w:del w:id="770" w:author="Paul Glimcher" w:date="2023-03-08T11:20:00Z">
          <w:r w:rsidDel="005F4335">
            <w:rPr>
              <w:rFonts w:ascii="Times New Roman" w:hAnsi="Times New Roman" w:cs="Times New Roman"/>
              <w:color w:val="000000" w:themeColor="text1"/>
            </w:rPr>
            <w:delText>results in</w:delText>
          </w:r>
        </w:del>
      </w:ins>
      <w:ins w:id="771" w:author="Paul Glimcher" w:date="2023-03-08T11:20:00Z">
        <w:r w:rsidR="005F4335">
          <w:rPr>
            <w:rFonts w:ascii="Times New Roman" w:hAnsi="Times New Roman" w:cs="Times New Roman"/>
            <w:color w:val="000000" w:themeColor="text1"/>
          </w:rPr>
          <w:t>defines</w:t>
        </w:r>
      </w:ins>
      <w:ins w:id="772" w:author="Bo Shen" w:date="2023-02-13T11:09:00Z">
        <w:r>
          <w:rPr>
            <w:rFonts w:ascii="Times New Roman" w:hAnsi="Times New Roman" w:cs="Times New Roman"/>
            <w:color w:val="000000" w:themeColor="text1"/>
          </w:rPr>
          <w:t xml:space="preserve"> the nullcline of each </w:t>
        </w:r>
        <w:r w:rsidRPr="007B3279">
          <w:rPr>
            <w:rFonts w:ascii="Times New Roman" w:hAnsi="Times New Roman" w:cs="Times New Roman"/>
            <w:i/>
            <w:iCs/>
            <w:color w:val="000000" w:themeColor="text1"/>
            <w:rPrChange w:id="773"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774" w:author="Bo Shen" w:date="2023-02-13T11:10:00Z">
        <w:r>
          <w:rPr>
            <w:rFonts w:ascii="Times New Roman" w:hAnsi="Times New Roman" w:cs="Times New Roman"/>
            <w:color w:val="000000" w:themeColor="text1"/>
          </w:rPr>
          <w:t xml:space="preserve"> as a function of the</w:t>
        </w:r>
        <w:del w:id="775" w:author="Paul Glimcher" w:date="2023-03-08T11:20:00Z">
          <w:r w:rsidDel="005F4335">
            <w:rPr>
              <w:rFonts w:ascii="Times New Roman" w:hAnsi="Times New Roman" w:cs="Times New Roman"/>
              <w:color w:val="000000" w:themeColor="text1"/>
            </w:rPr>
            <w:delText xml:space="preserve"> given</w:delText>
          </w:r>
        </w:del>
        <w:r>
          <w:rPr>
            <w:rFonts w:ascii="Times New Roman" w:hAnsi="Times New Roman" w:cs="Times New Roman"/>
            <w:color w:val="000000" w:themeColor="text1"/>
          </w:rPr>
          <w:t xml:space="preserve"> </w:t>
        </w:r>
      </w:ins>
      <w:ins w:id="776" w:author="Bo Shen" w:date="2023-02-13T11:12:00Z">
        <w:r>
          <w:rPr>
            <w:rFonts w:ascii="Times New Roman" w:hAnsi="Times New Roman" w:cs="Times New Roman"/>
            <w:color w:val="000000" w:themeColor="text1"/>
          </w:rPr>
          <w:t>activit</w:t>
        </w:r>
      </w:ins>
      <w:ins w:id="777" w:author="Paul Glimcher" w:date="2023-03-08T11:20:00Z">
        <w:r w:rsidR="005F4335">
          <w:rPr>
            <w:rFonts w:ascii="Times New Roman" w:hAnsi="Times New Roman" w:cs="Times New Roman"/>
            <w:color w:val="000000" w:themeColor="text1"/>
          </w:rPr>
          <w:t>y</w:t>
        </w:r>
      </w:ins>
      <w:ins w:id="778" w:author="Bo Shen" w:date="2023-02-13T11:12:00Z">
        <w:del w:id="779" w:author="Paul Glimcher" w:date="2023-03-08T11:20:00Z">
          <w:r w:rsidDel="005F4335">
            <w:rPr>
              <w:rFonts w:ascii="Times New Roman" w:hAnsi="Times New Roman" w:cs="Times New Roman"/>
              <w:color w:val="000000" w:themeColor="text1"/>
            </w:rPr>
            <w:delText>ies</w:delText>
          </w:r>
        </w:del>
      </w:ins>
      <w:ins w:id="780" w:author="Bo Shen" w:date="2023-02-13T11:10:00Z">
        <w:r>
          <w:rPr>
            <w:rFonts w:ascii="Times New Roman" w:hAnsi="Times New Roman" w:cs="Times New Roman"/>
            <w:color w:val="000000" w:themeColor="text1"/>
          </w:rPr>
          <w:t xml:space="preserve"> of the </w:t>
        </w:r>
        <w:del w:id="781" w:author="Paul Glimcher" w:date="2023-03-08T11:20:00Z">
          <w:r w:rsidDel="005F4335">
            <w:rPr>
              <w:rFonts w:ascii="Times New Roman" w:hAnsi="Times New Roman" w:cs="Times New Roman"/>
              <w:color w:val="000000" w:themeColor="text1"/>
            </w:rPr>
            <w:delText>other</w:delText>
          </w:r>
        </w:del>
      </w:ins>
      <w:ins w:id="782" w:author="Paul Glimcher" w:date="2023-03-08T11:20:00Z">
        <w:r w:rsidR="005F4335">
          <w:rPr>
            <w:rFonts w:ascii="Times New Roman" w:hAnsi="Times New Roman" w:cs="Times New Roman"/>
            <w:color w:val="000000" w:themeColor="text1"/>
          </w:rPr>
          <w:t>complementary</w:t>
        </w:r>
      </w:ins>
      <w:ins w:id="783" w:author="Bo Shen" w:date="2023-02-13T11:10:00Z">
        <w:r>
          <w:rPr>
            <w:rFonts w:ascii="Times New Roman" w:hAnsi="Times New Roman" w:cs="Times New Roman"/>
            <w:color w:val="000000" w:themeColor="text1"/>
          </w:rPr>
          <w:t xml:space="preserve"> </w:t>
        </w:r>
        <w:r w:rsidRPr="007B3279">
          <w:rPr>
            <w:rFonts w:ascii="Times New Roman" w:hAnsi="Times New Roman" w:cs="Times New Roman"/>
            <w:i/>
            <w:iCs/>
            <w:color w:val="000000" w:themeColor="text1"/>
            <w:rPrChange w:id="784"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785" w:author="Bo Shen" w:date="2023-02-13T11:29:00Z">
        <w:r>
          <w:rPr>
            <w:rFonts w:ascii="Times New Roman" w:hAnsi="Times New Roman" w:cs="Times New Roman"/>
            <w:color w:val="000000" w:themeColor="text1"/>
          </w:rPr>
          <w:t>, visualized in</w:t>
        </w:r>
      </w:ins>
      <w:ins w:id="786" w:author="Bo Shen" w:date="2023-02-13T11:10:00Z">
        <w:r>
          <w:rPr>
            <w:rFonts w:ascii="Times New Roman" w:hAnsi="Times New Roman" w:cs="Times New Roman"/>
            <w:color w:val="000000" w:themeColor="text1"/>
          </w:rPr>
          <w:t xml:space="preserve"> </w:t>
        </w:r>
        <w:r w:rsidRPr="003B2460">
          <w:rPr>
            <w:rFonts w:ascii="Times New Roman" w:hAnsi="Times New Roman" w:cs="Times New Roman"/>
            <w:b/>
            <w:bCs/>
            <w:color w:val="000000" w:themeColor="text1"/>
            <w:rPrChange w:id="787" w:author="Bo Shen" w:date="2023-02-13T11:13:00Z">
              <w:rPr>
                <w:rFonts w:ascii="Times New Roman" w:hAnsi="Times New Roman" w:cs="Times New Roman"/>
                <w:color w:val="000000" w:themeColor="text1"/>
              </w:rPr>
            </w:rPrChange>
          </w:rPr>
          <w:t>Fig. 3D</w:t>
        </w:r>
      </w:ins>
      <w:ins w:id="788" w:author="Bo Shen" w:date="2023-02-13T11:25:00Z">
        <w:r>
          <w:rPr>
            <w:rFonts w:ascii="Times New Roman" w:hAnsi="Times New Roman" w:cs="Times New Roman"/>
            <w:color w:val="000000" w:themeColor="text1"/>
          </w:rPr>
          <w:t xml:space="preserve">. </w:t>
        </w:r>
      </w:ins>
      <w:ins w:id="789" w:author="Bo Shen" w:date="2023-02-13T11:11:00Z">
        <w:r>
          <w:rPr>
            <w:rFonts w:ascii="Times New Roman" w:hAnsi="Times New Roman" w:cs="Times New Roman"/>
            <w:color w:val="000000" w:themeColor="text1"/>
          </w:rPr>
          <w:t xml:space="preserve">The nullclines of </w:t>
        </w:r>
      </w:ins>
      <w:ins w:id="790" w:author="Bo Shen" w:date="2023-02-13T11:17:00Z">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w:t>
        </w:r>
      </w:ins>
      <w:ins w:id="791" w:author="Bo Shen" w:date="2023-02-13T11:11:00Z">
        <w:r>
          <w:rPr>
            <w:rFonts w:ascii="Times New Roman" w:hAnsi="Times New Roman" w:cs="Times New Roman"/>
            <w:color w:val="000000" w:themeColor="text1"/>
          </w:rPr>
          <w:t xml:space="preserve"> </w:t>
        </w:r>
      </w:ins>
      <w:ins w:id="792" w:author="Bo Shen" w:date="2023-02-13T11:14:00Z">
        <w:r>
          <w:rPr>
            <w:rFonts w:ascii="Times New Roman" w:hAnsi="Times New Roman" w:cs="Times New Roman"/>
            <w:color w:val="000000" w:themeColor="text1"/>
          </w:rPr>
          <w:t>intersect</w:t>
        </w:r>
        <w:del w:id="793" w:author="Microsoft Office User" w:date="2023-03-02T08:38:00Z">
          <w:r w:rsidDel="00F540CD">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t>
        </w:r>
      </w:ins>
      <w:ins w:id="794" w:author="Microsoft Office User" w:date="2023-03-02T08:38:00Z">
        <w:r>
          <w:rPr>
            <w:rFonts w:ascii="Times New Roman" w:hAnsi="Times New Roman" w:cs="Times New Roman"/>
            <w:color w:val="000000" w:themeColor="text1"/>
          </w:rPr>
          <w:t>at</w:t>
        </w:r>
      </w:ins>
      <w:ins w:id="795" w:author="Bo Shen" w:date="2023-02-13T11:14:00Z">
        <w:del w:id="796" w:author="Microsoft Office User" w:date="2023-03-02T08:38:00Z">
          <w:r w:rsidDel="00F540CD">
            <w:rPr>
              <w:rFonts w:ascii="Times New Roman" w:hAnsi="Times New Roman" w:cs="Times New Roman"/>
              <w:color w:val="000000" w:themeColor="text1"/>
            </w:rPr>
            <w:delText>on</w:delText>
          </w:r>
        </w:del>
        <w:r>
          <w:rPr>
            <w:rFonts w:ascii="Times New Roman" w:hAnsi="Times New Roman" w:cs="Times New Roman"/>
            <w:color w:val="000000" w:themeColor="text1"/>
          </w:rPr>
          <w:t xml:space="preserve"> </w:t>
        </w:r>
      </w:ins>
      <w:ins w:id="797" w:author="Bo Shen" w:date="2023-02-13T11:11:00Z">
        <w:r>
          <w:rPr>
            <w:rFonts w:ascii="Times New Roman" w:hAnsi="Times New Roman" w:cs="Times New Roman"/>
            <w:color w:val="000000" w:themeColor="text1"/>
          </w:rPr>
          <w:t xml:space="preserve">a unique </w:t>
        </w:r>
      </w:ins>
      <w:ins w:id="798" w:author="Paul Glimcher" w:date="2023-03-08T11:20:00Z">
        <w:r w:rsidR="005F4335">
          <w:rPr>
            <w:rFonts w:ascii="Times New Roman" w:hAnsi="Times New Roman" w:cs="Times New Roman"/>
            <w:color w:val="000000" w:themeColor="text1"/>
          </w:rPr>
          <w:t xml:space="preserve">equilibrium </w:t>
        </w:r>
      </w:ins>
      <w:ins w:id="799" w:author="Bo Shen" w:date="2023-02-13T11:11:00Z">
        <w:r>
          <w:rPr>
            <w:rFonts w:ascii="Times New Roman" w:hAnsi="Times New Roman" w:cs="Times New Roman"/>
            <w:color w:val="000000" w:themeColor="text1"/>
          </w:rPr>
          <w:t>point</w:t>
        </w:r>
      </w:ins>
      <w:ins w:id="800" w:author="Bo Shen" w:date="2023-02-13T11:15:00Z">
        <w:r>
          <w:rPr>
            <w:rFonts w:ascii="Times New Roman" w:hAnsi="Times New Roman" w:cs="Times New Roman"/>
            <w:color w:val="000000" w:themeColor="text1"/>
          </w:rPr>
          <w:t xml:space="preserve">, regardless of </w:t>
        </w:r>
      </w:ins>
      <w:ins w:id="801" w:author="Paul Glimcher" w:date="2023-03-08T11:21:00Z">
        <w:r w:rsidR="00D20B30">
          <w:rPr>
            <w:rFonts w:ascii="Times New Roman" w:hAnsi="Times New Roman" w:cs="Times New Roman"/>
            <w:color w:val="000000" w:themeColor="text1"/>
          </w:rPr>
          <w:t xml:space="preserve">whether input values are </w:t>
        </w:r>
      </w:ins>
      <w:ins w:id="802" w:author="Bo Shen" w:date="2023-02-13T11:15:00Z">
        <w:r>
          <w:rPr>
            <w:rFonts w:ascii="Times New Roman" w:hAnsi="Times New Roman" w:cs="Times New Roman"/>
            <w:color w:val="000000" w:themeColor="text1"/>
          </w:rPr>
          <w:t>equal or unequal</w:t>
        </w:r>
        <w:del w:id="803" w:author="Paul Glimcher" w:date="2023-03-08T11:21:00Z">
          <w:r w:rsidDel="00D20B30">
            <w:rPr>
              <w:rFonts w:ascii="Times New Roman" w:hAnsi="Times New Roman" w:cs="Times New Roman"/>
              <w:color w:val="000000" w:themeColor="text1"/>
            </w:rPr>
            <w:delText xml:space="preserve"> input values</w:delText>
          </w:r>
        </w:del>
      </w:ins>
      <w:ins w:id="804" w:author="Bo Shen" w:date="2023-02-13T11:26:00Z">
        <w:r>
          <w:rPr>
            <w:rFonts w:ascii="Times New Roman" w:hAnsi="Times New Roman" w:cs="Times New Roman"/>
            <w:color w:val="000000" w:themeColor="text1"/>
          </w:rPr>
          <w:t xml:space="preserve"> (s</w:t>
        </w:r>
      </w:ins>
      <w:ins w:id="805" w:author="Bo Shen" w:date="2023-02-13T11:29:00Z">
        <w:r>
          <w:rPr>
            <w:rFonts w:ascii="Times New Roman" w:hAnsi="Times New Roman" w:cs="Times New Roman"/>
            <w:color w:val="000000" w:themeColor="text1"/>
          </w:rPr>
          <w:t>ee</w:t>
        </w:r>
      </w:ins>
      <w:ins w:id="806" w:author="Bo Shen" w:date="2023-02-13T11:26:00Z">
        <w:r>
          <w:rPr>
            <w:rFonts w:ascii="Times New Roman" w:hAnsi="Times New Roman" w:cs="Times New Roman"/>
            <w:color w:val="000000" w:themeColor="text1"/>
          </w:rPr>
          <w:t xml:space="preserve"> different panels</w:t>
        </w:r>
      </w:ins>
      <w:ins w:id="807" w:author="Bo Shen" w:date="2023-02-13T11:29:00Z">
        <w:r>
          <w:rPr>
            <w:rFonts w:ascii="Times New Roman" w:hAnsi="Times New Roman" w:cs="Times New Roman"/>
            <w:color w:val="000000" w:themeColor="text1"/>
          </w:rPr>
          <w:t xml:space="preserve"> for </w:t>
        </w:r>
      </w:ins>
      <w:ins w:id="808" w:author="Bo Shen" w:date="2023-02-13T11:30:00Z">
        <w:r>
          <w:rPr>
            <w:rFonts w:ascii="Times New Roman" w:hAnsi="Times New Roman" w:cs="Times New Roman"/>
            <w:color w:val="000000" w:themeColor="text1"/>
          </w:rPr>
          <w:t>examples of different inputs</w:t>
        </w:r>
      </w:ins>
      <w:ins w:id="809" w:author="Bo Shen" w:date="2023-02-13T11:26:00Z">
        <w:r>
          <w:rPr>
            <w:rFonts w:ascii="Times New Roman" w:hAnsi="Times New Roman" w:cs="Times New Roman"/>
            <w:color w:val="000000" w:themeColor="text1"/>
          </w:rPr>
          <w:t>)</w:t>
        </w:r>
      </w:ins>
      <w:ins w:id="810" w:author="Bo Shen" w:date="2023-02-13T11:15:00Z">
        <w:r>
          <w:rPr>
            <w:rFonts w:ascii="Times New Roman" w:hAnsi="Times New Roman" w:cs="Times New Roman"/>
            <w:color w:val="000000" w:themeColor="text1"/>
          </w:rPr>
          <w:t>. Th</w:t>
        </w:r>
      </w:ins>
      <w:ins w:id="811" w:author="Microsoft Office User" w:date="2023-03-02T08:39:00Z">
        <w:r>
          <w:rPr>
            <w:rFonts w:ascii="Times New Roman" w:hAnsi="Times New Roman" w:cs="Times New Roman"/>
            <w:color w:val="000000" w:themeColor="text1"/>
          </w:rPr>
          <w:t>is point</w:t>
        </w:r>
      </w:ins>
      <w:ins w:id="812" w:author="Bo Shen" w:date="2023-02-13T11:15:00Z">
        <w:del w:id="813" w:author="Microsoft Office User" w:date="2023-03-02T08:39:00Z">
          <w:r w:rsidDel="00F540CD">
            <w:rPr>
              <w:rFonts w:ascii="Times New Roman" w:hAnsi="Times New Roman" w:cs="Times New Roman"/>
              <w:color w:val="000000" w:themeColor="text1"/>
            </w:rPr>
            <w:delText>at</w:delText>
          </w:r>
        </w:del>
        <w:r>
          <w:rPr>
            <w:rFonts w:ascii="Times New Roman" w:hAnsi="Times New Roman" w:cs="Times New Roman"/>
            <w:color w:val="000000" w:themeColor="text1"/>
          </w:rPr>
          <w:t xml:space="preserve"> indicates </w:t>
        </w:r>
      </w:ins>
      <w:ins w:id="814" w:author="Microsoft Office User" w:date="2023-03-02T08:42:00Z">
        <w:r>
          <w:rPr>
            <w:rFonts w:ascii="Times New Roman" w:hAnsi="Times New Roman" w:cs="Times New Roman"/>
            <w:color w:val="000000" w:themeColor="text1"/>
          </w:rPr>
          <w:t xml:space="preserve">that </w:t>
        </w:r>
      </w:ins>
      <w:ins w:id="815" w:author="Bo Shen" w:date="2023-02-13T11:18:00Z">
        <w:r>
          <w:rPr>
            <w:rFonts w:ascii="Times New Roman" w:hAnsi="Times New Roman" w:cs="Times New Roman"/>
            <w:color w:val="000000" w:themeColor="text1"/>
          </w:rPr>
          <w:t>th</w:t>
        </w:r>
      </w:ins>
      <w:ins w:id="816" w:author="Microsoft Office User" w:date="2023-03-02T08:42:00Z">
        <w:r>
          <w:rPr>
            <w:rFonts w:ascii="Times New Roman" w:hAnsi="Times New Roman" w:cs="Times New Roman"/>
            <w:color w:val="000000" w:themeColor="text1"/>
          </w:rPr>
          <w:t>e</w:t>
        </w:r>
      </w:ins>
      <w:ins w:id="817" w:author="Bo Shen" w:date="2023-02-13T11:18:00Z">
        <w:del w:id="818" w:author="Microsoft Office User" w:date="2023-03-02T08:41:00Z">
          <w:r w:rsidDel="00F540CD">
            <w:rPr>
              <w:rFonts w:ascii="Times New Roman" w:hAnsi="Times New Roman" w:cs="Times New Roman"/>
              <w:color w:val="000000" w:themeColor="text1"/>
            </w:rPr>
            <w:delText>is</w:delText>
          </w:r>
        </w:del>
        <w:r>
          <w:rPr>
            <w:rFonts w:ascii="Times New Roman" w:hAnsi="Times New Roman" w:cs="Times New Roman"/>
            <w:color w:val="000000" w:themeColor="text1"/>
          </w:rPr>
          <w:t xml:space="preserve"> dynamical system</w:t>
        </w:r>
      </w:ins>
      <w:ins w:id="819" w:author="Bo Shen" w:date="2023-02-13T11:19:00Z">
        <w:r>
          <w:rPr>
            <w:rFonts w:ascii="Times New Roman" w:hAnsi="Times New Roman" w:cs="Times New Roman"/>
            <w:color w:val="000000" w:themeColor="text1"/>
          </w:rPr>
          <w:t>, when receiving any positive inputs,</w:t>
        </w:r>
      </w:ins>
      <w:ins w:id="820" w:author="Bo Shen" w:date="2023-02-13T11:18:00Z">
        <w:r>
          <w:rPr>
            <w:rFonts w:ascii="Times New Roman" w:hAnsi="Times New Roman" w:cs="Times New Roman"/>
            <w:color w:val="000000" w:themeColor="text1"/>
          </w:rPr>
          <w:t xml:space="preserve"> </w:t>
        </w:r>
      </w:ins>
      <w:ins w:id="821" w:author="Microsoft Office User" w:date="2023-03-02T08:41:00Z">
        <w:r>
          <w:rPr>
            <w:rFonts w:ascii="Times New Roman" w:hAnsi="Times New Roman" w:cs="Times New Roman"/>
            <w:color w:val="000000" w:themeColor="text1"/>
          </w:rPr>
          <w:t>can maintain a</w:t>
        </w:r>
      </w:ins>
      <w:ins w:id="822" w:author="Paul Glimcher" w:date="2023-03-08T11:21:00Z">
        <w:r w:rsidR="00D20B30">
          <w:rPr>
            <w:rFonts w:ascii="Times New Roman" w:hAnsi="Times New Roman" w:cs="Times New Roman"/>
            <w:color w:val="000000" w:themeColor="text1"/>
          </w:rPr>
          <w:t xml:space="preserve"> unique</w:t>
        </w:r>
      </w:ins>
      <w:ins w:id="823" w:author="Microsoft Office User" w:date="2023-03-02T08:41:00Z">
        <w:del w:id="824" w:author="Paul Glimcher" w:date="2023-03-08T11:21:00Z">
          <w:r w:rsidDel="00D20B30">
            <w:rPr>
              <w:rFonts w:ascii="Times New Roman" w:hAnsi="Times New Roman" w:cs="Times New Roman"/>
              <w:color w:val="000000" w:themeColor="text1"/>
            </w:rPr>
            <w:delText>n</w:delText>
          </w:r>
        </w:del>
        <w:r>
          <w:rPr>
            <w:rFonts w:ascii="Times New Roman" w:hAnsi="Times New Roman" w:cs="Times New Roman"/>
            <w:color w:val="000000" w:themeColor="text1"/>
          </w:rPr>
          <w:t xml:space="preserve"> equilibrium </w:t>
        </w:r>
      </w:ins>
      <w:ins w:id="825" w:author="Bo Shen" w:date="2023-02-13T11:30:00Z">
        <w:del w:id="826" w:author="Microsoft Office User" w:date="2023-03-02T08:41:00Z">
          <w:r w:rsidDel="00F540CD">
            <w:rPr>
              <w:rFonts w:ascii="Times New Roman" w:hAnsi="Times New Roman" w:cs="Times New Roman"/>
              <w:color w:val="000000" w:themeColor="text1"/>
            </w:rPr>
            <w:delText>ex</w:delText>
          </w:r>
        </w:del>
        <w:del w:id="827" w:author="Microsoft Office User" w:date="2023-03-02T08:40:00Z">
          <w:r w:rsidDel="00F540CD">
            <w:rPr>
              <w:rFonts w:ascii="Times New Roman" w:hAnsi="Times New Roman" w:cs="Times New Roman"/>
              <w:color w:val="000000" w:themeColor="text1"/>
            </w:rPr>
            <w:delText>ists</w:delText>
          </w:r>
        </w:del>
      </w:ins>
      <w:ins w:id="828" w:author="Bo Shen" w:date="2023-02-13T11:13:00Z">
        <w:del w:id="829" w:author="Microsoft Office User" w:date="2023-03-02T08:41:00Z">
          <w:r w:rsidDel="00F540CD">
            <w:rPr>
              <w:rFonts w:ascii="Times New Roman" w:hAnsi="Times New Roman" w:cs="Times New Roman"/>
              <w:color w:val="000000" w:themeColor="text1"/>
            </w:rPr>
            <w:delText xml:space="preserve"> a steady point</w:delText>
          </w:r>
        </w:del>
      </w:ins>
      <w:ins w:id="830" w:author="Microsoft Office User" w:date="2023-03-02T08:39:00Z">
        <w:r>
          <w:rPr>
            <w:rFonts w:ascii="Times New Roman" w:hAnsi="Times New Roman" w:cs="Times New Roman"/>
            <w:color w:val="000000" w:themeColor="text1"/>
          </w:rPr>
          <w:t>where</w:t>
        </w:r>
      </w:ins>
      <w:ins w:id="831" w:author="Bo Shen" w:date="2023-02-13T11:11:00Z">
        <w:del w:id="832" w:author="Microsoft Office User" w:date="2023-03-02T08:39:00Z">
          <w:r w:rsidDel="00F540CD">
            <w:rPr>
              <w:rFonts w:ascii="Times New Roman" w:hAnsi="Times New Roman" w:cs="Times New Roman"/>
              <w:color w:val="000000" w:themeColor="text1"/>
            </w:rPr>
            <w:delText>.</w:delText>
          </w:r>
        </w:del>
      </w:ins>
      <w:ins w:id="833" w:author="Bo Shen" w:date="2023-02-13T11:19:00Z">
        <w:del w:id="834" w:author="Microsoft Office User" w:date="2023-03-02T08:39:00Z">
          <w:r w:rsidDel="00F540CD">
            <w:rPr>
              <w:rFonts w:ascii="Times New Roman" w:hAnsi="Times New Roman" w:cs="Times New Roman"/>
              <w:color w:val="000000" w:themeColor="text1"/>
            </w:rPr>
            <w:delText xml:space="preserve"> On this point,</w:delText>
          </w:r>
        </w:del>
        <w:r>
          <w:rPr>
            <w:rFonts w:ascii="Times New Roman" w:hAnsi="Times New Roman" w:cs="Times New Roman"/>
            <w:color w:val="000000" w:themeColor="text1"/>
          </w:rPr>
          <w:t xml:space="preserve"> </w:t>
        </w:r>
      </w:ins>
      <w:ins w:id="835" w:author="Bo Shen" w:date="2023-02-13T11:31:00Z">
        <w:r>
          <w:rPr>
            <w:rFonts w:ascii="Times New Roman" w:hAnsi="Times New Roman" w:cs="Times New Roman"/>
            <w:color w:val="000000" w:themeColor="text1"/>
          </w:rPr>
          <w:t>every</w:t>
        </w:r>
      </w:ins>
      <w:ins w:id="836" w:author="Bo Shen" w:date="2023-02-13T11:19:00Z">
        <w:r>
          <w:rPr>
            <w:rFonts w:ascii="Times New Roman" w:hAnsi="Times New Roman" w:cs="Times New Roman"/>
            <w:color w:val="000000" w:themeColor="text1"/>
          </w:rPr>
          <w:t xml:space="preserve"> unit</w:t>
        </w:r>
      </w:ins>
      <w:ins w:id="837" w:author="Microsoft Office User" w:date="2023-03-02T08:42:00Z">
        <w:r>
          <w:rPr>
            <w:rFonts w:ascii="Times New Roman" w:hAnsi="Times New Roman" w:cs="Times New Roman"/>
            <w:color w:val="000000" w:themeColor="text1"/>
          </w:rPr>
          <w:t xml:space="preserve"> maintains a steady level of activity</w:t>
        </w:r>
      </w:ins>
      <w:ins w:id="838" w:author="Bo Shen" w:date="2023-02-13T11:19:00Z">
        <w:del w:id="839" w:author="Microsoft Office User" w:date="2023-03-02T08:42:00Z">
          <w:r w:rsidDel="00522E3C">
            <w:rPr>
              <w:rFonts w:ascii="Times New Roman" w:hAnsi="Times New Roman" w:cs="Times New Roman"/>
              <w:color w:val="000000" w:themeColor="text1"/>
            </w:rPr>
            <w:delText xml:space="preserve"> </w:delText>
          </w:r>
        </w:del>
      </w:ins>
      <w:ins w:id="840" w:author="Bo Shen" w:date="2023-02-13T11:31:00Z">
        <w:del w:id="841" w:author="Microsoft Office User" w:date="2023-03-02T08:40:00Z">
          <w:r w:rsidDel="00F540CD">
            <w:rPr>
              <w:rFonts w:ascii="Times New Roman" w:hAnsi="Times New Roman" w:cs="Times New Roman"/>
              <w:color w:val="000000" w:themeColor="text1"/>
            </w:rPr>
            <w:delText>settles into</w:delText>
          </w:r>
        </w:del>
      </w:ins>
      <w:ins w:id="842" w:author="Bo Shen" w:date="2023-02-13T11:19:00Z">
        <w:del w:id="843" w:author="Microsoft Office User" w:date="2023-03-02T08:40:00Z">
          <w:r w:rsidDel="00F540CD">
            <w:rPr>
              <w:rFonts w:ascii="Times New Roman" w:hAnsi="Times New Roman" w:cs="Times New Roman"/>
              <w:color w:val="000000" w:themeColor="text1"/>
            </w:rPr>
            <w:delText xml:space="preserve"> their </w:delText>
          </w:r>
        </w:del>
      </w:ins>
      <w:ins w:id="844" w:author="Bo Shen" w:date="2023-02-13T11:20:00Z">
        <w:del w:id="845" w:author="Microsoft Office User" w:date="2023-03-02T08:40:00Z">
          <w:r w:rsidDel="00F540CD">
            <w:rPr>
              <w:rFonts w:ascii="Times New Roman" w:hAnsi="Times New Roman" w:cs="Times New Roman"/>
              <w:color w:val="000000" w:themeColor="text1"/>
            </w:rPr>
            <w:delText>equilibri</w:delText>
          </w:r>
        </w:del>
      </w:ins>
      <w:ins w:id="846" w:author="Bo Shen" w:date="2023-02-13T11:31:00Z">
        <w:del w:id="847" w:author="Microsoft Office User" w:date="2023-03-02T08:40:00Z">
          <w:r w:rsidDel="00F540CD">
            <w:rPr>
              <w:rFonts w:ascii="Times New Roman" w:hAnsi="Times New Roman" w:cs="Times New Roman"/>
              <w:color w:val="000000" w:themeColor="text1"/>
            </w:rPr>
            <w:delText>um</w:delText>
          </w:r>
        </w:del>
      </w:ins>
      <w:ins w:id="848" w:author="Bo Shen" w:date="2023-02-13T11:19:00Z">
        <w:r>
          <w:rPr>
            <w:rFonts w:ascii="Times New Roman" w:hAnsi="Times New Roman" w:cs="Times New Roman"/>
            <w:color w:val="000000" w:themeColor="text1"/>
          </w:rPr>
          <w:t>.</w:t>
        </w:r>
      </w:ins>
      <w:ins w:id="849" w:author="Bo Shen" w:date="2023-02-13T11:15:00Z">
        <w:r>
          <w:rPr>
            <w:rFonts w:ascii="Times New Roman" w:hAnsi="Times New Roman" w:cs="Times New Roman"/>
            <w:color w:val="000000" w:themeColor="text1"/>
          </w:rPr>
          <w:t xml:space="preserve"> </w:t>
        </w:r>
      </w:ins>
      <w:ins w:id="850" w:author="Bo Shen" w:date="2023-02-13T11:31:00Z">
        <w:r>
          <w:rPr>
            <w:rFonts w:ascii="Times New Roman" w:hAnsi="Times New Roman" w:cs="Times New Roman"/>
            <w:color w:val="000000" w:themeColor="text1"/>
          </w:rPr>
          <w:t xml:space="preserve">Linearization analysis around this point </w:t>
        </w:r>
      </w:ins>
      <w:ins w:id="851" w:author="Bo Shen" w:date="2023-02-13T11:32:00Z">
        <w:r>
          <w:rPr>
            <w:rFonts w:ascii="Times New Roman" w:hAnsi="Times New Roman" w:cs="Times New Roman"/>
            <w:color w:val="000000" w:themeColor="text1"/>
          </w:rPr>
          <w:t>suggests that this point is attractive</w:t>
        </w:r>
      </w:ins>
      <w:ins w:id="852" w:author="Microsoft Office User" w:date="2023-03-02T08:42:00Z">
        <w:r>
          <w:rPr>
            <w:rFonts w:ascii="Times New Roman" w:hAnsi="Times New Roman" w:cs="Times New Roman"/>
            <w:color w:val="000000" w:themeColor="text1"/>
          </w:rPr>
          <w:t>:</w:t>
        </w:r>
      </w:ins>
      <w:ins w:id="853" w:author="Bo Shen" w:date="2023-02-13T11:32:00Z">
        <w:del w:id="854" w:author="Microsoft Office User" w:date="2023-03-02T08:42:00Z">
          <w:r w:rsidDel="00522E3C">
            <w:rPr>
              <w:rFonts w:ascii="Times New Roman" w:hAnsi="Times New Roman" w:cs="Times New Roman"/>
              <w:color w:val="000000" w:themeColor="text1"/>
            </w:rPr>
            <w:delText>, indicating that</w:delText>
          </w:r>
        </w:del>
      </w:ins>
      <w:ins w:id="855" w:author="Bo Shen" w:date="2023-02-13T11:20:00Z">
        <w:r>
          <w:rPr>
            <w:rFonts w:ascii="Times New Roman" w:hAnsi="Times New Roman" w:cs="Times New Roman"/>
            <w:color w:val="000000" w:themeColor="text1"/>
          </w:rPr>
          <w:t xml:space="preserve"> </w:t>
        </w:r>
      </w:ins>
      <w:ins w:id="856" w:author="Bo Shen" w:date="2023-02-13T11:32:00Z">
        <w:r>
          <w:rPr>
            <w:rFonts w:ascii="Times New Roman" w:hAnsi="Times New Roman" w:cs="Times New Roman"/>
            <w:color w:val="000000" w:themeColor="text1"/>
          </w:rPr>
          <w:t>g</w:t>
        </w:r>
      </w:ins>
      <w:ins w:id="857" w:author="Bo Shen" w:date="2023-02-13T11:20:00Z">
        <w:r>
          <w:rPr>
            <w:rFonts w:ascii="Times New Roman" w:hAnsi="Times New Roman" w:cs="Times New Roman"/>
            <w:color w:val="000000" w:themeColor="text1"/>
          </w:rPr>
          <w:t>iven any</w:t>
        </w:r>
      </w:ins>
      <w:ins w:id="858" w:author="Bo Shen" w:date="2023-02-13T11:21:00Z">
        <w:r>
          <w:rPr>
            <w:rFonts w:ascii="Times New Roman" w:hAnsi="Times New Roman" w:cs="Times New Roman"/>
            <w:color w:val="000000" w:themeColor="text1"/>
          </w:rPr>
          <w:t xml:space="preserve"> initial values</w:t>
        </w:r>
      </w:ins>
      <w:ins w:id="859" w:author="Bo Shen" w:date="2023-02-13T11:33:00Z">
        <w:r>
          <w:rPr>
            <w:rFonts w:ascii="Times New Roman" w:hAnsi="Times New Roman" w:cs="Times New Roman"/>
            <w:color w:val="000000" w:themeColor="text1"/>
          </w:rPr>
          <w:t xml:space="preserve"> to the system</w:t>
        </w:r>
      </w:ins>
      <w:ins w:id="860" w:author="Bo Shen" w:date="2023-02-13T11:21:00Z">
        <w:r>
          <w:rPr>
            <w:rFonts w:ascii="Times New Roman" w:hAnsi="Times New Roman" w:cs="Times New Roman"/>
            <w:color w:val="000000" w:themeColor="text1"/>
          </w:rPr>
          <w:t xml:space="preserve">, the </w:t>
        </w:r>
      </w:ins>
      <w:ins w:id="861" w:author="Bo Shen" w:date="2023-02-13T11:33:00Z">
        <w:r>
          <w:rPr>
            <w:rFonts w:ascii="Times New Roman" w:hAnsi="Times New Roman" w:cs="Times New Roman"/>
            <w:color w:val="000000" w:themeColor="text1"/>
          </w:rPr>
          <w:t>activities of the units</w:t>
        </w:r>
      </w:ins>
      <w:ins w:id="862" w:author="Bo Shen" w:date="2023-02-13T11:21:00Z">
        <w:r>
          <w:rPr>
            <w:rFonts w:ascii="Times New Roman" w:hAnsi="Times New Roman" w:cs="Times New Roman"/>
            <w:color w:val="000000" w:themeColor="text1"/>
          </w:rPr>
          <w:t xml:space="preserve"> will </w:t>
        </w:r>
      </w:ins>
      <w:ins w:id="863" w:author="Bo Shen" w:date="2023-02-13T11:33:00Z">
        <w:r>
          <w:rPr>
            <w:rFonts w:ascii="Times New Roman" w:hAnsi="Times New Roman" w:cs="Times New Roman"/>
            <w:color w:val="000000" w:themeColor="text1"/>
          </w:rPr>
          <w:t>converge in</w:t>
        </w:r>
      </w:ins>
      <w:ins w:id="864" w:author="Bo Shen" w:date="2023-02-13T11:21:00Z">
        <w:r>
          <w:rPr>
            <w:rFonts w:ascii="Times New Roman" w:hAnsi="Times New Roman" w:cs="Times New Roman"/>
            <w:color w:val="000000" w:themeColor="text1"/>
          </w:rPr>
          <w:t xml:space="preserve">to the unique </w:t>
        </w:r>
      </w:ins>
      <w:ins w:id="865" w:author="Bo Shen" w:date="2023-02-13T11:22:00Z">
        <w:r>
          <w:rPr>
            <w:rFonts w:ascii="Times New Roman" w:hAnsi="Times New Roman" w:cs="Times New Roman"/>
            <w:color w:val="000000" w:themeColor="text1"/>
          </w:rPr>
          <w:t>equilibrium</w:t>
        </w:r>
      </w:ins>
      <w:ins w:id="866" w:author="Bo Shen" w:date="2023-02-13T11:21:00Z">
        <w:r>
          <w:rPr>
            <w:rFonts w:ascii="Times New Roman" w:hAnsi="Times New Roman" w:cs="Times New Roman"/>
            <w:color w:val="000000" w:themeColor="text1"/>
          </w:rPr>
          <w:t xml:space="preserve"> point</w:t>
        </w:r>
      </w:ins>
      <w:del w:id="867"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and stable equilibrium point regardless of equal or unequal inputs</w:delText>
        </w:r>
      </w:del>
      <w:r w:rsidRPr="0060258A">
        <w:rPr>
          <w:rFonts w:ascii="Times New Roman" w:hAnsi="Times New Roman" w:cs="Times New Roman"/>
          <w:color w:val="000000" w:themeColor="text1"/>
        </w:rPr>
        <w:t xml:space="preserve"> </w:t>
      </w:r>
      <w:ins w:id="868" w:author="Paul Glimcher" w:date="2023-03-08T11:21:00Z">
        <w:r w:rsidR="00D20B30">
          <w:rPr>
            <w:rFonts w:ascii="Times New Roman" w:hAnsi="Times New Roman" w:cs="Times New Roman"/>
            <w:color w:val="000000" w:themeColor="text1"/>
          </w:rPr>
          <w:t xml:space="preserve">for the network </w:t>
        </w:r>
      </w:ins>
      <w:r w:rsidRPr="0060258A">
        <w:rPr>
          <w:rFonts w:ascii="Times New Roman" w:hAnsi="Times New Roman" w:cs="Times New Roman"/>
          <w:color w:val="000000" w:themeColor="text1"/>
        </w:rPr>
        <w:t>(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Pr>
          <w:rFonts w:ascii="Times New Roman" w:hAnsi="Times New Roman" w:cs="Times New Roman"/>
          <w:i/>
          <w:color w:val="000000" w:themeColor="text1"/>
        </w:rPr>
        <w:t xml:space="preserve"> </w:t>
      </w:r>
      <w:r w:rsidRPr="00D7778B">
        <w:rPr>
          <w:rFonts w:ascii="Times New Roman" w:hAnsi="Times New Roman" w:cs="Times New Roman"/>
          <w:color w:val="000000" w:themeColor="text1"/>
        </w:rPr>
        <w:t>for</w:t>
      </w:r>
      <w:r>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mathematical proof). The</w:t>
      </w:r>
      <w:del w:id="869" w:author="Paul Glimcher" w:date="2023-03-08T11:22:00Z">
        <w:r w:rsidRPr="0060258A" w:rsidDel="00D20B30">
          <w:rPr>
            <w:rFonts w:ascii="Times New Roman" w:hAnsi="Times New Roman" w:cs="Times New Roman"/>
            <w:color w:val="000000" w:themeColor="text1"/>
          </w:rPr>
          <w:delText xml:space="preserve"> </w:delText>
        </w:r>
      </w:del>
      <w:ins w:id="870" w:author="Bo Shen" w:date="2023-02-13T11:35:00Z">
        <w:del w:id="871" w:author="Paul Glimcher" w:date="2023-03-08T11:22:00Z">
          <w:r w:rsidDel="00D20B30">
            <w:rPr>
              <w:rFonts w:ascii="Times New Roman" w:hAnsi="Times New Roman" w:cs="Times New Roman"/>
              <w:color w:val="000000" w:themeColor="text1"/>
            </w:rPr>
            <w:delText>solution of the</w:delText>
          </w:r>
        </w:del>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steady state of neural activity </w:t>
      </w:r>
      <w:del w:id="872" w:author="Bo Shen" w:date="2023-02-13T11:34:00Z">
        <w:r w:rsidRPr="0060258A" w:rsidDel="0049312B">
          <w:rPr>
            <w:rFonts w:ascii="Times New Roman" w:hAnsi="Times New Roman" w:cs="Times New Roman"/>
            <w:color w:val="000000" w:themeColor="text1"/>
          </w:rPr>
          <w:delText>(</w:delText>
        </w:r>
      </w:del>
      <m:oMath>
        <m:sSubSup>
          <m:sSubSupPr>
            <m:ctrlPr>
              <w:del w:id="873" w:author="Bo Shen" w:date="2023-02-13T11:34:00Z">
                <w:rPr>
                  <w:rFonts w:ascii="Cambria Math" w:hAnsi="Cambria Math" w:cs="Times New Roman"/>
                  <w:i/>
                  <w:color w:val="000000" w:themeColor="text1"/>
                </w:rPr>
              </w:del>
            </m:ctrlPr>
          </m:sSubSupPr>
          <m:e>
            <m:r>
              <w:del w:id="874" w:author="Bo Shen" w:date="2023-02-13T11:34:00Z">
                <w:rPr>
                  <w:rFonts w:ascii="Cambria Math" w:hAnsi="Cambria Math" w:cs="Times New Roman"/>
                  <w:color w:val="000000" w:themeColor="text1"/>
                </w:rPr>
                <m:t>R</m:t>
              </w:del>
            </m:r>
          </m:e>
          <m:sub>
            <m:r>
              <w:del w:id="875" w:author="Bo Shen" w:date="2023-02-13T11:34:00Z">
                <w:rPr>
                  <w:rFonts w:ascii="Cambria Math" w:hAnsi="Cambria Math" w:cs="Times New Roman"/>
                  <w:color w:val="000000" w:themeColor="text1"/>
                </w:rPr>
                <m:t>i</m:t>
              </w:del>
            </m:r>
          </m:sub>
          <m:sup>
            <m:r>
              <w:del w:id="876" w:author="Bo Shen" w:date="2023-02-13T11:34:00Z">
                <w:rPr>
                  <w:rFonts w:ascii="Cambria Math" w:hAnsi="Cambria Math" w:cs="Times New Roman"/>
                  <w:color w:val="000000" w:themeColor="text1"/>
                </w:rPr>
                <m:t>*</m:t>
              </w:del>
            </m:r>
          </m:sup>
        </m:sSubSup>
      </m:oMath>
      <w:del w:id="877" w:author="Bo Shen" w:date="2023-02-13T11:34:00Z">
        <w:r w:rsidRPr="0060258A" w:rsidDel="0049312B">
          <w:rPr>
            <w:rFonts w:ascii="Times New Roman" w:hAnsi="Times New Roman" w:cs="Times New Roman"/>
            <w:color w:val="000000" w:themeColor="text1"/>
          </w:rPr>
          <w:delText>)</w:delText>
        </w:r>
      </w:del>
      <w:del w:id="878"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w:t>
      </w:r>
      <w:del w:id="879" w:author="Paul Glimcher" w:date="2023-03-08T11:23:00Z">
        <w:r w:rsidRPr="0060258A" w:rsidDel="00D20B30">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 xml:space="preserve">equilibrium </w:t>
      </w:r>
      <w:ins w:id="880"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noted as </w:t>
        </w:r>
      </w:ins>
      <m:oMath>
        <m:sSubSup>
          <m:sSubSupPr>
            <m:ctrlPr>
              <w:ins w:id="881" w:author="Bo Shen" w:date="2023-02-13T11:34:00Z">
                <w:rPr>
                  <w:rFonts w:ascii="Cambria Math" w:hAnsi="Cambria Math" w:cs="Times New Roman"/>
                  <w:i/>
                  <w:color w:val="000000" w:themeColor="text1"/>
                </w:rPr>
              </w:ins>
            </m:ctrlPr>
          </m:sSubSupPr>
          <m:e>
            <m:r>
              <w:ins w:id="882" w:author="Bo Shen" w:date="2023-02-13T11:34:00Z">
                <w:rPr>
                  <w:rFonts w:ascii="Cambria Math" w:hAnsi="Cambria Math" w:cs="Times New Roman"/>
                  <w:color w:val="000000" w:themeColor="text1"/>
                </w:rPr>
                <m:t>R</m:t>
              </w:ins>
            </m:r>
          </m:e>
          <m:sub>
            <m:r>
              <w:ins w:id="883" w:author="Bo Shen" w:date="2023-02-13T11:34:00Z">
                <w:rPr>
                  <w:rFonts w:ascii="Cambria Math" w:hAnsi="Cambria Math" w:cs="Times New Roman"/>
                  <w:color w:val="000000" w:themeColor="text1"/>
                </w:rPr>
                <m:t>i</m:t>
              </w:ins>
            </m:r>
          </m:sub>
          <m:sup>
            <m:r>
              <w:ins w:id="884" w:author="Bo Shen" w:date="2023-02-13T11:34:00Z">
                <w:rPr>
                  <w:rFonts w:ascii="Cambria Math" w:hAnsi="Cambria Math" w:cs="Times New Roman"/>
                  <w:color w:val="000000" w:themeColor="text1"/>
                </w:rPr>
                <m:t>*</m:t>
              </w:ins>
            </m:r>
          </m:sup>
        </m:sSubSup>
      </m:oMath>
      <w:ins w:id="885"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886" w:author="Bo Shen" w:date="2023-02-13T11:36:00Z">
        <w:r w:rsidRPr="0060258A" w:rsidDel="0049312B">
          <w:rPr>
            <w:rFonts w:ascii="Times New Roman" w:hAnsi="Times New Roman" w:cs="Times New Roman"/>
            <w:color w:val="000000" w:themeColor="text1"/>
          </w:rPr>
          <w:delText>as in</w:delText>
        </w:r>
      </w:del>
      <w:ins w:id="887" w:author="Bo Shen" w:date="2023-02-13T11:36:00Z">
        <w:del w:id="888" w:author="Paul Glimcher" w:date="2023-03-08T11:23:00Z">
          <w:r w:rsidDel="00D20B30">
            <w:rPr>
              <w:rFonts w:ascii="Times New Roman" w:hAnsi="Times New Roman" w:cs="Times New Roman"/>
              <w:color w:val="000000" w:themeColor="text1"/>
            </w:rPr>
            <w:delText>inheriting the</w:delText>
          </w:r>
        </w:del>
      </w:ins>
      <w:ins w:id="889" w:author="Bo Shen" w:date="2023-02-13T11:37:00Z">
        <w:del w:id="890" w:author="Paul Glimcher" w:date="2023-03-08T11:23:00Z">
          <w:r w:rsidDel="00D20B30">
            <w:rPr>
              <w:rFonts w:ascii="Times New Roman" w:hAnsi="Times New Roman" w:cs="Times New Roman"/>
              <w:color w:val="000000" w:themeColor="text1"/>
            </w:rPr>
            <w:delText xml:space="preserve"> property </w:delText>
          </w:r>
        </w:del>
      </w:ins>
      <w:ins w:id="891" w:author="Microsoft Office User" w:date="2023-03-02T08:43:00Z">
        <w:del w:id="892" w:author="Paul Glimcher" w:date="2023-03-08T11:23:00Z">
          <w:r w:rsidDel="00D20B30">
            <w:rPr>
              <w:rFonts w:ascii="Times New Roman" w:hAnsi="Times New Roman" w:cs="Times New Roman"/>
              <w:color w:val="000000" w:themeColor="text1"/>
            </w:rPr>
            <w:delText>from</w:delText>
          </w:r>
        </w:del>
      </w:ins>
      <w:ins w:id="893" w:author="Paul Glimcher" w:date="2023-03-08T11:23:00Z">
        <w:r w:rsidR="00D20B30">
          <w:rPr>
            <w:rFonts w:ascii="Times New Roman" w:hAnsi="Times New Roman" w:cs="Times New Roman"/>
            <w:color w:val="000000" w:themeColor="text1"/>
          </w:rPr>
          <w:t>as in</w:t>
        </w:r>
      </w:ins>
      <w:ins w:id="894" w:author="Bo Shen" w:date="2023-02-13T11:37:00Z">
        <w:del w:id="895" w:author="Microsoft Office User" w:date="2023-03-02T08:43:00Z">
          <w:r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896" w:author="Bo Shen" w:date="2023-01-23T09: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w:t>
      </w:r>
      <w:ins w:id="897" w:author="Paul Glimcher" w:date="2023-03-08T11:23:00Z">
        <w:r w:rsidR="00D20B30">
          <w:rPr>
            <w:rFonts w:ascii="Times New Roman" w:hAnsi="Times New Roman" w:cs="Times New Roman"/>
            <w:color w:val="000000" w:themeColor="text1"/>
          </w:rPr>
          <w:t xml:space="preserve">between the LDDM and the DNM </w:t>
        </w:r>
      </w:ins>
      <w:r w:rsidRPr="0060258A">
        <w:rPr>
          <w:rFonts w:ascii="Times New Roman" w:hAnsi="Times New Roman" w:cs="Times New Roman"/>
          <w:color w:val="000000" w:themeColor="text1"/>
        </w:rPr>
        <w:t xml:space="preserve">at </w:t>
      </w:r>
      <w:del w:id="898" w:author="Paul Glimcher" w:date="2023-03-08T11:23:00Z">
        <w:r w:rsidRPr="0060258A" w:rsidDel="00D20B30">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 xml:space="preserve">equilibrium is the </w:t>
      </w:r>
      <w:ins w:id="899" w:author="Paul Glimcher" w:date="2023-03-08T11:23:00Z">
        <w:r w:rsidR="00D20B30">
          <w:rPr>
            <w:rFonts w:ascii="Times New Roman" w:hAnsi="Times New Roman" w:cs="Times New Roman"/>
            <w:color w:val="000000" w:themeColor="text1"/>
          </w:rPr>
          <w:t>introducti</w:t>
        </w:r>
      </w:ins>
      <w:ins w:id="900" w:author="Paul Glimcher" w:date="2023-03-08T11:24:00Z">
        <w:r w:rsidR="00D20B30">
          <w:rPr>
            <w:rFonts w:ascii="Times New Roman" w:hAnsi="Times New Roman" w:cs="Times New Roman"/>
            <w:color w:val="000000" w:themeColor="text1"/>
          </w:rPr>
          <w:t xml:space="preserve">on of a </w:t>
        </w:r>
      </w:ins>
      <w:del w:id="901"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902" w:author="Bo Shen" w:date="2023-01-25T14:56:00Z">
        <w:r w:rsidRPr="0060258A" w:rsidDel="00ED0899">
          <w:rPr>
            <w:rFonts w:ascii="Times New Roman" w:hAnsi="Times New Roman" w:cs="Times New Roman"/>
            <w:color w:val="000000" w:themeColor="text1"/>
          </w:rPr>
          <w:delText>(</w:delText>
        </w:r>
      </w:del>
      <m:oMath>
        <m:r>
          <w:del w:id="903" w:author="Bo Shen" w:date="2023-01-25T14:56:00Z">
            <w:rPr>
              <w:rFonts w:ascii="Cambria Math" w:hAnsi="Cambria Math" w:cs="Times New Roman"/>
              <w:color w:val="000000" w:themeColor="text1"/>
            </w:rPr>
            <m:t>-α</m:t>
          </w:del>
        </m:r>
      </m:oMath>
      <w:del w:id="904" w:author="Bo Shen" w:date="2023-01-25T14:56:00Z">
        <w:r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905" w:author="Bo Shen" w:date="2023-01-25T14:56:00Z">
        <w:r w:rsidRPr="0060258A">
          <w:rPr>
            <w:rFonts w:ascii="Times New Roman" w:hAnsi="Times New Roman" w:cs="Times New Roman"/>
            <w:color w:val="000000" w:themeColor="text1"/>
          </w:rPr>
          <w:t>(</w:t>
        </w:r>
      </w:ins>
      <m:oMath>
        <m:sSub>
          <m:sSubPr>
            <m:ctrlPr>
              <w:ins w:id="906" w:author="Bo Shen" w:date="2023-01-25T14:56:00Z">
                <w:rPr>
                  <w:rFonts w:ascii="Cambria Math" w:hAnsi="Cambria Math" w:cs="Times New Roman"/>
                  <w:i/>
                  <w:color w:val="000000" w:themeColor="text1"/>
                </w:rPr>
              </w:ins>
            </m:ctrlPr>
          </m:sSubPr>
          <m:e>
            <m:r>
              <w:ins w:id="907" w:author="Bo Shen" w:date="2023-01-25T14:56:00Z">
                <w:del w:id="908" w:author="Microsoft Office User" w:date="2023-03-02T08:43:00Z">
                  <w:rPr>
                    <w:rFonts w:ascii="Cambria Math" w:hAnsi="Cambria Math" w:cs="Times New Roman"/>
                    <w:color w:val="000000" w:themeColor="text1"/>
                  </w:rPr>
                  <m:t>G</m:t>
                </w:del>
              </w:ins>
            </m:r>
            <m:r>
              <w:ins w:id="909" w:author="Microsoft Office User" w:date="2023-03-02T08:43:00Z">
                <w:rPr>
                  <w:rFonts w:ascii="Cambria Math" w:hAnsi="Cambria Math" w:cs="Times New Roman"/>
                  <w:color w:val="000000" w:themeColor="text1"/>
                </w:rPr>
                <m:t>B</m:t>
              </w:ins>
            </m:r>
          </m:e>
          <m:sub>
            <m:r>
              <w:ins w:id="910" w:author="Microsoft Office User" w:date="2023-03-02T08:43:00Z">
                <w:rPr>
                  <w:rFonts w:ascii="Cambria Math" w:hAnsi="Cambria Math" w:cs="Times New Roman"/>
                  <w:color w:val="000000" w:themeColor="text1"/>
                </w:rPr>
                <m:t>G</m:t>
              </w:ins>
            </m:r>
            <m:r>
              <w:ins w:id="911" w:author="Bo Shen" w:date="2023-01-25T14:56:00Z">
                <w:del w:id="912" w:author="Microsoft Office User" w:date="2023-03-02T08:43:00Z">
                  <w:rPr>
                    <w:rFonts w:ascii="Cambria Math" w:hAnsi="Cambria Math" w:cs="Times New Roman"/>
                    <w:color w:val="000000" w:themeColor="text1"/>
                  </w:rPr>
                  <m:t>0</m:t>
                </w:del>
              </w:ins>
            </m:r>
          </m:sub>
        </m:sSub>
        <m:r>
          <w:ins w:id="913" w:author="Bo Shen" w:date="2023-01-25T14:56:00Z">
            <w:rPr>
              <w:rFonts w:ascii="Cambria Math" w:hAnsi="Cambria Math" w:cs="Times New Roman"/>
              <w:color w:val="000000" w:themeColor="text1"/>
            </w:rPr>
            <m:t>-α</m:t>
          </w:ins>
        </m:r>
      </m:oMath>
      <w:ins w:id="914" w:author="Bo Shen" w:date="2023-01-25T14:56: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915" w:author="Bo Shen" w:date="2023-01-25T14:57:00Z">
        <w:r>
          <w:rPr>
            <w:rFonts w:ascii="Times New Roman" w:hAnsi="Times New Roman" w:cs="Times New Roman"/>
            <w:color w:val="000000" w:themeColor="text1"/>
          </w:rPr>
          <w:t>baseline gain control</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916" w:author="Bo Shen" w:date="2023-01-23T09:52:00Z">
          <w:tblPr>
            <w:tblW w:w="0" w:type="auto"/>
            <w:tblLook w:val="04A0" w:firstRow="1" w:lastRow="0" w:firstColumn="1" w:lastColumn="0" w:noHBand="0" w:noVBand="1"/>
          </w:tblPr>
        </w:tblPrChange>
      </w:tblPr>
      <w:tblGrid>
        <w:gridCol w:w="2430"/>
        <w:gridCol w:w="3803"/>
        <w:gridCol w:w="3117"/>
        <w:tblGridChange w:id="917">
          <w:tblGrid>
            <w:gridCol w:w="3116"/>
            <w:gridCol w:w="3117"/>
            <w:gridCol w:w="3117"/>
          </w:tblGrid>
        </w:tblGridChange>
      </w:tblGrid>
      <w:tr w:rsidR="003F037C" w:rsidRPr="00194FF4" w14:paraId="0182A9B6" w14:textId="77777777" w:rsidTr="00E0481B">
        <w:tc>
          <w:tcPr>
            <w:tcW w:w="2430" w:type="dxa"/>
            <w:vAlign w:val="center"/>
            <w:tcPrChange w:id="918" w:author="Bo Shen" w:date="2023-01-23T09:52:00Z">
              <w:tcPr>
                <w:tcW w:w="3116" w:type="dxa"/>
                <w:vAlign w:val="center"/>
              </w:tcPr>
            </w:tcPrChange>
          </w:tcPr>
          <w:p w14:paraId="7CF207BA" w14:textId="77777777" w:rsidR="003F037C" w:rsidRPr="00194FF4" w:rsidRDefault="003F037C" w:rsidP="00D65B64">
            <w:pPr>
              <w:spacing w:line="480" w:lineRule="auto"/>
              <w:jc w:val="both"/>
              <w:rPr>
                <w:rFonts w:ascii="Times New Roman" w:hAnsi="Times New Roman" w:cs="Times New Roman"/>
                <w:color w:val="000000" w:themeColor="text1"/>
              </w:rPr>
            </w:pPr>
          </w:p>
        </w:tc>
        <w:tc>
          <w:tcPr>
            <w:tcW w:w="3803" w:type="dxa"/>
            <w:vAlign w:val="center"/>
            <w:tcPrChange w:id="919" w:author="Bo Shen" w:date="2023-01-23T09:52:00Z">
              <w:tcPr>
                <w:tcW w:w="3117" w:type="dxa"/>
                <w:vAlign w:val="center"/>
              </w:tcPr>
            </w:tcPrChange>
          </w:tcPr>
          <w:p w14:paraId="6C1F78C8" w14:textId="77777777" w:rsidR="003F037C"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920" w:author="Microsoft Office User" w:date="2023-03-02T08:44:00Z">
                        <w:rPr>
                          <w:rFonts w:ascii="Cambria Math" w:hAnsi="Cambria Math" w:cs="Times New Roman"/>
                          <w:color w:val="000000" w:themeColor="text1"/>
                        </w:rPr>
                        <m:t>B</m:t>
                      </w:del>
                    </m:r>
                    <m:sSub>
                      <m:sSubPr>
                        <m:ctrlPr>
                          <w:ins w:id="921" w:author="Microsoft Office User" w:date="2023-03-02T08:44:00Z">
                            <w:rPr>
                              <w:rFonts w:ascii="Cambria Math" w:hAnsi="Cambria Math" w:cs="Times New Roman"/>
                              <w:i/>
                              <w:color w:val="000000" w:themeColor="text1"/>
                            </w:rPr>
                          </w:ins>
                        </m:ctrlPr>
                      </m:sSubPr>
                      <m:e>
                        <m:r>
                          <w:ins w:id="922" w:author="Microsoft Office User" w:date="2023-03-02T08:44:00Z">
                            <w:rPr>
                              <w:rFonts w:ascii="Cambria Math" w:hAnsi="Cambria Math" w:cs="Times New Roman"/>
                              <w:color w:val="000000" w:themeColor="text1"/>
                            </w:rPr>
                            <m:t>B</m:t>
                          </w:ins>
                        </m:r>
                      </m:e>
                      <m:sub>
                        <m:r>
                          <w:ins w:id="923"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924" w:author="Bo Shen" w:date="2023-01-23T09:51:00Z">
                        <w:rPr>
                          <w:rFonts w:ascii="Cambria Math" w:hAnsi="Cambria Math" w:cs="Times New Roman"/>
                          <w:color w:val="000000" w:themeColor="text1"/>
                        </w:rPr>
                        <m:t>+</m:t>
                      </w:ins>
                    </m:r>
                    <m:sSub>
                      <m:sSubPr>
                        <m:ctrlPr>
                          <w:ins w:id="925" w:author="Bo Shen" w:date="2023-01-23T09:53:00Z">
                            <w:rPr>
                              <w:rFonts w:ascii="Cambria Math" w:hAnsi="Cambria Math" w:cs="Times New Roman"/>
                              <w:i/>
                              <w:color w:val="000000" w:themeColor="text1"/>
                            </w:rPr>
                          </w:ins>
                        </m:ctrlPr>
                      </m:sSubPr>
                      <m:e>
                        <m:r>
                          <w:ins w:id="926" w:author="Microsoft Office User" w:date="2023-03-02T08:44:00Z">
                            <w:rPr>
                              <w:rFonts w:ascii="Cambria Math" w:hAnsi="Cambria Math" w:cs="Times New Roman"/>
                              <w:color w:val="000000" w:themeColor="text1"/>
                            </w:rPr>
                            <m:t>B</m:t>
                          </w:ins>
                        </m:r>
                        <m:r>
                          <w:ins w:id="927" w:author="Bo Shen" w:date="2023-01-23T09:51:00Z">
                            <w:del w:id="928" w:author="Microsoft Office User" w:date="2023-03-02T08:44:00Z">
                              <w:rPr>
                                <w:rFonts w:ascii="Cambria Math" w:hAnsi="Cambria Math" w:cs="Times New Roman"/>
                                <w:color w:val="000000" w:themeColor="text1"/>
                              </w:rPr>
                              <m:t>G</m:t>
                            </w:del>
                          </w:ins>
                        </m:r>
                      </m:e>
                      <m:sub>
                        <m:r>
                          <w:ins w:id="929" w:author="Microsoft Office User" w:date="2023-03-02T08:43:00Z">
                            <w:rPr>
                              <w:rFonts w:ascii="Cambria Math" w:hAnsi="Cambria Math" w:cs="Times New Roman"/>
                              <w:color w:val="000000" w:themeColor="text1"/>
                            </w:rPr>
                            <m:t>G</m:t>
                          </w:ins>
                        </m:r>
                        <m:r>
                          <w:ins w:id="930" w:author="Bo Shen" w:date="2023-01-23T09:51:00Z">
                            <w:del w:id="931"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932" w:author="Bo Shen" w:date="2023-01-23T09:52:00Z">
              <w:tcPr>
                <w:tcW w:w="3117" w:type="dxa"/>
                <w:vAlign w:val="center"/>
              </w:tcPr>
            </w:tcPrChange>
          </w:tcPr>
          <w:p w14:paraId="0E698792" w14:textId="77777777" w:rsidR="003F037C" w:rsidRPr="003A3974" w:rsidRDefault="003F037C"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0CB54B0A" w14:textId="77777777" w:rsidR="003F037C" w:rsidRPr="0060258A" w:rsidDel="00931232" w:rsidRDefault="003F037C" w:rsidP="00C12324">
      <w:pPr>
        <w:spacing w:line="480" w:lineRule="auto"/>
        <w:jc w:val="both"/>
        <w:rPr>
          <w:del w:id="933" w:author="Bo Shen" w:date="2023-03-06T11:07:00Z"/>
          <w:rFonts w:ascii="Times New Roman" w:hAnsi="Times New Roman" w:cs="Times New Roman"/>
          <w:color w:val="000000" w:themeColor="text1"/>
        </w:rPr>
      </w:pPr>
    </w:p>
    <w:p w14:paraId="220C80A6" w14:textId="77777777" w:rsidR="003F037C" w:rsidRPr="0060258A" w:rsidDel="00931232" w:rsidRDefault="003F037C" w:rsidP="00C12324">
      <w:pPr>
        <w:spacing w:line="480" w:lineRule="auto"/>
        <w:jc w:val="both"/>
        <w:rPr>
          <w:del w:id="934" w:author="Bo Shen" w:date="2023-03-06T11:07:00Z"/>
          <w:rFonts w:ascii="Times New Roman" w:hAnsi="Times New Roman" w:cs="Times New Roman"/>
          <w:color w:val="000000" w:themeColor="text1"/>
        </w:rPr>
      </w:pPr>
    </w:p>
    <w:p w14:paraId="54B02041" w14:textId="77777777" w:rsidR="003F037C" w:rsidRDefault="003F037C" w:rsidP="00AF3E1D">
      <w:pPr>
        <w:spacing w:line="480" w:lineRule="auto"/>
        <w:jc w:val="both"/>
        <w:rPr>
          <w:ins w:id="935"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Fig. 4A</w:t>
      </w:r>
      <w:r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s a function of both value input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with a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dep</w:t>
      </w:r>
      <w:proofErr w:type="spellStart"/>
      <w:r w:rsidRPr="0060258A">
        <w:rPr>
          <w:rFonts w:ascii="Times New Roman" w:hAnsi="Times New Roman" w:cs="Times New Roman"/>
          <w:color w:val="000000" w:themeColor="text1"/>
        </w:rPr>
        <w:t>endence</w:t>
      </w:r>
      <w:proofErr w:type="spellEnd"/>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in the LDDM versus the DNM model depending on the rescaling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In contrast, strong WTA dynamics in the RNM implement categorical (choice) coding rather than relative value representation, with high or low coding of input values (right panel). </w:t>
      </w:r>
    </w:p>
    <w:p w14:paraId="03D24BCD" w14:textId="77777777" w:rsidR="003F037C" w:rsidRDefault="003F037C">
      <w:pPr>
        <w:spacing w:line="480" w:lineRule="auto"/>
        <w:jc w:val="center"/>
        <w:rPr>
          <w:ins w:id="936" w:author="Bo Shen" w:date="2023-03-06T11:07:00Z"/>
          <w:rFonts w:ascii="Times New Roman" w:hAnsi="Times New Roman" w:cs="Times New Roman"/>
          <w:color w:val="000000" w:themeColor="text1"/>
        </w:rPr>
      </w:pPr>
    </w:p>
    <w:p w14:paraId="35B29BBD" w14:textId="77777777" w:rsidR="003F037C" w:rsidRPr="0060258A" w:rsidRDefault="003F037C">
      <w:pPr>
        <w:spacing w:line="480" w:lineRule="auto"/>
        <w:jc w:val="center"/>
        <w:rPr>
          <w:rFonts w:ascii="Times New Roman" w:hAnsi="Times New Roman" w:cs="Times New Roman"/>
          <w:color w:val="000000" w:themeColor="text1"/>
        </w:rPr>
        <w:pPrChange w:id="937" w:author="Bo Shen" w:date="2023-03-01T09:34:00Z">
          <w:pPr>
            <w:spacing w:line="480" w:lineRule="auto"/>
            <w:jc w:val="both"/>
          </w:pPr>
        </w:pPrChange>
      </w:pPr>
      <w:ins w:id="938" w:author="Bo Shen" w:date="2023-03-01T09:34: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200D7834" w14:textId="77777777" w:rsidR="003F037C" w:rsidRPr="0060258A" w:rsidRDefault="003F037C" w:rsidP="00AF3E1D">
      <w:pPr>
        <w:spacing w:line="480" w:lineRule="auto"/>
        <w:jc w:val="both"/>
        <w:rPr>
          <w:rFonts w:ascii="Times New Roman" w:hAnsi="Times New Roman" w:cs="Times New Roman"/>
          <w:color w:val="000000" w:themeColor="text1"/>
        </w:rPr>
      </w:pPr>
    </w:p>
    <w:p w14:paraId="3FC934DD" w14:textId="2495C635" w:rsidR="003F037C" w:rsidRPr="0060258A" w:rsidRDefault="003F037C"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ively test value normalization, we fit the models to observed firing rates of monkey  lateral intraparietal (LIP) neurons under varying reward conditions</w:t>
      </w:r>
      <w:ins w:id="939" w:author="Bo Shen" w:date="2023-01-23T10:55: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empirical data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dots), LIP activity increases with the reward (juice quantity) associated with the target inside the neuronal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and decreases with the summed rewards of targets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940" w:author="Bo Shen" w:date="2023-01-23T18:17:00Z">
        <w:r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941" w:author="Bo Shen" w:date="2023-01-23T18:17:00Z">
        <w:r>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942" w:author="Bo Shen" w:date="2023-01-23T10:58:00Z">
        <w:r w:rsidRPr="0060258A" w:rsidDel="00ED74D2">
          <w:rPr>
            <w:rFonts w:ascii="Times New Roman" w:hAnsi="Times New Roman" w:cs="Times New Roman"/>
            <w:color w:val="000000" w:themeColor="text1"/>
          </w:rPr>
          <w:delText xml:space="preserve">one </w:delText>
        </w:r>
      </w:del>
      <w:ins w:id="943" w:author="Bo Shen" w:date="2023-01-23T10:58:00Z">
        <w:r>
          <w:rPr>
            <w:rFonts w:ascii="Times New Roman" w:hAnsi="Times New Roman" w:cs="Times New Roman"/>
            <w:color w:val="000000" w:themeColor="text1"/>
          </w:rPr>
          <w:t>two</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944" w:author="Bo Shen" w:date="2023-01-23T18:18:00Z">
        <w:r>
          <w:rPr>
            <w:rFonts w:ascii="Times New Roman" w:hAnsi="Times New Roman" w:cs="Times New Roman"/>
            <w:color w:val="000000" w:themeColor="text1"/>
          </w:rPr>
          <w:t>s</w:t>
        </w:r>
      </w:ins>
      <w:del w:id="945"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946" w:author="Bo Shen" w:date="2023-01-23T18:17:00Z">
        <w:r w:rsidRPr="0060258A" w:rsidDel="00E33C84">
          <w:rPr>
            <w:rFonts w:ascii="Times New Roman" w:hAnsi="Times New Roman" w:cs="Times New Roman"/>
            <w:color w:val="000000" w:themeColor="text1"/>
          </w:rPr>
          <w:delText>6</w:delText>
        </w:r>
      </w:del>
      <w:del w:id="947" w:author="Bo Shen" w:date="2023-01-23T18:18:00Z">
        <w:r w:rsidRPr="0060258A" w:rsidDel="00E33C84">
          <w:rPr>
            <w:rFonts w:ascii="Times New Roman" w:hAnsi="Times New Roman" w:cs="Times New Roman"/>
            <w:color w:val="000000" w:themeColor="text1"/>
          </w:rPr>
          <w:delText xml:space="preserve"> </w:delText>
        </w:r>
      </w:del>
      <w:del w:id="948"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949"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950" w:author="Bo Shen" w:date="2023-01-23T18:21:00Z">
        <w:r>
          <w:rPr>
            <w:rFonts w:ascii="Times New Roman" w:hAnsi="Times New Roman" w:cs="Times New Roman"/>
            <w:color w:val="000000" w:themeColor="text1"/>
          </w:rPr>
          <w:t xml:space="preserve">baseline input </w:t>
        </w:r>
        <w:r w:rsidRPr="003D3ACC">
          <w:rPr>
            <w:rFonts w:ascii="Times New Roman" w:hAnsi="Times New Roman" w:cs="Times New Roman"/>
            <w:i/>
            <w:iCs/>
            <w:color w:val="000000" w:themeColor="text1"/>
            <w:rPrChange w:id="951" w:author="Bo Shen" w:date="2023-01-23T18:21:00Z">
              <w:rPr>
                <w:rFonts w:ascii="Times New Roman" w:hAnsi="Times New Roman" w:cs="Times New Roman"/>
                <w:color w:val="000000" w:themeColor="text1"/>
              </w:rPr>
            </w:rPrChange>
          </w:rPr>
          <w:t>B</w:t>
        </w:r>
      </w:ins>
      <w:r>
        <w:rPr>
          <w:rFonts w:ascii="Times New Roman" w:hAnsi="Times New Roman" w:cs="Times New Roman"/>
          <w:i/>
          <w:iCs/>
          <w:color w:val="000000" w:themeColor="text1"/>
        </w:rPr>
        <w:softHyphen/>
      </w:r>
      <w:r w:rsidRPr="004673E2">
        <w:rPr>
          <w:rFonts w:ascii="Times New Roman" w:hAnsi="Times New Roman" w:cs="Times New Roman"/>
          <w:i/>
          <w:iCs/>
          <w:color w:val="000000" w:themeColor="text1"/>
          <w:vertAlign w:val="subscript"/>
        </w:rPr>
        <w:t>R</w:t>
      </w:r>
      <w:ins w:id="952" w:author="Bo Shen" w:date="2023-01-23T18:21:00Z">
        <w:r>
          <w:rPr>
            <w:rFonts w:ascii="Times New Roman" w:hAnsi="Times New Roman" w:cs="Times New Roman"/>
            <w:color w:val="000000" w:themeColor="text1"/>
          </w:rPr>
          <w:t xml:space="preserve"> = 70.92, and an arbitrary scaling parameter </w:t>
        </w:r>
      </w:ins>
      <m:oMath>
        <m:sSub>
          <m:sSubPr>
            <m:ctrlPr>
              <w:ins w:id="953" w:author="Bo Shen" w:date="2023-01-23T18:21:00Z">
                <w:rPr>
                  <w:rFonts w:ascii="Cambria Math" w:hAnsi="Cambria Math" w:cs="Times New Roman"/>
                  <w:i/>
                  <w:color w:val="000000" w:themeColor="text1"/>
                </w:rPr>
              </w:ins>
            </m:ctrlPr>
          </m:sSubPr>
          <m:e>
            <m:r>
              <w:ins w:id="954" w:author="Bo Shen" w:date="2023-01-23T18:21:00Z">
                <w:rPr>
                  <w:rFonts w:ascii="Cambria Math" w:hAnsi="Cambria Math" w:cs="Times New Roman"/>
                  <w:color w:val="000000" w:themeColor="text1"/>
                </w:rPr>
                <m:t>R</m:t>
              </w:ins>
            </m:r>
          </m:e>
          <m:sub>
            <m:r>
              <w:ins w:id="955" w:author="Bo Shen" w:date="2023-01-23T18:22:00Z">
                <w:rPr>
                  <w:rFonts w:ascii="Cambria Math" w:hAnsi="Cambria Math" w:cs="Times New Roman"/>
                  <w:color w:val="000000" w:themeColor="text1"/>
                </w:rPr>
                <m:t>max</m:t>
              </w:ins>
            </m:r>
          </m:sub>
        </m:sSub>
        <m:func>
          <m:funcPr>
            <m:ctrlPr>
              <w:del w:id="956" w:author="Bo Shen" w:date="2023-01-23T18:22:00Z">
                <w:rPr>
                  <w:rFonts w:ascii="Cambria Math" w:hAnsi="Cambria Math" w:cs="Times New Roman"/>
                  <w:i/>
                  <w:color w:val="000000" w:themeColor="text1"/>
                </w:rPr>
              </w:del>
            </m:ctrlPr>
          </m:funcPr>
          <m:fName>
            <m:r>
              <w:del w:id="957" w:author="Bo Shen" w:date="2023-01-23T18:22:00Z">
                <m:rPr>
                  <m:sty m:val="p"/>
                </m:rPr>
                <w:rPr>
                  <w:rFonts w:ascii="Cambria Math" w:hAnsi="Cambria Math" w:cs="Times New Roman"/>
                  <w:color w:val="000000" w:themeColor="text1"/>
                </w:rPr>
                <m:t>max</m:t>
              </w:del>
            </m:r>
          </m:fName>
          <m:e/>
        </m:func>
      </m:oMath>
      <w:ins w:id="958" w:author="Bo Shen" w:date="2023-01-23T18:21:00Z">
        <w:r>
          <w:rPr>
            <w:rFonts w:ascii="Times New Roman" w:hAnsi="Times New Roman" w:cs="Times New Roman"/>
            <w:color w:val="000000" w:themeColor="text1"/>
          </w:rPr>
          <w:t xml:space="preserve">; </w:t>
        </w:r>
      </w:ins>
      <w:ins w:id="959" w:author="Bo Shen" w:date="2023-01-23T18:22:00Z">
        <w:r>
          <w:rPr>
            <w:rFonts w:ascii="Times New Roman" w:hAnsi="Times New Roman" w:cs="Times New Roman"/>
            <w:color w:val="000000" w:themeColor="text1"/>
          </w:rPr>
          <w:t xml:space="preserve">see </w:t>
        </w:r>
        <w:r w:rsidRPr="004673E2">
          <w:rPr>
            <w:rFonts w:ascii="Times New Roman" w:hAnsi="Times New Roman" w:cs="Times New Roman"/>
            <w:b/>
            <w:bCs/>
            <w:color w:val="000000" w:themeColor="text1"/>
          </w:rPr>
          <w:t>Methods</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960" w:author="Bo Shen" w:date="2023-01-23T18:18:00Z">
        <w:r w:rsidRPr="0060258A" w:rsidDel="00F362FE">
          <w:rPr>
            <w:rFonts w:ascii="Times New Roman" w:hAnsi="Times New Roman" w:cs="Times New Roman"/>
            <w:color w:val="000000" w:themeColor="text1"/>
          </w:rPr>
          <w:delText xml:space="preserve">Importantly, value normalization is equivalently replicated by </w:delText>
        </w:r>
      </w:del>
      <w:ins w:id="961" w:author="Bo Shen" w:date="2023-01-23T18:18:00Z">
        <w:r>
          <w:rPr>
            <w:rFonts w:ascii="Times New Roman" w:hAnsi="Times New Roman" w:cs="Times New Roman"/>
            <w:color w:val="000000" w:themeColor="text1"/>
          </w:rPr>
          <w:t>T</w:t>
        </w:r>
      </w:ins>
      <w:del w:id="962" w:author="Bo Shen" w:date="2023-01-23T18:18:00Z">
        <w:r w:rsidRPr="0060258A" w:rsidDel="00F362FE">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LDDM</w:t>
      </w:r>
      <w:ins w:id="963" w:author="Bo Shen" w:date="2023-01-23T18:18:00Z">
        <w:r>
          <w:rPr>
            <w:rFonts w:ascii="Times New Roman" w:hAnsi="Times New Roman" w:cs="Times New Roman"/>
            <w:color w:val="000000" w:themeColor="text1"/>
          </w:rPr>
          <w:t xml:space="preserve"> with an additional parameter related to self-excitation (</w:t>
        </w:r>
      </w:ins>
      <m:oMath>
        <m:r>
          <w:ins w:id="964" w:author="Bo Shen" w:date="2023-01-23T18:19:00Z">
            <w:rPr>
              <w:rFonts w:ascii="Cambria Math" w:hAnsi="Cambria Math" w:cs="Times New Roman"/>
              <w:color w:val="000000" w:themeColor="text1"/>
            </w:rPr>
            <m:t>α</m:t>
          </w:ins>
        </m:r>
      </m:oMath>
      <w:ins w:id="965" w:author="Bo Shen" w:date="2023-01-23T18:18:00Z">
        <w:r>
          <w:rPr>
            <w:rFonts w:ascii="Times New Roman" w:hAnsi="Times New Roman" w:cs="Times New Roman"/>
            <w:color w:val="000000" w:themeColor="text1"/>
          </w:rPr>
          <w:t>) and baseline gain control</w:t>
        </w:r>
      </w:ins>
      <w:r w:rsidRPr="0060258A">
        <w:rPr>
          <w:rFonts w:ascii="Times New Roman" w:hAnsi="Times New Roman" w:cs="Times New Roman"/>
          <w:color w:val="000000" w:themeColor="text1"/>
        </w:rPr>
        <w:t xml:space="preserve"> </w:t>
      </w:r>
      <w:ins w:id="966" w:author="Bo Shen" w:date="2023-01-23T18:19:00Z">
        <w:r>
          <w:rPr>
            <w:rFonts w:ascii="Times New Roman" w:hAnsi="Times New Roman" w:cs="Times New Roman"/>
            <w:color w:val="000000" w:themeColor="text1"/>
          </w:rPr>
          <w:t>(</w:t>
        </w:r>
      </w:ins>
      <m:oMath>
        <m:sSub>
          <m:sSubPr>
            <m:ctrlPr>
              <w:ins w:id="967" w:author="Bo Shen" w:date="2023-01-23T18:19:00Z">
                <w:rPr>
                  <w:rFonts w:ascii="Cambria Math" w:hAnsi="Cambria Math" w:cs="Times New Roman"/>
                  <w:i/>
                  <w:color w:val="000000" w:themeColor="text1"/>
                </w:rPr>
              </w:ins>
            </m:ctrlPr>
          </m:sSubPr>
          <m:e>
            <m:r>
              <w:ins w:id="968" w:author="Microsoft Office User" w:date="2023-03-02T08:45:00Z">
                <w:rPr>
                  <w:rFonts w:ascii="Cambria Math" w:hAnsi="Cambria Math" w:cs="Times New Roman"/>
                  <w:color w:val="000000" w:themeColor="text1"/>
                </w:rPr>
                <m:t>B</m:t>
              </w:ins>
            </m:r>
            <m:r>
              <w:ins w:id="969" w:author="Bo Shen" w:date="2023-01-23T18:19:00Z">
                <w:del w:id="970" w:author="Microsoft Office User" w:date="2023-03-02T08:44:00Z">
                  <w:rPr>
                    <w:rFonts w:ascii="Cambria Math" w:hAnsi="Cambria Math" w:cs="Times New Roman"/>
                    <w:color w:val="000000" w:themeColor="text1"/>
                  </w:rPr>
                  <m:t>G</m:t>
                </w:del>
              </w:ins>
            </m:r>
          </m:e>
          <m:sub>
            <m:r>
              <w:ins w:id="971" w:author="Microsoft Office User" w:date="2023-03-02T08:44:00Z">
                <w:rPr>
                  <w:rFonts w:ascii="Cambria Math" w:hAnsi="Cambria Math" w:cs="Times New Roman"/>
                  <w:color w:val="000000" w:themeColor="text1"/>
                </w:rPr>
                <m:t>G</m:t>
              </w:ins>
            </m:r>
            <m:r>
              <w:ins w:id="972" w:author="Bo Shen" w:date="2023-01-23T18:19:00Z">
                <w:del w:id="973" w:author="Microsoft Office User" w:date="2023-03-02T08:44:00Z">
                  <w:rPr>
                    <w:rFonts w:ascii="Cambria Math" w:hAnsi="Cambria Math" w:cs="Times New Roman"/>
                    <w:color w:val="000000" w:themeColor="text1"/>
                  </w:rPr>
                  <m:t>0</m:t>
                </w:del>
              </w:ins>
            </m:r>
          </m:sub>
        </m:sSub>
      </m:oMath>
      <w:ins w:id="974" w:author="Bo Shen" w:date="2023-01-23T18:19:00Z">
        <w:r>
          <w:rPr>
            <w:rFonts w:ascii="Times New Roman" w:hAnsi="Times New Roman" w:cs="Times New Roman"/>
            <w:color w:val="000000" w:themeColor="text1"/>
          </w:rPr>
          <w:t xml:space="preserve">) fitted slightly better than the DNM </w:t>
        </w:r>
      </w:ins>
      <w:r w:rsidRPr="0060258A">
        <w:rPr>
          <w:rFonts w:ascii="Times New Roman" w:hAnsi="Times New Roman" w:cs="Times New Roman"/>
          <w:color w:val="000000" w:themeColor="text1"/>
        </w:rPr>
        <w:t>(</w:t>
      </w:r>
      <w:ins w:id="975" w:author="Bo Shen" w:date="2023-01-23T18:23:00Z">
        <w:r w:rsidRPr="0060258A">
          <w:rPr>
            <w:rFonts w:ascii="Times New Roman" w:hAnsi="Times New Roman" w:cs="Times New Roman"/>
            <w:i/>
            <w:color w:val="000000" w:themeColor="text1"/>
          </w:rPr>
          <w:t>B</w:t>
        </w:r>
      </w:ins>
      <w:r w:rsidRPr="004673E2">
        <w:rPr>
          <w:rFonts w:ascii="Times New Roman" w:hAnsi="Times New Roman" w:cs="Times New Roman"/>
          <w:i/>
          <w:color w:val="000000" w:themeColor="text1"/>
          <w:vertAlign w:val="subscript"/>
        </w:rPr>
        <w:t>R</w:t>
      </w:r>
      <w:ins w:id="976" w:author="Bo Shen" w:date="2023-01-23T18:23:00Z">
        <w:r w:rsidRPr="0060258A">
          <w:rPr>
            <w:rFonts w:ascii="Times New Roman" w:hAnsi="Times New Roman" w:cs="Times New Roman"/>
            <w:color w:val="000000" w:themeColor="text1"/>
          </w:rPr>
          <w:t xml:space="preserve"> = 71.</w:t>
        </w:r>
        <w:r>
          <w:rPr>
            <w:rFonts w:ascii="Times New Roman" w:hAnsi="Times New Roman" w:cs="Times New Roman"/>
            <w:color w:val="000000" w:themeColor="text1"/>
          </w:rPr>
          <w:t>53</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m:oMath>
        <m:sSub>
          <m:sSubPr>
            <m:ctrlPr>
              <w:ins w:id="977"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978" w:author="Bo Shen" w:date="2023-01-23T18:23:00Z">
            <w:rPr>
              <w:rFonts w:ascii="Cambria Math" w:hAnsi="Cambria Math" w:cs="Times New Roman"/>
              <w:color w:val="000000" w:themeColor="text1"/>
            </w:rPr>
            <m:t>-α=3.82</m:t>
          </w:ins>
        </m:r>
      </m:oMath>
      <w:ins w:id="979" w:author="Bo Shen" w:date="2023-01-23T18:23:00Z">
        <w:r>
          <w:rPr>
            <w:rFonts w:ascii="Times New Roman" w:hAnsi="Times New Roman" w:cs="Times New Roman"/>
            <w:color w:val="000000" w:themeColor="text1"/>
          </w:rPr>
          <w:t xml:space="preserve">; see </w:t>
        </w:r>
        <w:r w:rsidRPr="004673E2">
          <w:rPr>
            <w:rFonts w:ascii="Times New Roman" w:hAnsi="Times New Roman" w:cs="Times New Roman"/>
            <w:b/>
            <w:bCs/>
            <w:color w:val="000000" w:themeColor="text1"/>
          </w:rPr>
          <w:t>Methods</w:t>
        </w:r>
        <w:r>
          <w:rPr>
            <w:rFonts w:ascii="Times New Roman" w:hAnsi="Times New Roman" w:cs="Times New Roman"/>
            <w:color w:val="000000" w:themeColor="text1"/>
          </w:rPr>
          <w:t xml:space="preserve">; </w:t>
        </w:r>
      </w:ins>
      <w:del w:id="980"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981" w:author="Bo Shen" w:date="2023-01-23T18:19:00Z">
            <w:rPr>
              <w:rFonts w:ascii="Cambria Math" w:hAnsi="Cambria Math" w:cs="Times New Roman"/>
              <w:color w:val="000000" w:themeColor="text1"/>
            </w:rPr>
            <m:t>α</m:t>
          </w:del>
        </m:r>
      </m:oMath>
      <w:del w:id="982" w:author="Bo Shen" w:date="2023-01-23T18:19:00Z">
        <w:r w:rsidRPr="0060258A" w:rsidDel="008579D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left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983" w:author="Bo Shen" w:date="2023-01-23T18:17:00Z">
        <w:r>
          <w:rPr>
            <w:rFonts w:ascii="Times New Roman" w:hAnsi="Times New Roman" w:cs="Times New Roman"/>
            <w:color w:val="000000" w:themeColor="text1"/>
          </w:rPr>
          <w:t>6</w:t>
        </w:r>
      </w:ins>
      <w:ins w:id="984" w:author="Bo Shen" w:date="2023-03-06T15:25:00Z">
        <w:r>
          <w:rPr>
            <w:rFonts w:ascii="Times New Roman" w:hAnsi="Times New Roman" w:cs="Times New Roman"/>
            <w:color w:val="000000" w:themeColor="text1"/>
          </w:rPr>
          <w:t>; parameter recovery analysis s</w:t>
        </w:r>
      </w:ins>
      <w:ins w:id="985" w:author="Bo Shen" w:date="2023-03-06T15:26:00Z">
        <w:r>
          <w:rPr>
            <w:rFonts w:ascii="Times New Roman" w:hAnsi="Times New Roman" w:cs="Times New Roman"/>
            <w:color w:val="000000" w:themeColor="text1"/>
          </w:rPr>
          <w:t>hows</w:t>
        </w:r>
      </w:ins>
      <w:ins w:id="986" w:author="Bo Shen" w:date="2023-03-06T15:27:00Z">
        <w:r>
          <w:rPr>
            <w:rFonts w:ascii="Times New Roman" w:hAnsi="Times New Roman" w:cs="Times New Roman"/>
            <w:color w:val="000000" w:themeColor="text1"/>
          </w:rPr>
          <w:t xml:space="preserve"> that</w:t>
        </w:r>
      </w:ins>
      <w:ins w:id="987" w:author="Bo Shen" w:date="2023-03-06T15:26:00Z">
        <w:r>
          <w:rPr>
            <w:rFonts w:ascii="Times New Roman" w:hAnsi="Times New Roman" w:cs="Times New Roman"/>
            <w:color w:val="000000" w:themeColor="text1"/>
          </w:rPr>
          <w:t xml:space="preserve"> </w:t>
        </w:r>
      </w:ins>
      <w:ins w:id="988" w:author="Bo Shen" w:date="2023-03-06T15:27:00Z">
        <w:r>
          <w:rPr>
            <w:rFonts w:ascii="Times New Roman" w:hAnsi="Times New Roman" w:cs="Times New Roman"/>
            <w:color w:val="000000" w:themeColor="text1"/>
          </w:rPr>
          <w:t>t</w:t>
        </w:r>
      </w:ins>
      <w:ins w:id="989" w:author="Bo Shen" w:date="2023-03-06T15:26:00Z">
        <w:r>
          <w:rPr>
            <w:rFonts w:ascii="Times New Roman" w:hAnsi="Times New Roman" w:cs="Times New Roman"/>
            <w:color w:val="000000" w:themeColor="text1"/>
          </w:rPr>
          <w:t>he LDDM</w:t>
        </w:r>
      </w:ins>
      <w:ins w:id="990" w:author="Bo Shen" w:date="2023-03-06T15:27:00Z">
        <w:r>
          <w:rPr>
            <w:rFonts w:ascii="Times New Roman" w:hAnsi="Times New Roman" w:cs="Times New Roman"/>
            <w:color w:val="000000" w:themeColor="text1"/>
          </w:rPr>
          <w:t xml:space="preserve"> is highly robust in the data fitting,</w:t>
        </w:r>
      </w:ins>
      <w:ins w:id="991" w:author="Bo Shen" w:date="2023-03-06T15:26:00Z">
        <w:r>
          <w:rPr>
            <w:rFonts w:ascii="Times New Roman" w:hAnsi="Times New Roman" w:cs="Times New Roman"/>
            <w:color w:val="000000" w:themeColor="text1"/>
          </w:rPr>
          <w:t xml:space="preserve"> </w:t>
        </w:r>
      </w:ins>
      <w:ins w:id="992" w:author="Bo Shen" w:date="2023-03-06T15:27:00Z">
        <w:r w:rsidRPr="0060258A">
          <w:rPr>
            <w:rFonts w:ascii="Times New Roman" w:hAnsi="Times New Roman" w:cs="Times New Roman"/>
            <w:b/>
            <w:color w:val="000000" w:themeColor="text1"/>
          </w:rPr>
          <w:t>Fig.</w:t>
        </w:r>
        <w:r>
          <w:rPr>
            <w:rFonts w:ascii="Times New Roman" w:hAnsi="Times New Roman" w:cs="Times New Roman"/>
            <w:b/>
            <w:color w:val="000000" w:themeColor="text1"/>
          </w:rPr>
          <w:t xml:space="preserve"> </w:t>
        </w:r>
        <w:r w:rsidRPr="0060258A">
          <w:rPr>
            <w:rFonts w:ascii="Times New Roman" w:hAnsi="Times New Roman" w:cs="Times New Roman"/>
            <w:b/>
            <w:color w:val="000000" w:themeColor="text1"/>
          </w:rPr>
          <w:t>4</w:t>
        </w:r>
        <w:r>
          <w:rPr>
            <w:rFonts w:ascii="Times New Roman" w:hAnsi="Times New Roman" w:cs="Times New Roman"/>
            <w:b/>
            <w:color w:val="000000" w:themeColor="text1"/>
          </w:rPr>
          <w:t>-figure supplement 1</w:t>
        </w:r>
      </w:ins>
      <w:del w:id="993" w:author="Bo Shen" w:date="2023-01-23T18:17:00Z">
        <w:r w:rsidRPr="0060258A" w:rsidDel="00E33C84">
          <w:rPr>
            <w:rFonts w:ascii="Times New Roman" w:hAnsi="Times New Roman" w:cs="Times New Roman"/>
            <w:color w:val="000000" w:themeColor="text1"/>
          </w:rPr>
          <w:delText>0</w:delText>
        </w:r>
      </w:del>
      <w:del w:id="994" w:author="Bo Shen" w:date="2023-01-23T18:20:00Z">
        <w:r w:rsidRPr="0060258A" w:rsidDel="008579DB">
          <w:rPr>
            <w:rFonts w:ascii="Times New Roman" w:hAnsi="Times New Roman" w:cs="Times New Roman"/>
            <w:color w:val="000000" w:themeColor="text1"/>
          </w:rPr>
          <w:delText>,</w:delText>
        </w:r>
      </w:del>
      <w:del w:id="995"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996" w:author="Bo Shen" w:date="2023-01-23T18:20:00Z">
        <w:r w:rsidRPr="0060258A" w:rsidDel="008579DB">
          <w:rPr>
            <w:rFonts w:ascii="Times New Roman" w:hAnsi="Times New Roman" w:cs="Times New Roman"/>
            <w:color w:val="000000" w:themeColor="text1"/>
          </w:rPr>
          <w:delText>2</w:delText>
        </w:r>
      </w:del>
      <w:del w:id="997" w:author="Bo Shen" w:date="2023-01-23T18:22:00Z">
        <w:r w:rsidRPr="0060258A" w:rsidDel="00F907B9">
          <w:rPr>
            <w:rFonts w:ascii="Times New Roman" w:hAnsi="Times New Roman" w:cs="Times New Roman"/>
            <w:color w:val="000000" w:themeColor="text1"/>
          </w:rPr>
          <w:delText>,</w:delText>
        </w:r>
      </w:del>
      <w:del w:id="998" w:author="Bo Shen" w:date="2023-01-23T12:02:00Z">
        <w:r w:rsidRPr="0060258A" w:rsidDel="004D7D87">
          <w:rPr>
            <w:rFonts w:ascii="Times New Roman" w:hAnsi="Times New Roman" w:cs="Times New Roman"/>
            <w:color w:val="000000" w:themeColor="text1"/>
          </w:rPr>
          <w:delText xml:space="preserve"> </w:delText>
        </w:r>
      </w:del>
      <m:oMath>
        <m:r>
          <w:del w:id="999" w:author="Bo Shen" w:date="2023-01-23T18:22:00Z">
            <w:rPr>
              <w:rFonts w:ascii="Cambria Math" w:hAnsi="Cambria Math" w:cs="Times New Roman"/>
              <w:color w:val="000000" w:themeColor="text1"/>
            </w:rPr>
            <m:t>α=</m:t>
          </w:del>
        </m:r>
        <m:r>
          <w:del w:id="1000"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 xml:space="preserve">). </w:t>
      </w:r>
      <w:del w:id="1001" w:author="Bo Shen" w:date="2023-01-23T18:24:00Z">
        <w:r w:rsidRPr="0060258A" w:rsidDel="007516AD">
          <w:rPr>
            <w:rFonts w:ascii="Times New Roman" w:hAnsi="Times New Roman" w:cs="Times New Roman"/>
            <w:color w:val="000000" w:themeColor="text1"/>
          </w:rPr>
          <w:delText xml:space="preserve">Note that the LDDM reduces to the DNM in this case with </w:delText>
        </w:r>
      </w:del>
      <m:oMath>
        <m:r>
          <w:del w:id="1002" w:author="Bo Shen" w:date="2023-01-23T18:24:00Z">
            <w:rPr>
              <w:rFonts w:ascii="Cambria Math" w:hAnsi="Cambria Math" w:cs="Times New Roman"/>
              <w:color w:val="000000" w:themeColor="text1"/>
            </w:rPr>
            <m:t>α=0</m:t>
          </w:del>
        </m:r>
      </m:oMath>
      <w:del w:id="1003" w:author="Bo Shen" w:date="2023-01-23T18:24:00Z">
        <w:r w:rsidRPr="0060258A" w:rsidDel="007516AD">
          <w:rPr>
            <w:rFonts w:ascii="Times New Roman" w:hAnsi="Times New Roman" w:cs="Times New Roman"/>
            <w:color w:val="000000" w:themeColor="text1"/>
          </w:rPr>
          <w:delText>; however, a non-zero self-excitation parameter may be important in other scenarios</w:delText>
        </w:r>
      </w:del>
      <w:del w:id="1004" w:author="Bo Shen" w:date="2023-01-23T18:28:00Z">
        <w:r w:rsidRPr="0060258A" w:rsidDel="00EA6C44">
          <w:rPr>
            <w:rFonts w:ascii="Times New Roman" w:hAnsi="Times New Roman" w:cs="Times New Roman"/>
            <w:color w:val="000000" w:themeColor="text1"/>
          </w:rPr>
          <w:delText xml:space="preserve"> (see</w:delText>
        </w:r>
        <w:r w:rsidDel="00EA6C44">
          <w:rPr>
            <w:rFonts w:ascii="Times New Roman" w:hAnsi="Times New Roman" w:cs="Times New Roman"/>
            <w:color w:val="000000" w:themeColor="text1"/>
          </w:rPr>
          <w:delText xml:space="preserve"> </w:delText>
        </w:r>
      </w:del>
      <w:del w:id="1005" w:author="Bo Shen" w:date="2023-01-23T18:24:00Z">
        <w:r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Pr="0060258A" w:rsidDel="007516AD">
          <w:rPr>
            <w:rFonts w:ascii="Times New Roman" w:hAnsi="Times New Roman" w:cs="Times New Roman"/>
            <w:i/>
            <w:color w:val="000000" w:themeColor="text1"/>
          </w:rPr>
          <w:delText>A novel form of persistent activity</w:delText>
        </w:r>
      </w:del>
      <w:del w:id="1006" w:author="Bo Shen" w:date="2023-01-23T18:28:00Z">
        <w:r w:rsidRPr="0060258A" w:rsidDel="00EA6C44">
          <w:rPr>
            <w:rFonts w:ascii="Times New Roman" w:hAnsi="Times New Roman" w:cs="Times New Roman"/>
            <w:color w:val="000000" w:themeColor="text1"/>
          </w:rPr>
          <w:delText>)</w:delText>
        </w:r>
      </w:del>
      <w:r>
        <w:rPr>
          <w:rFonts w:ascii="Times New Roman" w:hAnsi="Times New Roman" w:cs="Times New Roman"/>
          <w:color w:val="000000" w:themeColor="text1"/>
        </w:rPr>
        <w:t>Note</w:t>
      </w:r>
      <w:ins w:id="1007" w:author="Bo Shen" w:date="2023-01-23T18:26:00Z">
        <w:r w:rsidRPr="00EA6C44">
          <w:rPr>
            <w:rFonts w:ascii="Times New Roman" w:hAnsi="Times New Roman" w:cs="Times New Roman"/>
            <w:color w:val="000000" w:themeColor="text1"/>
          </w:rPr>
          <w:t xml:space="preserve"> that</w:t>
        </w:r>
      </w:ins>
      <w:ins w:id="1008" w:author="Bo Shen" w:date="2023-01-23T18:27:00Z">
        <w:r>
          <w:rPr>
            <w:rFonts w:ascii="Times New Roman" w:hAnsi="Times New Roman" w:cs="Times New Roman"/>
            <w:color w:val="000000" w:themeColor="text1"/>
          </w:rPr>
          <w:t xml:space="preserve"> fitting to the current dataset is not a</w:t>
        </w:r>
      </w:ins>
      <w:r>
        <w:rPr>
          <w:rFonts w:ascii="Times New Roman" w:hAnsi="Times New Roman" w:cs="Times New Roman"/>
          <w:color w:val="000000" w:themeColor="text1"/>
        </w:rPr>
        <w:t>b</w:t>
      </w:r>
      <w:ins w:id="1009" w:author="Bo Shen" w:date="2023-01-23T18:27:00Z">
        <w:r>
          <w:rPr>
            <w:rFonts w:ascii="Times New Roman" w:hAnsi="Times New Roman" w:cs="Times New Roman"/>
            <w:color w:val="000000" w:themeColor="text1"/>
          </w:rPr>
          <w:t>le to differentiate</w:t>
        </w:r>
      </w:ins>
      <w:ins w:id="1010" w:author="Bo Shen" w:date="2023-01-23T18:28:00Z">
        <w:r>
          <w:rPr>
            <w:rFonts w:ascii="Times New Roman" w:hAnsi="Times New Roman" w:cs="Times New Roman"/>
            <w:color w:val="000000" w:themeColor="text1"/>
          </w:rPr>
          <w:t xml:space="preserve"> the contributions of</w:t>
        </w:r>
      </w:ins>
      <w:ins w:id="1011" w:author="Bo Shen" w:date="2023-01-23T18:26:00Z">
        <w:r w:rsidRPr="00EA6C44">
          <w:rPr>
            <w:rFonts w:ascii="Times New Roman" w:hAnsi="Times New Roman" w:cs="Times New Roman"/>
            <w:color w:val="000000" w:themeColor="text1"/>
          </w:rPr>
          <w:t xml:space="preserve"> </w:t>
        </w:r>
      </w:ins>
      <m:oMath>
        <m:r>
          <w:ins w:id="1012" w:author="Bo Shen" w:date="2023-01-23T18:27:00Z">
            <w:rPr>
              <w:rFonts w:ascii="Cambria Math" w:hAnsi="Cambria Math" w:cs="Times New Roman"/>
              <w:color w:val="000000" w:themeColor="text1"/>
            </w:rPr>
            <m:t>α</m:t>
          </w:ins>
        </m:r>
      </m:oMath>
      <w:ins w:id="1013" w:author="Bo Shen" w:date="2023-01-23T18:27:00Z">
        <w:r>
          <w:rPr>
            <w:rFonts w:ascii="Times New Roman" w:hAnsi="Times New Roman" w:cs="Times New Roman"/>
            <w:color w:val="000000" w:themeColor="text1"/>
          </w:rPr>
          <w:t xml:space="preserve"> and </w:t>
        </w:r>
      </w:ins>
      <m:oMath>
        <m:sSub>
          <m:sSubPr>
            <m:ctrlPr>
              <w:ins w:id="1014"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1015" w:author="Bo Shen" w:date="2023-01-23T18:28:00Z">
        <w:r>
          <w:rPr>
            <w:rFonts w:ascii="Times New Roman" w:hAnsi="Times New Roman" w:cs="Times New Roman"/>
            <w:color w:val="000000" w:themeColor="text1"/>
          </w:rPr>
          <w:t xml:space="preserve"> to the neural dynamics </w:t>
        </w:r>
        <w:r w:rsidRPr="0060258A">
          <w:rPr>
            <w:rFonts w:ascii="Times New Roman" w:hAnsi="Times New Roman" w:cs="Times New Roman"/>
            <w:color w:val="000000" w:themeColor="text1"/>
          </w:rPr>
          <w:t>(see</w:t>
        </w:r>
        <w:r>
          <w:rPr>
            <w:rFonts w:ascii="Times New Roman" w:hAnsi="Times New Roman" w:cs="Times New Roman"/>
            <w:color w:val="000000" w:themeColor="text1"/>
          </w:rPr>
          <w:t xml:space="preserve"> proof in </w:t>
        </w:r>
        <w:r w:rsidRPr="004673E2">
          <w:rPr>
            <w:rFonts w:ascii="Times New Roman" w:hAnsi="Times New Roman" w:cs="Times New Roman"/>
            <w:b/>
            <w:bCs/>
            <w:color w:val="000000" w:themeColor="text1"/>
          </w:rPr>
          <w:t>Methods</w:t>
        </w:r>
        <w:r w:rsidRPr="0060258A">
          <w:rPr>
            <w:rFonts w:ascii="Times New Roman" w:hAnsi="Times New Roman" w:cs="Times New Roman"/>
            <w:color w:val="000000" w:themeColor="text1"/>
          </w:rPr>
          <w:t>)</w:t>
        </w:r>
      </w:ins>
      <w:r>
        <w:rPr>
          <w:rFonts w:ascii="Times New Roman" w:hAnsi="Times New Roman" w:cs="Times New Roman"/>
          <w:color w:val="000000" w:themeColor="text1"/>
        </w:rPr>
        <w:t xml:space="preserve">; </w:t>
      </w:r>
      <w:ins w:id="1016" w:author="Microsoft Office User" w:date="2023-03-01T13:32:00Z">
        <w:r>
          <w:rPr>
            <w:rFonts w:ascii="Times New Roman" w:hAnsi="Times New Roman" w:cs="Times New Roman"/>
            <w:color w:val="000000" w:themeColor="text1"/>
          </w:rPr>
          <w:t xml:space="preserve">thus </w:t>
        </w:r>
      </w:ins>
      <w:del w:id="1017" w:author="Microsoft Office User" w:date="2023-03-01T13:32:00Z">
        <w:r w:rsidDel="00231472">
          <w:rPr>
            <w:rFonts w:ascii="Times New Roman" w:hAnsi="Times New Roman" w:cs="Times New Roman"/>
            <w:color w:val="000000" w:themeColor="text1"/>
          </w:rPr>
          <w:delText>thus</w:delText>
        </w:r>
      </w:del>
      <w:ins w:id="1018" w:author="Bo Shen" w:date="2023-01-23T18:28:00Z">
        <w:del w:id="1019" w:author="Microsoft Office User" w:date="2023-03-01T13:32:00Z">
          <w:r w:rsidDel="00231472">
            <w:rPr>
              <w:rFonts w:ascii="Times New Roman" w:hAnsi="Times New Roman" w:cs="Times New Roman"/>
              <w:color w:val="000000" w:themeColor="text1"/>
            </w:rPr>
            <w:delText xml:space="preserve"> </w:delText>
          </w:r>
        </w:del>
      </w:ins>
      <w:ins w:id="1020" w:author="Bo Shen" w:date="2023-01-23T18:26:00Z">
        <w:r w:rsidRPr="00EA6C44">
          <w:rPr>
            <w:rFonts w:ascii="Times New Roman" w:hAnsi="Times New Roman" w:cs="Times New Roman"/>
            <w:color w:val="000000" w:themeColor="text1"/>
          </w:rPr>
          <w:t xml:space="preserve">more empirical data </w:t>
        </w:r>
      </w:ins>
      <w:del w:id="1021" w:author="Microsoft Office User" w:date="2023-03-01T13:32:00Z">
        <w:r w:rsidDel="00231472">
          <w:rPr>
            <w:rFonts w:ascii="Times New Roman" w:hAnsi="Times New Roman" w:cs="Times New Roman"/>
            <w:color w:val="000000" w:themeColor="text1"/>
          </w:rPr>
          <w:delText>will</w:delText>
        </w:r>
      </w:del>
      <w:ins w:id="1022" w:author="Bo Shen" w:date="2023-01-23T18:26:00Z">
        <w:del w:id="1023" w:author="Microsoft Office User" w:date="2023-03-01T13:32:00Z">
          <w:r w:rsidRPr="00EA6C44" w:rsidDel="00231472">
            <w:rPr>
              <w:rFonts w:ascii="Times New Roman" w:hAnsi="Times New Roman" w:cs="Times New Roman"/>
              <w:color w:val="000000" w:themeColor="text1"/>
            </w:rPr>
            <w:delText xml:space="preserve"> </w:delText>
          </w:r>
        </w:del>
      </w:ins>
      <w:del w:id="1024" w:author="Microsoft Office User" w:date="2023-03-01T13:32:00Z">
        <w:r w:rsidDel="00231472">
          <w:rPr>
            <w:rFonts w:ascii="Times New Roman" w:hAnsi="Times New Roman" w:cs="Times New Roman"/>
            <w:color w:val="000000" w:themeColor="text1"/>
          </w:rPr>
          <w:delText>be</w:delText>
        </w:r>
      </w:del>
      <w:ins w:id="1025" w:author="Microsoft Office User" w:date="2023-03-01T13:32:00Z">
        <w:r>
          <w:rPr>
            <w:rFonts w:ascii="Times New Roman" w:hAnsi="Times New Roman" w:cs="Times New Roman"/>
            <w:color w:val="000000" w:themeColor="text1"/>
          </w:rPr>
          <w:t>will be</w:t>
        </w:r>
      </w:ins>
      <w:r>
        <w:rPr>
          <w:rFonts w:ascii="Times New Roman" w:hAnsi="Times New Roman" w:cs="Times New Roman"/>
          <w:color w:val="000000" w:themeColor="text1"/>
        </w:rPr>
        <w:t xml:space="preserve"> </w:t>
      </w:r>
      <w:ins w:id="1026" w:author="Bo Shen" w:date="2023-01-23T18:26:00Z">
        <w:r w:rsidRPr="00EA6C44">
          <w:rPr>
            <w:rFonts w:ascii="Times New Roman" w:hAnsi="Times New Roman" w:cs="Times New Roman"/>
            <w:color w:val="000000" w:themeColor="text1"/>
          </w:rPr>
          <w:t>needed to</w:t>
        </w:r>
      </w:ins>
      <w:ins w:id="1027" w:author="Bo Shen" w:date="2023-01-23T18:28:00Z">
        <w:r>
          <w:rPr>
            <w:rFonts w:ascii="Times New Roman" w:hAnsi="Times New Roman" w:cs="Times New Roman"/>
            <w:color w:val="000000" w:themeColor="text1"/>
          </w:rPr>
          <w:t xml:space="preserve"> </w:t>
        </w:r>
      </w:ins>
      <w:del w:id="1028" w:author="Microsoft Office User" w:date="2023-03-01T13:33:00Z">
        <w:r w:rsidDel="00231472">
          <w:rPr>
            <w:rFonts w:ascii="Times New Roman" w:hAnsi="Times New Roman" w:cs="Times New Roman"/>
            <w:color w:val="000000" w:themeColor="text1"/>
          </w:rPr>
          <w:delText>draw conclusions about</w:delText>
        </w:r>
      </w:del>
      <w:ins w:id="1029" w:author="Bo Shen" w:date="2023-01-23T18:29:00Z">
        <w:del w:id="1030" w:author="Microsoft Office User" w:date="2023-03-01T13:33:00Z">
          <w:r w:rsidDel="00231472">
            <w:rPr>
              <w:rFonts w:ascii="Times New Roman" w:hAnsi="Times New Roman" w:cs="Times New Roman"/>
              <w:color w:val="000000" w:themeColor="text1"/>
            </w:rPr>
            <w:delText xml:space="preserve"> the </w:delText>
          </w:r>
        </w:del>
      </w:ins>
      <w:del w:id="1031" w:author="Microsoft Office User" w:date="2023-03-01T13:33:00Z">
        <w:r w:rsidDel="00231472">
          <w:rPr>
            <w:rFonts w:ascii="Times New Roman" w:hAnsi="Times New Roman" w:cs="Times New Roman"/>
            <w:color w:val="000000" w:themeColor="text1"/>
          </w:rPr>
          <w:delText>specific role of</w:delText>
        </w:r>
      </w:del>
      <w:ins w:id="1032" w:author="Bo Shen" w:date="2023-01-23T18:28:00Z">
        <w:del w:id="1033" w:author="Microsoft Office User" w:date="2023-03-01T13:33:00Z">
          <w:r w:rsidDel="00231472">
            <w:rPr>
              <w:rFonts w:ascii="Times New Roman" w:hAnsi="Times New Roman" w:cs="Times New Roman"/>
              <w:color w:val="000000" w:themeColor="text1"/>
            </w:rPr>
            <w:delText xml:space="preserve"> </w:delText>
          </w:r>
        </w:del>
      </w:ins>
      <w:del w:id="1034" w:author="Microsoft Office User" w:date="2023-03-01T13:33:00Z">
        <w:r w:rsidDel="00231472">
          <w:rPr>
            <w:rFonts w:ascii="Times New Roman" w:hAnsi="Times New Roman" w:cs="Times New Roman"/>
            <w:color w:val="000000" w:themeColor="text1"/>
          </w:rPr>
          <w:delText xml:space="preserve">recurrent </w:delText>
        </w:r>
      </w:del>
      <w:ins w:id="1035" w:author="Microsoft Office User" w:date="2023-03-01T13:33:00Z">
        <w:r>
          <w:rPr>
            <w:rFonts w:ascii="Times New Roman" w:hAnsi="Times New Roman" w:cs="Times New Roman"/>
            <w:color w:val="000000" w:themeColor="text1"/>
          </w:rPr>
          <w:t xml:space="preserve">draw conclusions about the role of recurrent </w:t>
        </w:r>
      </w:ins>
      <w:ins w:id="1036" w:author="Bo Shen" w:date="2023-01-23T18:28:00Z">
        <w:r>
          <w:rPr>
            <w:rFonts w:ascii="Times New Roman" w:hAnsi="Times New Roman" w:cs="Times New Roman"/>
            <w:color w:val="000000" w:themeColor="text1"/>
          </w:rPr>
          <w:t>self-</w:t>
        </w:r>
      </w:ins>
      <w:ins w:id="1037" w:author="Bo Shen" w:date="2023-01-23T18:29:00Z">
        <w:r>
          <w:rPr>
            <w:rFonts w:ascii="Times New Roman" w:hAnsi="Times New Roman" w:cs="Times New Roman"/>
            <w:color w:val="000000" w:themeColor="text1"/>
          </w:rPr>
          <w:t>excitation</w:t>
        </w:r>
      </w:ins>
      <w:ins w:id="1038" w:author="Bo Shen" w:date="2023-01-23T18:28:00Z">
        <w:r>
          <w:rPr>
            <w:rFonts w:ascii="Times New Roman" w:hAnsi="Times New Roman" w:cs="Times New Roman"/>
            <w:color w:val="000000" w:themeColor="text1"/>
          </w:rPr>
          <w:t xml:space="preserve"> </w:t>
        </w:r>
      </w:ins>
      <w:r>
        <w:rPr>
          <w:rFonts w:ascii="Times New Roman" w:hAnsi="Times New Roman" w:cs="Times New Roman"/>
          <w:color w:val="000000" w:themeColor="text1"/>
        </w:rPr>
        <w:t>i</w:t>
      </w:r>
      <w:ins w:id="1039" w:author="Bo Shen" w:date="2023-01-23T18:29:00Z">
        <w:r>
          <w:rPr>
            <w:rFonts w:ascii="Times New Roman" w:hAnsi="Times New Roman" w:cs="Times New Roman"/>
            <w:color w:val="000000" w:themeColor="text1"/>
          </w:rPr>
          <w:t xml:space="preserve">n value coding. However, we </w:t>
        </w:r>
      </w:ins>
      <w:r>
        <w:rPr>
          <w:rFonts w:ascii="Times New Roman" w:hAnsi="Times New Roman" w:cs="Times New Roman"/>
          <w:color w:val="000000" w:themeColor="text1"/>
        </w:rPr>
        <w:t xml:space="preserve">do </w:t>
      </w:r>
      <w:ins w:id="1040" w:author="Bo Shen" w:date="2023-01-23T18:29:00Z">
        <w:r>
          <w:rPr>
            <w:rFonts w:ascii="Times New Roman" w:hAnsi="Times New Roman" w:cs="Times New Roman"/>
            <w:color w:val="000000" w:themeColor="text1"/>
          </w:rPr>
          <w:t xml:space="preserve">show </w:t>
        </w:r>
      </w:ins>
      <w:ins w:id="1041" w:author="Bo Shen" w:date="2023-01-23T18:30:00Z">
        <w:r>
          <w:rPr>
            <w:rFonts w:ascii="Times New Roman" w:hAnsi="Times New Roman" w:cs="Times New Roman"/>
            <w:color w:val="000000" w:themeColor="text1"/>
          </w:rPr>
          <w:t>below that self-excitation is critical for generating persistent activities (</w:t>
        </w:r>
      </w:ins>
      <w:ins w:id="1042" w:author="Bo Shen" w:date="2023-01-23T18:31:00Z">
        <w:r>
          <w:rPr>
            <w:rFonts w:ascii="Times New Roman" w:hAnsi="Times New Roman" w:cs="Times New Roman"/>
            <w:color w:val="000000" w:themeColor="text1"/>
          </w:rPr>
          <w:t xml:space="preserve">see section </w:t>
        </w:r>
      </w:ins>
      <w:ins w:id="1043" w:author="Bo Shen" w:date="2023-03-07T19:45:00Z">
        <w:r w:rsidR="008D453F" w:rsidRPr="008D453F">
          <w:rPr>
            <w:rFonts w:ascii="Times New Roman" w:hAnsi="Times New Roman" w:cs="Times New Roman"/>
            <w:i/>
            <w:iCs/>
            <w:color w:val="000000" w:themeColor="text1"/>
          </w:rPr>
          <w:t>Disinhibition controls point versus line attractor dynamics in persistent activity</w:t>
        </w:r>
      </w:ins>
      <w:ins w:id="1044" w:author="Bo Shen" w:date="2023-01-23T18:30:00Z">
        <w:r>
          <w:rPr>
            <w:rFonts w:ascii="Times New Roman" w:hAnsi="Times New Roman" w:cs="Times New Roman"/>
            <w:color w:val="000000" w:themeColor="text1"/>
          </w:rPr>
          <w:t>).</w:t>
        </w:r>
      </w:ins>
      <w:del w:id="1045" w:author="Bo Shen" w:date="2023-01-23T18:24:00Z">
        <w:r w:rsidRPr="0060258A" w:rsidDel="007516AD">
          <w:rPr>
            <w:rFonts w:ascii="Times New Roman" w:hAnsi="Times New Roman" w:cs="Times New Roman"/>
            <w:color w:val="000000" w:themeColor="text1"/>
          </w:rPr>
          <w:delText>.</w:delText>
        </w:r>
      </w:del>
    </w:p>
    <w:p w14:paraId="24FDD130" w14:textId="77777777" w:rsidR="003F037C" w:rsidRPr="0060258A" w:rsidRDefault="003F037C" w:rsidP="00AF3E1D">
      <w:pPr>
        <w:spacing w:line="480" w:lineRule="auto"/>
        <w:jc w:val="both"/>
        <w:rPr>
          <w:rFonts w:ascii="Times New Roman" w:hAnsi="Times New Roman" w:cs="Times New Roman"/>
          <w:color w:val="000000" w:themeColor="text1"/>
        </w:rPr>
      </w:pPr>
    </w:p>
    <w:p w14:paraId="384EDC2E" w14:textId="1279EF3A" w:rsidR="003F037C" w:rsidRDefault="0080746B" w:rsidP="00886C3F">
      <w:pPr>
        <w:spacing w:line="480" w:lineRule="auto"/>
        <w:jc w:val="both"/>
        <w:rPr>
          <w:ins w:id="1046" w:author="Microsoft Office User" w:date="2023-03-13T09:06:00Z"/>
          <w:rFonts w:ascii="Times New Roman" w:hAnsi="Times New Roman" w:cs="Times New Roman"/>
          <w:color w:val="000000" w:themeColor="text1"/>
        </w:rPr>
      </w:pPr>
      <w:ins w:id="1047" w:author="Paul Glimcher" w:date="2023-03-08T11:24:00Z">
        <w:r>
          <w:rPr>
            <w:rFonts w:ascii="Times New Roman" w:hAnsi="Times New Roman" w:cs="Times New Roman"/>
            <w:color w:val="000000" w:themeColor="text1"/>
          </w:rPr>
          <w:lastRenderedPageBreak/>
          <w:t xml:space="preserve">We found that </w:t>
        </w:r>
      </w:ins>
      <w:del w:id="1048" w:author="Bo Shen" w:date="2023-01-24T14:20:00Z">
        <w:r w:rsidR="003F037C" w:rsidRPr="0060258A" w:rsidDel="000B41F3">
          <w:rPr>
            <w:rFonts w:ascii="Times New Roman" w:hAnsi="Times New Roman" w:cs="Times New Roman"/>
            <w:color w:val="000000" w:themeColor="text1"/>
          </w:rPr>
          <w:delText xml:space="preserve">In contrast to the LDDM (and DNM), </w:delText>
        </w:r>
      </w:del>
      <w:ins w:id="1049" w:author="Bo Shen" w:date="2023-01-24T14:20:00Z">
        <w:del w:id="1050" w:author="Paul Glimcher" w:date="2023-03-08T11:25:00Z">
          <w:r w:rsidR="003F037C" w:rsidDel="0080746B">
            <w:rPr>
              <w:rFonts w:ascii="Times New Roman" w:hAnsi="Times New Roman" w:cs="Times New Roman"/>
              <w:color w:val="000000" w:themeColor="text1"/>
            </w:rPr>
            <w:delText>F</w:delText>
          </w:r>
        </w:del>
      </w:ins>
      <w:ins w:id="1051" w:author="Paul Glimcher" w:date="2023-03-08T11:25:00Z">
        <w:r>
          <w:rPr>
            <w:rFonts w:ascii="Times New Roman" w:hAnsi="Times New Roman" w:cs="Times New Roman"/>
            <w:color w:val="000000" w:themeColor="text1"/>
          </w:rPr>
          <w:t>f</w:t>
        </w:r>
      </w:ins>
      <w:del w:id="1052" w:author="Bo Shen" w:date="2023-01-24T14:20:00Z">
        <w:r w:rsidR="003F037C" w:rsidRPr="0060258A" w:rsidDel="000B41F3">
          <w:rPr>
            <w:rFonts w:ascii="Times New Roman" w:hAnsi="Times New Roman" w:cs="Times New Roman"/>
            <w:color w:val="000000" w:themeColor="text1"/>
          </w:rPr>
          <w:delText>f</w:delText>
        </w:r>
      </w:del>
      <w:r w:rsidR="003F037C" w:rsidRPr="0060258A">
        <w:rPr>
          <w:rFonts w:ascii="Times New Roman" w:hAnsi="Times New Roman" w:cs="Times New Roman"/>
          <w:color w:val="000000" w:themeColor="text1"/>
        </w:rPr>
        <w:t xml:space="preserve">itting the standard RNM with </w:t>
      </w:r>
      <w:ins w:id="1053" w:author="Paul Glimcher" w:date="2023-03-08T11:25:00Z">
        <w:r>
          <w:rPr>
            <w:rFonts w:ascii="Times New Roman" w:hAnsi="Times New Roman" w:cs="Times New Roman"/>
            <w:color w:val="000000" w:themeColor="text1"/>
          </w:rPr>
          <w:t xml:space="preserve">its standard </w:t>
        </w:r>
      </w:ins>
      <w:r w:rsidR="003F037C" w:rsidRPr="0060258A">
        <w:rPr>
          <w:rFonts w:ascii="Times New Roman" w:hAnsi="Times New Roman" w:cs="Times New Roman"/>
          <w:color w:val="000000" w:themeColor="text1"/>
        </w:rPr>
        <w:t>four parameters (</w:t>
      </w:r>
      <w:r w:rsidR="003F037C">
        <w:rPr>
          <w:rFonts w:ascii="Times New Roman" w:hAnsi="Times New Roman" w:cs="Times New Roman"/>
          <w:color w:val="000000" w:themeColor="text1"/>
        </w:rPr>
        <w:t xml:space="preserve">see </w:t>
      </w:r>
      <w:r w:rsidR="003F037C" w:rsidRPr="007E39A6">
        <w:rPr>
          <w:rFonts w:ascii="Times New Roman" w:hAnsi="Times New Roman" w:cs="Times New Roman"/>
          <w:b/>
          <w:bCs/>
          <w:color w:val="000000" w:themeColor="text1"/>
        </w:rPr>
        <w:t>Methods</w:t>
      </w:r>
      <w:r w:rsidR="003F037C" w:rsidRPr="0060258A">
        <w:rPr>
          <w:rFonts w:ascii="Times New Roman" w:hAnsi="Times New Roman" w:cs="Times New Roman"/>
          <w:color w:val="000000" w:themeColor="text1"/>
        </w:rPr>
        <w:t xml:space="preserve">) </w:t>
      </w:r>
      <w:del w:id="1054" w:author="Paul Glimcher" w:date="2023-03-08T11:27:00Z">
        <w:r w:rsidR="003F037C" w:rsidRPr="0060258A" w:rsidDel="00990953">
          <w:rPr>
            <w:rFonts w:ascii="Times New Roman" w:hAnsi="Times New Roman" w:cs="Times New Roman"/>
            <w:color w:val="000000" w:themeColor="text1"/>
          </w:rPr>
          <w:delText>does not</w:delText>
        </w:r>
      </w:del>
      <w:ins w:id="1055" w:author="Paul Glimcher" w:date="2023-03-08T11:27:00Z">
        <w:r w:rsidR="00990953">
          <w:rPr>
            <w:rFonts w:ascii="Times New Roman" w:hAnsi="Times New Roman" w:cs="Times New Roman"/>
            <w:color w:val="000000" w:themeColor="text1"/>
          </w:rPr>
          <w:t>cannot</w:t>
        </w:r>
      </w:ins>
      <w:r w:rsidR="003F037C" w:rsidRPr="0060258A">
        <w:rPr>
          <w:rFonts w:ascii="Times New Roman" w:hAnsi="Times New Roman" w:cs="Times New Roman"/>
          <w:color w:val="000000" w:themeColor="text1"/>
        </w:rPr>
        <w:t xml:space="preserve"> capture </w:t>
      </w:r>
      <w:del w:id="1056" w:author="Bo Shen" w:date="2023-01-23T18:33:00Z">
        <w:r w:rsidR="003F037C" w:rsidRPr="0060258A" w:rsidDel="00315C57">
          <w:rPr>
            <w:rFonts w:ascii="Times New Roman" w:hAnsi="Times New Roman" w:cs="Times New Roman"/>
            <w:color w:val="000000" w:themeColor="text1"/>
          </w:rPr>
          <w:delText xml:space="preserve">very well </w:delText>
        </w:r>
      </w:del>
      <w:r w:rsidR="003F037C" w:rsidRPr="0060258A">
        <w:rPr>
          <w:rFonts w:ascii="Times New Roman" w:hAnsi="Times New Roman" w:cs="Times New Roman"/>
          <w:color w:val="000000" w:themeColor="text1"/>
        </w:rPr>
        <w:t xml:space="preserve">the </w:t>
      </w:r>
      <w:ins w:id="1057" w:author="Paul Glimcher" w:date="2023-03-08T11:25:00Z">
        <w:r>
          <w:rPr>
            <w:rFonts w:ascii="Times New Roman" w:hAnsi="Times New Roman" w:cs="Times New Roman"/>
            <w:color w:val="000000" w:themeColor="text1"/>
          </w:rPr>
          <w:t xml:space="preserve">pattern of </w:t>
        </w:r>
      </w:ins>
      <w:del w:id="1058" w:author="Bo Shen" w:date="2023-01-23T18:33:00Z">
        <w:r w:rsidR="003F037C" w:rsidRPr="0060258A" w:rsidDel="00315C57">
          <w:rPr>
            <w:rFonts w:ascii="Times New Roman" w:hAnsi="Times New Roman" w:cs="Times New Roman"/>
            <w:color w:val="000000" w:themeColor="text1"/>
          </w:rPr>
          <w:delText xml:space="preserve">magnitudes of </w:delText>
        </w:r>
      </w:del>
      <w:r w:rsidR="003F037C" w:rsidRPr="0060258A">
        <w:rPr>
          <w:rFonts w:ascii="Times New Roman" w:hAnsi="Times New Roman" w:cs="Times New Roman"/>
          <w:color w:val="000000" w:themeColor="text1"/>
        </w:rPr>
        <w:t>neural activit</w:t>
      </w:r>
      <w:ins w:id="1059" w:author="Paul Glimcher" w:date="2023-03-08T11:25:00Z">
        <w:r>
          <w:rPr>
            <w:rFonts w:ascii="Times New Roman" w:hAnsi="Times New Roman" w:cs="Times New Roman"/>
            <w:color w:val="000000" w:themeColor="text1"/>
          </w:rPr>
          <w:t>y</w:t>
        </w:r>
      </w:ins>
      <w:ins w:id="1060" w:author="Bo Shen" w:date="2023-01-23T18:33:00Z">
        <w:del w:id="1061" w:author="Paul Glimcher" w:date="2023-03-08T11:25:00Z">
          <w:r w:rsidR="003F037C" w:rsidDel="0080746B">
            <w:rPr>
              <w:rFonts w:ascii="Times New Roman" w:hAnsi="Times New Roman" w:cs="Times New Roman"/>
              <w:color w:val="000000" w:themeColor="text1"/>
            </w:rPr>
            <w:delText>ies</w:delText>
          </w:r>
        </w:del>
      </w:ins>
      <w:ins w:id="1062" w:author="Bo Shen" w:date="2023-01-24T14:20:00Z">
        <w:r w:rsidR="003F037C">
          <w:rPr>
            <w:rFonts w:ascii="Times New Roman" w:hAnsi="Times New Roman" w:cs="Times New Roman"/>
            <w:color w:val="000000" w:themeColor="text1"/>
          </w:rPr>
          <w:t xml:space="preserve"> as well as the LDDM and DNM</w:t>
        </w:r>
      </w:ins>
      <w:del w:id="1063" w:author="Bo Shen" w:date="2023-01-23T18:33:00Z">
        <w:r w:rsidR="003F037C" w:rsidRPr="0060258A" w:rsidDel="00315C57">
          <w:rPr>
            <w:rFonts w:ascii="Times New Roman" w:hAnsi="Times New Roman" w:cs="Times New Roman"/>
            <w:color w:val="000000" w:themeColor="text1"/>
          </w:rPr>
          <w:delText>y</w:delText>
        </w:r>
      </w:del>
      <w:r w:rsidR="003F037C" w:rsidRPr="0060258A">
        <w:rPr>
          <w:rFonts w:ascii="Times New Roman" w:hAnsi="Times New Roman" w:cs="Times New Roman"/>
          <w:color w:val="000000" w:themeColor="text1"/>
        </w:rPr>
        <w:t xml:space="preserve"> </w:t>
      </w:r>
      <w:del w:id="1064" w:author="Bo Shen" w:date="2023-01-23T18:33:00Z">
        <w:r w:rsidR="003F037C" w:rsidRPr="0060258A" w:rsidDel="00315C57">
          <w:rPr>
            <w:rFonts w:ascii="Times New Roman" w:hAnsi="Times New Roman" w:cs="Times New Roman"/>
            <w:color w:val="000000" w:themeColor="text1"/>
          </w:rPr>
          <w:delText xml:space="preserve">as a function of </w:delText>
        </w:r>
        <w:r w:rsidR="003F037C" w:rsidRPr="0060258A" w:rsidDel="00315C57">
          <w:rPr>
            <w:rFonts w:ascii="Times New Roman" w:hAnsi="Times New Roman" w:cs="Times New Roman"/>
            <w:i/>
            <w:color w:val="000000" w:themeColor="text1"/>
          </w:rPr>
          <w:delText>V</w:delText>
        </w:r>
        <w:r w:rsidR="003F037C" w:rsidRPr="0060258A" w:rsidDel="00315C57">
          <w:rPr>
            <w:rFonts w:ascii="Times New Roman" w:hAnsi="Times New Roman" w:cs="Times New Roman"/>
            <w:i/>
            <w:color w:val="000000" w:themeColor="text1"/>
            <w:vertAlign w:val="subscript"/>
          </w:rPr>
          <w:delText>in</w:delText>
        </w:r>
        <w:r w:rsidR="003F037C" w:rsidRPr="0060258A" w:rsidDel="00315C57">
          <w:rPr>
            <w:rFonts w:ascii="Times New Roman" w:hAnsi="Times New Roman" w:cs="Times New Roman"/>
            <w:color w:val="000000" w:themeColor="text1"/>
          </w:rPr>
          <w:delText xml:space="preserve"> </w:delText>
        </w:r>
      </w:del>
      <w:r w:rsidR="003F037C" w:rsidRPr="0060258A">
        <w:rPr>
          <w:rFonts w:ascii="Times New Roman" w:hAnsi="Times New Roman" w:cs="Times New Roman"/>
          <w:color w:val="000000" w:themeColor="text1"/>
        </w:rPr>
        <w:t xml:space="preserve">(right panel in </w:t>
      </w:r>
      <w:r w:rsidR="003F037C" w:rsidRPr="0060258A">
        <w:rPr>
          <w:rFonts w:ascii="Times New Roman" w:hAnsi="Times New Roman" w:cs="Times New Roman"/>
          <w:b/>
          <w:color w:val="000000" w:themeColor="text1"/>
        </w:rPr>
        <w:t>Fig. 4B</w:t>
      </w:r>
      <w:r w:rsidR="003F037C" w:rsidRPr="0060258A">
        <w:rPr>
          <w:rFonts w:ascii="Times New Roman" w:hAnsi="Times New Roman" w:cs="Times New Roman"/>
          <w:color w:val="000000" w:themeColor="text1"/>
        </w:rPr>
        <w:t>) (</w:t>
      </w:r>
      <w:r w:rsidR="003F037C" w:rsidRPr="0060258A">
        <w:rPr>
          <w:rFonts w:ascii="Times New Roman" w:hAnsi="Times New Roman" w:cs="Times New Roman"/>
          <w:i/>
          <w:color w:val="000000" w:themeColor="text1"/>
        </w:rPr>
        <w:t>R</w:t>
      </w:r>
      <w:r w:rsidR="003F037C" w:rsidRPr="0060258A">
        <w:rPr>
          <w:rFonts w:ascii="Times New Roman" w:hAnsi="Times New Roman" w:cs="Times New Roman"/>
          <w:color w:val="000000" w:themeColor="text1"/>
          <w:vertAlign w:val="superscript"/>
        </w:rPr>
        <w:t>2</w:t>
      </w:r>
      <w:r w:rsidR="003F037C" w:rsidRPr="0060258A">
        <w:rPr>
          <w:rFonts w:ascii="Times New Roman" w:hAnsi="Times New Roman" w:cs="Times New Roman"/>
          <w:color w:val="000000" w:themeColor="text1"/>
        </w:rPr>
        <w:t xml:space="preserve"> = .</w:t>
      </w:r>
      <w:r w:rsidR="003F037C" w:rsidRPr="001D6ADF">
        <w:rPr>
          <w:rFonts w:ascii="Times New Roman" w:hAnsi="Times New Roman" w:cs="Times New Roman"/>
          <w:color w:val="000000" w:themeColor="text1"/>
        </w:rPr>
        <w:t xml:space="preserve">8920). </w:t>
      </w:r>
      <w:ins w:id="1065" w:author="Microsoft Office User" w:date="2023-03-13T09:05:00Z">
        <w:r w:rsidR="00880B7A" w:rsidRPr="001D6ADF">
          <w:rPr>
            <w:rFonts w:ascii="Times New Roman" w:hAnsi="Times New Roman" w:cs="Times New Roman"/>
            <w:color w:val="000000" w:themeColor="text1"/>
            <w:rPrChange w:id="1066" w:author="Microsoft Office User" w:date="2023-03-13T09:14:00Z">
              <w:rPr>
                <w:rFonts w:ascii="Times New Roman" w:hAnsi="Times New Roman" w:cs="Times New Roman"/>
                <w:color w:val="000000" w:themeColor="text1"/>
                <w:highlight w:val="yellow"/>
              </w:rPr>
            </w:rPrChange>
          </w:rPr>
          <w:t>Th</w:t>
        </w:r>
      </w:ins>
      <w:ins w:id="1067" w:author="Paul Glimcher" w:date="2023-03-08T11:25:00Z">
        <w:del w:id="1068" w:author="Microsoft Office User" w:date="2023-03-13T09:05:00Z">
          <w:r w:rsidRPr="00F80FBD" w:rsidDel="00880B7A">
            <w:rPr>
              <w:rFonts w:ascii="Times New Roman" w:hAnsi="Times New Roman" w:cs="Times New Roman"/>
              <w:color w:val="000000" w:themeColor="text1"/>
            </w:rPr>
            <w:delText>Howeve</w:delText>
          </w:r>
        </w:del>
      </w:ins>
      <w:ins w:id="1069" w:author="Microsoft Office User" w:date="2023-03-13T09:08:00Z">
        <w:r w:rsidR="009C79A7" w:rsidRPr="001D6ADF">
          <w:rPr>
            <w:rFonts w:ascii="Times New Roman" w:hAnsi="Times New Roman" w:cs="Times New Roman"/>
            <w:color w:val="000000" w:themeColor="text1"/>
            <w:rPrChange w:id="1070" w:author="Microsoft Office User" w:date="2023-03-13T09:14:00Z">
              <w:rPr>
                <w:rFonts w:ascii="Times New Roman" w:hAnsi="Times New Roman" w:cs="Times New Roman"/>
                <w:color w:val="000000" w:themeColor="text1"/>
                <w:highlight w:val="yellow"/>
              </w:rPr>
            </w:rPrChange>
          </w:rPr>
          <w:t xml:space="preserve">is </w:t>
        </w:r>
      </w:ins>
      <w:ins w:id="1071" w:author="Microsoft Office User" w:date="2023-03-13T09:10:00Z">
        <w:r w:rsidR="009C79A7" w:rsidRPr="001D6ADF">
          <w:rPr>
            <w:rFonts w:ascii="Times New Roman" w:hAnsi="Times New Roman" w:cs="Times New Roman"/>
            <w:color w:val="000000" w:themeColor="text1"/>
            <w:rPrChange w:id="1072" w:author="Microsoft Office User" w:date="2023-03-13T09:14:00Z">
              <w:rPr>
                <w:rFonts w:ascii="Times New Roman" w:hAnsi="Times New Roman" w:cs="Times New Roman"/>
                <w:color w:val="000000" w:themeColor="text1"/>
                <w:highlight w:val="yellow"/>
              </w:rPr>
            </w:rPrChange>
          </w:rPr>
          <w:t xml:space="preserve">small but clear </w:t>
        </w:r>
      </w:ins>
      <w:ins w:id="1073" w:author="Paul Glimcher" w:date="2023-03-08T11:25:00Z">
        <w:del w:id="1074" w:author="Microsoft Office User" w:date="2023-03-13T09:05:00Z">
          <w:r w:rsidRPr="00F80FBD" w:rsidDel="00880B7A">
            <w:rPr>
              <w:rFonts w:ascii="Times New Roman" w:hAnsi="Times New Roman" w:cs="Times New Roman"/>
              <w:color w:val="000000" w:themeColor="text1"/>
            </w:rPr>
            <w:delText>r,</w:delText>
          </w:r>
        </w:del>
        <w:del w:id="1075" w:author="Microsoft Office User" w:date="2023-03-13T09:08:00Z">
          <w:r w:rsidRPr="00F80FBD" w:rsidDel="009C79A7">
            <w:rPr>
              <w:rFonts w:ascii="Times New Roman" w:hAnsi="Times New Roman" w:cs="Times New Roman"/>
              <w:color w:val="000000" w:themeColor="text1"/>
            </w:rPr>
            <w:delText xml:space="preserve"> </w:delText>
          </w:r>
        </w:del>
        <w:del w:id="1076" w:author="Microsoft Office User" w:date="2023-03-13T09:07:00Z">
          <w:r w:rsidRPr="00F80FBD" w:rsidDel="00880B7A">
            <w:rPr>
              <w:rFonts w:ascii="Times New Roman" w:hAnsi="Times New Roman" w:cs="Times New Roman"/>
              <w:color w:val="000000" w:themeColor="text1"/>
            </w:rPr>
            <w:delText>t</w:delText>
          </w:r>
        </w:del>
      </w:ins>
      <w:ins w:id="1077" w:author="Bo Shen" w:date="2023-01-24T14:20:00Z">
        <w:del w:id="1078" w:author="Paul Glimcher" w:date="2023-03-08T11:25:00Z">
          <w:r w:rsidR="003F037C" w:rsidRPr="00F80FBD" w:rsidDel="0080746B">
            <w:rPr>
              <w:rFonts w:ascii="Times New Roman" w:hAnsi="Times New Roman" w:cs="Times New Roman"/>
              <w:color w:val="000000" w:themeColor="text1"/>
            </w:rPr>
            <w:delText>T</w:delText>
          </w:r>
        </w:del>
        <w:del w:id="1079" w:author="Microsoft Office User" w:date="2023-03-13T09:06:00Z">
          <w:r w:rsidR="003F037C" w:rsidRPr="00F80FBD" w:rsidDel="00880B7A">
            <w:rPr>
              <w:rFonts w:ascii="Times New Roman" w:hAnsi="Times New Roman" w:cs="Times New Roman"/>
              <w:color w:val="000000" w:themeColor="text1"/>
            </w:rPr>
            <w:delText xml:space="preserve">he </w:delText>
          </w:r>
        </w:del>
      </w:ins>
      <w:ins w:id="1080" w:author="Bo Shen" w:date="2023-01-24T14:21:00Z">
        <w:r w:rsidR="003F037C" w:rsidRPr="00F80FBD">
          <w:rPr>
            <w:rFonts w:ascii="Times New Roman" w:hAnsi="Times New Roman" w:cs="Times New Roman"/>
            <w:color w:val="000000" w:themeColor="text1"/>
          </w:rPr>
          <w:t xml:space="preserve">difference </w:t>
        </w:r>
        <w:del w:id="1081" w:author="Paul Glimcher" w:date="2023-03-08T11:25:00Z">
          <w:r w:rsidR="003F037C" w:rsidRPr="00F80FBD" w:rsidDel="0080746B">
            <w:rPr>
              <w:rFonts w:ascii="Times New Roman" w:hAnsi="Times New Roman" w:cs="Times New Roman"/>
              <w:color w:val="000000" w:themeColor="text1"/>
            </w:rPr>
            <w:delText>of the</w:delText>
          </w:r>
        </w:del>
      </w:ins>
      <w:ins w:id="1082" w:author="Paul Glimcher" w:date="2023-03-08T11:25:00Z">
        <w:r w:rsidRPr="00F80FBD">
          <w:rPr>
            <w:rFonts w:ascii="Times New Roman" w:hAnsi="Times New Roman" w:cs="Times New Roman"/>
            <w:color w:val="000000" w:themeColor="text1"/>
          </w:rPr>
          <w:t>in</w:t>
        </w:r>
      </w:ins>
      <w:ins w:id="1083" w:author="Bo Shen" w:date="2023-01-24T14:21:00Z">
        <w:r w:rsidR="003F037C" w:rsidRPr="00F80FBD">
          <w:rPr>
            <w:rFonts w:ascii="Times New Roman" w:hAnsi="Times New Roman" w:cs="Times New Roman"/>
            <w:color w:val="000000" w:themeColor="text1"/>
          </w:rPr>
          <w:t xml:space="preserve"> </w:t>
        </w:r>
      </w:ins>
      <w:ins w:id="1084" w:author="Bo Shen" w:date="2023-01-24T14:20:00Z">
        <w:r w:rsidR="003F037C" w:rsidRPr="00F80FBD">
          <w:rPr>
            <w:rFonts w:ascii="Times New Roman" w:hAnsi="Times New Roman" w:cs="Times New Roman"/>
            <w:color w:val="000000" w:themeColor="text1"/>
          </w:rPr>
          <w:t>perform</w:t>
        </w:r>
      </w:ins>
      <w:ins w:id="1085" w:author="Bo Shen" w:date="2023-01-24T14:21:00Z">
        <w:r w:rsidR="003F037C" w:rsidRPr="00F80FBD">
          <w:rPr>
            <w:rFonts w:ascii="Times New Roman" w:hAnsi="Times New Roman" w:cs="Times New Roman"/>
            <w:color w:val="000000" w:themeColor="text1"/>
          </w:rPr>
          <w:t>ance</w:t>
        </w:r>
      </w:ins>
      <w:ins w:id="1086" w:author="Bo Shen" w:date="2023-01-24T14:20:00Z">
        <w:r w:rsidR="003F037C" w:rsidRPr="00F80FBD">
          <w:rPr>
            <w:rFonts w:ascii="Times New Roman" w:hAnsi="Times New Roman" w:cs="Times New Roman"/>
            <w:color w:val="000000" w:themeColor="text1"/>
          </w:rPr>
          <w:t xml:space="preserve"> </w:t>
        </w:r>
      </w:ins>
      <w:ins w:id="1087" w:author="Bo Shen" w:date="2023-01-24T14:23:00Z">
        <w:r w:rsidR="003F037C" w:rsidRPr="00F80FBD">
          <w:rPr>
            <w:rFonts w:ascii="Times New Roman" w:hAnsi="Times New Roman" w:cs="Times New Roman"/>
            <w:color w:val="000000" w:themeColor="text1"/>
          </w:rPr>
          <w:t>between</w:t>
        </w:r>
      </w:ins>
      <w:ins w:id="1088" w:author="Bo Shen" w:date="2023-01-24T14:21:00Z">
        <w:r w:rsidR="003F037C" w:rsidRPr="00F80FBD">
          <w:rPr>
            <w:rFonts w:ascii="Times New Roman" w:hAnsi="Times New Roman" w:cs="Times New Roman"/>
            <w:color w:val="000000" w:themeColor="text1"/>
          </w:rPr>
          <w:t xml:space="preserve"> </w:t>
        </w:r>
      </w:ins>
      <w:ins w:id="1089" w:author="Microsoft Office User" w:date="2023-03-13T09:08:00Z">
        <w:r w:rsidR="009C79A7" w:rsidRPr="001D6ADF">
          <w:rPr>
            <w:rFonts w:ascii="Times New Roman" w:hAnsi="Times New Roman" w:cs="Times New Roman"/>
            <w:color w:val="000000" w:themeColor="text1"/>
            <w:rPrChange w:id="1090" w:author="Microsoft Office User" w:date="2023-03-13T09:14:00Z">
              <w:rPr>
                <w:rFonts w:ascii="Times New Roman" w:hAnsi="Times New Roman" w:cs="Times New Roman"/>
                <w:color w:val="000000" w:themeColor="text1"/>
                <w:highlight w:val="yellow"/>
              </w:rPr>
            </w:rPrChange>
          </w:rPr>
          <w:t>model classes</w:t>
        </w:r>
      </w:ins>
      <w:ins w:id="1091" w:author="Microsoft Office User" w:date="2023-03-13T09:09:00Z">
        <w:r w:rsidR="009C79A7" w:rsidRPr="001D6ADF">
          <w:rPr>
            <w:rFonts w:ascii="Times New Roman" w:hAnsi="Times New Roman" w:cs="Times New Roman"/>
            <w:color w:val="000000" w:themeColor="text1"/>
            <w:rPrChange w:id="1092" w:author="Microsoft Office User" w:date="2023-03-13T09:14:00Z">
              <w:rPr>
                <w:rFonts w:ascii="Times New Roman" w:hAnsi="Times New Roman" w:cs="Times New Roman"/>
                <w:color w:val="000000" w:themeColor="text1"/>
                <w:highlight w:val="yellow"/>
              </w:rPr>
            </w:rPrChange>
          </w:rPr>
          <w:t xml:space="preserve"> arises from the difference between</w:t>
        </w:r>
      </w:ins>
      <w:ins w:id="1093" w:author="Bo Shen" w:date="2023-01-24T14:20:00Z">
        <w:del w:id="1094" w:author="Microsoft Office User" w:date="2023-03-13T09:08:00Z">
          <w:r w:rsidR="003F037C" w:rsidRPr="00F80FBD" w:rsidDel="009C79A7">
            <w:rPr>
              <w:rFonts w:ascii="Times New Roman" w:hAnsi="Times New Roman" w:cs="Times New Roman"/>
              <w:color w:val="000000" w:themeColor="text1"/>
            </w:rPr>
            <w:delText xml:space="preserve">these models </w:delText>
          </w:r>
        </w:del>
      </w:ins>
      <w:ins w:id="1095" w:author="Bo Shen" w:date="2023-01-24T14:21:00Z">
        <w:del w:id="1096" w:author="Microsoft Office User" w:date="2023-03-13T09:08:00Z">
          <w:r w:rsidR="003F037C" w:rsidRPr="00F80FBD" w:rsidDel="009C79A7">
            <w:rPr>
              <w:rFonts w:ascii="Times New Roman" w:hAnsi="Times New Roman" w:cs="Times New Roman"/>
              <w:color w:val="000000" w:themeColor="text1"/>
            </w:rPr>
            <w:delText>is</w:delText>
          </w:r>
        </w:del>
      </w:ins>
      <w:ins w:id="1097" w:author="Bo Shen" w:date="2023-01-24T14:20:00Z">
        <w:del w:id="1098" w:author="Microsoft Office User" w:date="2023-03-13T09:08:00Z">
          <w:r w:rsidR="003F037C" w:rsidRPr="00F80FBD" w:rsidDel="009C79A7">
            <w:rPr>
              <w:rFonts w:ascii="Times New Roman" w:hAnsi="Times New Roman" w:cs="Times New Roman"/>
              <w:color w:val="000000" w:themeColor="text1"/>
            </w:rPr>
            <w:delText xml:space="preserve"> mild</w:delText>
          </w:r>
        </w:del>
      </w:ins>
      <w:ins w:id="1099" w:author="Bo Shen" w:date="2023-01-24T14:21:00Z">
        <w:del w:id="1100" w:author="Microsoft Office User" w:date="2023-03-13T09:08:00Z">
          <w:r w:rsidR="003F037C" w:rsidRPr="00F80FBD" w:rsidDel="009C79A7">
            <w:rPr>
              <w:rFonts w:ascii="Times New Roman" w:hAnsi="Times New Roman" w:cs="Times New Roman"/>
              <w:color w:val="000000" w:themeColor="text1"/>
            </w:rPr>
            <w:delText xml:space="preserve"> because</w:delText>
          </w:r>
        </w:del>
        <w:r w:rsidR="003F037C" w:rsidRPr="00F80FBD">
          <w:rPr>
            <w:rFonts w:ascii="Times New Roman" w:hAnsi="Times New Roman" w:cs="Times New Roman"/>
            <w:color w:val="000000" w:themeColor="text1"/>
          </w:rPr>
          <w:t xml:space="preserve"> divisive </w:t>
        </w:r>
      </w:ins>
      <w:ins w:id="1101" w:author="Microsoft Office User" w:date="2023-03-13T09:10:00Z">
        <w:r w:rsidR="009C79A7" w:rsidRPr="001D6ADF">
          <w:rPr>
            <w:rFonts w:ascii="Times New Roman" w:hAnsi="Times New Roman" w:cs="Times New Roman"/>
            <w:color w:val="000000" w:themeColor="text1"/>
            <w:rPrChange w:id="1102" w:author="Microsoft Office User" w:date="2023-03-13T09:14:00Z">
              <w:rPr>
                <w:rFonts w:ascii="Times New Roman" w:hAnsi="Times New Roman" w:cs="Times New Roman"/>
                <w:color w:val="000000" w:themeColor="text1"/>
                <w:highlight w:val="yellow"/>
              </w:rPr>
            </w:rPrChange>
          </w:rPr>
          <w:t xml:space="preserve">(DNM, LDDM) </w:t>
        </w:r>
      </w:ins>
      <w:ins w:id="1103" w:author="Bo Shen" w:date="2023-01-24T14:21:00Z">
        <w:r w:rsidR="003F037C" w:rsidRPr="001D6ADF">
          <w:rPr>
            <w:rFonts w:ascii="Times New Roman" w:hAnsi="Times New Roman" w:cs="Times New Roman"/>
            <w:color w:val="000000" w:themeColor="text1"/>
          </w:rPr>
          <w:t>and subtractive</w:t>
        </w:r>
      </w:ins>
      <w:ins w:id="1104" w:author="Microsoft Office User" w:date="2023-03-13T09:10:00Z">
        <w:r w:rsidR="009C79A7" w:rsidRPr="001D6ADF">
          <w:rPr>
            <w:rFonts w:ascii="Times New Roman" w:hAnsi="Times New Roman" w:cs="Times New Roman"/>
            <w:color w:val="000000" w:themeColor="text1"/>
            <w:rPrChange w:id="1105" w:author="Microsoft Office User" w:date="2023-03-13T09:14:00Z">
              <w:rPr>
                <w:rFonts w:ascii="Times New Roman" w:hAnsi="Times New Roman" w:cs="Times New Roman"/>
                <w:color w:val="000000" w:themeColor="text1"/>
                <w:highlight w:val="yellow"/>
              </w:rPr>
            </w:rPrChange>
          </w:rPr>
          <w:t xml:space="preserve"> (RNM)</w:t>
        </w:r>
      </w:ins>
      <w:ins w:id="1106" w:author="Bo Shen" w:date="2023-01-24T14:21:00Z">
        <w:r w:rsidR="003F037C" w:rsidRPr="001D6ADF">
          <w:rPr>
            <w:rFonts w:ascii="Times New Roman" w:hAnsi="Times New Roman" w:cs="Times New Roman"/>
            <w:color w:val="000000" w:themeColor="text1"/>
          </w:rPr>
          <w:t xml:space="preserve"> type</w:t>
        </w:r>
      </w:ins>
      <w:ins w:id="1107" w:author="Microsoft Office User" w:date="2023-03-02T08:46:00Z">
        <w:r w:rsidR="003F037C" w:rsidRPr="001D6ADF">
          <w:rPr>
            <w:rFonts w:ascii="Times New Roman" w:hAnsi="Times New Roman" w:cs="Times New Roman"/>
            <w:color w:val="000000" w:themeColor="text1"/>
          </w:rPr>
          <w:t>s</w:t>
        </w:r>
      </w:ins>
      <w:ins w:id="1108" w:author="Bo Shen" w:date="2023-01-24T14:21:00Z">
        <w:r w:rsidR="003F037C" w:rsidRPr="001D6ADF">
          <w:rPr>
            <w:rFonts w:ascii="Times New Roman" w:hAnsi="Times New Roman" w:cs="Times New Roman"/>
            <w:color w:val="000000" w:themeColor="text1"/>
          </w:rPr>
          <w:t xml:space="preserve"> of inhibition</w:t>
        </w:r>
        <w:del w:id="1109" w:author="Microsoft Office User" w:date="2023-03-13T09:10:00Z">
          <w:r w:rsidR="003F037C" w:rsidRPr="00F80FBD" w:rsidDel="009C79A7">
            <w:rPr>
              <w:rFonts w:ascii="Times New Roman" w:hAnsi="Times New Roman" w:cs="Times New Roman"/>
              <w:color w:val="000000" w:themeColor="text1"/>
            </w:rPr>
            <w:delText xml:space="preserve"> differ </w:delText>
          </w:r>
        </w:del>
      </w:ins>
      <w:ins w:id="1110" w:author="Bo Shen" w:date="2023-01-24T14:22:00Z">
        <w:del w:id="1111" w:author="Microsoft Office User" w:date="2023-03-13T09:09:00Z">
          <w:r w:rsidR="003F037C" w:rsidRPr="00F80FBD" w:rsidDel="009C79A7">
            <w:rPr>
              <w:rFonts w:ascii="Times New Roman" w:hAnsi="Times New Roman" w:cs="Times New Roman"/>
              <w:color w:val="000000" w:themeColor="text1"/>
            </w:rPr>
            <w:delText>in a fine-tuned way</w:delText>
          </w:r>
        </w:del>
      </w:ins>
      <w:ins w:id="1112" w:author="Microsoft Office User" w:date="2023-03-13T09:11:00Z">
        <w:r w:rsidR="009C79A7" w:rsidRPr="00F80FBD">
          <w:rPr>
            <w:rFonts w:ascii="Times New Roman" w:hAnsi="Times New Roman" w:cs="Times New Roman"/>
            <w:color w:val="000000" w:themeColor="text1"/>
          </w:rPr>
          <w:t xml:space="preserve">, with </w:t>
        </w:r>
      </w:ins>
      <w:ins w:id="1113" w:author="Bo Shen" w:date="2023-01-24T14:22:00Z">
        <w:del w:id="1114" w:author="Microsoft Office User" w:date="2023-03-13T09:11:00Z">
          <w:r w:rsidR="003F037C" w:rsidRPr="00F80FBD" w:rsidDel="009C79A7">
            <w:rPr>
              <w:rFonts w:ascii="Times New Roman" w:hAnsi="Times New Roman" w:cs="Times New Roman"/>
              <w:color w:val="000000" w:themeColor="text1"/>
            </w:rPr>
            <w:delText>.</w:delText>
          </w:r>
        </w:del>
      </w:ins>
      <w:ins w:id="1115" w:author="Bo Shen" w:date="2023-01-24T14:20:00Z">
        <w:del w:id="1116" w:author="Microsoft Office User" w:date="2023-03-13T09:11:00Z">
          <w:r w:rsidR="003F037C" w:rsidRPr="00F80FBD" w:rsidDel="009C79A7">
            <w:rPr>
              <w:rFonts w:ascii="Times New Roman" w:hAnsi="Times New Roman" w:cs="Times New Roman"/>
              <w:color w:val="000000" w:themeColor="text1"/>
            </w:rPr>
            <w:delText xml:space="preserve"> </w:delText>
          </w:r>
        </w:del>
      </w:ins>
      <w:del w:id="1117" w:author="Microsoft Office User" w:date="2023-03-13T09:11:00Z">
        <w:r w:rsidR="003F037C" w:rsidRPr="00F80FBD" w:rsidDel="009C79A7">
          <w:rPr>
            <w:rFonts w:ascii="Times New Roman" w:hAnsi="Times New Roman" w:cs="Times New Roman"/>
            <w:color w:val="000000" w:themeColor="text1"/>
          </w:rPr>
          <w:delText xml:space="preserve">The curvature of neural activity as a function of </w:delText>
        </w:r>
        <w:r w:rsidR="003F037C" w:rsidRPr="00F80FBD" w:rsidDel="009C79A7">
          <w:rPr>
            <w:rFonts w:ascii="Times New Roman" w:hAnsi="Times New Roman" w:cs="Times New Roman"/>
            <w:i/>
            <w:color w:val="000000" w:themeColor="text1"/>
          </w:rPr>
          <w:delText>V</w:delText>
        </w:r>
        <w:r w:rsidR="003F037C" w:rsidRPr="00F80FBD" w:rsidDel="009C79A7">
          <w:rPr>
            <w:rFonts w:ascii="Times New Roman" w:hAnsi="Times New Roman" w:cs="Times New Roman"/>
            <w:i/>
            <w:color w:val="000000" w:themeColor="text1"/>
            <w:vertAlign w:val="subscript"/>
          </w:rPr>
          <w:delText>out</w:delText>
        </w:r>
        <w:r w:rsidR="003F037C" w:rsidRPr="00F80FBD" w:rsidDel="009C79A7">
          <w:rPr>
            <w:rFonts w:ascii="Times New Roman" w:hAnsi="Times New Roman" w:cs="Times New Roman"/>
            <w:color w:val="000000" w:themeColor="text1"/>
          </w:rPr>
          <w:delText xml:space="preserve"> shows a linear type of lateral inhibition, contrast </w:delText>
        </w:r>
      </w:del>
      <w:ins w:id="1118" w:author="Microsoft Office User" w:date="2023-03-13T09:12:00Z">
        <w:r w:rsidR="009C79A7" w:rsidRPr="00F80FBD">
          <w:rPr>
            <w:rFonts w:ascii="Times New Roman" w:hAnsi="Times New Roman" w:cs="Times New Roman"/>
            <w:color w:val="000000" w:themeColor="text1"/>
          </w:rPr>
          <w:t xml:space="preserve">subtractive </w:t>
        </w:r>
      </w:ins>
      <w:ins w:id="1119" w:author="Microsoft Office User" w:date="2023-03-13T09:13:00Z">
        <w:r w:rsidR="003E2E07" w:rsidRPr="00F80FBD">
          <w:rPr>
            <w:rFonts w:ascii="Times New Roman" w:hAnsi="Times New Roman" w:cs="Times New Roman"/>
            <w:color w:val="000000" w:themeColor="text1"/>
          </w:rPr>
          <w:t>inhibition</w:t>
        </w:r>
      </w:ins>
      <w:ins w:id="1120" w:author="Microsoft Office User" w:date="2023-03-13T09:12:00Z">
        <w:r w:rsidR="009C79A7" w:rsidRPr="00F80FBD">
          <w:rPr>
            <w:rFonts w:ascii="Times New Roman" w:hAnsi="Times New Roman" w:cs="Times New Roman"/>
            <w:color w:val="000000" w:themeColor="text1"/>
          </w:rPr>
          <w:t xml:space="preserve"> failing to capture the concave contextual effects predicted by divisive </w:t>
        </w:r>
      </w:ins>
      <w:ins w:id="1121" w:author="Microsoft Office User" w:date="2023-03-13T09:13:00Z">
        <w:r w:rsidR="009C79A7" w:rsidRPr="00F80FBD">
          <w:rPr>
            <w:rFonts w:ascii="Times New Roman" w:hAnsi="Times New Roman" w:cs="Times New Roman"/>
            <w:color w:val="000000" w:themeColor="text1"/>
          </w:rPr>
          <w:t>models</w:t>
        </w:r>
      </w:ins>
      <w:del w:id="1122" w:author="Microsoft Office User" w:date="2023-03-13T09:11:00Z">
        <w:r w:rsidR="003F037C" w:rsidRPr="00F80FBD" w:rsidDel="009C79A7">
          <w:rPr>
            <w:rFonts w:ascii="Times New Roman" w:hAnsi="Times New Roman" w:cs="Times New Roman"/>
            <w:color w:val="000000" w:themeColor="text1"/>
          </w:rPr>
          <w:delText xml:space="preserve">to </w:delText>
        </w:r>
      </w:del>
      <w:del w:id="1123" w:author="Microsoft Office User" w:date="2023-03-13T09:12:00Z">
        <w:r w:rsidR="003F037C" w:rsidRPr="00F80FBD" w:rsidDel="009C79A7">
          <w:rPr>
            <w:rFonts w:ascii="Times New Roman" w:hAnsi="Times New Roman" w:cs="Times New Roman"/>
            <w:color w:val="000000" w:themeColor="text1"/>
          </w:rPr>
          <w:delText>the concave curvature predicted by divisive normalization in LDDM (and DNM)</w:delText>
        </w:r>
      </w:del>
      <w:r w:rsidR="003F037C" w:rsidRPr="00F80FBD">
        <w:rPr>
          <w:rFonts w:ascii="Times New Roman" w:hAnsi="Times New Roman" w:cs="Times New Roman"/>
          <w:color w:val="000000" w:themeColor="text1"/>
        </w:rPr>
        <w:t xml:space="preserve">. </w:t>
      </w:r>
      <w:r w:rsidR="003F037C" w:rsidRPr="001D6ADF">
        <w:rPr>
          <w:rFonts w:ascii="Times New Roman" w:hAnsi="Times New Roman" w:cs="Times New Roman"/>
          <w:color w:val="000000" w:themeColor="text1"/>
        </w:rPr>
        <w:t>Furthermore, fitting the RNM to the data results in a parameter regime that can no longer generate WTA competition; instead, the model predicts mean firing rates in a low-activity regime with maximum value ~ 3.5 Hz (</w:t>
      </w:r>
      <w:r w:rsidR="003F037C" w:rsidRPr="001D6ADF">
        <w:rPr>
          <w:rFonts w:ascii="Times New Roman" w:hAnsi="Times New Roman" w:cs="Times New Roman"/>
          <w:b/>
          <w:color w:val="000000" w:themeColor="text1"/>
        </w:rPr>
        <w:t xml:space="preserve">Fig. 4-figure supplement </w:t>
      </w:r>
      <w:del w:id="1124" w:author="Bo Shen" w:date="2023-03-06T15:24:00Z">
        <w:r w:rsidR="003F037C" w:rsidRPr="00F80FBD" w:rsidDel="00B66948">
          <w:rPr>
            <w:rFonts w:ascii="Times New Roman" w:hAnsi="Times New Roman" w:cs="Times New Roman"/>
            <w:b/>
            <w:color w:val="000000" w:themeColor="text1"/>
          </w:rPr>
          <w:delText>1</w:delText>
        </w:r>
      </w:del>
      <w:ins w:id="1125" w:author="Bo Shen" w:date="2023-03-06T15:24:00Z">
        <w:r w:rsidR="003F037C" w:rsidRPr="00F80FBD">
          <w:rPr>
            <w:rFonts w:ascii="Times New Roman" w:hAnsi="Times New Roman" w:cs="Times New Roman"/>
            <w:b/>
            <w:color w:val="000000" w:themeColor="text1"/>
          </w:rPr>
          <w:t>2</w:t>
        </w:r>
      </w:ins>
      <w:r w:rsidR="003F037C" w:rsidRPr="00F80FBD">
        <w:rPr>
          <w:rFonts w:ascii="Times New Roman" w:hAnsi="Times New Roman" w:cs="Times New Roman"/>
          <w:color w:val="000000" w:themeColor="text1"/>
        </w:rPr>
        <w:t xml:space="preserve">). </w:t>
      </w:r>
      <w:ins w:id="1126" w:author="Microsoft Office User" w:date="2023-03-13T09:06:00Z">
        <w:r w:rsidR="00880B7A" w:rsidRPr="00F80FBD">
          <w:rPr>
            <w:rFonts w:ascii="Times New Roman" w:hAnsi="Times New Roman" w:cs="Times New Roman"/>
            <w:color w:val="000000" w:themeColor="text1"/>
          </w:rPr>
          <w:t>These results suggest that RN</w:t>
        </w:r>
      </w:ins>
      <w:ins w:id="1127" w:author="Microsoft Office User" w:date="2023-03-13T09:07:00Z">
        <w:r w:rsidR="00880B7A" w:rsidRPr="00F80FBD">
          <w:rPr>
            <w:rFonts w:ascii="Times New Roman" w:hAnsi="Times New Roman" w:cs="Times New Roman"/>
            <w:color w:val="000000" w:themeColor="text1"/>
          </w:rPr>
          <w:t xml:space="preserve">M models cannot </w:t>
        </w:r>
      </w:ins>
      <w:ins w:id="1128" w:author="Microsoft Office User" w:date="2023-03-13T09:14:00Z">
        <w:r w:rsidR="003E2E07" w:rsidRPr="00F80FBD">
          <w:rPr>
            <w:rFonts w:ascii="Times New Roman" w:hAnsi="Times New Roman" w:cs="Times New Roman"/>
            <w:color w:val="000000" w:themeColor="text1"/>
          </w:rPr>
          <w:t xml:space="preserve">simultaneously </w:t>
        </w:r>
      </w:ins>
      <w:ins w:id="1129" w:author="Microsoft Office User" w:date="2023-03-13T09:07:00Z">
        <w:r w:rsidR="00880B7A" w:rsidRPr="00F80FBD">
          <w:rPr>
            <w:rFonts w:ascii="Times New Roman" w:hAnsi="Times New Roman" w:cs="Times New Roman"/>
            <w:color w:val="000000" w:themeColor="text1"/>
          </w:rPr>
          <w:t>support both normalized value coding and WTA selection regimes</w:t>
        </w:r>
      </w:ins>
      <w:ins w:id="1130" w:author="Microsoft Office User" w:date="2023-03-13T09:14:00Z">
        <w:r w:rsidR="003E2E07" w:rsidRPr="00F80FBD">
          <w:rPr>
            <w:rFonts w:ascii="Times New Roman" w:hAnsi="Times New Roman" w:cs="Times New Roman"/>
            <w:color w:val="000000" w:themeColor="text1"/>
          </w:rPr>
          <w:t>.</w:t>
        </w:r>
      </w:ins>
    </w:p>
    <w:p w14:paraId="4F9D5423" w14:textId="77777777" w:rsidR="00880B7A" w:rsidRPr="0060258A" w:rsidRDefault="00880B7A" w:rsidP="00886C3F">
      <w:pPr>
        <w:spacing w:line="480" w:lineRule="auto"/>
        <w:jc w:val="both"/>
        <w:rPr>
          <w:rFonts w:ascii="Times New Roman" w:hAnsi="Times New Roman" w:cs="Times New Roman"/>
          <w:color w:val="000000" w:themeColor="text1"/>
        </w:rPr>
      </w:pPr>
    </w:p>
    <w:p w14:paraId="44619DF6" w14:textId="78A31381" w:rsidR="003F037C" w:rsidDel="001D6ADF" w:rsidRDefault="00990953" w:rsidP="00C53CF9">
      <w:pPr>
        <w:spacing w:line="480" w:lineRule="auto"/>
        <w:rPr>
          <w:ins w:id="1131" w:author="Bo Shen" w:date="2023-03-06T11:15:00Z"/>
          <w:del w:id="1132" w:author="Microsoft Office User" w:date="2023-03-13T09:15:00Z"/>
          <w:rFonts w:ascii="Times New Roman" w:hAnsi="Times New Roman" w:cs="Times New Roman"/>
          <w:i/>
          <w:color w:val="000000" w:themeColor="text1"/>
        </w:rPr>
      </w:pPr>
      <w:ins w:id="1133" w:author="Paul Glimcher" w:date="2023-03-08T11:28:00Z">
        <w:del w:id="1134" w:author="Microsoft Office User" w:date="2023-03-13T09:15:00Z">
          <w:r w:rsidRPr="00990953" w:rsidDel="001D6ADF">
            <w:rPr>
              <w:rFonts w:ascii="Times New Roman" w:hAnsi="Times New Roman" w:cs="Times New Roman"/>
              <w:i/>
              <w:color w:val="000000" w:themeColor="text1"/>
              <w:highlight w:val="cyan"/>
              <w:rPrChange w:id="1135" w:author="Paul Glimcher" w:date="2023-03-08T11:28:00Z">
                <w:rPr>
                  <w:rFonts w:ascii="Times New Roman" w:hAnsi="Times New Roman" w:cs="Times New Roman"/>
                  <w:i/>
                  <w:color w:val="000000" w:themeColor="text1"/>
                </w:rPr>
              </w:rPrChange>
            </w:rPr>
            <w:delText>THE ABOVE THREE SENTENCES REALLY NEED WORK – SUPER CONFUSING</w:delText>
          </w:r>
        </w:del>
      </w:ins>
    </w:p>
    <w:p w14:paraId="6FF5CA9E" w14:textId="77777777" w:rsidR="003F037C" w:rsidRPr="006B1633" w:rsidRDefault="003F037C" w:rsidP="00C53CF9">
      <w:pPr>
        <w:spacing w:line="480" w:lineRule="auto"/>
        <w:jc w:val="center"/>
        <w:rPr>
          <w:ins w:id="1136" w:author="Bo Shen" w:date="2023-03-01T09:38:00Z"/>
          <w:rFonts w:ascii="Times New Roman" w:hAnsi="Times New Roman" w:cs="Times New Roman"/>
          <w:iCs/>
          <w:color w:val="000000" w:themeColor="text1"/>
        </w:rPr>
      </w:pPr>
      <w:del w:id="1137" w:author="Bo Shen" w:date="2023-03-06T11:15:00Z">
        <w:r w:rsidRPr="0060258A" w:rsidDel="00C53CF9">
          <w:rPr>
            <w:rFonts w:ascii="Times New Roman" w:hAnsi="Times New Roman" w:cs="Times New Roman"/>
            <w:i/>
            <w:color w:val="000000" w:themeColor="text1"/>
          </w:rPr>
          <w:br w:type="page"/>
        </w:r>
      </w:del>
      <w:ins w:id="1138"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w:t>
        </w:r>
        <w:r w:rsidRPr="006B1633">
          <w:rPr>
            <w:rFonts w:ascii="Times New Roman" w:hAnsi="Times New Roman" w:cs="Times New Roman"/>
            <w:iCs/>
            <w:color w:val="000000" w:themeColor="text1"/>
          </w:rPr>
          <w:t xml:space="preserve"> about here]</w:t>
        </w:r>
      </w:ins>
    </w:p>
    <w:p w14:paraId="436B10F3" w14:textId="77777777" w:rsidR="003F037C" w:rsidRPr="006B1633" w:rsidRDefault="003F037C" w:rsidP="00C53CF9">
      <w:pPr>
        <w:spacing w:line="480" w:lineRule="auto"/>
        <w:jc w:val="center"/>
        <w:rPr>
          <w:ins w:id="1139" w:author="Bo Shen" w:date="2023-03-01T09:38:00Z"/>
          <w:rFonts w:ascii="Times New Roman" w:hAnsi="Times New Roman" w:cs="Times New Roman"/>
          <w:iCs/>
          <w:color w:val="000000" w:themeColor="text1"/>
        </w:rPr>
      </w:pPr>
      <w:ins w:id="1140"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7D76165C" w14:textId="77777777" w:rsidR="003F037C" w:rsidRPr="0060258A" w:rsidDel="001D6ADF" w:rsidRDefault="003F037C" w:rsidP="00304739">
      <w:pPr>
        <w:spacing w:line="480" w:lineRule="auto"/>
        <w:jc w:val="both"/>
        <w:rPr>
          <w:del w:id="1141" w:author="Microsoft Office User" w:date="2023-03-13T09:15:00Z"/>
          <w:rFonts w:ascii="Times New Roman" w:hAnsi="Times New Roman" w:cs="Times New Roman"/>
          <w:color w:val="000000" w:themeColor="text1"/>
        </w:rPr>
      </w:pPr>
    </w:p>
    <w:p w14:paraId="3644D0B1" w14:textId="77777777" w:rsidR="003F037C" w:rsidRDefault="003F037C" w:rsidP="00304739">
      <w:pPr>
        <w:spacing w:line="480" w:lineRule="auto"/>
        <w:rPr>
          <w:rFonts w:ascii="Times New Roman" w:hAnsi="Times New Roman" w:cs="Times New Roman"/>
          <w:i/>
          <w:color w:val="000000" w:themeColor="text1"/>
        </w:rPr>
      </w:pPr>
    </w:p>
    <w:p w14:paraId="0906E727" w14:textId="77777777" w:rsidR="003F037C" w:rsidRPr="0060258A" w:rsidRDefault="003F037C" w:rsidP="00513E7D">
      <w:pPr>
        <w:pStyle w:val="Heading4"/>
      </w:pPr>
      <w:r w:rsidRPr="0060258A">
        <w:t>Local disinhibition drives winner-take-all competition</w:t>
      </w:r>
      <w:r w:rsidRPr="0060258A">
        <w:rPr>
          <w:noProof/>
        </w:rPr>
        <w:t xml:space="preserve"> </w:t>
      </w:r>
    </w:p>
    <w:p w14:paraId="68DE7644" w14:textId="77777777" w:rsidR="003F037C" w:rsidRPr="0060258A" w:rsidRDefault="003F037C" w:rsidP="00304739">
      <w:pPr>
        <w:spacing w:line="480" w:lineRule="auto"/>
        <w:rPr>
          <w:rFonts w:ascii="Times New Roman" w:hAnsi="Times New Roman" w:cs="Times New Roman"/>
          <w:i/>
          <w:color w:val="000000" w:themeColor="text1"/>
        </w:rPr>
      </w:pPr>
    </w:p>
    <w:p w14:paraId="396C0A43" w14:textId="4950BCC6" w:rsidR="003F037C" w:rsidRPr="0060258A" w:rsidRDefault="003F037C"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A key question is whether the LDDM </w:t>
      </w:r>
      <w:del w:id="1142" w:author="Paul Glimcher" w:date="2023-03-08T11:28:00Z">
        <w:r w:rsidRPr="0060258A" w:rsidDel="00990953">
          <w:rPr>
            <w:rFonts w:ascii="Times New Roman" w:hAnsi="Times New Roman" w:cs="Times New Roman"/>
            <w:color w:val="000000" w:themeColor="text1"/>
          </w:rPr>
          <w:delText>also produces</w:delText>
        </w:r>
      </w:del>
      <w:ins w:id="1143" w:author="Paul Glimcher" w:date="2023-03-08T11:28:00Z">
        <w:r w:rsidR="00990953">
          <w:rPr>
            <w:rFonts w:ascii="Times New Roman" w:hAnsi="Times New Roman" w:cs="Times New Roman"/>
            <w:color w:val="000000" w:themeColor="text1"/>
          </w:rPr>
          <w:t>can also pr</w:t>
        </w:r>
      </w:ins>
      <w:ins w:id="1144" w:author="Paul Glimcher" w:date="2023-03-08T11:29:00Z">
        <w:r w:rsidR="00990953">
          <w:rPr>
            <w:rFonts w:ascii="Times New Roman" w:hAnsi="Times New Roman" w:cs="Times New Roman"/>
            <w:color w:val="000000" w:themeColor="text1"/>
          </w:rPr>
          <w:t>oduce</w:t>
        </w:r>
      </w:ins>
      <w:r w:rsidRPr="0060258A">
        <w:rPr>
          <w:rFonts w:ascii="Times New Roman" w:hAnsi="Times New Roman" w:cs="Times New Roman"/>
          <w:color w:val="000000" w:themeColor="text1"/>
        </w:rPr>
        <w:t xml:space="preserve"> WTA competition. Given the architecture of the LDDM, local disinhibition is hypothesized to 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reaction-time version of a motion discrimination task, a standard perceptual decision-making paradigm in non-human primates</w:t>
      </w:r>
      <w:ins w:id="1145" w:author="Bo Shen" w:date="2023-02-03T17:1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1146" w:author="Bo Shen" w:date="2023-02-03T17:28:00Z">
        <w:r>
          <w:rPr>
            <w:rFonts w:ascii="Times New Roman" w:hAnsi="Times New Roman" w:cs="Times New Roman"/>
            <w:color w:val="000000" w:themeColor="text1"/>
          </w:rPr>
          <w:t xml:space="preserve"> simultaneously with </w:t>
        </w:r>
      </w:ins>
      <w:ins w:id="1147" w:author="Microsoft Office User" w:date="2023-03-02T08:48:00Z">
        <w:r>
          <w:rPr>
            <w:rFonts w:ascii="Times New Roman" w:hAnsi="Times New Roman" w:cs="Times New Roman"/>
            <w:color w:val="000000" w:themeColor="text1"/>
          </w:rPr>
          <w:t xml:space="preserve">a </w:t>
        </w:r>
      </w:ins>
      <w:ins w:id="1148" w:author="Bo Shen" w:date="2023-02-03T17:28: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Animals are allowed to </w:t>
      </w:r>
      <w:r w:rsidRPr="0060258A">
        <w:rPr>
          <w:rFonts w:ascii="Times New Roman" w:hAnsi="Times New Roman" w:cs="Times New Roman"/>
          <w:color w:val="000000" w:themeColor="text1"/>
        </w:rPr>
        <w:lastRenderedPageBreak/>
        <w:t>select an option, indicating their percept</w:t>
      </w:r>
      <w:ins w:id="1149" w:author="Paul Glimcher" w:date="2023-03-08T11:30:00Z">
        <w:r w:rsidR="00990953">
          <w:rPr>
            <w:rFonts w:ascii="Times New Roman" w:hAnsi="Times New Roman" w:cs="Times New Roman"/>
            <w:color w:val="000000" w:themeColor="text1"/>
          </w:rPr>
          <w:t>ion</w:t>
        </w:r>
      </w:ins>
      <w:r w:rsidRPr="0060258A">
        <w:rPr>
          <w:rFonts w:ascii="Times New Roman" w:hAnsi="Times New Roman" w:cs="Times New Roman"/>
          <w:color w:val="000000" w:themeColor="text1"/>
        </w:rPr>
        <w:t xml:space="preserve"> of the main direction of motion, at any time following motion stimulus</w:t>
      </w:r>
      <w:ins w:id="1150" w:author="Bo Shen" w:date="2023-02-03T17:29: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 (see timeline,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During the pre-motion stage, we simulated equal value inputs, given the equal prior probability of either target being correct</w:t>
      </w:r>
      <w:ins w:id="1151" w:author="Paul Glimcher" w:date="2023-03-08T11:30:00Z">
        <w:r w:rsidR="00990953">
          <w:rPr>
            <w:rFonts w:ascii="Times New Roman" w:hAnsi="Times New Roman" w:cs="Times New Roman"/>
            <w:color w:val="000000" w:themeColor="text1"/>
          </w:rPr>
          <w:t xml:space="preserve"> in the standard task</w:t>
        </w:r>
      </w:ins>
      <w:r w:rsidRPr="0060258A">
        <w:rPr>
          <w:rFonts w:ascii="Times New Roman" w:hAnsi="Times New Roman" w:cs="Times New Roman"/>
          <w:color w:val="000000" w:themeColor="text1"/>
        </w:rPr>
        <w:t>. The simulated</w:t>
      </w:r>
      <w:del w:id="1152" w:author="Paul Glimcher" w:date="2023-03-08T11:30:00Z">
        <w:r w:rsidRPr="0060258A" w:rsidDel="00990953">
          <w:rPr>
            <w:rFonts w:ascii="Times New Roman" w:hAnsi="Times New Roman" w:cs="Times New Roman"/>
            <w:color w:val="000000" w:themeColor="text1"/>
          </w:rPr>
          <w:delText xml:space="preserve"> pre-motion</w:delText>
        </w:r>
      </w:del>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1153"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1154"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reaction-time task,</w:delText>
        </w:r>
      </w:del>
      <w:r w:rsidRPr="0060258A">
        <w:rPr>
          <w:rFonts w:ascii="Times New Roman" w:hAnsi="Times New Roman" w:cs="Times New Roman"/>
          <w:color w:val="000000" w:themeColor="text1"/>
        </w:rPr>
        <w:t xml:space="preserve"> disinhibition </w:t>
      </w:r>
      <w:ins w:id="1155" w:author="Bo Shen" w:date="2023-02-03T17:30:00Z">
        <w:r>
          <w:rPr>
            <w:rFonts w:ascii="Times New Roman" w:hAnsi="Times New Roman" w:cs="Times New Roman"/>
            <w:color w:val="000000" w:themeColor="text1"/>
          </w:rPr>
          <w:t xml:space="preserve">(i.e., </w:t>
        </w:r>
      </w:ins>
      <m:oMath>
        <m:r>
          <w:ins w:id="1156" w:author="Bo Shen" w:date="2023-02-03T17:30:00Z">
            <w:rPr>
              <w:rFonts w:ascii="Cambria Math" w:hAnsi="Cambria Math" w:cs="Times New Roman"/>
              <w:color w:val="000000" w:themeColor="text1"/>
            </w:rPr>
            <m:t>β</m:t>
          </w:ins>
        </m:r>
      </m:oMath>
      <w:ins w:id="1157" w:author="Bo Shen" w:date="2023-02-03T17:30:00Z">
        <w:r>
          <w:rPr>
            <w:rFonts w:ascii="Times New Roman" w:hAnsi="Times New Roman" w:cs="Times New Roman"/>
            <w:color w:val="000000" w:themeColor="text1"/>
          </w:rPr>
          <w:t xml:space="preserve"> value) </w:t>
        </w:r>
      </w:ins>
      <w:ins w:id="1158" w:author="Microsoft Office User" w:date="2023-03-02T08:49:00Z">
        <w:r>
          <w:rPr>
            <w:rFonts w:ascii="Times New Roman" w:hAnsi="Times New Roman" w:cs="Times New Roman"/>
            <w:color w:val="000000" w:themeColor="text1"/>
          </w:rPr>
          <w:t xml:space="preserve">is </w:t>
        </w:r>
      </w:ins>
      <w:ins w:id="1159" w:author="Bo Shen" w:date="2023-02-03T17:30:00Z">
        <w:r>
          <w:rPr>
            <w:rFonts w:ascii="Times New Roman" w:hAnsi="Times New Roman" w:cs="Times New Roman"/>
            <w:color w:val="000000" w:themeColor="text1"/>
          </w:rPr>
          <w:t xml:space="preserve">switched </w:t>
        </w:r>
      </w:ins>
      <w:del w:id="1160" w:author="Bo Shen" w:date="2023-02-03T17:30:00Z">
        <w:r w:rsidRPr="0060258A" w:rsidDel="00D01211">
          <w:rPr>
            <w:rFonts w:ascii="Times New Roman" w:hAnsi="Times New Roman" w:cs="Times New Roman"/>
            <w:color w:val="000000" w:themeColor="text1"/>
          </w:rPr>
          <w:delText xml:space="preserve">is assumed </w:delText>
        </w:r>
      </w:del>
      <w:ins w:id="1161" w:author="Bo Shen" w:date="2023-02-03T17:30:00Z">
        <w:r>
          <w:rPr>
            <w:rFonts w:ascii="Times New Roman" w:hAnsi="Times New Roman" w:cs="Times New Roman"/>
            <w:color w:val="000000" w:themeColor="text1"/>
          </w:rPr>
          <w:t>on at the</w:t>
        </w:r>
      </w:ins>
      <w:ins w:id="1162" w:author="Bo Shen" w:date="2023-02-03T17:31:00Z">
        <w:r>
          <w:rPr>
            <w:rFonts w:ascii="Times New Roman" w:hAnsi="Times New Roman" w:cs="Times New Roman"/>
            <w:color w:val="000000" w:themeColor="text1"/>
          </w:rPr>
          <w:t xml:space="preserve"> go signal,</w:t>
        </w:r>
      </w:ins>
      <w:ins w:id="1163" w:author="Bo Shen" w:date="2023-02-03T17:30:00Z">
        <w:r w:rsidRPr="0060258A">
          <w:rPr>
            <w:rFonts w:ascii="Times New Roman" w:hAnsi="Times New Roman" w:cs="Times New Roman"/>
            <w:color w:val="000000" w:themeColor="text1"/>
          </w:rPr>
          <w:t xml:space="preserve"> </w:t>
        </w:r>
      </w:ins>
      <w:del w:id="1164" w:author="Bo Shen" w:date="2023-02-03T17:31:00Z">
        <w:r w:rsidRPr="0060258A" w:rsidDel="00D01211">
          <w:rPr>
            <w:rFonts w:ascii="Times New Roman" w:hAnsi="Times New Roman" w:cs="Times New Roman"/>
            <w:color w:val="000000" w:themeColor="text1"/>
          </w:rPr>
          <w:delText>to increase when</w:delText>
        </w:r>
      </w:del>
      <w:ins w:id="1165" w:author="Bo Shen" w:date="2023-02-03T17:31:00Z">
        <w:r>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1166" w:author="Bo Shen" w:date="2023-02-03T17:31:00Z">
        <w:r w:rsidRPr="0060258A" w:rsidDel="00D01211">
          <w:rPr>
            <w:rFonts w:ascii="Times New Roman" w:hAnsi="Times New Roman" w:cs="Times New Roman"/>
            <w:color w:val="000000" w:themeColor="text1"/>
          </w:rPr>
          <w:delText xml:space="preserve"> begin</w:delText>
        </w:r>
      </w:del>
      <w:r w:rsidRPr="0060258A">
        <w:rPr>
          <w:rFonts w:ascii="Times New Roman" w:hAnsi="Times New Roman" w:cs="Times New Roman"/>
          <w:color w:val="000000" w:themeColor="text1"/>
        </w:rPr>
        <w:t>.</w:t>
      </w:r>
    </w:p>
    <w:p w14:paraId="00D273FA" w14:textId="77777777" w:rsidR="003F037C" w:rsidRPr="0060258A" w:rsidRDefault="003F037C" w:rsidP="000345EA">
      <w:pPr>
        <w:spacing w:line="480" w:lineRule="auto"/>
        <w:jc w:val="both"/>
        <w:rPr>
          <w:rFonts w:ascii="Times New Roman" w:hAnsi="Times New Roman" w:cs="Times New Roman"/>
          <w:color w:val="000000" w:themeColor="text1"/>
        </w:rPr>
      </w:pPr>
    </w:p>
    <w:p w14:paraId="24B7E3D0" w14:textId="7E6C7542" w:rsidR="003F037C" w:rsidRPr="0060258A" w:rsidRDefault="003F037C"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nd that the LDDM replicates neural and behavioral aspects of WTA competition. In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we show example model activity for five input strengths corresponding to different motion coherence levels. Consistent with electrophysiological recordings in posterior parietal cortex</w:t>
      </w:r>
      <w:ins w:id="1167"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1168" w:author="Bo Shen" w:date="2023-02-03T16:53: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1169" w:author="Bo Shen" w:date="2023-02-03T17:21:00Z">
        <w:del w:id="1170" w:author="Microsoft Office User" w:date="2023-03-03T09:41:00Z">
          <w:r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1171" w:author="Bo Shen" w:date="2023-02-03T17:22:00Z">
        <w:del w:id="1172" w:author="Microsoft Office User" w:date="2023-03-03T09:41:00Z">
          <w:r w:rsidDel="004F71C9">
            <w:rPr>
              <w:rFonts w:ascii="Times New Roman" w:hAnsi="Times New Roman" w:cs="Times New Roman"/>
              <w:color w:val="000000" w:themeColor="text1"/>
            </w:rPr>
            <w:delText xml:space="preserve"> </w:delText>
          </w:r>
        </w:del>
      </w:ins>
      <w:ins w:id="1173" w:author="Bo Shen" w:date="2023-02-03T17:21:00Z">
        <w:del w:id="1174" w:author="Microsoft Office User" w:date="2023-03-03T09:41:00Z">
          <w:r w:rsidRPr="0060258A" w:rsidDel="004F71C9">
            <w:rPr>
              <w:rFonts w:ascii="Times New Roman" w:hAnsi="Times New Roman" w:cs="Times New Roman"/>
              <w:color w:val="000000" w:themeColor="text1"/>
            </w:rPr>
            <w:delText>choice difficulty</w:delText>
          </w:r>
        </w:del>
      </w:ins>
      <w:ins w:id="1175" w:author="Bo Shen" w:date="2023-02-13T11:54:00Z">
        <w:del w:id="1176" w:author="Microsoft Office User" w:date="2023-03-03T09:41:00Z">
          <w:r w:rsidDel="004F71C9">
            <w:rPr>
              <w:rFonts w:ascii="Times New Roman" w:hAnsi="Times New Roman" w:cs="Times New Roman"/>
              <w:color w:val="000000" w:themeColor="text1"/>
            </w:rPr>
            <w:delText xml:space="preserve"> (see below)</w:delText>
          </w:r>
        </w:del>
      </w:ins>
      <w:ins w:id="1177" w:author="Bo Shen" w:date="2023-02-03T17:21:00Z">
        <w:del w:id="1178" w:author="Microsoft Office User" w:date="2023-03-03T09:41:00Z">
          <w:r w:rsidDel="004F71C9">
            <w:rPr>
              <w:rFonts w:ascii="Times New Roman" w:hAnsi="Times New Roman" w:cs="Times New Roman"/>
              <w:color w:val="000000" w:themeColor="text1"/>
            </w:rPr>
            <w:delText xml:space="preserve">. </w:delText>
          </w:r>
        </w:del>
      </w:ins>
      <w:ins w:id="1179" w:author="Microsoft Office User" w:date="2023-03-02T09:03:00Z">
        <w:r>
          <w:rPr>
            <w:rFonts w:ascii="Times New Roman" w:hAnsi="Times New Roman" w:cs="Times New Roman"/>
            <w:color w:val="000000" w:themeColor="text1"/>
          </w:rPr>
          <w:t>Furthermore, t</w:t>
        </w:r>
      </w:ins>
      <w:ins w:id="1180" w:author="Bo Shen" w:date="2023-02-03T17:22:00Z">
        <w:del w:id="1181" w:author="Microsoft Office User" w:date="2023-03-02T09:03:00Z">
          <w:r w:rsidDel="0067239E">
            <w:rPr>
              <w:rFonts w:ascii="Times New Roman" w:hAnsi="Times New Roman" w:cs="Times New Roman"/>
              <w:color w:val="000000" w:themeColor="text1"/>
            </w:rPr>
            <w:delText>T</w:delText>
          </w:r>
        </w:del>
        <w:r>
          <w:rPr>
            <w:rFonts w:ascii="Times New Roman" w:hAnsi="Times New Roman" w:cs="Times New Roman"/>
            <w:color w:val="000000" w:themeColor="text1"/>
          </w:rPr>
          <w:t xml:space="preserve">he LDDM predicts the </w:t>
        </w:r>
      </w:ins>
      <w:ins w:id="1182" w:author="Bo Shen" w:date="2023-02-03T17:20:00Z">
        <w:r>
          <w:rPr>
            <w:rFonts w:ascii="Times New Roman" w:hAnsi="Times New Roman" w:cs="Times New Roman"/>
            <w:color w:val="000000" w:themeColor="text1"/>
          </w:rPr>
          <w:t xml:space="preserve">dynamics of the </w:t>
        </w:r>
      </w:ins>
      <w:ins w:id="1183" w:author="Bo Shen" w:date="2023-02-03T17:22:00Z">
        <w:r>
          <w:rPr>
            <w:rFonts w:ascii="Times New Roman" w:hAnsi="Times New Roman" w:cs="Times New Roman"/>
            <w:color w:val="000000" w:themeColor="text1"/>
          </w:rPr>
          <w:t>two types of</w:t>
        </w:r>
      </w:ins>
      <w:ins w:id="1184" w:author="Bo Shen" w:date="2023-02-03T17:20:00Z">
        <w:r>
          <w:rPr>
            <w:rFonts w:ascii="Times New Roman" w:hAnsi="Times New Roman" w:cs="Times New Roman"/>
            <w:color w:val="000000" w:themeColor="text1"/>
          </w:rPr>
          <w:t xml:space="preserve"> interneurons </w:t>
        </w:r>
        <w:r w:rsidRPr="002B13C4">
          <w:rPr>
            <w:rFonts w:ascii="Times New Roman" w:hAnsi="Times New Roman" w:cs="Times New Roman"/>
            <w:i/>
            <w:iCs/>
            <w:color w:val="000000" w:themeColor="text1"/>
            <w:rPrChange w:id="1185" w:author="Bo Shen" w:date="2023-02-03T17:2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nd </w:t>
        </w:r>
        <w:r w:rsidRPr="002B13C4">
          <w:rPr>
            <w:rFonts w:ascii="Times New Roman" w:hAnsi="Times New Roman" w:cs="Times New Roman"/>
            <w:i/>
            <w:iCs/>
            <w:color w:val="000000" w:themeColor="text1"/>
            <w:rPrChange w:id="1186" w:author="Bo Shen" w:date="2023-02-03T17:22: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w:t>
        </w:r>
      </w:ins>
      <w:ins w:id="1187" w:author="Microsoft Office User" w:date="2023-03-02T09:03:00Z">
        <w:r>
          <w:rPr>
            <w:rFonts w:ascii="Times New Roman" w:hAnsi="Times New Roman" w:cs="Times New Roman"/>
            <w:color w:val="000000" w:themeColor="text1"/>
          </w:rPr>
          <w:t>governing</w:t>
        </w:r>
      </w:ins>
      <w:ins w:id="1188" w:author="Bo Shen" w:date="2023-02-03T17:23:00Z">
        <w:del w:id="1189" w:author="Microsoft Office User" w:date="2023-03-02T09:03:00Z">
          <w:r w:rsidDel="0067239E">
            <w:rPr>
              <w:rFonts w:ascii="Times New Roman" w:hAnsi="Times New Roman" w:cs="Times New Roman"/>
              <w:color w:val="000000" w:themeColor="text1"/>
            </w:rPr>
            <w:delText>underlying the computation</w:delText>
          </w:r>
        </w:del>
        <w:r>
          <w:rPr>
            <w:rFonts w:ascii="Times New Roman" w:hAnsi="Times New Roman" w:cs="Times New Roman"/>
            <w:color w:val="000000" w:themeColor="text1"/>
          </w:rPr>
          <w:t xml:space="preserve"> </w:t>
        </w:r>
        <w:del w:id="1190" w:author="Microsoft Office User" w:date="2023-03-02T09:03:00Z">
          <w:r w:rsidDel="0067239E">
            <w:rPr>
              <w:rFonts w:ascii="Times New Roman" w:hAnsi="Times New Roman" w:cs="Times New Roman"/>
              <w:color w:val="000000" w:themeColor="text1"/>
            </w:rPr>
            <w:delText xml:space="preserve">of the </w:delText>
          </w:r>
        </w:del>
        <w:r>
          <w:rPr>
            <w:rFonts w:ascii="Times New Roman" w:hAnsi="Times New Roman" w:cs="Times New Roman"/>
            <w:color w:val="000000" w:themeColor="text1"/>
          </w:rPr>
          <w:t>excitatory neuron</w:t>
        </w:r>
      </w:ins>
      <w:ins w:id="1191" w:author="Microsoft Office User" w:date="2023-03-02T09:03:00Z">
        <w:r>
          <w:rPr>
            <w:rFonts w:ascii="Times New Roman" w:hAnsi="Times New Roman" w:cs="Times New Roman"/>
            <w:color w:val="000000" w:themeColor="text1"/>
          </w:rPr>
          <w:t xml:space="preserve"> computation</w:t>
        </w:r>
      </w:ins>
      <w:ins w:id="1192" w:author="Bo Shen" w:date="2023-02-03T17:23:00Z">
        <w:del w:id="1193" w:author="Microsoft Office User" w:date="2023-03-02T09:03:00Z">
          <w:r w:rsidDel="0067239E">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t>
        </w:r>
      </w:ins>
      <w:del w:id="1194" w:author="Bo Shen" w:date="2023-02-03T17:21:00Z">
        <w:r w:rsidRPr="0060258A" w:rsidDel="00BF0639">
          <w:rPr>
            <w:rFonts w:ascii="Times New Roman" w:hAnsi="Times New Roman" w:cs="Times New Roman"/>
            <w:color w:val="000000" w:themeColor="text1"/>
          </w:rPr>
          <w:delText xml:space="preserve">When we simulated the LDDM with noise (additive Ornstein-Uhlenbeck noise; see Methods for details), the model reproduces the characteristic psychometric and chronometric functions that relate choice accuracy and reaction time (RT) to choice difficulty </w:delText>
        </w:r>
      </w:del>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 xml:space="preserve">). </w:t>
      </w:r>
      <w:ins w:id="1195" w:author="Microsoft Office User" w:date="2023-03-02T09:06:00Z">
        <w:r>
          <w:rPr>
            <w:rFonts w:ascii="Times New Roman" w:hAnsi="Times New Roman" w:cs="Times New Roman"/>
            <w:color w:val="000000" w:themeColor="text1"/>
          </w:rPr>
          <w:t>Prior to the go signal, t</w:t>
        </w:r>
      </w:ins>
      <w:ins w:id="1196" w:author="Bo Shen" w:date="2023-02-03T17:25:00Z">
        <w:del w:id="1197" w:author="Microsoft Office User" w:date="2023-03-02T09:06:00Z">
          <w:r w:rsidDel="0067239E">
            <w:rPr>
              <w:rFonts w:ascii="Times New Roman" w:hAnsi="Times New Roman" w:cs="Times New Roman"/>
              <w:color w:val="000000" w:themeColor="text1"/>
            </w:rPr>
            <w:delText>T</w:delText>
          </w:r>
        </w:del>
        <w:r>
          <w:rPr>
            <w:rFonts w:ascii="Times New Roman" w:hAnsi="Times New Roman" w:cs="Times New Roman"/>
            <w:color w:val="000000" w:themeColor="text1"/>
          </w:rPr>
          <w:t xml:space="preserve">he two </w:t>
        </w:r>
      </w:ins>
      <w:ins w:id="1198" w:author="Bo Shen" w:date="2023-02-03T17:23:00Z">
        <w:r w:rsidRPr="002B13C4">
          <w:rPr>
            <w:rFonts w:ascii="Times New Roman" w:hAnsi="Times New Roman" w:cs="Times New Roman"/>
            <w:i/>
            <w:iCs/>
            <w:color w:val="000000" w:themeColor="text1"/>
            <w:rPrChange w:id="1199" w:author="Bo Shen" w:date="2023-02-03T17:24: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1200" w:author="Bo Shen" w:date="2023-02-03T17:25:00Z">
        <w:r>
          <w:rPr>
            <w:rFonts w:ascii="Times New Roman" w:hAnsi="Times New Roman" w:cs="Times New Roman"/>
            <w:color w:val="000000" w:themeColor="text1"/>
          </w:rPr>
          <w:t>units share the same activity</w:t>
        </w:r>
      </w:ins>
      <w:ins w:id="1201" w:author="Microsoft Office User" w:date="2023-03-02T09:07:00Z">
        <w:r>
          <w:rPr>
            <w:rFonts w:ascii="Times New Roman" w:hAnsi="Times New Roman" w:cs="Times New Roman"/>
            <w:color w:val="000000" w:themeColor="text1"/>
          </w:rPr>
          <w:t>,</w:t>
        </w:r>
      </w:ins>
      <w:ins w:id="1202" w:author="Bo Shen" w:date="2023-02-03T17:25:00Z">
        <w:r>
          <w:rPr>
            <w:rFonts w:ascii="Times New Roman" w:hAnsi="Times New Roman" w:cs="Times New Roman"/>
            <w:color w:val="000000" w:themeColor="text1"/>
          </w:rPr>
          <w:t xml:space="preserve"> </w:t>
        </w:r>
        <w:del w:id="1203" w:author="Microsoft Office User" w:date="2023-03-02T09:06:00Z">
          <w:r w:rsidDel="0067239E">
            <w:rPr>
              <w:rFonts w:ascii="Times New Roman" w:hAnsi="Times New Roman" w:cs="Times New Roman"/>
              <w:color w:val="000000" w:themeColor="text1"/>
            </w:rPr>
            <w:delText xml:space="preserve">before </w:delText>
          </w:r>
        </w:del>
      </w:ins>
      <w:ins w:id="1204" w:author="Bo Shen" w:date="2023-02-03T17:26:00Z">
        <w:del w:id="1205" w:author="Microsoft Office User" w:date="2023-03-02T09:06:00Z">
          <w:r w:rsidDel="0067239E">
            <w:rPr>
              <w:rFonts w:ascii="Times New Roman" w:hAnsi="Times New Roman" w:cs="Times New Roman"/>
              <w:color w:val="000000" w:themeColor="text1"/>
            </w:rPr>
            <w:delText xml:space="preserve">the </w:delText>
          </w:r>
        </w:del>
      </w:ins>
      <w:ins w:id="1206" w:author="Bo Shen" w:date="2023-02-03T17:32:00Z">
        <w:del w:id="1207" w:author="Microsoft Office User" w:date="2023-03-02T09:06:00Z">
          <w:r w:rsidDel="0067239E">
            <w:rPr>
              <w:rFonts w:ascii="Times New Roman" w:hAnsi="Times New Roman" w:cs="Times New Roman"/>
              <w:color w:val="000000" w:themeColor="text1"/>
            </w:rPr>
            <w:delText xml:space="preserve">go signal </w:delText>
          </w:r>
        </w:del>
        <w:r>
          <w:rPr>
            <w:rFonts w:ascii="Times New Roman" w:hAnsi="Times New Roman" w:cs="Times New Roman"/>
            <w:color w:val="000000" w:themeColor="text1"/>
          </w:rPr>
          <w:t xml:space="preserve">but </w:t>
        </w:r>
        <w:del w:id="1208" w:author="Microsoft Office User" w:date="2023-03-02T09:06:00Z">
          <w:r w:rsidDel="0067239E">
            <w:rPr>
              <w:rFonts w:ascii="Times New Roman" w:hAnsi="Times New Roman" w:cs="Times New Roman"/>
              <w:color w:val="000000" w:themeColor="text1"/>
            </w:rPr>
            <w:delText xml:space="preserve">bifurcate </w:delText>
          </w:r>
        </w:del>
        <w:r>
          <w:rPr>
            <w:rFonts w:ascii="Times New Roman" w:hAnsi="Times New Roman" w:cs="Times New Roman"/>
            <w:color w:val="000000" w:themeColor="text1"/>
          </w:rPr>
          <w:t>after</w:t>
        </w:r>
      </w:ins>
      <w:ins w:id="1209" w:author="Microsoft Office User" w:date="2023-03-02T09:06:00Z">
        <w:r>
          <w:rPr>
            <w:rFonts w:ascii="Times New Roman" w:hAnsi="Times New Roman" w:cs="Times New Roman"/>
            <w:color w:val="000000" w:themeColor="text1"/>
          </w:rPr>
          <w:t xml:space="preserve"> t</w:t>
        </w:r>
      </w:ins>
      <w:ins w:id="1210" w:author="Bo Shen" w:date="2023-02-03T17:32:00Z">
        <w:del w:id="1211" w:author="Microsoft Office User" w:date="2023-03-02T09:06:00Z">
          <w:r w:rsidDel="0067239E">
            <w:rPr>
              <w:rFonts w:ascii="Times New Roman" w:hAnsi="Times New Roman" w:cs="Times New Roman"/>
              <w:color w:val="000000" w:themeColor="text1"/>
            </w:rPr>
            <w:delText xml:space="preserve"> t</w:delText>
          </w:r>
        </w:del>
        <w:r>
          <w:rPr>
            <w:rFonts w:ascii="Times New Roman" w:hAnsi="Times New Roman" w:cs="Times New Roman"/>
            <w:color w:val="000000" w:themeColor="text1"/>
          </w:rPr>
          <w:t xml:space="preserve">he </w:t>
        </w:r>
        <w:proofErr w:type="gramStart"/>
        <w:r>
          <w:rPr>
            <w:rFonts w:ascii="Times New Roman" w:hAnsi="Times New Roman" w:cs="Times New Roman"/>
            <w:color w:val="000000" w:themeColor="text1"/>
          </w:rPr>
          <w:t>go</w:t>
        </w:r>
        <w:proofErr w:type="gramEnd"/>
        <w:r>
          <w:rPr>
            <w:rFonts w:ascii="Times New Roman" w:hAnsi="Times New Roman" w:cs="Times New Roman"/>
            <w:color w:val="000000" w:themeColor="text1"/>
          </w:rPr>
          <w:t xml:space="preserve"> signal</w:t>
        </w:r>
      </w:ins>
      <w:ins w:id="1212" w:author="Microsoft Office User" w:date="2023-03-02T09:07:00Z">
        <w:r>
          <w:rPr>
            <w:rFonts w:ascii="Times New Roman" w:hAnsi="Times New Roman" w:cs="Times New Roman"/>
            <w:color w:val="000000" w:themeColor="text1"/>
          </w:rPr>
          <w:t>,</w:t>
        </w:r>
      </w:ins>
      <w:ins w:id="1213" w:author="Bo Shen" w:date="2023-02-03T17:32:00Z">
        <w:r>
          <w:rPr>
            <w:rFonts w:ascii="Times New Roman" w:hAnsi="Times New Roman" w:cs="Times New Roman"/>
            <w:color w:val="000000" w:themeColor="text1"/>
          </w:rPr>
          <w:t xml:space="preserve"> </w:t>
        </w:r>
      </w:ins>
      <w:ins w:id="1214" w:author="Microsoft Office User" w:date="2023-03-02T09:06:00Z">
        <w:r>
          <w:rPr>
            <w:rFonts w:ascii="Times New Roman" w:hAnsi="Times New Roman" w:cs="Times New Roman"/>
            <w:color w:val="000000" w:themeColor="text1"/>
          </w:rPr>
          <w:t xml:space="preserve">the </w:t>
        </w:r>
      </w:ins>
      <w:ins w:id="1215" w:author="Microsoft Office User" w:date="2023-03-02T09:07:00Z">
        <w:r>
          <w:rPr>
            <w:rFonts w:ascii="Times New Roman" w:hAnsi="Times New Roman" w:cs="Times New Roman"/>
            <w:color w:val="000000" w:themeColor="text1"/>
          </w:rPr>
          <w:t xml:space="preserve">activity levels bifurcate </w:t>
        </w:r>
      </w:ins>
      <w:ins w:id="1216" w:author="Bo Shen" w:date="2023-02-03T17:32:00Z">
        <w:r>
          <w:rPr>
            <w:rFonts w:ascii="Times New Roman" w:hAnsi="Times New Roman" w:cs="Times New Roman"/>
            <w:color w:val="000000" w:themeColor="text1"/>
          </w:rPr>
          <w:t>because of disinhibition.</w:t>
        </w:r>
      </w:ins>
      <w:ins w:id="1217" w:author="Bo Shen" w:date="2023-02-03T17:25:00Z">
        <w:r>
          <w:rPr>
            <w:rFonts w:ascii="Times New Roman" w:hAnsi="Times New Roman" w:cs="Times New Roman"/>
            <w:color w:val="000000" w:themeColor="text1"/>
          </w:rPr>
          <w:t xml:space="preserve"> </w:t>
        </w:r>
      </w:ins>
      <w:ins w:id="1218" w:author="Microsoft Office User" w:date="2023-03-02T09:08:00Z">
        <w:r>
          <w:rPr>
            <w:rFonts w:ascii="Times New Roman" w:hAnsi="Times New Roman" w:cs="Times New Roman"/>
            <w:color w:val="000000" w:themeColor="text1"/>
          </w:rPr>
          <w:t>In contrast to</w:t>
        </w:r>
      </w:ins>
      <w:ins w:id="1219" w:author="Bo Shen" w:date="2023-02-03T17:32:00Z">
        <w:del w:id="1220" w:author="Microsoft Office User" w:date="2023-03-02T09:08:00Z">
          <w:r w:rsidDel="00931742">
            <w:rPr>
              <w:rFonts w:ascii="Times New Roman" w:hAnsi="Times New Roman" w:cs="Times New Roman"/>
              <w:color w:val="000000" w:themeColor="text1"/>
            </w:rPr>
            <w:delText>Diffe</w:delText>
          </w:r>
        </w:del>
        <w:del w:id="1221" w:author="Microsoft Office User" w:date="2023-03-02T09:07:00Z">
          <w:r w:rsidDel="00931742">
            <w:rPr>
              <w:rFonts w:ascii="Times New Roman" w:hAnsi="Times New Roman" w:cs="Times New Roman"/>
              <w:color w:val="000000" w:themeColor="text1"/>
            </w:rPr>
            <w:delText>rent from</w:delText>
          </w:r>
        </w:del>
        <w:r>
          <w:rPr>
            <w:rFonts w:ascii="Times New Roman" w:hAnsi="Times New Roman" w:cs="Times New Roman"/>
            <w:color w:val="000000" w:themeColor="text1"/>
          </w:rPr>
          <w:t xml:space="preserve"> </w:t>
        </w:r>
        <w:r w:rsidRPr="00A5318E">
          <w:rPr>
            <w:rFonts w:ascii="Times New Roman" w:hAnsi="Times New Roman" w:cs="Times New Roman"/>
            <w:i/>
            <w:iCs/>
            <w:color w:val="000000" w:themeColor="text1"/>
            <w:rPrChange w:id="1222" w:author="Bo Shen" w:date="2023-02-03T17:32: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the </w:t>
        </w:r>
        <w:r w:rsidRPr="00A5318E">
          <w:rPr>
            <w:rFonts w:ascii="Times New Roman" w:hAnsi="Times New Roman" w:cs="Times New Roman"/>
            <w:i/>
            <w:iCs/>
            <w:color w:val="000000" w:themeColor="text1"/>
            <w:rPrChange w:id="1223" w:author="Bo Shen" w:date="2023-02-03T17:3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 </w:t>
        </w:r>
      </w:ins>
      <w:ins w:id="1224" w:author="Bo Shen" w:date="2023-02-03T17:34:00Z">
        <w:r>
          <w:rPr>
            <w:rFonts w:ascii="Times New Roman" w:hAnsi="Times New Roman" w:cs="Times New Roman"/>
            <w:color w:val="000000" w:themeColor="text1"/>
          </w:rPr>
          <w:t>in the sub-circuit receivi</w:t>
        </w:r>
      </w:ins>
      <w:ins w:id="1225" w:author="Bo Shen" w:date="2023-02-03T17:35:00Z">
        <w:r>
          <w:rPr>
            <w:rFonts w:ascii="Times New Roman" w:hAnsi="Times New Roman" w:cs="Times New Roman"/>
            <w:color w:val="000000" w:themeColor="text1"/>
          </w:rPr>
          <w:t xml:space="preserve">ng </w:t>
        </w:r>
      </w:ins>
      <w:ins w:id="1226" w:author="Bo Shen" w:date="2023-02-03T17:32:00Z">
        <w:r>
          <w:rPr>
            <w:rFonts w:ascii="Times New Roman" w:hAnsi="Times New Roman" w:cs="Times New Roman"/>
            <w:color w:val="000000" w:themeColor="text1"/>
          </w:rPr>
          <w:t>stron</w:t>
        </w:r>
      </w:ins>
      <w:ins w:id="1227" w:author="Bo Shen" w:date="2023-02-03T17:33:00Z">
        <w:r>
          <w:rPr>
            <w:rFonts w:ascii="Times New Roman" w:hAnsi="Times New Roman" w:cs="Times New Roman"/>
            <w:color w:val="000000" w:themeColor="text1"/>
          </w:rPr>
          <w:t>ger input show</w:t>
        </w:r>
      </w:ins>
      <w:ins w:id="1228" w:author="Microsoft Office User" w:date="2023-03-02T09:08:00Z">
        <w:r>
          <w:rPr>
            <w:rFonts w:ascii="Times New Roman" w:hAnsi="Times New Roman" w:cs="Times New Roman"/>
            <w:color w:val="000000" w:themeColor="text1"/>
          </w:rPr>
          <w:t>s</w:t>
        </w:r>
      </w:ins>
      <w:ins w:id="1229" w:author="Bo Shen" w:date="2023-02-03T17:33:00Z">
        <w:r>
          <w:rPr>
            <w:rFonts w:ascii="Times New Roman" w:hAnsi="Times New Roman" w:cs="Times New Roman"/>
            <w:color w:val="000000" w:themeColor="text1"/>
          </w:rPr>
          <w:t xml:space="preserve"> lower activit</w:t>
        </w:r>
      </w:ins>
      <w:ins w:id="1230" w:author="Bo Shen" w:date="2023-02-03T17:35:00Z">
        <w:r>
          <w:rPr>
            <w:rFonts w:ascii="Times New Roman" w:hAnsi="Times New Roman" w:cs="Times New Roman"/>
            <w:color w:val="000000" w:themeColor="text1"/>
          </w:rPr>
          <w:t>y</w:t>
        </w:r>
      </w:ins>
      <w:ins w:id="1231" w:author="Bo Shen" w:date="2023-02-03T17:33:00Z">
        <w:r>
          <w:rPr>
            <w:rFonts w:ascii="Times New Roman" w:hAnsi="Times New Roman" w:cs="Times New Roman"/>
            <w:color w:val="000000" w:themeColor="text1"/>
          </w:rPr>
          <w:t xml:space="preserve">, </w:t>
        </w:r>
      </w:ins>
      <w:ins w:id="1232" w:author="Bo Shen" w:date="2023-02-03T17:35:00Z">
        <w:r>
          <w:rPr>
            <w:rFonts w:ascii="Times New Roman" w:hAnsi="Times New Roman" w:cs="Times New Roman"/>
            <w:color w:val="000000" w:themeColor="text1"/>
          </w:rPr>
          <w:t xml:space="preserve">indicating a stronger disinhibition </w:t>
        </w:r>
      </w:ins>
      <w:ins w:id="1233" w:author="Microsoft Office User" w:date="2023-03-02T09:08:00Z">
        <w:r>
          <w:rPr>
            <w:rFonts w:ascii="Times New Roman" w:hAnsi="Times New Roman" w:cs="Times New Roman"/>
            <w:color w:val="000000" w:themeColor="text1"/>
          </w:rPr>
          <w:t>of</w:t>
        </w:r>
      </w:ins>
      <w:ins w:id="1234" w:author="Bo Shen" w:date="2023-02-03T17:35:00Z">
        <w:del w:id="1235" w:author="Microsoft Office User" w:date="2023-03-02T09:08:00Z">
          <w:r w:rsidDel="00931742">
            <w:rPr>
              <w:rFonts w:ascii="Times New Roman" w:hAnsi="Times New Roman" w:cs="Times New Roman"/>
              <w:color w:val="000000" w:themeColor="text1"/>
            </w:rPr>
            <w:delText xml:space="preserve">from </w:delText>
          </w:r>
          <w:r w:rsidRPr="00705541" w:rsidDel="00931742">
            <w:rPr>
              <w:rFonts w:ascii="Times New Roman" w:hAnsi="Times New Roman" w:cs="Times New Roman"/>
              <w:i/>
              <w:iCs/>
              <w:color w:val="000000" w:themeColor="text1"/>
              <w:rPrChange w:id="1236" w:author="Bo Shen" w:date="2023-02-03T17:35:00Z">
                <w:rPr>
                  <w:rFonts w:ascii="Times New Roman" w:hAnsi="Times New Roman" w:cs="Times New Roman"/>
                  <w:color w:val="000000" w:themeColor="text1"/>
                </w:rPr>
              </w:rPrChange>
            </w:rPr>
            <w:delText>D</w:delText>
          </w:r>
          <w:r w:rsidDel="00931742">
            <w:rPr>
              <w:rFonts w:ascii="Times New Roman" w:hAnsi="Times New Roman" w:cs="Times New Roman"/>
              <w:color w:val="000000" w:themeColor="text1"/>
            </w:rPr>
            <w:delText xml:space="preserve"> </w:delText>
          </w:r>
        </w:del>
      </w:ins>
      <w:ins w:id="1237" w:author="Bo Shen" w:date="2023-02-03T17:37:00Z">
        <w:del w:id="1238" w:author="Microsoft Office User" w:date="2023-03-02T09:08:00Z">
          <w:r w:rsidDel="00931742">
            <w:rPr>
              <w:rFonts w:ascii="Times New Roman" w:hAnsi="Times New Roman" w:cs="Times New Roman"/>
              <w:color w:val="000000" w:themeColor="text1"/>
            </w:rPr>
            <w:delText>to</w:delText>
          </w:r>
        </w:del>
      </w:ins>
      <w:ins w:id="1239" w:author="Bo Shen" w:date="2023-02-03T17:34:00Z">
        <w:del w:id="1240" w:author="Microsoft Office User" w:date="2023-03-02T09:08:00Z">
          <w:r w:rsidDel="00931742">
            <w:rPr>
              <w:rFonts w:ascii="Times New Roman" w:hAnsi="Times New Roman" w:cs="Times New Roman"/>
              <w:color w:val="000000" w:themeColor="text1"/>
            </w:rPr>
            <w:delText xml:space="preserve"> releas</w:delText>
          </w:r>
        </w:del>
      </w:ins>
      <w:ins w:id="1241" w:author="Bo Shen" w:date="2023-02-03T17:37:00Z">
        <w:del w:id="1242" w:author="Microsoft Office User" w:date="2023-03-02T09:08:00Z">
          <w:r w:rsidDel="00931742">
            <w:rPr>
              <w:rFonts w:ascii="Times New Roman" w:hAnsi="Times New Roman" w:cs="Times New Roman"/>
              <w:color w:val="000000" w:themeColor="text1"/>
            </w:rPr>
            <w:delText>e</w:delText>
          </w:r>
        </w:del>
      </w:ins>
      <w:ins w:id="1243" w:author="Bo Shen" w:date="2023-02-03T17:36:00Z">
        <w:del w:id="1244" w:author="Microsoft Office User" w:date="2023-03-02T09:08:00Z">
          <w:r w:rsidDel="00931742">
            <w:rPr>
              <w:rFonts w:ascii="Times New Roman" w:hAnsi="Times New Roman" w:cs="Times New Roman"/>
              <w:color w:val="000000" w:themeColor="text1"/>
            </w:rPr>
            <w:delText xml:space="preserve"> the gain control on</w:delText>
          </w:r>
        </w:del>
      </w:ins>
      <w:ins w:id="1245" w:author="Bo Shen" w:date="2023-02-03T17:33:00Z">
        <w:r>
          <w:rPr>
            <w:rFonts w:ascii="Times New Roman" w:hAnsi="Times New Roman" w:cs="Times New Roman"/>
            <w:color w:val="000000" w:themeColor="text1"/>
          </w:rPr>
          <w:t xml:space="preserve"> </w:t>
        </w:r>
      </w:ins>
      <w:ins w:id="1246" w:author="Bo Shen" w:date="2023-02-03T17:34:00Z">
        <w:r>
          <w:rPr>
            <w:rFonts w:ascii="Times New Roman" w:hAnsi="Times New Roman" w:cs="Times New Roman"/>
            <w:color w:val="000000" w:themeColor="text1"/>
          </w:rPr>
          <w:t>the</w:t>
        </w:r>
      </w:ins>
      <w:ins w:id="1247" w:author="Microsoft Office User" w:date="2023-03-02T09:08:00Z">
        <w:r>
          <w:rPr>
            <w:rFonts w:ascii="Times New Roman" w:hAnsi="Times New Roman" w:cs="Times New Roman"/>
            <w:color w:val="000000" w:themeColor="text1"/>
          </w:rPr>
          <w:t xml:space="preserve"> ass</w:t>
        </w:r>
      </w:ins>
      <w:ins w:id="1248" w:author="Microsoft Office User" w:date="2023-03-02T09:09:00Z">
        <w:r>
          <w:rPr>
            <w:rFonts w:ascii="Times New Roman" w:hAnsi="Times New Roman" w:cs="Times New Roman"/>
            <w:color w:val="000000" w:themeColor="text1"/>
          </w:rPr>
          <w:t>ociated</w:t>
        </w:r>
      </w:ins>
      <w:ins w:id="1249" w:author="Bo Shen" w:date="2023-02-03T17:34:00Z">
        <w:r>
          <w:rPr>
            <w:rFonts w:ascii="Times New Roman" w:hAnsi="Times New Roman" w:cs="Times New Roman"/>
            <w:color w:val="000000" w:themeColor="text1"/>
          </w:rPr>
          <w:t xml:space="preserve"> </w:t>
        </w:r>
        <w:r w:rsidRPr="00705541">
          <w:rPr>
            <w:rFonts w:ascii="Times New Roman" w:hAnsi="Times New Roman" w:cs="Times New Roman"/>
            <w:i/>
            <w:iCs/>
            <w:color w:val="000000" w:themeColor="text1"/>
            <w:rPrChange w:id="1250" w:author="Bo Shen" w:date="2023-02-03T17:3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1251" w:author="Microsoft Office User" w:date="2023-03-03T09:42:00Z">
        <w:r>
          <w:rPr>
            <w:rFonts w:ascii="Times New Roman" w:hAnsi="Times New Roman" w:cs="Times New Roman"/>
            <w:color w:val="000000" w:themeColor="text1"/>
          </w:rPr>
          <w:t xml:space="preserve"> Thus, the LDDM exhibits mutual competition that generates WTA selection</w:t>
        </w:r>
      </w:ins>
      <w:ins w:id="1252" w:author="Microsoft Office User" w:date="2023-03-03T09:43:00Z">
        <w:r>
          <w:rPr>
            <w:rFonts w:ascii="Times New Roman" w:hAnsi="Times New Roman" w:cs="Times New Roman"/>
            <w:color w:val="000000" w:themeColor="text1"/>
          </w:rPr>
          <w:t xml:space="preserve"> in excitatory neurons, as in </w:t>
        </w:r>
      </w:ins>
      <w:ins w:id="1253" w:author="Microsoft Office User" w:date="2023-03-03T09:44:00Z">
        <w:r>
          <w:rPr>
            <w:rFonts w:ascii="Times New Roman" w:hAnsi="Times New Roman" w:cs="Times New Roman"/>
            <w:color w:val="000000" w:themeColor="text1"/>
          </w:rPr>
          <w:t xml:space="preserve">the existing RNM; this competition is </w:t>
        </w:r>
        <w:r>
          <w:rPr>
            <w:rFonts w:ascii="Times New Roman" w:hAnsi="Times New Roman" w:cs="Times New Roman"/>
            <w:color w:val="000000" w:themeColor="text1"/>
          </w:rPr>
          <w:lastRenderedPageBreak/>
          <w:t>mediated by a novel disinhibit</w:t>
        </w:r>
      </w:ins>
      <w:ins w:id="1254" w:author="Microsoft Office User" w:date="2023-03-03T09:45:00Z">
        <w:r>
          <w:rPr>
            <w:rFonts w:ascii="Times New Roman" w:hAnsi="Times New Roman" w:cs="Times New Roman"/>
            <w:color w:val="000000" w:themeColor="text1"/>
          </w:rPr>
          <w:t xml:space="preserve">ory control </w:t>
        </w:r>
      </w:ins>
      <w:ins w:id="1255" w:author="Paul Glimcher" w:date="2023-03-08T11:31:00Z">
        <w:r w:rsidR="00AE14EE">
          <w:rPr>
            <w:rFonts w:ascii="Times New Roman" w:hAnsi="Times New Roman" w:cs="Times New Roman"/>
            <w:color w:val="000000" w:themeColor="text1"/>
          </w:rPr>
          <w:t xml:space="preserve">input achieved </w:t>
        </w:r>
      </w:ins>
      <w:ins w:id="1256" w:author="Microsoft Office User" w:date="2023-03-03T09:45:00Z">
        <w:r>
          <w:rPr>
            <w:rFonts w:ascii="Times New Roman" w:hAnsi="Times New Roman" w:cs="Times New Roman"/>
            <w:color w:val="000000" w:themeColor="text1"/>
          </w:rPr>
          <w:t xml:space="preserve">through </w:t>
        </w:r>
      </w:ins>
      <w:ins w:id="1257" w:author="Paul Glimcher" w:date="2023-03-08T11:32:00Z">
        <w:r w:rsidR="00AE14EE">
          <w:rPr>
            <w:rFonts w:ascii="Times New Roman" w:hAnsi="Times New Roman" w:cs="Times New Roman"/>
            <w:color w:val="000000" w:themeColor="text1"/>
          </w:rPr>
          <w:t xml:space="preserve">the use of biologically identified </w:t>
        </w:r>
      </w:ins>
      <w:ins w:id="1258" w:author="Microsoft Office User" w:date="2023-03-03T09:46:00Z">
        <w:r>
          <w:rPr>
            <w:rFonts w:ascii="Times New Roman" w:hAnsi="Times New Roman" w:cs="Times New Roman"/>
            <w:color w:val="000000" w:themeColor="text1"/>
          </w:rPr>
          <w:t>different interneuron subtypes.</w:t>
        </w:r>
      </w:ins>
      <w:del w:id="1259"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 (</w:delText>
        </w:r>
        <w:r w:rsidRPr="0060258A" w:rsidDel="002B13C4">
          <w:rPr>
            <w:rFonts w:ascii="Times New Roman" w:hAnsi="Times New Roman" w:cs="Times New Roman"/>
            <w:b/>
            <w:color w:val="000000" w:themeColor="text1"/>
          </w:rPr>
          <w:delText>Fig. 5A</w:delText>
        </w:r>
        <w:r w:rsidRPr="0060258A" w:rsidDel="002B13C4">
          <w:rPr>
            <w:rFonts w:ascii="Times New Roman" w:hAnsi="Times New Roman" w:cs="Times New Roman"/>
            <w:color w:val="000000" w:themeColor="text1"/>
          </w:rPr>
          <w:delText xml:space="preserve">, inset). </w:delText>
        </w:r>
      </w:del>
    </w:p>
    <w:p w14:paraId="3DAB5990" w14:textId="77777777" w:rsidR="003F037C" w:rsidRPr="0060258A" w:rsidRDefault="003F037C" w:rsidP="00886C3F">
      <w:pPr>
        <w:spacing w:line="480" w:lineRule="auto"/>
        <w:jc w:val="both"/>
        <w:rPr>
          <w:rFonts w:ascii="Times New Roman" w:hAnsi="Times New Roman" w:cs="Times New Roman"/>
          <w:color w:val="000000" w:themeColor="text1"/>
        </w:rPr>
      </w:pPr>
    </w:p>
    <w:p w14:paraId="7197B4BA" w14:textId="0B73972A" w:rsidR="003F037C" w:rsidRPr="0060258A" w:rsidRDefault="003F037C"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1260" w:author="Bo Shen" w:date="2023-02-13T11:48:00Z">
        <w:r>
          <w:rPr>
            <w:rFonts w:ascii="Times New Roman" w:hAnsi="Times New Roman" w:cs="Times New Roman"/>
            <w:color w:val="000000" w:themeColor="text1"/>
          </w:rPr>
          <w:t xml:space="preserve">We </w:t>
        </w:r>
      </w:ins>
      <w:ins w:id="1261" w:author="Microsoft Office User" w:date="2023-03-02T09:11:00Z">
        <w:r>
          <w:rPr>
            <w:rFonts w:ascii="Times New Roman" w:hAnsi="Times New Roman" w:cs="Times New Roman"/>
            <w:color w:val="000000" w:themeColor="text1"/>
          </w:rPr>
          <w:t>examined</w:t>
        </w:r>
      </w:ins>
      <w:ins w:id="1262" w:author="Bo Shen" w:date="2023-02-13T11:48:00Z">
        <w:del w:id="1263" w:author="Microsoft Office User" w:date="2023-03-02T09:11:00Z">
          <w:r w:rsidDel="00931742">
            <w:rPr>
              <w:rFonts w:ascii="Times New Roman" w:hAnsi="Times New Roman" w:cs="Times New Roman"/>
              <w:color w:val="000000" w:themeColor="text1"/>
            </w:rPr>
            <w:delText>stud</w:delText>
          </w:r>
        </w:del>
      </w:ins>
      <w:ins w:id="1264" w:author="Bo Shen" w:date="2023-02-13T11:49:00Z">
        <w:del w:id="1265" w:author="Microsoft Office User" w:date="2023-03-02T09:11:00Z">
          <w:r w:rsidDel="00931742">
            <w:rPr>
              <w:rFonts w:ascii="Times New Roman" w:hAnsi="Times New Roman" w:cs="Times New Roman"/>
              <w:color w:val="000000" w:themeColor="text1"/>
            </w:rPr>
            <w:delText>y</w:delText>
          </w:r>
        </w:del>
      </w:ins>
      <w:ins w:id="1266" w:author="Bo Shen" w:date="2023-02-13T11:48:00Z">
        <w:r>
          <w:rPr>
            <w:rFonts w:ascii="Times New Roman" w:hAnsi="Times New Roman" w:cs="Times New Roman"/>
            <w:color w:val="000000" w:themeColor="text1"/>
          </w:rPr>
          <w:t xml:space="preserve"> the </w:t>
        </w:r>
      </w:ins>
      <w:ins w:id="1267" w:author="Microsoft Office User" w:date="2023-03-02T09:11:00Z">
        <w:r>
          <w:rPr>
            <w:rFonts w:ascii="Times New Roman" w:hAnsi="Times New Roman" w:cs="Times New Roman"/>
            <w:color w:val="000000" w:themeColor="text1"/>
          </w:rPr>
          <w:t xml:space="preserve">dynamical </w:t>
        </w:r>
      </w:ins>
      <w:ins w:id="1268" w:author="Bo Shen" w:date="2023-02-13T11:48:00Z">
        <w:r>
          <w:rPr>
            <w:rFonts w:ascii="Times New Roman" w:hAnsi="Times New Roman" w:cs="Times New Roman"/>
            <w:color w:val="000000" w:themeColor="text1"/>
          </w:rPr>
          <w:t>propert</w:t>
        </w:r>
      </w:ins>
      <w:ins w:id="1269" w:author="Microsoft Office User" w:date="2023-03-02T09:11:00Z">
        <w:r>
          <w:rPr>
            <w:rFonts w:ascii="Times New Roman" w:hAnsi="Times New Roman" w:cs="Times New Roman"/>
            <w:color w:val="000000" w:themeColor="text1"/>
          </w:rPr>
          <w:t>ies</w:t>
        </w:r>
      </w:ins>
      <w:ins w:id="1270" w:author="Bo Shen" w:date="2023-02-13T11:48:00Z">
        <w:del w:id="1271" w:author="Microsoft Office User" w:date="2023-03-02T09:11:00Z">
          <w:r w:rsidDel="00931742">
            <w:rPr>
              <w:rFonts w:ascii="Times New Roman" w:hAnsi="Times New Roman" w:cs="Times New Roman"/>
              <w:color w:val="000000" w:themeColor="text1"/>
            </w:rPr>
            <w:delText>y</w:delText>
          </w:r>
        </w:del>
        <w:r>
          <w:rPr>
            <w:rFonts w:ascii="Times New Roman" w:hAnsi="Times New Roman" w:cs="Times New Roman"/>
            <w:color w:val="000000" w:themeColor="text1"/>
          </w:rPr>
          <w:t xml:space="preserve"> of the system under disinhibition </w:t>
        </w:r>
      </w:ins>
      <w:ins w:id="1272" w:author="Bo Shen" w:date="2023-02-13T11:49:00Z">
        <w:r>
          <w:rPr>
            <w:rFonts w:ascii="Times New Roman" w:hAnsi="Times New Roman" w:cs="Times New Roman"/>
            <w:color w:val="000000" w:themeColor="text1"/>
          </w:rPr>
          <w:t xml:space="preserve">by conducting </w:t>
        </w:r>
      </w:ins>
      <w:del w:id="1273"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1274" w:author="Bo Shen" w:date="2023-02-13T11:44:00Z">
        <w:r>
          <w:rPr>
            <w:rFonts w:ascii="Times New Roman" w:hAnsi="Times New Roman" w:cs="Times New Roman"/>
            <w:color w:val="000000" w:themeColor="text1"/>
          </w:rPr>
          <w:t xml:space="preserve"> </w:t>
        </w:r>
      </w:ins>
      <w:del w:id="1275"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1276" w:author="Microsoft Office User" w:date="2023-03-03T09:58:00Z">
        <w:r>
          <w:rPr>
            <w:rFonts w:ascii="Times New Roman" w:hAnsi="Times New Roman" w:cs="Times New Roman"/>
            <w:color w:val="000000" w:themeColor="text1"/>
          </w:rPr>
          <w:t>e</w:t>
        </w:r>
      </w:ins>
      <w:del w:id="1277"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1278" w:author="Bo Shen" w:date="2023-02-13T11:49:00Z">
        <w:r>
          <w:rPr>
            <w:rFonts w:ascii="Times New Roman" w:hAnsi="Times New Roman" w:cs="Times New Roman"/>
            <w:color w:val="000000" w:themeColor="text1"/>
          </w:rPr>
          <w:t>.</w:t>
        </w:r>
        <w:r w:rsidRPr="004C2E98">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s shown in </w:t>
        </w:r>
      </w:ins>
      <w:del w:id="1279"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1280"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1281" w:author="Bo Shen" w:date="2023-02-13T11:50:00Z">
        <w:r w:rsidRPr="0060258A" w:rsidDel="004C2E98">
          <w:rPr>
            <w:rFonts w:ascii="Times New Roman" w:hAnsi="Times New Roman" w:cs="Times New Roman"/>
            <w:b/>
            <w:color w:val="000000" w:themeColor="text1"/>
          </w:rPr>
          <w:delText>B</w:delText>
        </w:r>
      </w:del>
      <w:ins w:id="1282" w:author="Bo Shen" w:date="2023-02-13T11:50:00Z">
        <w:r>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w:t>
      </w:r>
      <w:ins w:id="1283" w:author="Paul Glimcher" w:date="2023-03-08T11:32:00Z">
        <w:r w:rsidR="00AE14EE">
          <w:rPr>
            <w:rFonts w:ascii="Times New Roman" w:hAnsi="Times New Roman" w:cs="Times New Roman"/>
            <w:color w:val="000000" w:themeColor="text1"/>
          </w:rPr>
          <w:t xml:space="preserve">(value) </w:t>
        </w:r>
      </w:ins>
      <w:r w:rsidRPr="0060258A">
        <w:rPr>
          <w:rFonts w:ascii="Times New Roman" w:hAnsi="Times New Roman" w:cs="Times New Roman"/>
          <w:color w:val="000000" w:themeColor="text1"/>
        </w:rPr>
        <w:t xml:space="preserve">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ith the central point unstable and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1284" w:author="Bo Shen" w:date="2023-02-13T11:51:00Z">
        <w:r w:rsidRPr="0060258A" w:rsidDel="004C2E98">
          <w:rPr>
            <w:rFonts w:ascii="Times New Roman" w:hAnsi="Times New Roman" w:cs="Times New Roman"/>
            <w:color w:val="000000" w:themeColor="text1"/>
          </w:rPr>
          <w:delText xml:space="preserve">in </w:delText>
        </w:r>
      </w:del>
      <w:ins w:id="1285" w:author="Bo Shen" w:date="2023-02-13T11:51:00Z">
        <w:r>
          <w:rPr>
            <w:rFonts w:ascii="Times New Roman" w:hAnsi="Times New Roman" w:cs="Times New Roman"/>
            <w:color w:val="000000" w:themeColor="text1"/>
          </w:rPr>
          <w:t>with</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closer peripheral attractor (see example activity traces in blue and red thin lines) and implement WTA competition. Given moderately 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When inputs are extremely 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 under active disinhibition</w:t>
      </w:r>
      <w:r>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e observe categorical coding (green line), in contrast to </w:t>
      </w:r>
      <w:ins w:id="1286" w:author="Microsoft Office User" w:date="2023-03-07T11:30:00Z">
        <w:r>
          <w:rPr>
            <w:rFonts w:ascii="Times New Roman" w:hAnsi="Times New Roman" w:cs="Times New Roman"/>
            <w:color w:val="000000" w:themeColor="text1"/>
          </w:rPr>
          <w:t xml:space="preserve">under </w:t>
        </w:r>
      </w:ins>
      <w:r w:rsidRPr="0060258A">
        <w:rPr>
          <w:rFonts w:ascii="Times New Roman" w:hAnsi="Times New Roman" w:cs="Times New Roman"/>
          <w:color w:val="000000" w:themeColor="text1"/>
        </w:rPr>
        <w:t>inactive disinhibition</w:t>
      </w:r>
      <w:r>
        <w:rPr>
          <w:rFonts w:ascii="Times New Roman" w:hAnsi="Times New Roman" w:cs="Times New Roman"/>
          <w:color w:val="000000" w:themeColor="text1"/>
        </w:rPr>
        <w:t xml:space="preserve"> (</w:t>
      </w:r>
      <m:oMath>
        <m:r>
          <w:rPr>
            <w:rFonts w:ascii="Cambria Math" w:hAnsi="Cambria Math" w:cs="Times New Roman"/>
            <w:color w:val="000000" w:themeColor="text1"/>
          </w:rPr>
          <m:t>β=0</m:t>
        </m:r>
      </m:oMath>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1287" w:author="Bo Shen" w:date="2023-03-03T14:46:00Z">
        <w:r>
          <w:rPr>
            <w:rFonts w:ascii="Times New Roman" w:hAnsi="Times New Roman" w:cs="Times New Roman"/>
            <w:color w:val="000000" w:themeColor="text1"/>
          </w:rPr>
          <w:t xml:space="preserve"> (</w:t>
        </w:r>
      </w:ins>
      <w:ins w:id="1288" w:author="Microsoft Office User" w:date="2023-03-07T11:30:00Z">
        <w:r>
          <w:rPr>
            <w:rFonts w:ascii="Times New Roman" w:hAnsi="Times New Roman" w:cs="Times New Roman"/>
            <w:color w:val="000000" w:themeColor="text1"/>
          </w:rPr>
          <w:t>o</w:t>
        </w:r>
      </w:ins>
      <w:ins w:id="1289" w:author="Bo Shen" w:date="2023-03-03T14:46:00Z">
        <w:del w:id="1290" w:author="Microsoft Office User" w:date="2023-03-07T11:30:00Z">
          <w:r w:rsidDel="00641B09">
            <w:rPr>
              <w:rFonts w:ascii="Times New Roman" w:hAnsi="Times New Roman" w:cs="Times New Roman"/>
              <w:color w:val="000000" w:themeColor="text1"/>
            </w:rPr>
            <w:delText>O</w:delText>
          </w:r>
        </w:del>
        <w:r>
          <w:rPr>
            <w:rFonts w:ascii="Times New Roman" w:hAnsi="Times New Roman" w:cs="Times New Roman"/>
            <w:color w:val="000000" w:themeColor="text1"/>
          </w:rPr>
          <w:t xml:space="preserve">ther parameters used in simulations: </w:t>
        </w:r>
      </w:ins>
      <m:oMath>
        <m:r>
          <w:ins w:id="1291" w:author="Bo Shen" w:date="2023-03-03T14:46:00Z">
            <w:rPr>
              <w:rFonts w:ascii="Cambria Math" w:hAnsi="Cambria Math" w:cs="Times New Roman"/>
              <w:color w:val="000000" w:themeColor="text1"/>
            </w:rPr>
            <m:t>α=15</m:t>
          </w:ins>
        </m:r>
      </m:oMath>
      <w:ins w:id="1292" w:author="Bo Shen" w:date="2023-03-03T14:46:00Z">
        <w:r>
          <w:rPr>
            <w:rFonts w:ascii="Times New Roman" w:hAnsi="Times New Roman" w:cs="Times New Roman"/>
            <w:color w:val="000000" w:themeColor="text1"/>
          </w:rPr>
          <w:t xml:space="preserve">, </w:t>
        </w:r>
      </w:ins>
      <m:oMath>
        <m:sSub>
          <m:sSubPr>
            <m:ctrlPr>
              <w:ins w:id="1293" w:author="Bo Shen" w:date="2023-03-03T14:46:00Z">
                <w:rPr>
                  <w:rFonts w:ascii="Cambria Math" w:hAnsi="Cambria Math" w:cs="Times New Roman"/>
                  <w:i/>
                  <w:color w:val="000000" w:themeColor="text1"/>
                </w:rPr>
              </w:ins>
            </m:ctrlPr>
          </m:sSubPr>
          <m:e>
            <m:r>
              <w:ins w:id="1294" w:author="Bo Shen" w:date="2023-03-03T14:46:00Z">
                <w:rPr>
                  <w:rFonts w:ascii="Cambria Math" w:hAnsi="Cambria Math" w:cs="Times New Roman"/>
                  <w:color w:val="000000" w:themeColor="text1"/>
                </w:rPr>
                <m:t>B</m:t>
              </w:ins>
            </m:r>
          </m:e>
          <m:sub>
            <m:r>
              <w:ins w:id="1295" w:author="Bo Shen" w:date="2023-03-03T14:46:00Z">
                <w:rPr>
                  <w:rFonts w:ascii="Cambria Math" w:hAnsi="Cambria Math" w:cs="Times New Roman"/>
                  <w:color w:val="000000" w:themeColor="text1"/>
                </w:rPr>
                <m:t>R</m:t>
              </w:ins>
            </m:r>
          </m:sub>
        </m:sSub>
        <m:r>
          <w:ins w:id="1296" w:author="Bo Shen" w:date="2023-03-03T14:46:00Z">
            <w:rPr>
              <w:rFonts w:ascii="Cambria Math" w:hAnsi="Cambria Math" w:cs="Times New Roman"/>
              <w:color w:val="000000" w:themeColor="text1"/>
            </w:rPr>
            <m:t>=0</m:t>
          </w:ins>
        </m:r>
      </m:oMath>
      <w:ins w:id="1297" w:author="Bo Shen" w:date="2023-03-03T14:46:00Z">
        <w:r>
          <w:rPr>
            <w:rFonts w:ascii="Times New Roman" w:hAnsi="Times New Roman" w:cs="Times New Roman"/>
            <w:color w:val="000000" w:themeColor="text1"/>
          </w:rPr>
          <w:t xml:space="preserve">, </w:t>
        </w:r>
      </w:ins>
      <m:oMath>
        <m:sSub>
          <m:sSubPr>
            <m:ctrlPr>
              <w:ins w:id="1298" w:author="Bo Shen" w:date="2023-03-03T14:47:00Z">
                <w:rPr>
                  <w:rFonts w:ascii="Cambria Math" w:hAnsi="Cambria Math" w:cs="Times New Roman"/>
                  <w:i/>
                  <w:color w:val="000000" w:themeColor="text1"/>
                </w:rPr>
              </w:ins>
            </m:ctrlPr>
          </m:sSubPr>
          <m:e>
            <m:r>
              <w:ins w:id="1299" w:author="Bo Shen" w:date="2023-03-03T14:47:00Z">
                <w:rPr>
                  <w:rFonts w:ascii="Cambria Math" w:hAnsi="Cambria Math" w:cs="Times New Roman"/>
                  <w:color w:val="000000" w:themeColor="text1"/>
                </w:rPr>
                <m:t>B</m:t>
              </w:ins>
            </m:r>
          </m:e>
          <m:sub>
            <m:r>
              <w:ins w:id="1300" w:author="Bo Shen" w:date="2023-03-03T14:47:00Z">
                <w:rPr>
                  <w:rFonts w:ascii="Cambria Math" w:hAnsi="Cambria Math" w:cs="Times New Roman"/>
                  <w:color w:val="000000" w:themeColor="text1"/>
                </w:rPr>
                <m:t>G</m:t>
              </w:ins>
            </m:r>
          </m:sub>
        </m:sSub>
        <m:r>
          <w:ins w:id="1301" w:author="Bo Shen" w:date="2023-03-03T14:47:00Z">
            <w:rPr>
              <w:rFonts w:ascii="Cambria Math" w:hAnsi="Cambria Math" w:cs="Times New Roman"/>
              <w:color w:val="000000" w:themeColor="text1"/>
            </w:rPr>
            <m:t>=0</m:t>
          </w:ins>
        </m:r>
      </m:oMath>
      <w:ins w:id="1302" w:author="Bo Shen" w:date="2023-03-03T14:47:00Z">
        <w:r>
          <w:rPr>
            <w:rFonts w:ascii="Times New Roman" w:hAnsi="Times New Roman" w:cs="Times New Roman"/>
            <w:color w:val="000000" w:themeColor="text1"/>
          </w:rPr>
          <w:t xml:space="preserve">, </w:t>
        </w:r>
      </w:ins>
      <m:oMath>
        <m:sSub>
          <m:sSubPr>
            <m:ctrlPr>
              <w:ins w:id="1303" w:author="Bo Shen" w:date="2023-03-03T14:47:00Z">
                <w:rPr>
                  <w:rFonts w:ascii="Cambria Math" w:hAnsi="Cambria Math" w:cs="Times New Roman"/>
                  <w:i/>
                  <w:color w:val="000000" w:themeColor="text1"/>
                </w:rPr>
              </w:ins>
            </m:ctrlPr>
          </m:sSubPr>
          <m:e>
            <m:r>
              <w:ins w:id="1304" w:author="Bo Shen" w:date="2023-03-03T14:47:00Z">
                <w:rPr>
                  <w:rFonts w:ascii="Cambria Math" w:hAnsi="Cambria Math" w:cs="Times New Roman"/>
                  <w:color w:val="000000" w:themeColor="text1"/>
                </w:rPr>
                <m:t>V</m:t>
              </w:ins>
            </m:r>
          </m:e>
          <m:sub>
            <m:r>
              <w:ins w:id="1305" w:author="Bo Shen" w:date="2023-03-03T14:47:00Z">
                <w:rPr>
                  <w:rFonts w:ascii="Cambria Math" w:hAnsi="Cambria Math" w:cs="Times New Roman"/>
                  <w:color w:val="000000" w:themeColor="text1"/>
                </w:rPr>
                <m:t>1</m:t>
              </w:ins>
            </m:r>
          </m:sub>
        </m:sSub>
        <m:r>
          <w:ins w:id="1306" w:author="Bo Shen" w:date="2023-03-03T14:47:00Z">
            <w:rPr>
              <w:rFonts w:ascii="Cambria Math" w:hAnsi="Cambria Math" w:cs="Times New Roman"/>
              <w:color w:val="000000" w:themeColor="text1"/>
            </w:rPr>
            <m:t>=250</m:t>
          </w:ins>
        </m:r>
        <m:d>
          <m:dPr>
            <m:ctrlPr>
              <w:ins w:id="1307" w:author="Bo Shen" w:date="2023-03-03T14:47:00Z">
                <w:rPr>
                  <w:rFonts w:ascii="Cambria Math" w:hAnsi="Cambria Math" w:cs="Times New Roman"/>
                  <w:i/>
                  <w:color w:val="000000" w:themeColor="text1"/>
                </w:rPr>
              </w:ins>
            </m:ctrlPr>
          </m:dPr>
          <m:e>
            <m:r>
              <w:ins w:id="1308" w:author="Bo Shen" w:date="2023-03-03T14:47:00Z">
                <w:rPr>
                  <w:rFonts w:ascii="Cambria Math" w:hAnsi="Cambria Math" w:cs="Times New Roman"/>
                  <w:color w:val="000000" w:themeColor="text1"/>
                </w:rPr>
                <m:t>1+</m:t>
              </w:ins>
            </m:r>
            <m:sSup>
              <m:sSupPr>
                <m:ctrlPr>
                  <w:ins w:id="1309" w:author="Bo Shen" w:date="2023-03-03T14:47:00Z">
                    <w:rPr>
                      <w:rFonts w:ascii="Cambria Math" w:hAnsi="Cambria Math" w:cs="Times New Roman"/>
                      <w:i/>
                      <w:color w:val="000000" w:themeColor="text1"/>
                    </w:rPr>
                  </w:ins>
                </m:ctrlPr>
              </m:sSupPr>
              <m:e>
                <m:r>
                  <w:ins w:id="1310" w:author="Bo Shen" w:date="2023-03-03T14:47:00Z">
                    <w:rPr>
                      <w:rFonts w:ascii="Cambria Math" w:hAnsi="Cambria Math" w:cs="Times New Roman"/>
                      <w:color w:val="000000" w:themeColor="text1"/>
                    </w:rPr>
                    <m:t>c</m:t>
                  </w:ins>
                </m:r>
              </m:e>
              <m:sup>
                <m:r>
                  <w:ins w:id="1311" w:author="Bo Shen" w:date="2023-03-03T14:47:00Z">
                    <w:rPr>
                      <w:rFonts w:ascii="Cambria Math" w:hAnsi="Cambria Math" w:cs="Times New Roman"/>
                      <w:color w:val="000000" w:themeColor="text1"/>
                    </w:rPr>
                    <m:t>'</m:t>
                  </w:ins>
                </m:r>
              </m:sup>
            </m:sSup>
          </m:e>
        </m:d>
      </m:oMath>
      <w:ins w:id="1312" w:author="Bo Shen" w:date="2023-03-03T14:47:00Z">
        <w:r>
          <w:rPr>
            <w:rFonts w:ascii="Times New Roman" w:hAnsi="Times New Roman" w:cs="Times New Roman"/>
            <w:color w:val="000000" w:themeColor="text1"/>
          </w:rPr>
          <w:t xml:space="preserve">, </w:t>
        </w:r>
      </w:ins>
      <m:oMath>
        <m:sSub>
          <m:sSubPr>
            <m:ctrlPr>
              <w:ins w:id="1313" w:author="Bo Shen" w:date="2023-03-03T14:47:00Z">
                <w:rPr>
                  <w:rFonts w:ascii="Cambria Math" w:hAnsi="Cambria Math" w:cs="Times New Roman"/>
                  <w:i/>
                  <w:color w:val="000000" w:themeColor="text1"/>
                </w:rPr>
              </w:ins>
            </m:ctrlPr>
          </m:sSubPr>
          <m:e>
            <m:r>
              <w:ins w:id="1314" w:author="Bo Shen" w:date="2023-03-03T14:47:00Z">
                <w:rPr>
                  <w:rFonts w:ascii="Cambria Math" w:hAnsi="Cambria Math" w:cs="Times New Roman"/>
                  <w:color w:val="000000" w:themeColor="text1"/>
                </w:rPr>
                <m:t>V</m:t>
              </w:ins>
            </m:r>
          </m:e>
          <m:sub>
            <m:r>
              <w:ins w:id="1315" w:author="Bo Shen" w:date="2023-03-03T14:48:00Z">
                <w:rPr>
                  <w:rFonts w:ascii="Cambria Math" w:hAnsi="Cambria Math" w:cs="Times New Roman"/>
                  <w:color w:val="000000" w:themeColor="text1"/>
                </w:rPr>
                <m:t>2</m:t>
              </w:ins>
            </m:r>
          </m:sub>
        </m:sSub>
        <m:r>
          <w:ins w:id="1316" w:author="Bo Shen" w:date="2023-03-03T14:47:00Z">
            <w:rPr>
              <w:rFonts w:ascii="Cambria Math" w:hAnsi="Cambria Math" w:cs="Times New Roman"/>
              <w:color w:val="000000" w:themeColor="text1"/>
            </w:rPr>
            <m:t>=250</m:t>
          </w:ins>
        </m:r>
        <m:d>
          <m:dPr>
            <m:ctrlPr>
              <w:ins w:id="1317" w:author="Bo Shen" w:date="2023-03-03T14:47:00Z">
                <w:rPr>
                  <w:rFonts w:ascii="Cambria Math" w:hAnsi="Cambria Math" w:cs="Times New Roman"/>
                  <w:i/>
                  <w:color w:val="000000" w:themeColor="text1"/>
                </w:rPr>
              </w:ins>
            </m:ctrlPr>
          </m:dPr>
          <m:e>
            <m:r>
              <w:ins w:id="1318" w:author="Bo Shen" w:date="2023-03-03T14:47:00Z">
                <w:rPr>
                  <w:rFonts w:ascii="Cambria Math" w:hAnsi="Cambria Math" w:cs="Times New Roman"/>
                  <w:color w:val="000000" w:themeColor="text1"/>
                </w:rPr>
                <m:t>1</m:t>
              </w:ins>
            </m:r>
            <m:r>
              <w:ins w:id="1319" w:author="Bo Shen" w:date="2023-03-03T14:48:00Z">
                <w:rPr>
                  <w:rFonts w:ascii="Cambria Math" w:hAnsi="Cambria Math" w:cs="Times New Roman"/>
                  <w:color w:val="000000" w:themeColor="text1"/>
                </w:rPr>
                <m:t>-</m:t>
              </w:ins>
            </m:r>
            <m:sSup>
              <m:sSupPr>
                <m:ctrlPr>
                  <w:ins w:id="1320" w:author="Bo Shen" w:date="2023-03-03T14:47:00Z">
                    <w:rPr>
                      <w:rFonts w:ascii="Cambria Math" w:hAnsi="Cambria Math" w:cs="Times New Roman"/>
                      <w:i/>
                      <w:color w:val="000000" w:themeColor="text1"/>
                    </w:rPr>
                  </w:ins>
                </m:ctrlPr>
              </m:sSupPr>
              <m:e>
                <m:r>
                  <w:ins w:id="1321" w:author="Bo Shen" w:date="2023-03-03T14:47:00Z">
                    <w:rPr>
                      <w:rFonts w:ascii="Cambria Math" w:hAnsi="Cambria Math" w:cs="Times New Roman"/>
                      <w:color w:val="000000" w:themeColor="text1"/>
                    </w:rPr>
                    <m:t>c</m:t>
                  </w:ins>
                </m:r>
              </m:e>
              <m:sup>
                <m:r>
                  <w:ins w:id="1322" w:author="Bo Shen" w:date="2023-03-03T14:47:00Z">
                    <w:rPr>
                      <w:rFonts w:ascii="Cambria Math" w:hAnsi="Cambria Math" w:cs="Times New Roman"/>
                      <w:color w:val="000000" w:themeColor="text1"/>
                    </w:rPr>
                    <m:t>'</m:t>
                  </w:ins>
                </m:r>
              </m:sup>
            </m:sSup>
          </m:e>
        </m:d>
      </m:oMath>
      <w:ins w:id="1323" w:author="Bo Shen" w:date="2023-03-03T14:48:00Z">
        <w:r>
          <w:rPr>
            <w:rFonts w:ascii="Times New Roman" w:hAnsi="Times New Roman" w:cs="Times New Roman"/>
            <w:color w:val="000000" w:themeColor="text1"/>
          </w:rPr>
          <w:t xml:space="preserve">, </w:t>
        </w:r>
      </w:ins>
      <w:ins w:id="1324" w:author="Bo Shen" w:date="2023-03-03T14:49:00Z">
        <w:r>
          <w:rPr>
            <w:rFonts w:ascii="Times New Roman" w:hAnsi="Times New Roman" w:cs="Times New Roman"/>
            <w:color w:val="000000" w:themeColor="text1"/>
          </w:rPr>
          <w:t xml:space="preserve">and </w:t>
        </w:r>
      </w:ins>
      <m:oMath>
        <m:sSub>
          <m:sSubPr>
            <m:ctrlPr>
              <w:ins w:id="1325" w:author="Bo Shen" w:date="2023-03-03T14:49:00Z">
                <w:rPr>
                  <w:rFonts w:ascii="Cambria Math" w:hAnsi="Cambria Math" w:cs="Times New Roman"/>
                  <w:i/>
                  <w:color w:val="000000" w:themeColor="text1"/>
                </w:rPr>
              </w:ins>
            </m:ctrlPr>
          </m:sSubPr>
          <m:e>
            <m:r>
              <w:ins w:id="1326" w:author="Bo Shen" w:date="2023-03-03T14:49:00Z">
                <w:rPr>
                  <w:rFonts w:ascii="Cambria Math" w:hAnsi="Cambria Math" w:cs="Times New Roman"/>
                  <w:color w:val="000000" w:themeColor="text1"/>
                </w:rPr>
                <m:t>ω</m:t>
              </w:ins>
            </m:r>
          </m:e>
          <m:sub>
            <m:r>
              <w:ins w:id="1327" w:author="Bo Shen" w:date="2023-03-03T14:49:00Z">
                <w:rPr>
                  <w:rFonts w:ascii="Cambria Math" w:hAnsi="Cambria Math" w:cs="Times New Roman"/>
                  <w:color w:val="000000" w:themeColor="text1"/>
                </w:rPr>
                <m:t>ij</m:t>
              </w:ins>
            </m:r>
          </m:sub>
        </m:sSub>
        <m:r>
          <w:ins w:id="1328" w:author="Bo Shen" w:date="2023-03-03T14:49:00Z">
            <w:rPr>
              <w:rFonts w:ascii="Cambria Math" w:hAnsi="Cambria Math" w:cs="Times New Roman"/>
              <w:color w:val="000000" w:themeColor="text1"/>
            </w:rPr>
            <m:t>=1</m:t>
          </w:ins>
        </m:r>
      </m:oMath>
      <w:ins w:id="1329" w:author="Bo Shen" w:date="2023-03-03T14:46:00Z">
        <w:r>
          <w:rPr>
            <w:rFonts w:ascii="Times New Roman" w:hAnsi="Times New Roman" w:cs="Times New Roman"/>
            <w:color w:val="000000" w:themeColor="text1"/>
          </w:rPr>
          <w:t>)</w:t>
        </w:r>
      </w:ins>
      <w:r w:rsidRPr="0060258A">
        <w:rPr>
          <w:rFonts w:ascii="Times New Roman" w:hAnsi="Times New Roman" w:cs="Times New Roman"/>
          <w:color w:val="000000" w:themeColor="text1"/>
        </w:rPr>
        <w:t>.</w:t>
      </w:r>
    </w:p>
    <w:p w14:paraId="63FD29C5" w14:textId="77777777" w:rsidR="003F037C" w:rsidRPr="0060258A" w:rsidRDefault="003F037C" w:rsidP="00100AD2">
      <w:pPr>
        <w:spacing w:line="480" w:lineRule="auto"/>
        <w:jc w:val="both"/>
        <w:rPr>
          <w:rFonts w:ascii="Times New Roman" w:hAnsi="Times New Roman" w:cs="Times New Roman"/>
          <w:color w:val="000000" w:themeColor="text1"/>
        </w:rPr>
      </w:pPr>
    </w:p>
    <w:p w14:paraId="0238617B" w14:textId="310503E5" w:rsidR="003F037C" w:rsidRDefault="003F037C" w:rsidP="00B26F88">
      <w:pPr>
        <w:spacing w:line="480" w:lineRule="auto"/>
        <w:jc w:val="both"/>
        <w:rPr>
          <w:ins w:id="1330"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w:t>
      </w:r>
      <w:r w:rsidRPr="0060258A">
        <w:rPr>
          <w:rFonts w:ascii="Times New Roman" w:hAnsi="Times New Roman" w:cs="Times New Roman"/>
          <w:color w:val="000000" w:themeColor="text1"/>
        </w:rPr>
        <w:t>mathematical proof). Decisions with equivalent inputs are a critical test of WTA behavior, since WTA systems should select an option (stochastically) even in these symmetric scenarios</w:t>
      </w:r>
      <w:ins w:id="1331" w:author="Bo Shen" w:date="2023-02-03T16:54: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nPU1dJE9","properties":{"formattedCitation":"(Furman &amp; Wang, 2008; Lo &amp; Wang, 2006; X.-J. Wang, 2002; Wong &amp; Wang, 2006)","plainCitation":"(Furman &amp; Wang, 2008; Lo &amp; Wang, 2006;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rman &amp; Wang, 2008; Lo &amp; Wang, 2006;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attractors (see </w:t>
      </w:r>
      <w:r w:rsidRPr="00F53247">
        <w:rPr>
          <w:rFonts w:ascii="Times New Roman" w:hAnsi="Times New Roman" w:cs="Times New Roman"/>
          <w:b/>
          <w:color w:val="000000" w:themeColor="text1"/>
        </w:rPr>
        <w:t>Figure 5-figure supplement 1</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0A71DE">
        <w:rPr>
          <w:rFonts w:ascii="Times New Roman" w:hAnsi="Times New Roman" w:cs="Times New Roman"/>
          <w:b/>
          <w:color w:val="000000" w:themeColor="text1"/>
        </w:rPr>
        <w:t>Methods</w:t>
      </w:r>
      <w:r>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a full description of regime parcellation). </w:t>
      </w:r>
      <w:ins w:id="1332" w:author="Bo Shen" w:date="2023-03-11T14:26:00Z">
        <w:r w:rsidR="00E366EE">
          <w:rPr>
            <w:rFonts w:ascii="Times New Roman" w:hAnsi="Times New Roman" w:cs="Times New Roman"/>
            <w:color w:val="000000" w:themeColor="text1"/>
          </w:rPr>
          <w:t>T</w:t>
        </w:r>
      </w:ins>
      <w:ins w:id="1333" w:author="Bo Shen" w:date="2023-03-11T14:25:00Z">
        <w:r w:rsidR="00E366EE">
          <w:rPr>
            <w:rFonts w:ascii="Times New Roman" w:hAnsi="Times New Roman" w:cs="Times New Roman"/>
            <w:color w:val="000000" w:themeColor="text1"/>
          </w:rPr>
          <w:t xml:space="preserve">he </w:t>
        </w:r>
      </w:ins>
      <m:oMath>
        <m:r>
          <w:ins w:id="1334" w:author="Bo Shen" w:date="2023-03-11T14:29:00Z">
            <w:rPr>
              <w:rFonts w:ascii="Cambria Math" w:hAnsi="Cambria Math" w:cs="Times New Roman"/>
              <w:color w:val="000000" w:themeColor="text1"/>
            </w:rPr>
            <m:t>β</m:t>
          </w:ins>
        </m:r>
      </m:oMath>
      <w:ins w:id="1335" w:author="Bo Shen" w:date="2023-03-11T14:29:00Z">
        <w:r w:rsidR="00E366EE">
          <w:rPr>
            <w:rFonts w:ascii="Times New Roman" w:hAnsi="Times New Roman" w:cs="Times New Roman"/>
            <w:color w:val="000000" w:themeColor="text1"/>
          </w:rPr>
          <w:t xml:space="preserve"> value in the WTA regime is always larger than zero </w:t>
        </w:r>
      </w:ins>
      <w:ins w:id="1336" w:author="Bo Shen" w:date="2023-03-11T14:31:00Z">
        <w:r w:rsidR="00E366EE">
          <w:rPr>
            <w:rFonts w:ascii="Times New Roman" w:hAnsi="Times New Roman" w:cs="Times New Roman"/>
            <w:color w:val="000000" w:themeColor="text1"/>
          </w:rPr>
          <w:t>even when it</w:t>
        </w:r>
      </w:ins>
      <w:ins w:id="1337" w:author="Bo Shen" w:date="2023-03-11T14:30:00Z">
        <w:r w:rsidR="00E366EE" w:rsidRPr="0060258A">
          <w:rPr>
            <w:rFonts w:ascii="Times New Roman" w:hAnsi="Times New Roman" w:cs="Times New Roman"/>
            <w:color w:val="000000" w:themeColor="text1"/>
          </w:rPr>
          <w:t xml:space="preserve"> asymptotically approaches zero when recurrent excitation is extremely strong</w:t>
        </w:r>
      </w:ins>
      <w:ins w:id="1338" w:author="Bo Shen" w:date="2023-03-11T14:31:00Z">
        <w:r w:rsidR="00E366EE">
          <w:rPr>
            <w:rFonts w:ascii="Times New Roman" w:hAnsi="Times New Roman" w:cs="Times New Roman"/>
            <w:color w:val="000000" w:themeColor="text1"/>
          </w:rPr>
          <w:t xml:space="preserve">, </w:t>
        </w:r>
      </w:ins>
      <w:ins w:id="1339" w:author="Bo Shen" w:date="2023-03-11T14:26:00Z">
        <w:r w:rsidR="00E366EE">
          <w:rPr>
            <w:rFonts w:ascii="Times New Roman" w:hAnsi="Times New Roman" w:cs="Times New Roman"/>
            <w:color w:val="000000" w:themeColor="text1"/>
          </w:rPr>
          <w:t>suggest</w:t>
        </w:r>
      </w:ins>
      <w:ins w:id="1340" w:author="Bo Shen" w:date="2023-03-11T14:31:00Z">
        <w:r w:rsidR="00E366EE">
          <w:rPr>
            <w:rFonts w:ascii="Times New Roman" w:hAnsi="Times New Roman" w:cs="Times New Roman"/>
            <w:color w:val="000000" w:themeColor="text1"/>
          </w:rPr>
          <w:t>ing</w:t>
        </w:r>
      </w:ins>
      <w:ins w:id="1341" w:author="Bo Shen" w:date="2023-03-11T14:26:00Z">
        <w:r w:rsidR="00E366EE">
          <w:rPr>
            <w:rFonts w:ascii="Times New Roman" w:hAnsi="Times New Roman" w:cs="Times New Roman"/>
            <w:color w:val="000000" w:themeColor="text1"/>
          </w:rPr>
          <w:t xml:space="preserve"> that </w:t>
        </w:r>
        <w:r w:rsidR="00E366EE" w:rsidRPr="0060258A">
          <w:rPr>
            <w:rFonts w:ascii="Times New Roman" w:hAnsi="Times New Roman" w:cs="Times New Roman"/>
            <w:color w:val="000000" w:themeColor="text1"/>
          </w:rPr>
          <w:t>disinhibition is always required to generate WTA choice</w:t>
        </w:r>
      </w:ins>
      <w:ins w:id="1342" w:author="Bo Shen" w:date="2023-03-11T14:32:00Z">
        <w:r w:rsidR="00E366EE">
          <w:rPr>
            <w:rFonts w:ascii="Times New Roman" w:hAnsi="Times New Roman" w:cs="Times New Roman"/>
            <w:color w:val="000000" w:themeColor="text1"/>
          </w:rPr>
          <w:t>s</w:t>
        </w:r>
      </w:ins>
      <w:commentRangeStart w:id="1343"/>
      <w:del w:id="1344" w:author="Bo Shen" w:date="2023-03-11T14:26:00Z">
        <w:r w:rsidRPr="0060258A" w:rsidDel="00E366EE">
          <w:rPr>
            <w:rFonts w:ascii="Times New Roman" w:hAnsi="Times New Roman" w:cs="Times New Roman"/>
            <w:color w:val="000000" w:themeColor="text1"/>
          </w:rPr>
          <w:delText xml:space="preserve">While </w:delText>
        </w:r>
      </w:del>
      <w:del w:id="1345" w:author="Bo Shen" w:date="2023-03-11T14:30:00Z">
        <w:r w:rsidRPr="0060258A" w:rsidDel="00E366EE">
          <w:rPr>
            <w:rFonts w:ascii="Times New Roman" w:hAnsi="Times New Roman" w:cs="Times New Roman"/>
            <w:color w:val="000000" w:themeColor="text1"/>
          </w:rPr>
          <w:delText>the WTA regime asymptotically approaches zero disinhibition when recurrent excitation is extremely strong</w:delText>
        </w:r>
      </w:del>
      <w:del w:id="1346" w:author="Bo Shen" w:date="2023-03-11T14:32:00Z">
        <w:r w:rsidRPr="0060258A" w:rsidDel="00E366EE">
          <w:rPr>
            <w:rFonts w:ascii="Times New Roman" w:hAnsi="Times New Roman" w:cs="Times New Roman"/>
            <w:color w:val="000000" w:themeColor="text1"/>
          </w:rPr>
          <w:delText>, local</w:delText>
        </w:r>
      </w:del>
      <w:del w:id="1347" w:author="Bo Shen" w:date="2023-03-11T14:26:00Z">
        <w:r w:rsidRPr="0060258A" w:rsidDel="00E366EE">
          <w:rPr>
            <w:rFonts w:ascii="Times New Roman" w:hAnsi="Times New Roman" w:cs="Times New Roman"/>
            <w:color w:val="000000" w:themeColor="text1"/>
          </w:rPr>
          <w:delText xml:space="preserve"> disinhibition is always required to generate WTA choice</w:delText>
        </w:r>
      </w:del>
      <w:r w:rsidRPr="0060258A">
        <w:rPr>
          <w:rFonts w:ascii="Times New Roman" w:hAnsi="Times New Roman" w:cs="Times New Roman"/>
          <w:color w:val="000000" w:themeColor="text1"/>
        </w:rPr>
        <w:t xml:space="preserve">. </w:t>
      </w:r>
      <w:commentRangeEnd w:id="1343"/>
      <w:r w:rsidR="00F60914">
        <w:rPr>
          <w:rStyle w:val="CommentReference"/>
        </w:rPr>
        <w:commentReference w:id="1343"/>
      </w:r>
      <w:r w:rsidRPr="0060258A">
        <w:rPr>
          <w:rFonts w:ascii="Times New Roman" w:hAnsi="Times New Roman" w:cs="Times New Roman"/>
          <w:color w:val="000000" w:themeColor="text1"/>
        </w:rPr>
        <w:t xml:space="preserve">Models with a wide range of recurrent excitation can </w:t>
      </w:r>
      <w:del w:id="1348" w:author="Paul Glimcher" w:date="2023-03-10T12:10:00Z">
        <w:r w:rsidRPr="0060258A" w:rsidDel="00F60914">
          <w:rPr>
            <w:rFonts w:ascii="Times New Roman" w:hAnsi="Times New Roman" w:cs="Times New Roman"/>
            <w:color w:val="000000" w:themeColor="text1"/>
          </w:rPr>
          <w:delText xml:space="preserve">transit </w:delText>
        </w:r>
      </w:del>
      <w:ins w:id="1349" w:author="Paul Glimcher" w:date="2023-03-10T12:10:00Z">
        <w:r w:rsidR="00F60914">
          <w:rPr>
            <w:rFonts w:ascii="Times New Roman" w:hAnsi="Times New Roman" w:cs="Times New Roman"/>
            <w:color w:val="000000" w:themeColor="text1"/>
          </w:rPr>
          <w:t>shift</w:t>
        </w:r>
        <w:r w:rsidR="00F60914"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from value representation to WTA choice with an increase in local disinhibition strength (for example, 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w:t>
      </w:r>
      <w:ins w:id="1350" w:author="Paul Glimcher" w:date="2023-03-10T12:10:00Z">
        <w:r w:rsidR="00F60914">
          <w:rPr>
            <w:rFonts w:ascii="Times New Roman" w:hAnsi="Times New Roman" w:cs="Times New Roman"/>
            <w:color w:val="000000" w:themeColor="text1"/>
          </w:rPr>
          <w:t xml:space="preserve"> or </w:t>
        </w:r>
      </w:ins>
      <w:ins w:id="1351" w:author="Paul Glimcher" w:date="2023-03-10T12:11:00Z">
        <w:r w:rsidR="00F60914">
          <w:rPr>
            <w:rFonts w:ascii="Times New Roman" w:hAnsi="Times New Roman" w:cs="Times New Roman"/>
            <w:color w:val="000000" w:themeColor="text1"/>
          </w:rPr>
          <w:t>under more limited conditions with an increase in recurrent activation</w:t>
        </w:r>
      </w:ins>
      <w:r w:rsidRPr="0060258A">
        <w:rPr>
          <w:rFonts w:ascii="Times New Roman" w:hAnsi="Times New Roman" w:cs="Times New Roman"/>
          <w:color w:val="000000" w:themeColor="text1"/>
        </w:rPr>
        <w:t xml:space="preserve">. These findings emphasize the </w:t>
      </w:r>
      <w:del w:id="1352" w:author="Paul Glimcher" w:date="2023-03-10T12:12:00Z">
        <w:r w:rsidRPr="0060258A" w:rsidDel="00F60914">
          <w:rPr>
            <w:rFonts w:ascii="Times New Roman" w:hAnsi="Times New Roman" w:cs="Times New Roman"/>
            <w:color w:val="000000" w:themeColor="text1"/>
          </w:rPr>
          <w:delText xml:space="preserve">importance </w:delText>
        </w:r>
      </w:del>
      <w:ins w:id="1353" w:author="Paul Glimcher" w:date="2023-03-10T12:12:00Z">
        <w:r w:rsidR="00F60914">
          <w:rPr>
            <w:rFonts w:ascii="Times New Roman" w:hAnsi="Times New Roman" w:cs="Times New Roman"/>
            <w:color w:val="000000" w:themeColor="text1"/>
          </w:rPr>
          <w:t>impact</w:t>
        </w:r>
        <w:r w:rsidR="00F60914"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of </w:t>
      </w:r>
      <w:ins w:id="1354" w:author="Paul Glimcher" w:date="2023-03-10T12:12:00Z">
        <w:r w:rsidR="00F60914">
          <w:rPr>
            <w:rFonts w:ascii="Times New Roman" w:hAnsi="Times New Roman" w:cs="Times New Roman"/>
            <w:color w:val="000000" w:themeColor="text1"/>
          </w:rPr>
          <w:t xml:space="preserve">changes in </w:t>
        </w:r>
      </w:ins>
      <w:r w:rsidRPr="0060258A">
        <w:rPr>
          <w:rFonts w:ascii="Times New Roman" w:hAnsi="Times New Roman" w:cs="Times New Roman"/>
          <w:color w:val="000000" w:themeColor="text1"/>
        </w:rPr>
        <w:t>local disinhibition to WTA choice, and highlight a particular role for a dynamic gating signal in controlling the transition from value coding to option selection.</w:t>
      </w:r>
    </w:p>
    <w:p w14:paraId="48006946" w14:textId="77777777" w:rsidR="003F037C" w:rsidRDefault="003F037C">
      <w:pPr>
        <w:spacing w:line="480" w:lineRule="auto"/>
        <w:jc w:val="center"/>
        <w:rPr>
          <w:ins w:id="1355" w:author="Bo Shen" w:date="2023-03-06T11:09:00Z"/>
          <w:rFonts w:ascii="Times New Roman" w:hAnsi="Times New Roman" w:cs="Times New Roman"/>
          <w:color w:val="000000" w:themeColor="text1"/>
        </w:rPr>
      </w:pPr>
    </w:p>
    <w:p w14:paraId="52D3881C" w14:textId="77777777" w:rsidR="003F037C" w:rsidRDefault="003F037C">
      <w:pPr>
        <w:spacing w:line="480" w:lineRule="auto"/>
        <w:jc w:val="center"/>
        <w:rPr>
          <w:ins w:id="1356" w:author="Bo Shen" w:date="2023-03-01T09:39:00Z"/>
          <w:rFonts w:ascii="Times New Roman" w:hAnsi="Times New Roman" w:cs="Times New Roman"/>
          <w:color w:val="000000" w:themeColor="text1"/>
        </w:rPr>
        <w:pPrChange w:id="1357" w:author="Bo Shen" w:date="2023-03-01T09:40:00Z">
          <w:pPr>
            <w:spacing w:line="480" w:lineRule="auto"/>
            <w:jc w:val="both"/>
          </w:pPr>
        </w:pPrChange>
      </w:pPr>
      <w:ins w:id="1358"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1819774F" w14:textId="77777777" w:rsidR="003F037C" w:rsidRDefault="003F037C">
      <w:pPr>
        <w:spacing w:line="480" w:lineRule="auto"/>
        <w:jc w:val="center"/>
        <w:rPr>
          <w:ins w:id="1359" w:author="Bo Shen" w:date="2023-03-01T09:40:00Z"/>
          <w:rFonts w:ascii="Times New Roman" w:hAnsi="Times New Roman" w:cs="Times New Roman"/>
          <w:color w:val="000000" w:themeColor="text1"/>
        </w:rPr>
        <w:pPrChange w:id="1360" w:author="Bo Shen" w:date="2023-03-01T09:40:00Z">
          <w:pPr>
            <w:spacing w:line="480" w:lineRule="auto"/>
          </w:pPr>
        </w:pPrChange>
      </w:pPr>
      <w:ins w:id="1361" w:author="Bo Shen" w:date="2023-03-01T09:39:00Z">
        <w:r>
          <w:rPr>
            <w:rFonts w:ascii="Times New Roman" w:hAnsi="Times New Roman" w:cs="Times New Roman"/>
            <w:color w:val="000000" w:themeColor="text1"/>
          </w:rPr>
          <w:lastRenderedPageBreak/>
          <w:t xml:space="preserve">[Insert </w:t>
        </w:r>
        <w:r w:rsidRPr="00D8249A">
          <w:rPr>
            <w:rFonts w:ascii="Times New Roman" w:hAnsi="Times New Roman" w:cs="Times New Roman"/>
            <w:b/>
            <w:bCs/>
            <w:color w:val="000000" w:themeColor="text1"/>
          </w:rPr>
          <w:t xml:space="preserve">Figure 5-figure supplement </w:t>
        </w:r>
      </w:ins>
      <w:ins w:id="1362"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2402E313" w14:textId="77777777" w:rsidR="003F037C" w:rsidRDefault="003F037C" w:rsidP="00586E63">
      <w:pPr>
        <w:spacing w:line="480" w:lineRule="auto"/>
        <w:rPr>
          <w:ins w:id="1363" w:author="Bo Shen" w:date="2023-03-01T09:40:00Z"/>
          <w:rFonts w:ascii="Times New Roman" w:hAnsi="Times New Roman" w:cs="Times New Roman"/>
          <w:color w:val="000000" w:themeColor="text1"/>
        </w:rPr>
      </w:pPr>
    </w:p>
    <w:p w14:paraId="1DCE0D6C" w14:textId="77777777" w:rsidR="003F037C" w:rsidRDefault="003F037C" w:rsidP="00586E63">
      <w:pPr>
        <w:spacing w:line="480" w:lineRule="auto"/>
        <w:rPr>
          <w:ins w:id="1364" w:author="Bo Shen" w:date="2023-03-01T09:40:00Z"/>
          <w:rFonts w:ascii="Times New Roman" w:hAnsi="Times New Roman" w:cs="Times New Roman"/>
          <w:color w:val="000000" w:themeColor="text1"/>
        </w:rPr>
      </w:pPr>
    </w:p>
    <w:p w14:paraId="04E5A096" w14:textId="77777777" w:rsidR="003F037C" w:rsidRPr="0060258A" w:rsidRDefault="003F037C">
      <w:pPr>
        <w:pStyle w:val="Heading4"/>
        <w:pPrChange w:id="1365" w:author="Bo Shen" w:date="2023-03-11T13:53:00Z">
          <w:pPr>
            <w:spacing w:line="480" w:lineRule="auto"/>
            <w:jc w:val="both"/>
          </w:pPr>
        </w:pPrChange>
      </w:pPr>
      <w:del w:id="1366" w:author="Bo Shen" w:date="2023-03-06T11:15:00Z">
        <w:r w:rsidRPr="0060258A" w:rsidDel="00A651BE">
          <w:br w:type="page"/>
        </w:r>
      </w:del>
      <w:r w:rsidRPr="0060258A">
        <w:t>The LDDM captures empirical choice behavior and neural activity</w:t>
      </w:r>
    </w:p>
    <w:p w14:paraId="784E3E61" w14:textId="77777777" w:rsidR="003F037C" w:rsidRPr="0060258A" w:rsidRDefault="003F037C" w:rsidP="00886C3F">
      <w:pPr>
        <w:spacing w:line="480" w:lineRule="auto"/>
        <w:jc w:val="both"/>
        <w:rPr>
          <w:rFonts w:ascii="Times New Roman" w:hAnsi="Times New Roman" w:cs="Times New Roman"/>
          <w:i/>
          <w:color w:val="000000" w:themeColor="text1"/>
        </w:rPr>
      </w:pPr>
    </w:p>
    <w:p w14:paraId="6CBC0FAA" w14:textId="4A63D0AF" w:rsidR="003F037C" w:rsidRPr="0060258A" w:rsidRDefault="003F037C"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preceding analyses show that the LDDM can generate value normalization and WTA selection, a critical question is whether this circuit architecture accurately captures </w:t>
      </w:r>
      <w:ins w:id="1367" w:author="Paul Glimcher" w:date="2023-03-08T11:37:00Z">
        <w:r w:rsidR="00DD0AC5">
          <w:rPr>
            <w:rFonts w:ascii="Times New Roman" w:hAnsi="Times New Roman" w:cs="Times New Roman"/>
            <w:color w:val="000000" w:themeColor="text1"/>
          </w:rPr>
          <w:t xml:space="preserve">empirically observed </w:t>
        </w:r>
      </w:ins>
      <w:r w:rsidRPr="0060258A">
        <w:rPr>
          <w:rFonts w:ascii="Times New Roman" w:hAnsi="Times New Roman" w:cs="Times New Roman"/>
          <w:color w:val="000000" w:themeColor="text1"/>
        </w:rPr>
        <w:t xml:space="preserve">behavioral and neural aspects of </w:t>
      </w:r>
      <w:del w:id="1368" w:author="Paul Glimcher" w:date="2023-03-08T11:37:00Z">
        <w:r w:rsidRPr="0060258A" w:rsidDel="00DD0AC5">
          <w:rPr>
            <w:rFonts w:ascii="Times New Roman" w:hAnsi="Times New Roman" w:cs="Times New Roman"/>
            <w:color w:val="000000" w:themeColor="text1"/>
          </w:rPr>
          <w:delText xml:space="preserve">empirical </w:delText>
        </w:r>
      </w:del>
      <w:r w:rsidRPr="0060258A">
        <w:rPr>
          <w:rFonts w:ascii="Times New Roman" w:hAnsi="Times New Roman" w:cs="Times New Roman"/>
          <w:color w:val="000000" w:themeColor="text1"/>
        </w:rPr>
        <w:t>decision making. Here, we take advantage of the limited number of parameters in this differential equation-based LDDM (compared to more complicated conductance-based biophysical models</w:t>
      </w:r>
      <w:ins w:id="1369" w:author="Bo Shen" w:date="2023-01-25T14: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YJqMLL8G","properties":{"formattedCitation":"(Tegn\\uc0\\u233{}r et al., 2002; X.-J. Wang, 1999, 2002; Wong &amp; Wang, 2006)","plainCitation":"(Tegnér et al., 2002; X.-J.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sidRPr="00EA1839">
        <w:rPr>
          <w:rFonts w:ascii="Times New Roman" w:hAnsi="Times New Roman" w:cs="Times New Roman"/>
          <w:color w:val="000000"/>
        </w:rPr>
        <w:t>(Tegnér et al., 2002;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hich allows model fitting to empirical data. Specifically, we fit LDDM parameters to nonhuman primate </w:t>
      </w:r>
      <w:r w:rsidRPr="00DD0AC5">
        <w:rPr>
          <w:rFonts w:ascii="Times New Roman" w:hAnsi="Times New Roman" w:cs="Times New Roman"/>
          <w:i/>
          <w:iCs/>
          <w:color w:val="000000" w:themeColor="text1"/>
          <w:rPrChange w:id="1370" w:author="Paul Glimcher" w:date="2023-03-08T11:37:00Z">
            <w:rPr>
              <w:rFonts w:ascii="Times New Roman" w:hAnsi="Times New Roman" w:cs="Times New Roman"/>
              <w:color w:val="000000" w:themeColor="text1"/>
            </w:rPr>
          </w:rPrChange>
        </w:rPr>
        <w:t>behavior</w:t>
      </w:r>
      <w:r w:rsidRPr="0060258A">
        <w:rPr>
          <w:rFonts w:ascii="Times New Roman" w:hAnsi="Times New Roman" w:cs="Times New Roman"/>
          <w:color w:val="000000" w:themeColor="text1"/>
        </w:rPr>
        <w:t xml:space="preserve"> from the reaction-time version of the motion discrimination task described above. These choice and RT data from monkeys align with a reduced form model of decision making (the drift diffusion model)</w:t>
      </w:r>
      <w:ins w:id="1371" w:author="Bo Shen" w:date="2023-01-25T14:5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05B1D37D" w14:textId="77777777" w:rsidR="003F037C" w:rsidRPr="0060258A" w:rsidRDefault="003F037C" w:rsidP="00886C3F">
      <w:pPr>
        <w:spacing w:line="480" w:lineRule="auto"/>
        <w:jc w:val="both"/>
        <w:rPr>
          <w:rFonts w:ascii="Times New Roman" w:hAnsi="Times New Roman" w:cs="Times New Roman"/>
          <w:color w:val="000000" w:themeColor="text1"/>
        </w:rPr>
      </w:pPr>
    </w:p>
    <w:p w14:paraId="3E60CE01" w14:textId="77777777" w:rsidR="00DD0AC5" w:rsidRDefault="003F037C" w:rsidP="00695141">
      <w:pPr>
        <w:spacing w:line="480" w:lineRule="auto"/>
        <w:jc w:val="both"/>
        <w:rPr>
          <w:ins w:id="1372" w:author="Paul Glimcher" w:date="2023-03-08T11:40:00Z"/>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1373" w:author="Bo Shen" w:date="2023-01-25T10:1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1374" w:author="Bo Shen" w:date="2023-01-26T14:21:00Z">
        <w:r>
          <w:rPr>
            <w:rFonts w:ascii="Times New Roman" w:hAnsi="Times New Roman" w:cs="Times New Roman"/>
            <w:color w:val="000000" w:themeColor="text1"/>
          </w:rPr>
          <w:t xml:space="preserve">We set </w:t>
        </w:r>
      </w:ins>
      <w:del w:id="1375"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1376" w:author="Bo Shen" w:date="2023-01-26T14:22:00Z">
        <w:r w:rsidRPr="0060258A" w:rsidDel="003011F1">
          <w:rPr>
            <w:rFonts w:ascii="Times New Roman" w:hAnsi="Times New Roman" w:cs="Times New Roman"/>
            <w:color w:val="000000" w:themeColor="text1"/>
          </w:rPr>
          <w:delText>for simplicity</w:delText>
        </w:r>
      </w:del>
      <w:ins w:id="1377" w:author="Bo Shen" w:date="2023-01-26T14:22:00Z">
        <w:r>
          <w:rPr>
            <w:rFonts w:ascii="Times New Roman" w:hAnsi="Times New Roman" w:cs="Times New Roman"/>
            <w:color w:val="000000" w:themeColor="text1"/>
          </w:rPr>
          <w:t xml:space="preserve">and the baseline input </w:t>
        </w:r>
        <w:r w:rsidRPr="003011F1">
          <w:rPr>
            <w:rFonts w:ascii="Times New Roman" w:hAnsi="Times New Roman" w:cs="Times New Roman"/>
            <w:i/>
            <w:iCs/>
            <w:color w:val="000000" w:themeColor="text1"/>
            <w:rPrChange w:id="1378" w:author="Bo Shen" w:date="2023-01-26T14:22:00Z">
              <w:rPr>
                <w:rFonts w:ascii="Times New Roman" w:hAnsi="Times New Roman" w:cs="Times New Roman"/>
                <w:color w:val="000000" w:themeColor="text1"/>
              </w:rPr>
            </w:rPrChange>
          </w:rPr>
          <w:t>B</w:t>
        </w:r>
      </w:ins>
      <w:ins w:id="1379" w:author="Microsoft Office User" w:date="2023-03-03T09:59:00Z">
        <w:r w:rsidRPr="002E65AD">
          <w:rPr>
            <w:rFonts w:ascii="Times New Roman" w:hAnsi="Times New Roman" w:cs="Times New Roman"/>
            <w:i/>
            <w:iCs/>
            <w:color w:val="000000" w:themeColor="text1"/>
            <w:vertAlign w:val="subscript"/>
            <w:rPrChange w:id="1380" w:author="Microsoft Office User" w:date="2023-03-03T09:59:00Z">
              <w:rPr>
                <w:rFonts w:ascii="Times New Roman" w:hAnsi="Times New Roman" w:cs="Times New Roman"/>
                <w:i/>
                <w:iCs/>
                <w:color w:val="000000" w:themeColor="text1"/>
              </w:rPr>
            </w:rPrChange>
          </w:rPr>
          <w:t>R</w:t>
        </w:r>
      </w:ins>
      <w:ins w:id="1381" w:author="Bo Shen" w:date="2023-01-26T14:22:00Z">
        <w:r>
          <w:rPr>
            <w:rFonts w:ascii="Times New Roman" w:hAnsi="Times New Roman" w:cs="Times New Roman"/>
            <w:color w:val="000000" w:themeColor="text1"/>
          </w:rPr>
          <w:t xml:space="preserve"> as zero</w:t>
        </w:r>
      </w:ins>
      <w:ins w:id="1382" w:author="Bo Shen" w:date="2023-01-26T14:27:00Z">
        <w:r>
          <w:rPr>
            <w:rFonts w:ascii="Times New Roman" w:hAnsi="Times New Roman" w:cs="Times New Roman"/>
            <w:color w:val="000000" w:themeColor="text1"/>
          </w:rPr>
          <w:t xml:space="preserve">. </w:t>
        </w:r>
        <w:del w:id="1383" w:author="Microsoft Office User" w:date="2023-03-03T09:59:00Z">
          <w:r w:rsidDel="002E65AD">
            <w:rPr>
              <w:rFonts w:ascii="Times New Roman" w:hAnsi="Times New Roman" w:cs="Times New Roman"/>
              <w:color w:val="000000" w:themeColor="text1"/>
            </w:rPr>
            <w:delText>We realized that</w:delText>
          </w:r>
        </w:del>
      </w:ins>
      <w:ins w:id="1384" w:author="Microsoft Office User" w:date="2023-03-03T09:59:00Z">
        <w:del w:id="1385" w:author="Paul Glimcher" w:date="2023-03-08T11:38:00Z">
          <w:r w:rsidDel="00DD0AC5">
            <w:rPr>
              <w:rFonts w:ascii="Times New Roman" w:hAnsi="Times New Roman" w:cs="Times New Roman"/>
              <w:color w:val="000000" w:themeColor="text1"/>
            </w:rPr>
            <w:delText xml:space="preserve">Because </w:delText>
          </w:r>
        </w:del>
      </w:ins>
      <w:ins w:id="1386" w:author="Bo Shen" w:date="2023-01-26T14:48:00Z">
        <w:del w:id="1387" w:author="Paul Glimcher" w:date="2023-03-08T11:38:00Z">
          <w:r w:rsidDel="00DD0AC5">
            <w:rPr>
              <w:rFonts w:ascii="Times New Roman" w:hAnsi="Times New Roman" w:cs="Times New Roman"/>
              <w:color w:val="000000" w:themeColor="text1"/>
            </w:rPr>
            <w:delText xml:space="preserve"> the collinearity issue between</w:delText>
          </w:r>
        </w:del>
      </w:ins>
      <w:ins w:id="1388" w:author="Bo Shen" w:date="2023-01-26T15:01:00Z">
        <w:del w:id="1389" w:author="Paul Glimcher" w:date="2023-03-08T11:38:00Z">
          <w:r w:rsidDel="00DD0AC5">
            <w:rPr>
              <w:rFonts w:ascii="Times New Roman" w:hAnsi="Times New Roman" w:cs="Times New Roman"/>
              <w:color w:val="000000" w:themeColor="text1"/>
            </w:rPr>
            <w:delText xml:space="preserve"> b</w:delText>
          </w:r>
        </w:del>
      </w:ins>
      <w:ins w:id="1390" w:author="Paul Glimcher" w:date="2023-03-08T11:38:00Z">
        <w:r w:rsidR="00DD0AC5">
          <w:rPr>
            <w:rFonts w:ascii="Times New Roman" w:hAnsi="Times New Roman" w:cs="Times New Roman"/>
            <w:color w:val="000000" w:themeColor="text1"/>
          </w:rPr>
          <w:t>B</w:t>
        </w:r>
      </w:ins>
      <w:ins w:id="1391" w:author="Bo Shen" w:date="2023-01-26T15:01:00Z">
        <w:r>
          <w:rPr>
            <w:rFonts w:ascii="Times New Roman" w:hAnsi="Times New Roman" w:cs="Times New Roman"/>
            <w:color w:val="000000" w:themeColor="text1"/>
          </w:rPr>
          <w:t>aseline gain control (</w:t>
        </w:r>
      </w:ins>
      <m:oMath>
        <m:sSub>
          <m:sSubPr>
            <m:ctrlPr>
              <w:ins w:id="1392" w:author="Bo Shen" w:date="2023-01-26T14:27:00Z">
                <w:rPr>
                  <w:rFonts w:ascii="Cambria Math" w:hAnsi="Cambria Math" w:cs="Times New Roman"/>
                  <w:i/>
                  <w:color w:val="000000" w:themeColor="text1"/>
                </w:rPr>
              </w:ins>
            </m:ctrlPr>
          </m:sSubPr>
          <m:e>
            <m:r>
              <w:ins w:id="1393" w:author="Bo Shen" w:date="2023-01-26T14:27:00Z">
                <w:del w:id="1394" w:author="Microsoft Office User" w:date="2023-03-03T09:59:00Z">
                  <w:rPr>
                    <w:rFonts w:ascii="Cambria Math" w:hAnsi="Cambria Math" w:cs="Times New Roman"/>
                    <w:color w:val="000000" w:themeColor="text1"/>
                  </w:rPr>
                  <m:t>G</m:t>
                </w:del>
              </w:ins>
            </m:r>
            <m:r>
              <w:ins w:id="1395" w:author="Microsoft Office User" w:date="2023-03-03T09:59:00Z">
                <w:rPr>
                  <w:rFonts w:ascii="Cambria Math" w:hAnsi="Cambria Math" w:cs="Times New Roman"/>
                  <w:color w:val="000000" w:themeColor="text1"/>
                </w:rPr>
                <m:t>B</m:t>
              </w:ins>
            </m:r>
          </m:e>
          <m:sub>
            <m:r>
              <w:ins w:id="1396" w:author="Bo Shen" w:date="2023-01-26T14:27:00Z">
                <w:del w:id="1397" w:author="Microsoft Office User" w:date="2023-03-03T09:59:00Z">
                  <w:rPr>
                    <w:rFonts w:ascii="Cambria Math" w:hAnsi="Cambria Math" w:cs="Times New Roman"/>
                    <w:color w:val="000000" w:themeColor="text1"/>
                  </w:rPr>
                  <m:t>0</m:t>
                </w:del>
              </w:ins>
            </m:r>
            <m:r>
              <w:ins w:id="1398" w:author="Microsoft Office User" w:date="2023-03-03T09:59:00Z">
                <w:rPr>
                  <w:rFonts w:ascii="Cambria Math" w:hAnsi="Cambria Math" w:cs="Times New Roman"/>
                  <w:color w:val="000000" w:themeColor="text1"/>
                </w:rPr>
                <m:t>G</m:t>
              </w:ins>
            </m:r>
          </m:sub>
        </m:sSub>
      </m:oMath>
      <w:ins w:id="1399" w:author="Bo Shen" w:date="2023-01-26T15:01:00Z">
        <w:r>
          <w:rPr>
            <w:rFonts w:ascii="Times New Roman" w:hAnsi="Times New Roman" w:cs="Times New Roman"/>
            <w:color w:val="000000" w:themeColor="text1"/>
          </w:rPr>
          <w:t>)</w:t>
        </w:r>
      </w:ins>
      <w:ins w:id="1400" w:author="Bo Shen" w:date="2023-01-26T14:27:00Z">
        <w:r>
          <w:rPr>
            <w:rFonts w:ascii="Times New Roman" w:hAnsi="Times New Roman" w:cs="Times New Roman"/>
            <w:color w:val="000000" w:themeColor="text1"/>
          </w:rPr>
          <w:t xml:space="preserve"> and</w:t>
        </w:r>
      </w:ins>
      <w:ins w:id="1401" w:author="Bo Shen" w:date="2023-01-26T15:01:00Z">
        <w:r>
          <w:rPr>
            <w:rFonts w:ascii="Times New Roman" w:hAnsi="Times New Roman" w:cs="Times New Roman"/>
            <w:color w:val="000000" w:themeColor="text1"/>
          </w:rPr>
          <w:t xml:space="preserve"> self-excit</w:t>
        </w:r>
      </w:ins>
      <w:ins w:id="1402" w:author="Bo Shen" w:date="2023-01-26T15:02:00Z">
        <w:r>
          <w:rPr>
            <w:rFonts w:ascii="Times New Roman" w:hAnsi="Times New Roman" w:cs="Times New Roman"/>
            <w:color w:val="000000" w:themeColor="text1"/>
          </w:rPr>
          <w:t>ation</w:t>
        </w:r>
      </w:ins>
      <w:ins w:id="1403" w:author="Bo Shen" w:date="2023-01-26T14:27:00Z">
        <w:r>
          <w:rPr>
            <w:rFonts w:ascii="Times New Roman" w:hAnsi="Times New Roman" w:cs="Times New Roman"/>
            <w:color w:val="000000" w:themeColor="text1"/>
          </w:rPr>
          <w:t xml:space="preserve"> </w:t>
        </w:r>
      </w:ins>
      <w:ins w:id="1404" w:author="Bo Shen" w:date="2023-01-26T15:02:00Z">
        <w:r>
          <w:rPr>
            <w:rFonts w:ascii="Times New Roman" w:hAnsi="Times New Roman" w:cs="Times New Roman"/>
            <w:color w:val="000000" w:themeColor="text1"/>
          </w:rPr>
          <w:t>(</w:t>
        </w:r>
      </w:ins>
      <m:oMath>
        <m:r>
          <w:ins w:id="1405" w:author="Bo Shen" w:date="2023-01-26T14:28:00Z">
            <w:rPr>
              <w:rFonts w:ascii="Cambria Math" w:hAnsi="Cambria Math" w:cs="Times New Roman"/>
              <w:color w:val="000000" w:themeColor="text1"/>
            </w:rPr>
            <m:t>α</m:t>
          </w:ins>
        </m:r>
      </m:oMath>
      <w:ins w:id="1406" w:author="Bo Shen" w:date="2023-01-26T15:02:00Z">
        <w:r>
          <w:rPr>
            <w:rFonts w:ascii="Times New Roman" w:hAnsi="Times New Roman" w:cs="Times New Roman"/>
            <w:color w:val="000000" w:themeColor="text1"/>
          </w:rPr>
          <w:t>)</w:t>
        </w:r>
      </w:ins>
      <w:ins w:id="1407" w:author="Paul Glimcher" w:date="2023-03-08T11:38:00Z">
        <w:r w:rsidR="00DD0AC5">
          <w:rPr>
            <w:rFonts w:ascii="Times New Roman" w:hAnsi="Times New Roman" w:cs="Times New Roman"/>
            <w:color w:val="000000" w:themeColor="text1"/>
          </w:rPr>
          <w:t xml:space="preserve"> are collinear</w:t>
        </w:r>
      </w:ins>
      <w:ins w:id="1408" w:author="Bo Shen" w:date="2023-01-26T14:28:00Z">
        <w:r>
          <w:rPr>
            <w:rFonts w:ascii="Times New Roman" w:hAnsi="Times New Roman" w:cs="Times New Roman"/>
            <w:color w:val="000000" w:themeColor="text1"/>
          </w:rPr>
          <w:t xml:space="preserve"> </w:t>
        </w:r>
      </w:ins>
      <w:ins w:id="1409" w:author="Bo Shen" w:date="2023-01-26T14:48:00Z">
        <w:del w:id="1410" w:author="Microsoft Office User" w:date="2023-03-03T10:00:00Z">
          <w:r w:rsidDel="002E65AD">
            <w:rPr>
              <w:rFonts w:ascii="Times New Roman" w:hAnsi="Times New Roman" w:cs="Times New Roman"/>
              <w:color w:val="000000" w:themeColor="text1"/>
            </w:rPr>
            <w:delText xml:space="preserve">we </w:delText>
          </w:r>
        </w:del>
        <w:r>
          <w:rPr>
            <w:rFonts w:ascii="Times New Roman" w:hAnsi="Times New Roman" w:cs="Times New Roman"/>
            <w:color w:val="000000" w:themeColor="text1"/>
          </w:rPr>
          <w:t xml:space="preserve">mentioned </w:t>
        </w:r>
      </w:ins>
      <w:ins w:id="1411" w:author="Bo Shen" w:date="2023-01-26T14:49:00Z">
        <w:r>
          <w:rPr>
            <w:rFonts w:ascii="Times New Roman" w:hAnsi="Times New Roman" w:cs="Times New Roman"/>
            <w:color w:val="000000" w:themeColor="text1"/>
          </w:rPr>
          <w:t xml:space="preserve">above </w:t>
        </w:r>
      </w:ins>
      <w:ins w:id="1412" w:author="Bo Shen" w:date="2023-01-26T14:48:00Z">
        <w:r>
          <w:rPr>
            <w:rFonts w:ascii="Times New Roman" w:hAnsi="Times New Roman" w:cs="Times New Roman"/>
            <w:color w:val="000000" w:themeColor="text1"/>
          </w:rPr>
          <w:t>(</w:t>
        </w:r>
      </w:ins>
      <w:ins w:id="1413" w:author="Bo Shen" w:date="2023-01-26T14:50:00Z">
        <w:r>
          <w:rPr>
            <w:rFonts w:ascii="Times New Roman" w:hAnsi="Times New Roman" w:cs="Times New Roman"/>
            <w:color w:val="000000" w:themeColor="text1"/>
          </w:rPr>
          <w:t xml:space="preserve">see model fitting in </w:t>
        </w:r>
        <w:r w:rsidRPr="00D60EEE">
          <w:rPr>
            <w:rFonts w:ascii="Times New Roman" w:hAnsi="Times New Roman" w:cs="Times New Roman"/>
            <w:b/>
            <w:bCs/>
            <w:color w:val="000000" w:themeColor="text1"/>
            <w:rPrChange w:id="1414" w:author="Bo Shen" w:date="2023-01-26T14:50:00Z">
              <w:rPr>
                <w:rFonts w:ascii="Times New Roman" w:hAnsi="Times New Roman" w:cs="Times New Roman"/>
                <w:color w:val="000000" w:themeColor="text1"/>
              </w:rPr>
            </w:rPrChange>
          </w:rPr>
          <w:t>Fig. 4</w:t>
        </w:r>
      </w:ins>
      <w:ins w:id="1415" w:author="Bo Shen" w:date="2023-01-26T14:48:00Z">
        <w:r>
          <w:rPr>
            <w:rFonts w:ascii="Times New Roman" w:hAnsi="Times New Roman" w:cs="Times New Roman"/>
            <w:color w:val="000000" w:themeColor="text1"/>
          </w:rPr>
          <w:t xml:space="preserve">) </w:t>
        </w:r>
      </w:ins>
      <w:ins w:id="1416" w:author="Paul Glimcher" w:date="2023-03-08T11:38:00Z">
        <w:r w:rsidR="00DD0AC5">
          <w:rPr>
            <w:rFonts w:ascii="Times New Roman" w:hAnsi="Times New Roman" w:cs="Times New Roman"/>
            <w:color w:val="000000" w:themeColor="text1"/>
          </w:rPr>
          <w:t>and this is also true</w:t>
        </w:r>
      </w:ins>
      <w:ins w:id="1417" w:author="Paul Glimcher" w:date="2023-03-08T11:39:00Z">
        <w:r w:rsidR="00DD0AC5">
          <w:rPr>
            <w:rFonts w:ascii="Times New Roman" w:hAnsi="Times New Roman" w:cs="Times New Roman"/>
            <w:color w:val="000000" w:themeColor="text1"/>
          </w:rPr>
          <w:t xml:space="preserve"> </w:t>
        </w:r>
      </w:ins>
      <w:ins w:id="1418" w:author="Microsoft Office User" w:date="2023-03-03T10:00:00Z">
        <w:del w:id="1419" w:author="Paul Glimcher" w:date="2023-03-08T11:39:00Z">
          <w:r w:rsidDel="00DD0AC5">
            <w:rPr>
              <w:rFonts w:ascii="Times New Roman" w:hAnsi="Times New Roman" w:cs="Times New Roman"/>
              <w:color w:val="000000" w:themeColor="text1"/>
            </w:rPr>
            <w:delText>also</w:delText>
          </w:r>
        </w:del>
      </w:ins>
      <w:ins w:id="1420" w:author="Bo Shen" w:date="2023-01-26T14:43:00Z">
        <w:del w:id="1421" w:author="Paul Glimcher" w:date="2023-03-08T11:39:00Z">
          <w:r w:rsidDel="00DD0AC5">
            <w:rPr>
              <w:rFonts w:ascii="Times New Roman" w:hAnsi="Times New Roman" w:cs="Times New Roman"/>
              <w:color w:val="000000" w:themeColor="text1"/>
            </w:rPr>
            <w:delText xml:space="preserve">still </w:delText>
          </w:r>
        </w:del>
      </w:ins>
      <w:ins w:id="1422" w:author="Bo Shen" w:date="2023-01-26T15:02:00Z">
        <w:del w:id="1423" w:author="Paul Glimcher" w:date="2023-03-08T11:39:00Z">
          <w:r w:rsidDel="00DD0AC5">
            <w:rPr>
              <w:rFonts w:ascii="Times New Roman" w:hAnsi="Times New Roman" w:cs="Times New Roman"/>
              <w:color w:val="000000" w:themeColor="text1"/>
            </w:rPr>
            <w:delText>exist</w:delText>
          </w:r>
        </w:del>
      </w:ins>
      <w:ins w:id="1424" w:author="Microsoft Office User" w:date="2023-03-03T10:00:00Z">
        <w:del w:id="1425" w:author="Paul Glimcher" w:date="2023-03-08T11:39:00Z">
          <w:r w:rsidDel="00DD0AC5">
            <w:rPr>
              <w:rFonts w:ascii="Times New Roman" w:hAnsi="Times New Roman" w:cs="Times New Roman"/>
              <w:color w:val="000000" w:themeColor="text1"/>
            </w:rPr>
            <w:delText xml:space="preserve">s </w:delText>
          </w:r>
        </w:del>
      </w:ins>
      <w:ins w:id="1426" w:author="Bo Shen" w:date="2023-01-26T15:02:00Z">
        <w:del w:id="1427" w:author="Microsoft Office User" w:date="2023-03-03T10:00:00Z">
          <w:r w:rsidDel="002E65AD">
            <w:rPr>
              <w:rFonts w:ascii="Times New Roman" w:hAnsi="Times New Roman" w:cs="Times New Roman"/>
              <w:color w:val="000000" w:themeColor="text1"/>
            </w:rPr>
            <w:delText>s</w:delText>
          </w:r>
        </w:del>
      </w:ins>
      <w:ins w:id="1428" w:author="Bo Shen" w:date="2023-01-26T14:50:00Z">
        <w:del w:id="1429" w:author="Microsoft Office User" w:date="2023-03-03T10:00:00Z">
          <w:r w:rsidDel="002E65AD">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in </w:t>
        </w:r>
      </w:ins>
      <w:ins w:id="1430" w:author="Bo Shen" w:date="2023-01-26T14:30:00Z">
        <w:del w:id="1431" w:author="Microsoft Office User" w:date="2023-03-03T10:00:00Z">
          <w:r w:rsidDel="002E65AD">
            <w:rPr>
              <w:rFonts w:ascii="Times New Roman" w:hAnsi="Times New Roman" w:cs="Times New Roman"/>
              <w:color w:val="000000" w:themeColor="text1"/>
            </w:rPr>
            <w:delText>predicting</w:delText>
          </w:r>
        </w:del>
      </w:ins>
      <w:ins w:id="1432" w:author="Microsoft Office User" w:date="2023-03-03T10:00:00Z">
        <w:r>
          <w:rPr>
            <w:rFonts w:ascii="Times New Roman" w:hAnsi="Times New Roman" w:cs="Times New Roman"/>
            <w:color w:val="000000" w:themeColor="text1"/>
          </w:rPr>
          <w:t>fitting</w:t>
        </w:r>
      </w:ins>
      <w:ins w:id="1433" w:author="Bo Shen" w:date="2023-01-26T14:30:00Z">
        <w:r>
          <w:rPr>
            <w:rFonts w:ascii="Times New Roman" w:hAnsi="Times New Roman" w:cs="Times New Roman"/>
            <w:color w:val="000000" w:themeColor="text1"/>
          </w:rPr>
          <w:t xml:space="preserve"> WTA cho</w:t>
        </w:r>
      </w:ins>
      <w:ins w:id="1434" w:author="Bo Shen" w:date="2023-01-26T14:44:00Z">
        <w:r>
          <w:rPr>
            <w:rFonts w:ascii="Times New Roman" w:hAnsi="Times New Roman" w:cs="Times New Roman"/>
            <w:color w:val="000000" w:themeColor="text1"/>
          </w:rPr>
          <w:t>ice</w:t>
        </w:r>
      </w:ins>
      <w:ins w:id="1435" w:author="Bo Shen" w:date="2023-01-26T14:50:00Z">
        <w:r>
          <w:rPr>
            <w:rFonts w:ascii="Times New Roman" w:hAnsi="Times New Roman" w:cs="Times New Roman"/>
            <w:color w:val="000000" w:themeColor="text1"/>
          </w:rPr>
          <w:t xml:space="preserve"> behavior</w:t>
        </w:r>
      </w:ins>
      <w:ins w:id="1436" w:author="Bo Shen" w:date="2023-01-26T14:45:00Z">
        <w:r>
          <w:rPr>
            <w:rFonts w:ascii="Times New Roman" w:hAnsi="Times New Roman" w:cs="Times New Roman"/>
            <w:color w:val="000000" w:themeColor="text1"/>
          </w:rPr>
          <w:t xml:space="preserve"> </w:t>
        </w:r>
      </w:ins>
      <w:ins w:id="1437" w:author="Bo Shen" w:date="2023-01-26T14:44:00Z">
        <w:r>
          <w:rPr>
            <w:rFonts w:ascii="Times New Roman" w:hAnsi="Times New Roman" w:cs="Times New Roman"/>
            <w:color w:val="000000" w:themeColor="text1"/>
          </w:rPr>
          <w:t>(</w:t>
        </w:r>
      </w:ins>
      <w:ins w:id="1438" w:author="Bo Shen" w:date="2023-01-26T14:45:00Z">
        <w:r>
          <w:rPr>
            <w:rFonts w:ascii="Times New Roman" w:hAnsi="Times New Roman" w:cs="Times New Roman"/>
            <w:color w:val="000000" w:themeColor="text1"/>
          </w:rPr>
          <w:t xml:space="preserve">see </w:t>
        </w:r>
      </w:ins>
      <w:ins w:id="1439" w:author="Bo Shen" w:date="2023-01-26T14:4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ns w:id="1440" w:author="Bo Shen" w:date="2023-01-27T18:08:00Z">
        <w:r>
          <w:rPr>
            <w:rFonts w:ascii="Times New Roman" w:hAnsi="Times New Roman" w:cs="Times New Roman"/>
            <w:b/>
            <w:color w:val="000000" w:themeColor="text1"/>
            <w:lang w:eastAsia="zh-TW"/>
          </w:rPr>
          <w:t>3</w:t>
        </w:r>
      </w:ins>
      <w:ins w:id="1441" w:author="Bo Shen" w:date="2023-01-26T14:44:00Z">
        <w:r>
          <w:rPr>
            <w:rFonts w:ascii="Times New Roman" w:hAnsi="Times New Roman" w:cs="Times New Roman"/>
            <w:color w:val="000000" w:themeColor="text1"/>
          </w:rPr>
          <w:t>)</w:t>
        </w:r>
      </w:ins>
      <w:ins w:id="1442" w:author="Paul Glimcher" w:date="2023-03-08T11:39:00Z">
        <w:r w:rsidR="00DD0AC5">
          <w:rPr>
            <w:rFonts w:ascii="Times New Roman" w:hAnsi="Times New Roman" w:cs="Times New Roman"/>
            <w:color w:val="000000" w:themeColor="text1"/>
          </w:rPr>
          <w:t xml:space="preserve">. To address this </w:t>
        </w:r>
      </w:ins>
      <w:ins w:id="1443" w:author="Bo Shen" w:date="2023-01-26T14:47:00Z">
        <w:del w:id="1444" w:author="Microsoft Office User" w:date="2023-03-03T10:00:00Z">
          <w:r w:rsidDel="002E65AD">
            <w:rPr>
              <w:rFonts w:ascii="Times New Roman" w:hAnsi="Times New Roman" w:cs="Times New Roman"/>
              <w:color w:val="000000" w:themeColor="text1"/>
            </w:rPr>
            <w:delText xml:space="preserve">. </w:delText>
          </w:r>
        </w:del>
      </w:ins>
      <w:ins w:id="1445" w:author="Bo Shen" w:date="2023-01-26T14:46:00Z">
        <w:del w:id="1446" w:author="Microsoft Office User" w:date="2023-03-03T10:00:00Z">
          <w:r w:rsidDel="002E65AD">
            <w:rPr>
              <w:rFonts w:ascii="Times New Roman" w:hAnsi="Times New Roman" w:cs="Times New Roman"/>
              <w:color w:val="000000" w:themeColor="text1"/>
            </w:rPr>
            <w:delText xml:space="preserve"> </w:delText>
          </w:r>
        </w:del>
      </w:ins>
      <w:ins w:id="1447" w:author="Bo Shen" w:date="2023-01-26T14:50:00Z">
        <w:del w:id="1448" w:author="Microsoft Office User" w:date="2023-03-03T10:00:00Z">
          <w:r w:rsidDel="002E65AD">
            <w:rPr>
              <w:rFonts w:ascii="Times New Roman" w:hAnsi="Times New Roman" w:cs="Times New Roman"/>
              <w:color w:val="000000" w:themeColor="text1"/>
            </w:rPr>
            <w:delText>Thus</w:delText>
          </w:r>
        </w:del>
        <w:del w:id="1449" w:author="Paul Glimcher" w:date="2023-03-08T11:39:00Z">
          <w:r w:rsidDel="00DD0AC5">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w:t>
        </w:r>
      </w:ins>
      <w:ins w:id="1450" w:author="Bo Shen" w:date="2023-01-26T14:51:00Z">
        <w:r>
          <w:rPr>
            <w:rFonts w:ascii="Times New Roman" w:hAnsi="Times New Roman" w:cs="Times New Roman"/>
            <w:color w:val="000000" w:themeColor="text1"/>
          </w:rPr>
          <w:t xml:space="preserve">we </w:t>
        </w:r>
      </w:ins>
      <w:ins w:id="1451" w:author="Bo Shen" w:date="2023-01-26T15:02:00Z">
        <w:r>
          <w:rPr>
            <w:rFonts w:ascii="Times New Roman" w:hAnsi="Times New Roman" w:cs="Times New Roman"/>
            <w:color w:val="000000" w:themeColor="text1"/>
          </w:rPr>
          <w:t xml:space="preserve">kept </w:t>
        </w:r>
      </w:ins>
      <m:oMath>
        <m:r>
          <w:ins w:id="1452" w:author="Bo Shen" w:date="2023-01-26T15:02:00Z">
            <w:rPr>
              <w:rFonts w:ascii="Cambria Math" w:hAnsi="Cambria Math" w:cs="Times New Roman"/>
              <w:color w:val="000000" w:themeColor="text1"/>
              <w:lang w:eastAsia="zh-TW"/>
            </w:rPr>
            <m:t>α</m:t>
          </w:ins>
        </m:r>
      </m:oMath>
      <w:ins w:id="1453" w:author="Bo Shen" w:date="2023-01-26T15:02:00Z">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as a free parameter</w:t>
        </w:r>
      </w:ins>
      <w:ins w:id="1454" w:author="Bo Shen" w:date="2023-01-26T15:03:00Z">
        <w:r>
          <w:rPr>
            <w:rFonts w:ascii="Times New Roman" w:hAnsi="Times New Roman" w:cs="Times New Roman"/>
            <w:color w:val="000000" w:themeColor="text1"/>
          </w:rPr>
          <w:t xml:space="preserve"> but</w:t>
        </w:r>
      </w:ins>
      <w:ins w:id="1455" w:author="Bo Shen" w:date="2023-01-26T15:02:00Z">
        <w:r>
          <w:rPr>
            <w:rFonts w:ascii="Times New Roman" w:hAnsi="Times New Roman" w:cs="Times New Roman"/>
            <w:color w:val="000000" w:themeColor="text1"/>
          </w:rPr>
          <w:t xml:space="preserve"> </w:t>
        </w:r>
      </w:ins>
      <w:ins w:id="1456" w:author="Bo Shen" w:date="2023-01-26T14:51:00Z">
        <w:r>
          <w:rPr>
            <w:rFonts w:ascii="Times New Roman" w:hAnsi="Times New Roman" w:cs="Times New Roman"/>
            <w:color w:val="000000" w:themeColor="text1"/>
          </w:rPr>
          <w:t xml:space="preserve">set </w:t>
        </w:r>
        <w:del w:id="1457" w:author="Microsoft Office User" w:date="2023-03-03T11:36:00Z">
          <w:r w:rsidDel="00B71C86">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w:t>
        </w:r>
      </w:ins>
      <m:oMath>
        <m:sSub>
          <m:sSubPr>
            <m:ctrlPr>
              <w:ins w:id="1458" w:author="Bo Shen" w:date="2023-01-26T14:51:00Z">
                <w:rPr>
                  <w:rFonts w:ascii="Cambria Math" w:hAnsi="Cambria Math" w:cs="Times New Roman"/>
                  <w:i/>
                  <w:color w:val="000000" w:themeColor="text1"/>
                </w:rPr>
              </w:ins>
            </m:ctrlPr>
          </m:sSubPr>
          <m:e>
            <m:r>
              <w:ins w:id="1459" w:author="Microsoft Office User" w:date="2023-03-03T10:00:00Z">
                <w:rPr>
                  <w:rFonts w:ascii="Cambria Math" w:hAnsi="Cambria Math" w:cs="Times New Roman"/>
                  <w:color w:val="000000" w:themeColor="text1"/>
                </w:rPr>
                <m:t>B</m:t>
              </w:ins>
            </m:r>
            <m:r>
              <w:ins w:id="1460" w:author="Bo Shen" w:date="2023-01-26T14:51:00Z">
                <w:del w:id="1461" w:author="Microsoft Office User" w:date="2023-03-03T10:00:00Z">
                  <w:rPr>
                    <w:rFonts w:ascii="Cambria Math" w:hAnsi="Cambria Math" w:cs="Times New Roman"/>
                    <w:color w:val="000000" w:themeColor="text1"/>
                  </w:rPr>
                  <m:t>G</m:t>
                </w:del>
              </w:ins>
            </m:r>
          </m:e>
          <m:sub>
            <m:r>
              <w:ins w:id="1462" w:author="Microsoft Office User" w:date="2023-03-03T10:00:00Z">
                <w:rPr>
                  <w:rFonts w:ascii="Cambria Math" w:hAnsi="Cambria Math" w:cs="Times New Roman"/>
                  <w:color w:val="000000" w:themeColor="text1"/>
                </w:rPr>
                <m:t>G</m:t>
              </w:ins>
            </m:r>
            <m:r>
              <w:ins w:id="1463" w:author="Bo Shen" w:date="2023-01-26T14:51:00Z">
                <w:del w:id="1464" w:author="Microsoft Office User" w:date="2023-03-03T10:00:00Z">
                  <w:rPr>
                    <w:rFonts w:ascii="Cambria Math" w:hAnsi="Cambria Math" w:cs="Times New Roman"/>
                    <w:color w:val="000000" w:themeColor="text1"/>
                  </w:rPr>
                  <m:t>0</m:t>
                </w:del>
              </w:ins>
            </m:r>
          </m:sub>
        </m:sSub>
      </m:oMath>
      <w:ins w:id="1465" w:author="Bo Shen" w:date="2023-01-26T14:51:00Z">
        <w:r>
          <w:rPr>
            <w:rFonts w:ascii="Times New Roman" w:hAnsi="Times New Roman" w:cs="Times New Roman"/>
            <w:color w:val="000000" w:themeColor="text1"/>
          </w:rPr>
          <w:t xml:space="preserve"> to zero</w:t>
        </w:r>
      </w:ins>
      <w:ins w:id="1466" w:author="Microsoft Office User" w:date="2023-03-03T11:37:00Z">
        <w:r>
          <w:rPr>
            <w:rFonts w:ascii="Times New Roman" w:hAnsi="Times New Roman" w:cs="Times New Roman"/>
            <w:color w:val="000000" w:themeColor="text1"/>
          </w:rPr>
          <w:t xml:space="preserve"> (</w:t>
        </w:r>
      </w:ins>
      <w:ins w:id="1467" w:author="Microsoft Office User" w:date="2023-03-03T11:34:00Z">
        <w:r>
          <w:rPr>
            <w:rFonts w:ascii="Times New Roman" w:hAnsi="Times New Roman" w:cs="Times New Roman"/>
            <w:color w:val="000000" w:themeColor="text1"/>
          </w:rPr>
          <w:t>note that this limit</w:t>
        </w:r>
      </w:ins>
      <w:ins w:id="1468" w:author="Microsoft Office User" w:date="2023-03-03T11:35:00Z">
        <w:r>
          <w:rPr>
            <w:rFonts w:ascii="Times New Roman" w:hAnsi="Times New Roman" w:cs="Times New Roman"/>
            <w:color w:val="000000" w:themeColor="text1"/>
          </w:rPr>
          <w:t xml:space="preserve">s the interpretability of fit </w:t>
        </w:r>
      </w:ins>
      <m:oMath>
        <m:r>
          <w:ins w:id="1469" w:author="Microsoft Office User" w:date="2023-03-03T11:35:00Z">
            <w:rPr>
              <w:rFonts w:ascii="Cambria Math" w:hAnsi="Cambria Math" w:cs="Times New Roman"/>
              <w:color w:val="000000" w:themeColor="text1"/>
              <w:lang w:eastAsia="zh-TW"/>
            </w:rPr>
            <m:t>α</m:t>
          </w:ins>
        </m:r>
      </m:oMath>
      <w:ins w:id="1470" w:author="Microsoft Office User" w:date="2023-03-03T11:35:00Z">
        <w:r>
          <w:rPr>
            <w:rFonts w:ascii="Times New Roman" w:hAnsi="Times New Roman" w:cs="Times New Roman"/>
            <w:color w:val="000000" w:themeColor="text1"/>
          </w:rPr>
          <w:t xml:space="preserve"> values a</w:t>
        </w:r>
      </w:ins>
      <w:ins w:id="1471" w:author="Microsoft Office User" w:date="2023-03-03T11:36:00Z">
        <w:r>
          <w:rPr>
            <w:rFonts w:ascii="Times New Roman" w:hAnsi="Times New Roman" w:cs="Times New Roman"/>
            <w:color w:val="000000" w:themeColor="text1"/>
          </w:rPr>
          <w:t>s</w:t>
        </w:r>
      </w:ins>
      <w:ins w:id="1472" w:author="Microsoft Office User" w:date="2023-03-03T11:35:00Z">
        <w:r>
          <w:rPr>
            <w:rFonts w:ascii="Times New Roman" w:hAnsi="Times New Roman" w:cs="Times New Roman"/>
            <w:color w:val="000000" w:themeColor="text1"/>
          </w:rPr>
          <w:t xml:space="preserve"> </w:t>
        </w:r>
      </w:ins>
      <w:ins w:id="1473" w:author="Microsoft Office User" w:date="2023-03-03T11:44:00Z">
        <w:r>
          <w:rPr>
            <w:rFonts w:ascii="Times New Roman" w:hAnsi="Times New Roman" w:cs="Times New Roman"/>
            <w:color w:val="000000" w:themeColor="text1"/>
          </w:rPr>
          <w:t xml:space="preserve">simply the level of </w:t>
        </w:r>
      </w:ins>
      <w:ins w:id="1474" w:author="Microsoft Office User" w:date="2023-03-03T11:35:00Z">
        <w:r>
          <w:rPr>
            <w:rFonts w:ascii="Times New Roman" w:hAnsi="Times New Roman" w:cs="Times New Roman"/>
            <w:color w:val="000000" w:themeColor="text1"/>
          </w:rPr>
          <w:t>recurren</w:t>
        </w:r>
      </w:ins>
      <w:ins w:id="1475" w:author="Microsoft Office User" w:date="2023-03-03T11:44:00Z">
        <w:r>
          <w:rPr>
            <w:rFonts w:ascii="Times New Roman" w:hAnsi="Times New Roman" w:cs="Times New Roman"/>
            <w:color w:val="000000" w:themeColor="text1"/>
          </w:rPr>
          <w:t>ce</w:t>
        </w:r>
      </w:ins>
      <w:ins w:id="1476" w:author="Paul Glimcher" w:date="2023-03-08T11:39:00Z">
        <w:r w:rsidR="00DD0AC5">
          <w:rPr>
            <w:rFonts w:ascii="Times New Roman" w:hAnsi="Times New Roman" w:cs="Times New Roman"/>
            <w:color w:val="000000" w:themeColor="text1"/>
          </w:rPr>
          <w:t>, a point we address below and in the supplementary materials</w:t>
        </w:r>
      </w:ins>
      <w:ins w:id="1477" w:author="Microsoft Office User" w:date="2023-03-03T11:37:00Z">
        <w:r>
          <w:rPr>
            <w:rFonts w:ascii="Times New Roman" w:hAnsi="Times New Roman" w:cs="Times New Roman"/>
            <w:color w:val="000000" w:themeColor="text1"/>
          </w:rPr>
          <w:t>)</w:t>
        </w:r>
      </w:ins>
      <w:ins w:id="1478" w:author="Microsoft Office User" w:date="2023-03-03T11:35:00Z">
        <w:r>
          <w:rPr>
            <w:rFonts w:ascii="Times New Roman" w:hAnsi="Times New Roman" w:cs="Times New Roman"/>
            <w:color w:val="000000" w:themeColor="text1"/>
          </w:rPr>
          <w:t>.</w:t>
        </w:r>
      </w:ins>
      <w:ins w:id="1479" w:author="Bo Shen" w:date="2023-01-26T14:56:00Z">
        <w:del w:id="1480" w:author="Microsoft Office User" w:date="2023-03-03T11:34:00Z">
          <w:r w:rsidDel="00B71C86">
            <w:rPr>
              <w:rFonts w:ascii="Times New Roman" w:hAnsi="Times New Roman" w:cs="Times New Roman"/>
              <w:color w:val="000000" w:themeColor="text1"/>
            </w:rPr>
            <w:delText>.</w:delText>
          </w:r>
        </w:del>
      </w:ins>
      <w:ins w:id="1481" w:author="Bo Shen" w:date="2023-01-26T15:03:00Z">
        <w:r>
          <w:rPr>
            <w:rFonts w:ascii="Times New Roman" w:hAnsi="Times New Roman" w:cs="Times New Roman"/>
            <w:color w:val="000000" w:themeColor="text1"/>
          </w:rPr>
          <w:t xml:space="preserve"> </w:t>
        </w:r>
      </w:ins>
      <w:ins w:id="1482" w:author="Bo Shen" w:date="2023-01-26T15:04:00Z">
        <w:del w:id="1483" w:author="Microsoft Office User" w:date="2023-03-03T11:34:00Z">
          <w:r w:rsidDel="00B71C86">
            <w:rPr>
              <w:rFonts w:ascii="Times New Roman" w:hAnsi="Times New Roman" w:cs="Times New Roman"/>
              <w:color w:val="000000" w:themeColor="text1"/>
            </w:rPr>
            <w:delText>W</w:delText>
          </w:r>
        </w:del>
      </w:ins>
      <w:ins w:id="1484" w:author="Bo Shen" w:date="2023-01-26T15:03:00Z">
        <w:del w:id="1485" w:author="Microsoft Office User" w:date="2023-03-03T11:34:00Z">
          <w:r w:rsidDel="00B71C86">
            <w:rPr>
              <w:rFonts w:ascii="Times New Roman" w:hAnsi="Times New Roman" w:cs="Times New Roman"/>
              <w:color w:val="000000" w:themeColor="text1"/>
            </w:rPr>
            <w:delText xml:space="preserve">e </w:delText>
          </w:r>
        </w:del>
      </w:ins>
      <w:ins w:id="1486" w:author="Bo Shen" w:date="2023-01-26T15:27:00Z">
        <w:del w:id="1487" w:author="Microsoft Office User" w:date="2023-03-03T11:34:00Z">
          <w:r w:rsidDel="00B71C86">
            <w:rPr>
              <w:rFonts w:ascii="Times New Roman" w:hAnsi="Times New Roman" w:cs="Times New Roman"/>
              <w:color w:val="000000" w:themeColor="text1"/>
            </w:rPr>
            <w:delText>acknowledged</w:delText>
          </w:r>
        </w:del>
      </w:ins>
      <w:ins w:id="1488" w:author="Bo Shen" w:date="2023-01-26T15:03:00Z">
        <w:del w:id="1489" w:author="Microsoft Office User" w:date="2023-03-03T11:34:00Z">
          <w:r w:rsidDel="00B71C86">
            <w:rPr>
              <w:rFonts w:ascii="Times New Roman" w:hAnsi="Times New Roman" w:cs="Times New Roman"/>
              <w:color w:val="000000" w:themeColor="text1"/>
            </w:rPr>
            <w:delText xml:space="preserve"> </w:delText>
          </w:r>
        </w:del>
      </w:ins>
      <w:ins w:id="1490" w:author="Bo Shen" w:date="2023-01-26T15:26:00Z">
        <w:del w:id="1491" w:author="Microsoft Office User" w:date="2023-03-03T11:34:00Z">
          <w:r w:rsidDel="00B71C86">
            <w:rPr>
              <w:rFonts w:ascii="Times New Roman" w:hAnsi="Times New Roman" w:cs="Times New Roman"/>
              <w:color w:val="000000" w:themeColor="text1"/>
            </w:rPr>
            <w:delText xml:space="preserve">that </w:delText>
          </w:r>
        </w:del>
      </w:ins>
      <w:ins w:id="1492" w:author="Bo Shen" w:date="2023-01-26T15:04:00Z">
        <w:del w:id="1493" w:author="Microsoft Office User" w:date="2023-03-03T11:34:00Z">
          <w:r w:rsidDel="00B71C86">
            <w:rPr>
              <w:rFonts w:ascii="Times New Roman" w:hAnsi="Times New Roman" w:cs="Times New Roman"/>
              <w:color w:val="000000" w:themeColor="text1"/>
            </w:rPr>
            <w:delText>th</w:delText>
          </w:r>
        </w:del>
      </w:ins>
      <w:ins w:id="1494" w:author="Bo Shen" w:date="2023-01-26T15:25:00Z">
        <w:del w:id="1495" w:author="Microsoft Office User" w:date="2023-03-03T11:34:00Z">
          <w:r w:rsidDel="00B71C86">
            <w:rPr>
              <w:rFonts w:ascii="Times New Roman" w:hAnsi="Times New Roman" w:cs="Times New Roman"/>
              <w:color w:val="000000" w:themeColor="text1"/>
            </w:rPr>
            <w:delText>is</w:delText>
          </w:r>
        </w:del>
      </w:ins>
      <w:ins w:id="1496" w:author="Bo Shen" w:date="2023-01-26T15:04:00Z">
        <w:del w:id="1497" w:author="Microsoft Office User" w:date="2023-03-03T11:34:00Z">
          <w:r w:rsidDel="00B71C86">
            <w:rPr>
              <w:rFonts w:ascii="Times New Roman" w:hAnsi="Times New Roman" w:cs="Times New Roman"/>
              <w:color w:val="000000" w:themeColor="text1"/>
            </w:rPr>
            <w:delText xml:space="preserve"> limitation </w:delText>
          </w:r>
        </w:del>
      </w:ins>
      <w:ins w:id="1498" w:author="Bo Shen" w:date="2023-01-26T15:27:00Z">
        <w:del w:id="1499" w:author="Microsoft Office User" w:date="2023-03-03T11:34:00Z">
          <w:r w:rsidDel="00B71C86">
            <w:rPr>
              <w:rFonts w:ascii="Times New Roman" w:hAnsi="Times New Roman" w:cs="Times New Roman"/>
              <w:color w:val="000000" w:themeColor="text1"/>
            </w:rPr>
            <w:delText>restrict</w:delText>
          </w:r>
        </w:del>
        <w:del w:id="1500" w:author="Microsoft Office User" w:date="2023-03-03T11:33:00Z">
          <w:r w:rsidDel="00B71C86">
            <w:rPr>
              <w:rFonts w:ascii="Times New Roman" w:hAnsi="Times New Roman" w:cs="Times New Roman"/>
              <w:color w:val="000000" w:themeColor="text1"/>
            </w:rPr>
            <w:delText>ed</w:delText>
          </w:r>
        </w:del>
      </w:ins>
      <w:ins w:id="1501" w:author="Bo Shen" w:date="2023-01-26T15:26:00Z">
        <w:del w:id="1502" w:author="Microsoft Office User" w:date="2023-03-03T11:34:00Z">
          <w:r w:rsidDel="00B71C86">
            <w:rPr>
              <w:rFonts w:ascii="Times New Roman" w:hAnsi="Times New Roman" w:cs="Times New Roman"/>
              <w:color w:val="000000" w:themeColor="text1"/>
            </w:rPr>
            <w:delText xml:space="preserve"> the interpretation </w:delText>
          </w:r>
        </w:del>
      </w:ins>
      <w:ins w:id="1503" w:author="Bo Shen" w:date="2023-01-26T15:27:00Z">
        <w:del w:id="1504" w:author="Microsoft Office User" w:date="2023-03-03T11:34:00Z">
          <w:r w:rsidDel="00B71C86">
            <w:rPr>
              <w:rFonts w:ascii="Times New Roman" w:hAnsi="Times New Roman" w:cs="Times New Roman"/>
              <w:color w:val="000000" w:themeColor="text1"/>
            </w:rPr>
            <w:delText>of</w:delText>
          </w:r>
        </w:del>
      </w:ins>
      <w:ins w:id="1505" w:author="Bo Shen" w:date="2023-01-26T15:26:00Z">
        <w:del w:id="1506" w:author="Microsoft Office User" w:date="2023-03-03T11:34:00Z">
          <w:r w:rsidDel="00B71C86">
            <w:rPr>
              <w:rFonts w:ascii="Times New Roman" w:hAnsi="Times New Roman" w:cs="Times New Roman"/>
              <w:color w:val="000000" w:themeColor="text1"/>
            </w:rPr>
            <w:delText xml:space="preserve"> the parameter</w:delText>
          </w:r>
        </w:del>
      </w:ins>
      <w:ins w:id="1507" w:author="Bo Shen" w:date="2023-01-26T15:03:00Z">
        <w:del w:id="1508" w:author="Microsoft Office User" w:date="2023-03-03T11:34:00Z">
          <w:r w:rsidDel="00B71C86">
            <w:rPr>
              <w:rFonts w:ascii="Times New Roman" w:hAnsi="Times New Roman" w:cs="Times New Roman"/>
              <w:color w:val="000000" w:themeColor="text1"/>
            </w:rPr>
            <w:delText xml:space="preserve"> </w:delText>
          </w:r>
        </w:del>
      </w:ins>
      <m:oMath>
        <m:r>
          <w:ins w:id="1509" w:author="Bo Shen" w:date="2023-01-26T15:03:00Z">
            <w:del w:id="1510" w:author="Microsoft Office User" w:date="2023-03-03T11:34:00Z">
              <w:rPr>
                <w:rFonts w:ascii="Cambria Math" w:hAnsi="Cambria Math" w:cs="Times New Roman"/>
                <w:color w:val="000000" w:themeColor="text1"/>
                <w:lang w:eastAsia="zh-TW"/>
              </w:rPr>
              <m:t>α</m:t>
            </w:del>
          </w:ins>
        </m:r>
      </m:oMath>
      <w:ins w:id="1511" w:author="Bo Shen" w:date="2023-01-26T15:03:00Z">
        <w:del w:id="1512" w:author="Microsoft Office User" w:date="2023-03-03T11:34:00Z">
          <w:r w:rsidDel="00B71C86">
            <w:rPr>
              <w:rFonts w:ascii="Times New Roman" w:hAnsi="Times New Roman" w:cs="Times New Roman"/>
              <w:color w:val="000000" w:themeColor="text1"/>
              <w:lang w:eastAsia="zh-TW"/>
            </w:rPr>
            <w:delText xml:space="preserve">. </w:delText>
          </w:r>
        </w:del>
      </w:ins>
      <w:del w:id="1513" w:author="Bo Shen" w:date="2023-01-26T14:27:00Z">
        <w:r w:rsidRPr="0060258A" w:rsidDel="00BE4D64">
          <w:rPr>
            <w:rFonts w:ascii="Times New Roman" w:hAnsi="Times New Roman" w:cs="Times New Roman"/>
            <w:color w:val="000000" w:themeColor="text1"/>
          </w:rPr>
          <w:delText>,</w:delText>
        </w:r>
      </w:del>
      <w:ins w:id="1514" w:author="Bo Shen" w:date="2023-01-26T14:57:00Z">
        <w:r>
          <w:rPr>
            <w:rFonts w:ascii="Times New Roman" w:hAnsi="Times New Roman" w:cs="Times New Roman"/>
            <w:color w:val="000000" w:themeColor="text1"/>
          </w:rPr>
          <w:t>T</w:t>
        </w:r>
      </w:ins>
      <w:del w:id="1515"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w:t>
      </w:r>
      <w:ins w:id="1516" w:author="Paul Glimcher" w:date="2023-03-08T11:39:00Z">
        <w:r w:rsidR="00DD0AC5">
          <w:rPr>
            <w:rFonts w:ascii="Times New Roman" w:hAnsi="Times New Roman" w:cs="Times New Roman"/>
            <w:color w:val="000000" w:themeColor="text1"/>
          </w:rPr>
          <w:t xml:space="preserve">then </w:t>
        </w:r>
      </w:ins>
      <w:r w:rsidRPr="0060258A">
        <w:rPr>
          <w:rFonts w:ascii="Times New Roman" w:hAnsi="Times New Roman" w:cs="Times New Roman"/>
          <w:color w:val="000000" w:themeColor="text1"/>
        </w:rPr>
        <w:t xml:space="preserve">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1517"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1518" w:author="Bo Shen" w:date="2023-01-27T18:03:00Z">
        <w:r>
          <w:rPr>
            <w:rFonts w:ascii="Times New Roman" w:hAnsi="Times New Roman" w:cs="Times New Roman"/>
            <w:color w:val="000000" w:themeColor="text1"/>
            <w:lang w:eastAsia="zh-TW"/>
          </w:rPr>
          <w:t>The optimization surface</w:t>
        </w:r>
      </w:ins>
      <w:ins w:id="1519" w:author="Bo Shen" w:date="2023-01-27T18:04:00Z">
        <w:r>
          <w:rPr>
            <w:rFonts w:ascii="Times New Roman" w:hAnsi="Times New Roman" w:cs="Times New Roman"/>
            <w:color w:val="000000" w:themeColor="text1"/>
            <w:lang w:eastAsia="zh-TW"/>
          </w:rPr>
          <w:t>s</w:t>
        </w:r>
      </w:ins>
      <w:ins w:id="1520" w:author="Bo Shen" w:date="2023-01-27T18:03:00Z">
        <w:r>
          <w:rPr>
            <w:rFonts w:ascii="Times New Roman" w:hAnsi="Times New Roman" w:cs="Times New Roman"/>
            <w:color w:val="000000" w:themeColor="text1"/>
            <w:lang w:eastAsia="zh-TW"/>
          </w:rPr>
          <w:t xml:space="preserve"> </w:t>
        </w:r>
        <w:del w:id="1521" w:author="Microsoft Office User" w:date="2023-03-03T11:39:00Z">
          <w:r w:rsidDel="00871745">
            <w:rPr>
              <w:rFonts w:ascii="Times New Roman" w:hAnsi="Times New Roman" w:cs="Times New Roman"/>
              <w:color w:val="000000" w:themeColor="text1"/>
              <w:lang w:eastAsia="zh-TW"/>
            </w:rPr>
            <w:delText xml:space="preserve">of the model fitting </w:delText>
          </w:r>
        </w:del>
      </w:ins>
      <w:ins w:id="1522" w:author="Bo Shen" w:date="2023-01-27T18:04:00Z">
        <w:del w:id="1523" w:author="Microsoft Office User" w:date="2023-03-03T11:39:00Z">
          <w:r w:rsidDel="00871745">
            <w:rPr>
              <w:rFonts w:ascii="Times New Roman" w:hAnsi="Times New Roman" w:cs="Times New Roman"/>
              <w:color w:val="000000" w:themeColor="text1"/>
              <w:lang w:eastAsia="zh-TW"/>
            </w:rPr>
            <w:delText>were</w:delText>
          </w:r>
        </w:del>
      </w:ins>
      <w:ins w:id="1524" w:author="Bo Shen" w:date="2023-01-27T18:03:00Z">
        <w:del w:id="1525" w:author="Microsoft Office User" w:date="2023-03-03T11:39:00Z">
          <w:r w:rsidDel="00871745">
            <w:rPr>
              <w:rFonts w:ascii="Times New Roman" w:hAnsi="Times New Roman" w:cs="Times New Roman"/>
              <w:color w:val="000000" w:themeColor="text1"/>
              <w:lang w:eastAsia="zh-TW"/>
            </w:rPr>
            <w:delText xml:space="preserve"> </w:delText>
          </w:r>
        </w:del>
      </w:ins>
      <w:ins w:id="1526" w:author="Bo Shen" w:date="2023-01-27T18:05:00Z">
        <w:r>
          <w:rPr>
            <w:rFonts w:ascii="Times New Roman" w:hAnsi="Times New Roman" w:cs="Times New Roman"/>
            <w:color w:val="000000" w:themeColor="text1"/>
            <w:lang w:eastAsia="zh-TW"/>
          </w:rPr>
          <w:t>visualized</w:t>
        </w:r>
      </w:ins>
      <w:ins w:id="1527" w:author="Bo Shen" w:date="2023-01-27T18:03:00Z">
        <w:r>
          <w:rPr>
            <w:rFonts w:ascii="Times New Roman" w:hAnsi="Times New Roman" w:cs="Times New Roman"/>
            <w:color w:val="000000" w:themeColor="text1"/>
            <w:lang w:eastAsia="zh-TW"/>
          </w:rPr>
          <w:t xml:space="preserve"> across</w:t>
        </w:r>
      </w:ins>
      <w:ins w:id="1528" w:author="Bo Shen" w:date="2023-01-27T18:04:00Z">
        <w:r>
          <w:rPr>
            <w:rFonts w:ascii="Times New Roman" w:hAnsi="Times New Roman" w:cs="Times New Roman"/>
            <w:color w:val="000000" w:themeColor="text1"/>
            <w:lang w:eastAsia="zh-TW"/>
          </w:rPr>
          <w:t xml:space="preserve"> pairs of</w:t>
        </w:r>
      </w:ins>
      <w:ins w:id="1529" w:author="Bo Shen" w:date="2023-01-27T18:03:00Z">
        <w:r>
          <w:rPr>
            <w:rFonts w:ascii="Times New Roman" w:hAnsi="Times New Roman" w:cs="Times New Roman"/>
            <w:color w:val="000000" w:themeColor="text1"/>
            <w:lang w:eastAsia="zh-TW"/>
          </w:rPr>
          <w:t xml:space="preserve"> parameter</w:t>
        </w:r>
      </w:ins>
      <w:ins w:id="1530" w:author="Bo Shen" w:date="2023-01-27T18:04:00Z">
        <w:r>
          <w:rPr>
            <w:rFonts w:ascii="Times New Roman" w:hAnsi="Times New Roman" w:cs="Times New Roman"/>
            <w:color w:val="000000" w:themeColor="text1"/>
            <w:lang w:eastAsia="zh-TW"/>
          </w:rPr>
          <w:t>s</w:t>
        </w:r>
      </w:ins>
      <w:ins w:id="1531" w:author="Bo Shen" w:date="2023-01-27T18:05:00Z">
        <w:r>
          <w:rPr>
            <w:rFonts w:ascii="Times New Roman" w:hAnsi="Times New Roman" w:cs="Times New Roman"/>
            <w:color w:val="000000" w:themeColor="text1"/>
            <w:lang w:eastAsia="zh-TW"/>
          </w:rPr>
          <w:t xml:space="preserve"> (</w:t>
        </w:r>
      </w:ins>
      <w:ins w:id="1532" w:author="Bo Shen" w:date="2023-01-27T18:0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1</w:t>
        </w:r>
      </w:ins>
      <w:ins w:id="1533" w:author="Bo Shen" w:date="2023-01-27T18:05:00Z">
        <w:r>
          <w:rPr>
            <w:rFonts w:ascii="Times New Roman" w:hAnsi="Times New Roman" w:cs="Times New Roman"/>
            <w:color w:val="000000" w:themeColor="text1"/>
            <w:lang w:eastAsia="zh-TW"/>
          </w:rPr>
          <w:t>)</w:t>
        </w:r>
      </w:ins>
      <w:ins w:id="1534" w:author="Microsoft Office User" w:date="2023-03-03T11:42:00Z">
        <w:r>
          <w:rPr>
            <w:rFonts w:ascii="Times New Roman" w:hAnsi="Times New Roman" w:cs="Times New Roman"/>
            <w:color w:val="000000" w:themeColor="text1"/>
            <w:lang w:eastAsia="zh-TW"/>
          </w:rPr>
          <w:t xml:space="preserve"> </w:t>
        </w:r>
      </w:ins>
      <w:ins w:id="1535" w:author="Microsoft Office User" w:date="2023-03-03T11:43:00Z">
        <w:r>
          <w:rPr>
            <w:rFonts w:ascii="Times New Roman" w:hAnsi="Times New Roman" w:cs="Times New Roman"/>
            <w:color w:val="000000" w:themeColor="text1"/>
            <w:lang w:eastAsia="zh-TW"/>
          </w:rPr>
          <w:t>were consistent with robust parameter fitting, and</w:t>
        </w:r>
      </w:ins>
      <w:ins w:id="1536" w:author="Bo Shen" w:date="2023-01-27T18:03:00Z">
        <w:del w:id="1537" w:author="Microsoft Office User" w:date="2023-03-03T11:42:00Z">
          <w:r w:rsidDel="00871745">
            <w:rPr>
              <w:rFonts w:ascii="Times New Roman" w:hAnsi="Times New Roman" w:cs="Times New Roman"/>
              <w:color w:val="000000" w:themeColor="text1"/>
              <w:lang w:eastAsia="zh-TW"/>
            </w:rPr>
            <w:delText>.</w:delText>
          </w:r>
        </w:del>
      </w:ins>
      <w:ins w:id="1538" w:author="Bo Shen" w:date="2023-01-27T18:06:00Z">
        <w:r>
          <w:rPr>
            <w:rFonts w:ascii="Times New Roman" w:hAnsi="Times New Roman" w:cs="Times New Roman"/>
            <w:color w:val="000000" w:themeColor="text1"/>
            <w:lang w:eastAsia="zh-TW"/>
          </w:rPr>
          <w:t xml:space="preserve"> </w:t>
        </w:r>
      </w:ins>
      <w:ins w:id="1539" w:author="Paul Glimcher" w:date="2023-03-08T11:40:00Z">
        <w:r w:rsidR="00DD0AC5">
          <w:rPr>
            <w:rFonts w:ascii="Times New Roman" w:hAnsi="Times New Roman" w:cs="Times New Roman"/>
            <w:color w:val="000000" w:themeColor="text1"/>
            <w:lang w:eastAsia="zh-TW"/>
          </w:rPr>
          <w:t xml:space="preserve">a </w:t>
        </w:r>
      </w:ins>
      <w:ins w:id="1540" w:author="Microsoft Office User" w:date="2023-03-03T11:43:00Z">
        <w:r>
          <w:rPr>
            <w:rFonts w:ascii="Times New Roman" w:hAnsi="Times New Roman" w:cs="Times New Roman"/>
            <w:color w:val="000000" w:themeColor="text1"/>
            <w:lang w:eastAsia="zh-TW"/>
          </w:rPr>
          <w:t>p</w:t>
        </w:r>
      </w:ins>
      <w:ins w:id="1541" w:author="Microsoft Office User" w:date="2023-03-03T11:38:00Z">
        <w:r>
          <w:rPr>
            <w:rFonts w:ascii="Times New Roman" w:hAnsi="Times New Roman" w:cs="Times New Roman"/>
            <w:color w:val="000000" w:themeColor="text1"/>
            <w:lang w:eastAsia="zh-TW"/>
          </w:rPr>
          <w:t>aram</w:t>
        </w:r>
      </w:ins>
      <w:ins w:id="1542" w:author="Microsoft Office User" w:date="2023-03-03T11:40:00Z">
        <w:r>
          <w:rPr>
            <w:rFonts w:ascii="Times New Roman" w:hAnsi="Times New Roman" w:cs="Times New Roman"/>
            <w:color w:val="000000" w:themeColor="text1"/>
            <w:lang w:eastAsia="zh-TW"/>
          </w:rPr>
          <w:t>e</w:t>
        </w:r>
      </w:ins>
      <w:ins w:id="1543" w:author="Microsoft Office User" w:date="2023-03-03T11:38:00Z">
        <w:r>
          <w:rPr>
            <w:rFonts w:ascii="Times New Roman" w:hAnsi="Times New Roman" w:cs="Times New Roman"/>
            <w:color w:val="000000" w:themeColor="text1"/>
            <w:lang w:eastAsia="zh-TW"/>
          </w:rPr>
          <w:t xml:space="preserve">ter </w:t>
        </w:r>
      </w:ins>
      <w:ins w:id="1544" w:author="Bo Shen" w:date="2023-01-27T18:06:00Z">
        <w:del w:id="1545" w:author="Microsoft Office User" w:date="2023-03-03T11:38:00Z">
          <w:r w:rsidDel="00B71C86">
            <w:rPr>
              <w:rFonts w:ascii="Times New Roman" w:hAnsi="Times New Roman" w:cs="Times New Roman"/>
              <w:color w:val="000000" w:themeColor="text1"/>
              <w:lang w:eastAsia="zh-TW"/>
            </w:rPr>
            <w:delText xml:space="preserve">Model </w:delText>
          </w:r>
        </w:del>
        <w:r>
          <w:rPr>
            <w:rFonts w:ascii="Times New Roman" w:hAnsi="Times New Roman" w:cs="Times New Roman"/>
            <w:color w:val="000000" w:themeColor="text1"/>
            <w:lang w:eastAsia="zh-TW"/>
          </w:rPr>
          <w:t xml:space="preserve">recovery </w:t>
        </w:r>
      </w:ins>
      <w:ins w:id="1546" w:author="Paul Glimcher" w:date="2023-03-08T11:40:00Z">
        <w:r w:rsidR="00DD0AC5">
          <w:rPr>
            <w:rFonts w:ascii="Times New Roman" w:hAnsi="Times New Roman" w:cs="Times New Roman"/>
            <w:color w:val="000000" w:themeColor="text1"/>
            <w:lang w:eastAsia="zh-TW"/>
          </w:rPr>
          <w:t xml:space="preserve">analysis </w:t>
        </w:r>
      </w:ins>
      <w:ins w:id="1547" w:author="Bo Shen" w:date="2023-01-27T18:06:00Z">
        <w:del w:id="1548" w:author="Microsoft Office User" w:date="2023-03-03T11:40:00Z">
          <w:r w:rsidDel="00871745">
            <w:rPr>
              <w:rFonts w:ascii="Times New Roman" w:hAnsi="Times New Roman" w:cs="Times New Roman"/>
              <w:color w:val="000000" w:themeColor="text1"/>
              <w:lang w:eastAsia="zh-TW"/>
            </w:rPr>
            <w:delText xml:space="preserve">on the best-fitted parameters </w:delText>
          </w:r>
        </w:del>
        <w:r>
          <w:rPr>
            <w:rFonts w:ascii="Times New Roman" w:hAnsi="Times New Roman" w:cs="Times New Roman"/>
            <w:color w:val="000000" w:themeColor="text1"/>
            <w:lang w:eastAsia="zh-TW"/>
          </w:rPr>
          <w:t xml:space="preserve">indicated that the parameters are recoverable and identifiable within the </w:t>
        </w:r>
      </w:ins>
      <w:ins w:id="1549" w:author="Bo Shen" w:date="2023-01-27T18:07:00Z">
        <w:r>
          <w:rPr>
            <w:rFonts w:ascii="Times New Roman" w:hAnsi="Times New Roman" w:cs="Times New Roman"/>
            <w:color w:val="000000" w:themeColor="text1"/>
            <w:lang w:eastAsia="zh-TW"/>
          </w:rPr>
          <w:t>network (</w:t>
        </w:r>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2</w:t>
        </w:r>
        <w:r>
          <w:rPr>
            <w:rFonts w:ascii="Times New Roman" w:hAnsi="Times New Roman" w:cs="Times New Roman"/>
            <w:color w:val="000000" w:themeColor="text1"/>
            <w:lang w:eastAsia="zh-TW"/>
          </w:rPr>
          <w:t>).</w:t>
        </w:r>
      </w:ins>
    </w:p>
    <w:p w14:paraId="7A7483F8" w14:textId="77777777" w:rsidR="00DD0AC5" w:rsidRDefault="00DD0AC5" w:rsidP="00695141">
      <w:pPr>
        <w:spacing w:line="480" w:lineRule="auto"/>
        <w:jc w:val="both"/>
        <w:rPr>
          <w:ins w:id="1550" w:author="Paul Glimcher" w:date="2023-03-08T11:40:00Z"/>
          <w:rFonts w:ascii="Times New Roman" w:hAnsi="Times New Roman" w:cs="Times New Roman"/>
          <w:color w:val="000000" w:themeColor="text1"/>
          <w:lang w:eastAsia="zh-TW"/>
        </w:rPr>
      </w:pPr>
    </w:p>
    <w:p w14:paraId="120B1716" w14:textId="0FB46CA6" w:rsidR="003F037C" w:rsidRPr="0060258A" w:rsidRDefault="003F037C" w:rsidP="00695141">
      <w:pPr>
        <w:spacing w:line="480" w:lineRule="auto"/>
        <w:jc w:val="both"/>
        <w:rPr>
          <w:rFonts w:ascii="Times New Roman" w:hAnsi="Times New Roman" w:cs="Times New Roman"/>
          <w:color w:val="000000" w:themeColor="text1"/>
          <w:lang w:eastAsia="zh-TW"/>
        </w:rPr>
      </w:pPr>
      <w:ins w:id="1551" w:author="Bo Shen" w:date="2023-01-27T18:03:00Z">
        <w:del w:id="1552" w:author="Paul Glimcher" w:date="2023-03-08T11:40:00Z">
          <w:r w:rsidDel="00DD0AC5">
            <w:rPr>
              <w:rFonts w:ascii="Times New Roman" w:hAnsi="Times New Roman" w:cs="Times New Roman"/>
              <w:color w:val="000000" w:themeColor="text1"/>
              <w:lang w:eastAsia="zh-TW"/>
            </w:rPr>
            <w:delText xml:space="preserve"> </w:delText>
          </w:r>
        </w:del>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1553" w:author="Bo Shen" w:date="2022-11-28T13:47:00Z">
        <w:r>
          <w:rPr>
            <w:rFonts w:ascii="Times New Roman" w:hAnsi="Times New Roman" w:cs="Times New Roman"/>
            <w:color w:val="000000" w:themeColor="text1"/>
            <w:lang w:eastAsia="zh-TW"/>
          </w:rPr>
          <w:t xml:space="preserve"> </w:t>
        </w:r>
      </w:ins>
      <w:del w:id="1554" w:author="Bo Shen" w:date="2022-11-28T13:47:00Z">
        <w:r w:rsidRPr="0060258A" w:rsidDel="00662EFE">
          <w:rPr>
            <w:rFonts w:ascii="Times New Roman" w:hAnsi="Times New Roman" w:cs="Times New Roman"/>
            <w:color w:val="000000" w:themeColor="text1"/>
            <w:lang w:eastAsia="zh-TW"/>
          </w:rPr>
          <w:delText>-quantile</w:delText>
        </w:r>
      </w:del>
      <w:ins w:id="1555" w:author="Bo Shen" w:date="2022-11-28T13:47:00Z">
        <w:r>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1556"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1557" w:author="Bo Shen" w:date="2022-11-28T13:48:00Z">
        <w:r w:rsidRPr="0060258A">
          <w:rPr>
            <w:rFonts w:ascii="Times New Roman" w:hAnsi="Times New Roman" w:cs="Times New Roman"/>
            <w:color w:val="000000" w:themeColor="text1"/>
            <w:lang w:eastAsia="zh-TW"/>
          </w:rPr>
          <w:t>(Q</w:t>
        </w:r>
        <w:r>
          <w:rPr>
            <w:rFonts w:ascii="Times New Roman" w:hAnsi="Times New Roman" w:cs="Times New Roman"/>
            <w:color w:val="000000" w:themeColor="text1"/>
            <w:lang w:eastAsia="zh-TW"/>
          </w:rPr>
          <w:t>PP</w:t>
        </w:r>
        <w:r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1558" w:author="Bo Shen" w:date="2023-01-26T14:58:00Z">
        <w:r>
          <w:rPr>
            <w:rFonts w:ascii="Times New Roman" w:hAnsi="Times New Roman" w:cs="Times New Roman"/>
            <w:color w:val="000000" w:themeColor="text1"/>
            <w:lang w:eastAsia="zh-TW"/>
          </w:rPr>
          <w:t xml:space="preserve"> </w:t>
        </w:r>
      </w:ins>
      <w:r>
        <w:rPr>
          <w:rFonts w:ascii="Times New Roman" w:hAnsi="Times New Roman" w:cs="Times New Roman"/>
          <w:color w:val="000000" w:themeColor="text1"/>
          <w:lang w:eastAsia="zh-TW"/>
        </w:rPr>
        <w:t>Given</w:t>
      </w:r>
      <w:ins w:id="1559" w:author="Bo Shen" w:date="2023-01-26T14:58:00Z">
        <w:r>
          <w:rPr>
            <w:rFonts w:ascii="Times New Roman" w:hAnsi="Times New Roman" w:cs="Times New Roman"/>
            <w:color w:val="000000" w:themeColor="text1"/>
            <w:lang w:eastAsia="zh-TW"/>
          </w:rPr>
          <w:t xml:space="preserve"> the </w:t>
        </w:r>
      </w:ins>
      <w:ins w:id="1560" w:author="Paul Glimcher" w:date="2023-03-08T11:41:00Z">
        <w:r w:rsidR="00DD0AC5">
          <w:rPr>
            <w:rFonts w:ascii="Times New Roman" w:hAnsi="Times New Roman" w:cs="Times New Roman"/>
            <w:color w:val="000000" w:themeColor="text1"/>
            <w:lang w:eastAsia="zh-TW"/>
          </w:rPr>
          <w:t xml:space="preserve">mathematical </w:t>
        </w:r>
      </w:ins>
      <w:ins w:id="1561" w:author="Bo Shen" w:date="2023-01-26T14:58:00Z">
        <w:r>
          <w:rPr>
            <w:rFonts w:ascii="Times New Roman" w:hAnsi="Times New Roman" w:cs="Times New Roman"/>
            <w:color w:val="000000" w:themeColor="text1"/>
            <w:lang w:eastAsia="zh-TW"/>
          </w:rPr>
          <w:t xml:space="preserve">collinearity issue between </w:t>
        </w:r>
      </w:ins>
      <m:oMath>
        <m:sSub>
          <m:sSubPr>
            <m:ctrlPr>
              <w:ins w:id="1562" w:author="Bo Shen" w:date="2023-01-26T14:58:00Z">
                <w:rPr>
                  <w:rFonts w:ascii="Cambria Math" w:hAnsi="Cambria Math" w:cs="Times New Roman"/>
                  <w:i/>
                  <w:color w:val="000000" w:themeColor="text1"/>
                </w:rPr>
              </w:ins>
            </m:ctrlPr>
          </m:sSubPr>
          <m:e>
            <m:r>
              <w:ins w:id="1563" w:author="Microsoft Office User" w:date="2023-03-01T13:33:00Z">
                <w:rPr>
                  <w:rFonts w:ascii="Cambria Math" w:hAnsi="Cambria Math" w:cs="Times New Roman"/>
                  <w:color w:val="000000" w:themeColor="text1"/>
                </w:rPr>
                <m:t>B</m:t>
              </w:ins>
            </m:r>
            <m:r>
              <w:del w:id="1564" w:author="Microsoft Office User" w:date="2023-03-01T13:33:00Z">
                <w:rPr>
                  <w:rFonts w:ascii="Cambria Math" w:hAnsi="Cambria Math" w:cs="Times New Roman"/>
                  <w:color w:val="000000" w:themeColor="text1"/>
                </w:rPr>
                <m:t>B</m:t>
              </w:del>
            </m:r>
          </m:e>
          <m:sub>
            <m:r>
              <w:ins w:id="1565" w:author="Microsoft Office User" w:date="2023-03-01T13:33:00Z">
                <w:rPr>
                  <w:rFonts w:ascii="Cambria Math" w:hAnsi="Cambria Math" w:cs="Times New Roman"/>
                  <w:color w:val="000000" w:themeColor="text1"/>
                </w:rPr>
                <m:t>G</m:t>
              </w:ins>
            </m:r>
            <m:r>
              <w:del w:id="1566" w:author="Microsoft Office User" w:date="2023-03-01T13:33:00Z">
                <w:rPr>
                  <w:rFonts w:ascii="Cambria Math" w:hAnsi="Cambria Math" w:cs="Times New Roman"/>
                  <w:color w:val="000000" w:themeColor="text1"/>
                </w:rPr>
                <m:t>G</m:t>
              </w:del>
            </m:r>
          </m:sub>
        </m:sSub>
      </m:oMath>
      <w:ins w:id="1567" w:author="Bo Shen" w:date="2023-01-26T14:58:00Z">
        <w:r>
          <w:rPr>
            <w:rFonts w:ascii="Times New Roman" w:hAnsi="Times New Roman" w:cs="Times New Roman"/>
            <w:color w:val="000000" w:themeColor="text1"/>
          </w:rPr>
          <w:t xml:space="preserve"> and </w:t>
        </w:r>
      </w:ins>
      <m:oMath>
        <m:r>
          <w:ins w:id="1568" w:author="Bo Shen" w:date="2023-01-26T14:58:00Z">
            <w:rPr>
              <w:rFonts w:ascii="Cambria Math" w:hAnsi="Cambria Math" w:cs="Times New Roman"/>
              <w:color w:val="000000" w:themeColor="text1"/>
            </w:rPr>
            <m:t>α</m:t>
          </w:ins>
        </m:r>
      </m:oMath>
      <w:ins w:id="1569" w:author="Bo Shen" w:date="2023-01-26T14:58:00Z">
        <w:r>
          <w:rPr>
            <w:rFonts w:ascii="Times New Roman" w:hAnsi="Times New Roman" w:cs="Times New Roman"/>
            <w:color w:val="000000" w:themeColor="text1"/>
          </w:rPr>
          <w:t xml:space="preserve">, </w:t>
        </w:r>
      </w:ins>
      <w:ins w:id="1570" w:author="Paul Glimcher" w:date="2023-03-08T11:41:00Z">
        <w:r w:rsidR="00DD0AC5">
          <w:rPr>
            <w:rFonts w:ascii="Times New Roman" w:hAnsi="Times New Roman" w:cs="Times New Roman"/>
            <w:color w:val="000000" w:themeColor="text1"/>
          </w:rPr>
          <w:t xml:space="preserve">it is important to note that </w:t>
        </w:r>
      </w:ins>
      <w:ins w:id="1571" w:author="Bo Shen" w:date="2023-01-26T14:58:00Z">
        <w:r>
          <w:rPr>
            <w:rFonts w:ascii="Times New Roman" w:hAnsi="Times New Roman" w:cs="Times New Roman"/>
            <w:color w:val="000000" w:themeColor="text1"/>
          </w:rPr>
          <w:t xml:space="preserve">the fitted value of </w:t>
        </w:r>
      </w:ins>
      <m:oMath>
        <m:r>
          <w:ins w:id="1572" w:author="Bo Shen" w:date="2023-01-26T14:59:00Z">
            <w:rPr>
              <w:rFonts w:ascii="Cambria Math" w:hAnsi="Cambria Math" w:cs="Times New Roman"/>
              <w:color w:val="000000" w:themeColor="text1"/>
            </w:rPr>
            <m:t>α</m:t>
          </w:ins>
        </m:r>
      </m:oMath>
      <w:ins w:id="1573" w:author="Bo Shen" w:date="2023-01-26T15:00:00Z">
        <w:r>
          <w:rPr>
            <w:rFonts w:ascii="Times New Roman" w:hAnsi="Times New Roman" w:cs="Times New Roman"/>
            <w:color w:val="000000" w:themeColor="text1"/>
          </w:rPr>
          <w:t xml:space="preserve"> </w:t>
        </w:r>
        <w:del w:id="1574" w:author="Microsoft Office User" w:date="2023-03-01T13:34:00Z">
          <w:r w:rsidDel="008542D1">
            <w:rPr>
              <w:rFonts w:ascii="Times New Roman" w:hAnsi="Times New Roman" w:cs="Times New Roman"/>
              <w:color w:val="000000" w:themeColor="text1"/>
            </w:rPr>
            <w:delText>showed here</w:delText>
          </w:r>
        </w:del>
      </w:ins>
      <w:ins w:id="1575" w:author="Bo Shen" w:date="2023-01-26T14:59:00Z">
        <w:del w:id="1576" w:author="Microsoft Office User" w:date="2023-03-01T13:34:00Z">
          <w:r w:rsidDel="008542D1">
            <w:rPr>
              <w:rFonts w:ascii="Times New Roman" w:hAnsi="Times New Roman" w:cs="Times New Roman"/>
              <w:color w:val="000000" w:themeColor="text1"/>
            </w:rPr>
            <w:delText xml:space="preserve"> </w:delText>
          </w:r>
        </w:del>
      </w:ins>
      <w:ins w:id="1577" w:author="Microsoft Office User" w:date="2023-03-01T13:34:00Z">
        <w:del w:id="1578" w:author="Paul Glimcher" w:date="2023-03-08T11:41:00Z">
          <w:r w:rsidDel="00C0231D">
            <w:rPr>
              <w:rFonts w:ascii="Times New Roman" w:hAnsi="Times New Roman" w:cs="Times New Roman"/>
              <w:color w:val="000000" w:themeColor="text1"/>
            </w:rPr>
            <w:delText>does</w:delText>
          </w:r>
        </w:del>
      </w:ins>
      <w:ins w:id="1579" w:author="Bo Shen" w:date="2023-01-26T14:59:00Z">
        <w:del w:id="1580" w:author="Paul Glimcher" w:date="2023-03-08T11:41:00Z">
          <w:r w:rsidDel="00C0231D">
            <w:rPr>
              <w:rFonts w:ascii="Times New Roman" w:hAnsi="Times New Roman" w:cs="Times New Roman"/>
              <w:color w:val="000000" w:themeColor="text1"/>
            </w:rPr>
            <w:delText>may not</w:delText>
          </w:r>
        </w:del>
      </w:ins>
      <w:ins w:id="1581" w:author="Paul Glimcher" w:date="2023-03-08T11:41:00Z">
        <w:r w:rsidR="00C0231D">
          <w:rPr>
            <w:rFonts w:ascii="Times New Roman" w:hAnsi="Times New Roman" w:cs="Times New Roman"/>
            <w:color w:val="000000" w:themeColor="text1"/>
          </w:rPr>
          <w:t>should not be interpreted as</w:t>
        </w:r>
      </w:ins>
      <w:ins w:id="1582" w:author="Bo Shen" w:date="2023-01-26T14:59:00Z">
        <w:r>
          <w:rPr>
            <w:rFonts w:ascii="Times New Roman" w:hAnsi="Times New Roman" w:cs="Times New Roman"/>
            <w:color w:val="000000" w:themeColor="text1"/>
          </w:rPr>
          <w:t xml:space="preserve"> reflect</w:t>
        </w:r>
      </w:ins>
      <w:ins w:id="1583" w:author="Paul Glimcher" w:date="2023-03-08T11:41:00Z">
        <w:r w:rsidR="00C0231D">
          <w:rPr>
            <w:rFonts w:ascii="Times New Roman" w:hAnsi="Times New Roman" w:cs="Times New Roman"/>
            <w:color w:val="000000" w:themeColor="text1"/>
          </w:rPr>
          <w:t>ing</w:t>
        </w:r>
      </w:ins>
      <w:ins w:id="1584" w:author="Bo Shen" w:date="2023-01-26T14:59:00Z">
        <w:r>
          <w:rPr>
            <w:rFonts w:ascii="Times New Roman" w:hAnsi="Times New Roman" w:cs="Times New Roman"/>
            <w:color w:val="000000" w:themeColor="text1"/>
          </w:rPr>
          <w:t xml:space="preserve"> the exact level of recurrence </w:t>
        </w:r>
      </w:ins>
      <w:ins w:id="1585" w:author="Microsoft Office User" w:date="2023-03-01T13:34:00Z">
        <w:r>
          <w:rPr>
            <w:rFonts w:ascii="Times New Roman" w:hAnsi="Times New Roman" w:cs="Times New Roman"/>
            <w:color w:val="000000" w:themeColor="text1"/>
          </w:rPr>
          <w:t>in</w:t>
        </w:r>
      </w:ins>
      <w:ins w:id="1586" w:author="Bo Shen" w:date="2023-01-26T15:00:00Z">
        <w:del w:id="1587" w:author="Microsoft Office User" w:date="2023-03-01T13:34:00Z">
          <w:r w:rsidDel="008542D1">
            <w:rPr>
              <w:rFonts w:ascii="Times New Roman" w:hAnsi="Times New Roman" w:cs="Times New Roman"/>
              <w:color w:val="000000" w:themeColor="text1"/>
            </w:rPr>
            <w:delText>of</w:delText>
          </w:r>
        </w:del>
      </w:ins>
      <w:ins w:id="1588" w:author="Bo Shen" w:date="2023-01-26T14:59:00Z">
        <w:r>
          <w:rPr>
            <w:rFonts w:ascii="Times New Roman" w:hAnsi="Times New Roman" w:cs="Times New Roman"/>
            <w:color w:val="000000" w:themeColor="text1"/>
          </w:rPr>
          <w:t xml:space="preserve"> the circuit</w:t>
        </w:r>
      </w:ins>
      <w:ins w:id="1589" w:author="Microsoft Office User" w:date="2023-03-01T13:34:00Z">
        <w:r>
          <w:rPr>
            <w:rFonts w:ascii="Times New Roman" w:hAnsi="Times New Roman" w:cs="Times New Roman"/>
            <w:color w:val="000000" w:themeColor="text1"/>
          </w:rPr>
          <w:t xml:space="preserve">, </w:t>
        </w:r>
      </w:ins>
      <w:ins w:id="1590" w:author="Bo Shen" w:date="2023-01-26T14:59:00Z">
        <w:del w:id="1591" w:author="Microsoft Office User" w:date="2023-03-01T13:34:00Z">
          <w:r w:rsidDel="008542D1">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and</w:t>
        </w:r>
      </w:ins>
      <w:ins w:id="1592" w:author="Microsoft Office User" w:date="2023-03-01T13:34:00Z">
        <w:r>
          <w:rPr>
            <w:rFonts w:ascii="Times New Roman" w:hAnsi="Times New Roman" w:cs="Times New Roman"/>
            <w:color w:val="000000" w:themeColor="text1"/>
          </w:rPr>
          <w:t xml:space="preserve"> </w:t>
        </w:r>
      </w:ins>
      <w:ins w:id="1593" w:author="Bo Shen" w:date="2023-01-26T14:59:00Z">
        <w:del w:id="1594" w:author="Microsoft Office User" w:date="2023-03-01T13:34:00Z">
          <w:r w:rsidDel="008542D1">
            <w:rPr>
              <w:rFonts w:ascii="Times New Roman" w:hAnsi="Times New Roman" w:cs="Times New Roman"/>
              <w:color w:val="000000" w:themeColor="text1"/>
            </w:rPr>
            <w:delText xml:space="preserve"> we acknowledged that </w:delText>
          </w:r>
        </w:del>
        <w:r>
          <w:rPr>
            <w:rFonts w:ascii="Times New Roman" w:hAnsi="Times New Roman" w:cs="Times New Roman"/>
            <w:color w:val="000000" w:themeColor="text1"/>
          </w:rPr>
          <w:t xml:space="preserve">future empirical data </w:t>
        </w:r>
      </w:ins>
      <w:ins w:id="1595" w:author="Microsoft Office User" w:date="2023-03-01T13:34:00Z">
        <w:r>
          <w:rPr>
            <w:rFonts w:ascii="Times New Roman" w:hAnsi="Times New Roman" w:cs="Times New Roman"/>
            <w:color w:val="000000" w:themeColor="text1"/>
          </w:rPr>
          <w:t>will be</w:t>
        </w:r>
      </w:ins>
      <w:ins w:id="1596" w:author="Bo Shen" w:date="2023-01-26T14:59:00Z">
        <w:del w:id="1597" w:author="Microsoft Office User" w:date="2023-03-01T13:34:00Z">
          <w:r w:rsidDel="008542D1">
            <w:rPr>
              <w:rFonts w:ascii="Times New Roman" w:hAnsi="Times New Roman" w:cs="Times New Roman"/>
              <w:color w:val="000000" w:themeColor="text1"/>
            </w:rPr>
            <w:delText>is</w:delText>
          </w:r>
        </w:del>
        <w:r>
          <w:rPr>
            <w:rFonts w:ascii="Times New Roman" w:hAnsi="Times New Roman" w:cs="Times New Roman"/>
            <w:color w:val="000000" w:themeColor="text1"/>
          </w:rPr>
          <w:t xml:space="preserve"> </w:t>
        </w:r>
      </w:ins>
      <w:ins w:id="1598" w:author="Bo Shen" w:date="2023-01-26T15:01:00Z">
        <w:r>
          <w:rPr>
            <w:rFonts w:ascii="Times New Roman" w:hAnsi="Times New Roman" w:cs="Times New Roman"/>
            <w:color w:val="000000" w:themeColor="text1"/>
          </w:rPr>
          <w:t>needed</w:t>
        </w:r>
      </w:ins>
      <w:ins w:id="1599" w:author="Bo Shen" w:date="2023-01-26T14:59:00Z">
        <w:r>
          <w:rPr>
            <w:rFonts w:ascii="Times New Roman" w:hAnsi="Times New Roman" w:cs="Times New Roman"/>
            <w:color w:val="000000" w:themeColor="text1"/>
          </w:rPr>
          <w:t xml:space="preserve"> </w:t>
        </w:r>
      </w:ins>
      <w:ins w:id="1600" w:author="Bo Shen" w:date="2023-01-26T15:01:00Z">
        <w:r>
          <w:rPr>
            <w:rFonts w:ascii="Times New Roman" w:hAnsi="Times New Roman" w:cs="Times New Roman"/>
            <w:color w:val="000000" w:themeColor="text1"/>
          </w:rPr>
          <w:t>to</w:t>
        </w:r>
      </w:ins>
      <w:ins w:id="1601" w:author="Bo Shen" w:date="2023-01-26T14:59:00Z">
        <w:r>
          <w:rPr>
            <w:rFonts w:ascii="Times New Roman" w:hAnsi="Times New Roman" w:cs="Times New Roman"/>
            <w:color w:val="000000" w:themeColor="text1"/>
          </w:rPr>
          <w:t xml:space="preserve"> </w:t>
        </w:r>
      </w:ins>
      <w:ins w:id="1602" w:author="Bo Shen" w:date="2023-01-26T15:01:00Z">
        <w:r>
          <w:rPr>
            <w:rFonts w:ascii="Times New Roman" w:hAnsi="Times New Roman" w:cs="Times New Roman"/>
            <w:color w:val="000000" w:themeColor="text1"/>
          </w:rPr>
          <w:t>differentiate</w:t>
        </w:r>
      </w:ins>
      <w:ins w:id="1603" w:author="Bo Shen" w:date="2023-01-26T14:59:00Z">
        <w:r>
          <w:rPr>
            <w:rFonts w:ascii="Times New Roman" w:hAnsi="Times New Roman" w:cs="Times New Roman"/>
            <w:color w:val="000000" w:themeColor="text1"/>
          </w:rPr>
          <w:t xml:space="preserve"> </w:t>
        </w:r>
        <w:del w:id="1604" w:author="Microsoft Office User" w:date="2023-03-01T13:35:00Z">
          <w:r w:rsidDel="008542D1">
            <w:rPr>
              <w:rFonts w:ascii="Times New Roman" w:hAnsi="Times New Roman" w:cs="Times New Roman"/>
              <w:color w:val="000000" w:themeColor="text1"/>
            </w:rPr>
            <w:delText>the level of</w:delText>
          </w:r>
        </w:del>
      </w:ins>
      <w:ins w:id="1605" w:author="Microsoft Office User" w:date="2023-03-01T13:35:00Z">
        <w:r>
          <w:rPr>
            <w:rFonts w:ascii="Times New Roman" w:hAnsi="Times New Roman" w:cs="Times New Roman"/>
            <w:color w:val="000000" w:themeColor="text1"/>
          </w:rPr>
          <w:t>how</w:t>
        </w:r>
      </w:ins>
      <w:ins w:id="1606" w:author="Bo Shen" w:date="2023-01-26T14:59:00Z">
        <w:r>
          <w:rPr>
            <w:rFonts w:ascii="Times New Roman" w:hAnsi="Times New Roman" w:cs="Times New Roman"/>
            <w:color w:val="000000" w:themeColor="text1"/>
          </w:rPr>
          <w:t xml:space="preserve"> recurrence and baseline </w:t>
        </w:r>
        <w:del w:id="1607" w:author="Microsoft Office User" w:date="2023-03-01T13:35:00Z">
          <w:r w:rsidDel="008542D1">
            <w:rPr>
              <w:rFonts w:ascii="Times New Roman" w:hAnsi="Times New Roman" w:cs="Times New Roman"/>
              <w:color w:val="000000" w:themeColor="text1"/>
            </w:rPr>
            <w:delText>gain</w:delText>
          </w:r>
        </w:del>
      </w:ins>
      <w:ins w:id="1608" w:author="Bo Shen" w:date="2023-01-26T15:00:00Z">
        <w:del w:id="1609" w:author="Microsoft Office User" w:date="2023-03-01T13:35:00Z">
          <w:r w:rsidDel="008542D1">
            <w:rPr>
              <w:rFonts w:ascii="Times New Roman" w:hAnsi="Times New Roman" w:cs="Times New Roman"/>
              <w:color w:val="000000" w:themeColor="text1"/>
            </w:rPr>
            <w:delText>-</w:delText>
          </w:r>
        </w:del>
      </w:ins>
      <w:ins w:id="1610" w:author="Bo Shen" w:date="2023-01-26T14:59:00Z">
        <w:del w:id="1611" w:author="Microsoft Office User" w:date="2023-03-01T13:35:00Z">
          <w:r w:rsidDel="008542D1">
            <w:rPr>
              <w:rFonts w:ascii="Times New Roman" w:hAnsi="Times New Roman" w:cs="Times New Roman"/>
              <w:color w:val="000000" w:themeColor="text1"/>
            </w:rPr>
            <w:delText xml:space="preserve">control </w:delText>
          </w:r>
        </w:del>
        <w:r>
          <w:rPr>
            <w:rFonts w:ascii="Times New Roman" w:hAnsi="Times New Roman" w:cs="Times New Roman"/>
            <w:color w:val="000000" w:themeColor="text1"/>
          </w:rPr>
          <w:t>inhibition</w:t>
        </w:r>
      </w:ins>
      <w:ins w:id="1612" w:author="Bo Shen" w:date="2023-01-26T15:00:00Z">
        <w:r>
          <w:rPr>
            <w:rFonts w:ascii="Times New Roman" w:hAnsi="Times New Roman" w:cs="Times New Roman"/>
            <w:color w:val="000000" w:themeColor="text1"/>
          </w:rPr>
          <w:t xml:space="preserve"> </w:t>
        </w:r>
      </w:ins>
      <w:ins w:id="1613" w:author="Microsoft Office User" w:date="2023-03-01T13:35:00Z">
        <w:r>
          <w:rPr>
            <w:rFonts w:ascii="Times New Roman" w:hAnsi="Times New Roman" w:cs="Times New Roman"/>
            <w:color w:val="000000" w:themeColor="text1"/>
          </w:rPr>
          <w:t>contribute to LDDM WTA selection</w:t>
        </w:r>
      </w:ins>
      <w:ins w:id="1614" w:author="Bo Shen" w:date="2023-01-26T15:00:00Z">
        <w:del w:id="1615" w:author="Microsoft Office User" w:date="2023-03-01T13:35:00Z">
          <w:r w:rsidDel="008542D1">
            <w:rPr>
              <w:rFonts w:ascii="Times New Roman" w:hAnsi="Times New Roman" w:cs="Times New Roman"/>
              <w:color w:val="000000" w:themeColor="text1"/>
            </w:rPr>
            <w:delText>in the network</w:delText>
          </w:r>
        </w:del>
        <w:r>
          <w:rPr>
            <w:rFonts w:ascii="Times New Roman" w:hAnsi="Times New Roman" w:cs="Times New Roman"/>
            <w:color w:val="000000" w:themeColor="text1"/>
          </w:rPr>
          <w:t>.</w:t>
        </w:r>
      </w:ins>
    </w:p>
    <w:p w14:paraId="4E817511"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5774F15B" w14:textId="76BFBECC" w:rsidR="003F037C" w:rsidRPr="0060258A" w:rsidRDefault="003F037C"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lastRenderedPageBreak/>
        <w:t>We compared the performance of the LDDM in fitting this classical dataset with the reduced form of the RNM</w:t>
      </w:r>
      <w:ins w:id="1616" w:author="Bo Shen" w:date="2023-02-03T10:50:00Z">
        <w:r>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lang w:eastAsia="zh-TW"/>
          </w:rPr>
          <w:fldChar w:fldCharType="end"/>
        </w:r>
      </w:ins>
      <w:del w:id="1617"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1618"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1619" w:author="Bo Shen" w:date="2023-02-03T10:44:00Z">
        <w:r w:rsidRPr="0060258A" w:rsidDel="007C2977">
          <w:rPr>
            <w:rFonts w:ascii="Times New Roman" w:hAnsi="Times New Roman" w:cs="Times New Roman"/>
            <w:color w:val="000000" w:themeColor="text1"/>
            <w:lang w:eastAsia="zh-TW"/>
          </w:rPr>
          <w:delText xml:space="preserve">see </w:delText>
        </w:r>
      </w:del>
      <w:del w:id="1620"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d="1621" w:author="Bo Shen" w:date="2023-01-27T18:07:00Z">
        <w:r>
          <w:rPr>
            <w:rFonts w:ascii="Times New Roman" w:hAnsi="Times New Roman" w:cs="Times New Roman"/>
            <w:b/>
            <w:color w:val="000000" w:themeColor="text1"/>
            <w:lang w:eastAsia="zh-TW"/>
          </w:rPr>
          <w:t>4</w:t>
        </w:r>
      </w:ins>
      <w:del w:id="1622" w:author="Bo Shen" w:date="2023-01-27T18:07:00Z">
        <w:r w:rsidDel="00E76512">
          <w:rPr>
            <w:rFonts w:ascii="Times New Roman" w:hAnsi="Times New Roman" w:cs="Times New Roman"/>
            <w:b/>
            <w:color w:val="000000" w:themeColor="text1"/>
            <w:lang w:eastAsia="zh-TW"/>
          </w:rPr>
          <w:delText>1</w:delText>
        </w:r>
      </w:del>
      <w:del w:id="1623"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1624" w:author="Microsoft Office User" w:date="2023-03-03T11:44:00Z">
        <w:r>
          <w:rPr>
            <w:rFonts w:ascii="Times New Roman" w:hAnsi="Times New Roman" w:cs="Times New Roman"/>
            <w:color w:val="000000" w:themeColor="text1"/>
            <w:lang w:eastAsia="zh-TW"/>
          </w:rPr>
          <w:t>, as well as</w:t>
        </w:r>
      </w:ins>
      <w:ins w:id="1625" w:author="Bo Shen" w:date="2023-01-31T11:00:00Z">
        <w:r>
          <w:rPr>
            <w:rFonts w:ascii="Times New Roman" w:hAnsi="Times New Roman" w:cs="Times New Roman"/>
            <w:color w:val="000000" w:themeColor="text1"/>
            <w:lang w:eastAsia="zh-TW"/>
          </w:rPr>
          <w:t xml:space="preserve"> </w:t>
        </w:r>
      </w:ins>
      <w:del w:id="1626" w:author="Bo Shen" w:date="2023-02-03T10:50:00Z">
        <w:r w:rsidRPr="0060258A" w:rsidDel="00152CBC">
          <w:rPr>
            <w:rFonts w:ascii="Times New Roman" w:hAnsi="Times New Roman" w:cs="Times New Roman"/>
            <w:color w:val="000000" w:themeColor="text1"/>
            <w:lang w:eastAsia="zh-TW"/>
          </w:rPr>
          <w:fldChar w:fldCharType="begin"/>
        </w:r>
        <w:r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1627" w:author="Bo Shen" w:date="2023-02-03T10:49:00Z">
        <w:del w:id="1628" w:author="Microsoft Office User" w:date="2023-03-03T11:44:00Z">
          <w:r w:rsidDel="008A55B5">
            <w:rPr>
              <w:rFonts w:ascii="Times New Roman" w:hAnsi="Times New Roman" w:cs="Times New Roman"/>
              <w:color w:val="000000" w:themeColor="text1"/>
              <w:lang w:eastAsia="zh-TW"/>
            </w:rPr>
            <w:delText xml:space="preserve">and </w:delText>
          </w:r>
        </w:del>
        <w:r>
          <w:rPr>
            <w:rFonts w:ascii="Times New Roman" w:hAnsi="Times New Roman" w:cs="Times New Roman"/>
            <w:color w:val="000000" w:themeColor="text1"/>
            <w:lang w:eastAsia="zh-TW"/>
          </w:rPr>
          <w:t xml:space="preserve">another </w:t>
        </w:r>
      </w:ins>
      <w:ins w:id="1629" w:author="Microsoft Office User" w:date="2023-03-03T11:45:00Z">
        <w:r>
          <w:rPr>
            <w:rFonts w:ascii="Times New Roman" w:hAnsi="Times New Roman" w:cs="Times New Roman"/>
            <w:color w:val="000000" w:themeColor="text1"/>
            <w:lang w:eastAsia="zh-TW"/>
          </w:rPr>
          <w:t>prominent computational</w:t>
        </w:r>
      </w:ins>
      <w:ins w:id="1630" w:author="Bo Shen" w:date="2023-02-03T10:49:00Z">
        <w:del w:id="1631" w:author="Microsoft Office User" w:date="2023-03-03T11:45:00Z">
          <w:r w:rsidDel="008A55B5">
            <w:rPr>
              <w:rFonts w:ascii="Times New Roman" w:hAnsi="Times New Roman" w:cs="Times New Roman"/>
              <w:color w:val="000000" w:themeColor="text1"/>
              <w:lang w:eastAsia="zh-TW"/>
            </w:rPr>
            <w:delText>widely acknowledged</w:delText>
          </w:r>
        </w:del>
        <w:r>
          <w:rPr>
            <w:rFonts w:ascii="Times New Roman" w:hAnsi="Times New Roman" w:cs="Times New Roman"/>
            <w:color w:val="000000" w:themeColor="text1"/>
            <w:lang w:eastAsia="zh-TW"/>
          </w:rPr>
          <w:t xml:space="preserve"> decision </w:t>
        </w:r>
        <w:del w:id="1632" w:author="Microsoft Office User" w:date="2023-03-03T11:45:00Z">
          <w:r w:rsidDel="008A55B5">
            <w:rPr>
              <w:rFonts w:ascii="Times New Roman" w:hAnsi="Times New Roman" w:cs="Times New Roman"/>
              <w:color w:val="000000" w:themeColor="text1"/>
              <w:lang w:eastAsia="zh-TW"/>
            </w:rPr>
            <w:delText xml:space="preserve">circuit </w:delText>
          </w:r>
        </w:del>
        <w:r>
          <w:rPr>
            <w:rFonts w:ascii="Times New Roman" w:hAnsi="Times New Roman" w:cs="Times New Roman"/>
            <w:color w:val="000000" w:themeColor="text1"/>
            <w:lang w:eastAsia="zh-TW"/>
          </w:rPr>
          <w:t>model</w:t>
        </w:r>
      </w:ins>
      <w:ins w:id="1633" w:author="Bo Shen" w:date="2023-02-03T11:31:00Z">
        <w:r>
          <w:rPr>
            <w:rFonts w:ascii="Times New Roman" w:hAnsi="Times New Roman" w:cs="Times New Roman"/>
            <w:color w:val="000000" w:themeColor="text1"/>
            <w:lang w:eastAsia="zh-TW"/>
          </w:rPr>
          <w:t xml:space="preserve"> </w:t>
        </w:r>
      </w:ins>
      <w:ins w:id="1634" w:author="Microsoft Office User" w:date="2023-03-03T11:45:00Z">
        <w:r>
          <w:rPr>
            <w:rFonts w:ascii="Times New Roman" w:hAnsi="Times New Roman" w:cs="Times New Roman"/>
            <w:color w:val="000000" w:themeColor="text1"/>
            <w:lang w:eastAsia="zh-TW"/>
          </w:rPr>
          <w:t>with a</w:t>
        </w:r>
      </w:ins>
      <w:ins w:id="1635" w:author="Bo Shen" w:date="2023-02-03T11:31:00Z">
        <w:del w:id="1636" w:author="Microsoft Office User" w:date="2023-03-03T11:45:00Z">
          <w:r w:rsidDel="008A55B5">
            <w:rPr>
              <w:rFonts w:ascii="Times New Roman" w:hAnsi="Times New Roman" w:cs="Times New Roman"/>
              <w:color w:val="000000" w:themeColor="text1"/>
              <w:lang w:eastAsia="zh-TW"/>
            </w:rPr>
            <w:delText>sharing the</w:delText>
          </w:r>
        </w:del>
        <w:r>
          <w:rPr>
            <w:rFonts w:ascii="Times New Roman" w:hAnsi="Times New Roman" w:cs="Times New Roman"/>
            <w:color w:val="000000" w:themeColor="text1"/>
            <w:lang w:eastAsia="zh-TW"/>
          </w:rPr>
          <w:t xml:space="preserve"> similar architecture of mutual inhibition</w:t>
        </w:r>
      </w:ins>
      <w:ins w:id="1637" w:author="Bo Shen" w:date="2023-02-03T11:32:00Z">
        <w:del w:id="1638" w:author="Microsoft Office User" w:date="2023-03-03T11:45:00Z">
          <w:r w:rsidDel="008A55B5">
            <w:rPr>
              <w:rFonts w:ascii="Times New Roman" w:hAnsi="Times New Roman" w:cs="Times New Roman"/>
              <w:color w:val="000000" w:themeColor="text1"/>
              <w:lang w:eastAsia="zh-TW"/>
            </w:rPr>
            <w:delText xml:space="preserve"> as the RNM</w:delText>
          </w:r>
        </w:del>
      </w:ins>
      <w:ins w:id="1639" w:author="Bo Shen" w:date="2023-02-03T10:49:00Z">
        <w:r>
          <w:rPr>
            <w:rFonts w:ascii="Times New Roman" w:hAnsi="Times New Roman" w:cs="Times New Roman"/>
            <w:color w:val="000000" w:themeColor="text1"/>
            <w:lang w:eastAsia="zh-TW"/>
          </w:rPr>
          <w:t xml:space="preserve"> – the leaky competin</w:t>
        </w:r>
      </w:ins>
      <w:ins w:id="1640" w:author="Bo Shen" w:date="2023-02-03T11:55:00Z">
        <w:r>
          <w:rPr>
            <w:rFonts w:ascii="Times New Roman" w:hAnsi="Times New Roman" w:cs="Times New Roman"/>
            <w:color w:val="000000" w:themeColor="text1"/>
            <w:lang w:eastAsia="zh-TW"/>
          </w:rPr>
          <w:t>g</w:t>
        </w:r>
      </w:ins>
      <w:ins w:id="1641" w:author="Bo Shen" w:date="2023-02-03T10:49:00Z">
        <w:r>
          <w:rPr>
            <w:rFonts w:ascii="Times New Roman" w:hAnsi="Times New Roman" w:cs="Times New Roman"/>
            <w:color w:val="000000" w:themeColor="text1"/>
            <w:lang w:eastAsia="zh-TW"/>
          </w:rPr>
          <w:t xml:space="preserve"> accumulator model (LCA</w:t>
        </w:r>
      </w:ins>
      <w:ins w:id="1642" w:author="Paul Glimcher" w:date="2023-03-08T11:42:00Z">
        <w:r w:rsidR="00C0231D">
          <w:rPr>
            <w:rFonts w:ascii="Times New Roman" w:hAnsi="Times New Roman" w:cs="Times New Roman"/>
            <w:color w:val="000000" w:themeColor="text1"/>
            <w:lang w:eastAsia="zh-TW"/>
          </w:rPr>
          <w:t>;</w:t>
        </w:r>
      </w:ins>
      <w:ins w:id="1643" w:author="Bo Shen" w:date="2023-03-11T14:34:00Z">
        <w:r w:rsidR="00561993">
          <w:rPr>
            <w:rFonts w:ascii="Times New Roman" w:hAnsi="Times New Roman" w:cs="Times New Roman"/>
            <w:color w:val="000000" w:themeColor="text1"/>
            <w:lang w:eastAsia="zh-TW"/>
          </w:rPr>
          <w:t xml:space="preserve"> </w:t>
        </w:r>
      </w:ins>
      <w:ins w:id="1644" w:author="Bo Shen" w:date="2023-02-03T10:49:00Z">
        <w:del w:id="1645" w:author="Paul Glimcher" w:date="2023-03-08T11:42:00Z">
          <w:r w:rsidDel="00C0231D">
            <w:rPr>
              <w:rFonts w:ascii="Times New Roman" w:hAnsi="Times New Roman" w:cs="Times New Roman"/>
              <w:color w:val="000000" w:themeColor="text1"/>
              <w:lang w:eastAsia="zh-TW"/>
            </w:rPr>
            <w:delText>)</w:delText>
          </w:r>
        </w:del>
      </w:ins>
      <w:ins w:id="1646" w:author="Bo Shen" w:date="2023-02-03T10:50:00Z">
        <w:del w:id="1647" w:author="Paul Glimcher" w:date="2023-03-08T11:42:00Z">
          <w:r w:rsidRPr="00152CBC" w:rsidDel="00C0231D">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lang w:eastAsia="zh-TW"/>
          </w:rPr>
          <w:fldChar w:fldCharType="separate"/>
        </w:r>
        <w:del w:id="1648" w:author="Paul Glimcher" w:date="2023-03-08T11:42:00Z">
          <w:r w:rsidDel="00C0231D">
            <w:rPr>
              <w:rFonts w:ascii="Times New Roman" w:hAnsi="Times New Roman" w:cs="Times New Roman"/>
              <w:noProof/>
              <w:color w:val="000000" w:themeColor="text1"/>
              <w:lang w:eastAsia="zh-TW"/>
            </w:rPr>
            <w:delText>(</w:delText>
          </w:r>
        </w:del>
        <w:r>
          <w:rPr>
            <w:rFonts w:ascii="Times New Roman" w:hAnsi="Times New Roman" w:cs="Times New Roman"/>
            <w:noProof/>
            <w:color w:val="000000" w:themeColor="text1"/>
            <w:lang w:eastAsia="zh-TW"/>
          </w:rPr>
          <w:t>Usher &amp; McClelland, 2001</w:t>
        </w:r>
        <w:del w:id="1649" w:author="Paul Glimcher" w:date="2023-03-08T11:42:00Z">
          <w:r w:rsidDel="00C0231D">
            <w:rPr>
              <w:rFonts w:ascii="Times New Roman" w:hAnsi="Times New Roman" w:cs="Times New Roman"/>
              <w:noProof/>
              <w:color w:val="000000" w:themeColor="text1"/>
              <w:lang w:eastAsia="zh-TW"/>
            </w:rPr>
            <w:delText>)</w:delText>
          </w:r>
        </w:del>
        <w:r>
          <w:rPr>
            <w:rFonts w:ascii="Times New Roman" w:hAnsi="Times New Roman" w:cs="Times New Roman"/>
            <w:color w:val="000000" w:themeColor="text1"/>
            <w:lang w:eastAsia="zh-TW"/>
          </w:rPr>
          <w:fldChar w:fldCharType="end"/>
        </w:r>
      </w:ins>
      <w:ins w:id="1650" w:author="Paul Glimcher" w:date="2023-03-08T11:42:00Z">
        <w:r w:rsidR="00C0231D">
          <w:rPr>
            <w:rFonts w:ascii="Times New Roman" w:hAnsi="Times New Roman" w:cs="Times New Roman"/>
            <w:color w:val="000000" w:themeColor="text1"/>
            <w:lang w:eastAsia="zh-TW"/>
          </w:rPr>
          <w:t>;</w:t>
        </w:r>
      </w:ins>
      <w:ins w:id="1651" w:author="Bo Shen" w:date="2023-03-11T14:34:00Z">
        <w:r w:rsidR="00561993">
          <w:rPr>
            <w:rFonts w:ascii="Times New Roman" w:hAnsi="Times New Roman" w:cs="Times New Roman"/>
            <w:color w:val="000000" w:themeColor="text1"/>
            <w:lang w:eastAsia="zh-TW"/>
          </w:rPr>
          <w:t xml:space="preserve"> </w:t>
        </w:r>
      </w:ins>
      <w:ins w:id="1652" w:author="Bo Shen" w:date="2023-02-03T10:50:00Z">
        <w:del w:id="1653" w:author="Paul Glimcher" w:date="2023-03-08T11:42:00Z">
          <w:r w:rsidDel="00C0231D">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t xml:space="preserve">see </w:t>
        </w:r>
        <w:del w:id="1654" w:author="Microsoft Office User" w:date="2023-03-03T11:46:00Z">
          <w:r w:rsidDel="008A55B5">
            <w:rPr>
              <w:rFonts w:ascii="Times New Roman" w:hAnsi="Times New Roman" w:cs="Times New Roman"/>
              <w:color w:val="000000" w:themeColor="text1"/>
              <w:lang w:eastAsia="zh-TW"/>
            </w:rPr>
            <w:delText>suppleme</w:delText>
          </w:r>
        </w:del>
        <w:del w:id="1655" w:author="Microsoft Office User" w:date="2023-03-03T11:45:00Z">
          <w:r w:rsidDel="008A55B5">
            <w:rPr>
              <w:rFonts w:ascii="Times New Roman" w:hAnsi="Times New Roman" w:cs="Times New Roman"/>
              <w:color w:val="000000" w:themeColor="text1"/>
              <w:lang w:eastAsia="zh-TW"/>
            </w:rPr>
            <w:delText xml:space="preserve">ntary </w:delText>
          </w:r>
        </w:del>
        <w:r w:rsidRPr="003D617A">
          <w:rPr>
            <w:rFonts w:ascii="Times New Roman" w:hAnsi="Times New Roman" w:cs="Times New Roman"/>
            <w:b/>
            <w:bCs/>
            <w:color w:val="000000" w:themeColor="text1"/>
            <w:lang w:eastAsia="zh-TW"/>
          </w:rPr>
          <w:t>Fig. 6-figure supplement 5</w:t>
        </w:r>
        <w:r>
          <w:rPr>
            <w:rFonts w:ascii="Times New Roman" w:hAnsi="Times New Roman" w:cs="Times New Roman"/>
            <w:color w:val="000000" w:themeColor="text1"/>
            <w:lang w:eastAsia="zh-TW"/>
          </w:rPr>
          <w:t>)</w:t>
        </w:r>
      </w:ins>
      <w:del w:id="1656" w:author="Bo Shen" w:date="2023-02-03T10:45:00Z">
        <w:r w:rsidDel="007C2977">
          <w:rPr>
            <w:rFonts w:ascii="Times New Roman" w:hAnsi="Times New Roman" w:cs="Times New Roman"/>
            <w:color w:val="000000" w:themeColor="text1"/>
            <w:lang w:eastAsia="zh-TW"/>
          </w:rPr>
          <w:fldChar w:fldCharType="begin"/>
        </w:r>
        <w:r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Del="007C2977">
          <w:rPr>
            <w:rFonts w:ascii="Times New Roman" w:hAnsi="Times New Roman" w:cs="Times New Roman"/>
            <w:color w:val="000000" w:themeColor="text1"/>
            <w:lang w:eastAsia="zh-TW"/>
          </w:rPr>
          <w:fldChar w:fldCharType="separate"/>
        </w:r>
        <w:r w:rsidDel="007C2977">
          <w:rPr>
            <w:rFonts w:ascii="Times New Roman" w:hAnsi="Times New Roman" w:cs="Times New Roman"/>
            <w:noProof/>
            <w:color w:val="000000" w:themeColor="text1"/>
            <w:lang w:eastAsia="zh-TW"/>
          </w:rPr>
          <w:delText>(Usher &amp; McClelland, 2001)</w:delText>
        </w:r>
        <w:r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1657" w:author="Bo Shen" w:date="2023-02-03T10:51:00Z">
        <w:r>
          <w:rPr>
            <w:rFonts w:ascii="Times New Roman" w:hAnsi="Times New Roman" w:cs="Times New Roman"/>
            <w:color w:val="000000" w:themeColor="text1"/>
            <w:lang w:eastAsia="zh-TW"/>
          </w:rPr>
          <w:t xml:space="preserve">The performances of the three models </w:t>
        </w:r>
      </w:ins>
      <w:ins w:id="1658" w:author="Bo Shen" w:date="2023-02-03T10:55:00Z">
        <w:r>
          <w:rPr>
            <w:rFonts w:ascii="Times New Roman" w:hAnsi="Times New Roman" w:cs="Times New Roman"/>
            <w:color w:val="000000" w:themeColor="text1"/>
            <w:lang w:eastAsia="zh-TW"/>
          </w:rPr>
          <w:t>were</w:t>
        </w:r>
      </w:ins>
      <w:ins w:id="1659" w:author="Bo Shen" w:date="2023-02-03T10:51:00Z">
        <w:r>
          <w:rPr>
            <w:rFonts w:ascii="Times New Roman" w:hAnsi="Times New Roman" w:cs="Times New Roman"/>
            <w:color w:val="000000" w:themeColor="text1"/>
            <w:lang w:eastAsia="zh-TW"/>
          </w:rPr>
          <w:t xml:space="preserve"> close in predicting averaged RTs and choice accuracy</w:t>
        </w:r>
      </w:ins>
      <w:ins w:id="1660" w:author="Bo Shen" w:date="2023-02-03T10:55:00Z">
        <w:r>
          <w:rPr>
            <w:rFonts w:ascii="Times New Roman" w:hAnsi="Times New Roman" w:cs="Times New Roman"/>
            <w:color w:val="000000" w:themeColor="text1"/>
            <w:lang w:eastAsia="zh-TW"/>
          </w:rPr>
          <w:t xml:space="preserve">. </w:t>
        </w:r>
      </w:ins>
      <w:ins w:id="1661" w:author="Microsoft Office User" w:date="2023-03-03T11:46:00Z">
        <w:r>
          <w:rPr>
            <w:rFonts w:ascii="Times New Roman" w:hAnsi="Times New Roman" w:cs="Times New Roman"/>
            <w:color w:val="000000" w:themeColor="text1"/>
            <w:lang w:eastAsia="zh-TW"/>
          </w:rPr>
          <w:t>However</w:t>
        </w:r>
      </w:ins>
      <w:ins w:id="1662" w:author="Bo Shen" w:date="2023-02-03T10:55:00Z">
        <w:del w:id="1663" w:author="Microsoft Office User" w:date="2023-03-03T11:46:00Z">
          <w:r w:rsidDel="008F5547">
            <w:rPr>
              <w:rFonts w:ascii="Times New Roman" w:hAnsi="Times New Roman" w:cs="Times New Roman"/>
              <w:color w:val="000000" w:themeColor="text1"/>
              <w:lang w:eastAsia="zh-TW"/>
            </w:rPr>
            <w:delText>W</w:delText>
          </w:r>
        </w:del>
      </w:ins>
      <w:ins w:id="1664" w:author="Bo Shen" w:date="2023-02-03T10:51:00Z">
        <w:del w:id="1665" w:author="Microsoft Office User" w:date="2023-03-03T11:46:00Z">
          <w:r w:rsidDel="008F5547">
            <w:rPr>
              <w:rFonts w:ascii="Times New Roman" w:hAnsi="Times New Roman" w:cs="Times New Roman"/>
              <w:color w:val="000000" w:themeColor="text1"/>
              <w:lang w:eastAsia="zh-TW"/>
            </w:rPr>
            <w:delText>hereas</w:delText>
          </w:r>
        </w:del>
      </w:ins>
      <w:ins w:id="1666" w:author="Bo Shen" w:date="2023-02-03T10:55:00Z">
        <w:r>
          <w:rPr>
            <w:rFonts w:ascii="Times New Roman" w:hAnsi="Times New Roman" w:cs="Times New Roman"/>
            <w:color w:val="000000" w:themeColor="text1"/>
            <w:lang w:eastAsia="zh-TW"/>
          </w:rPr>
          <w:t>,</w:t>
        </w:r>
      </w:ins>
      <w:ins w:id="1667" w:author="Bo Shen" w:date="2023-02-03T10:51:00Z">
        <w:r>
          <w:rPr>
            <w:rFonts w:ascii="Times New Roman" w:hAnsi="Times New Roman" w:cs="Times New Roman"/>
            <w:color w:val="000000" w:themeColor="text1"/>
            <w:lang w:eastAsia="zh-TW"/>
          </w:rPr>
          <w:t xml:space="preserve"> </w:t>
        </w:r>
      </w:ins>
      <w:ins w:id="1668" w:author="Microsoft Office User" w:date="2023-03-03T11:46:00Z">
        <w:r>
          <w:rPr>
            <w:rFonts w:ascii="Times New Roman" w:hAnsi="Times New Roman" w:cs="Times New Roman"/>
            <w:color w:val="000000" w:themeColor="text1"/>
            <w:lang w:eastAsia="zh-TW"/>
          </w:rPr>
          <w:t xml:space="preserve">the </w:t>
        </w:r>
      </w:ins>
      <w:ins w:id="1669" w:author="Bo Shen" w:date="2023-02-03T10:51:00Z">
        <w:r>
          <w:rPr>
            <w:rFonts w:ascii="Times New Roman" w:hAnsi="Times New Roman" w:cs="Times New Roman"/>
            <w:color w:val="000000" w:themeColor="text1"/>
            <w:lang w:eastAsia="zh-TW"/>
          </w:rPr>
          <w:t>LDDM captures the skewness and the shape of RT distributions better than the other two</w:t>
        </w:r>
      </w:ins>
      <w:ins w:id="1670" w:author="Paul Glimcher" w:date="2023-03-08T11:43:00Z">
        <w:r w:rsidR="00C0231D">
          <w:rPr>
            <w:rFonts w:ascii="Times New Roman" w:hAnsi="Times New Roman" w:cs="Times New Roman"/>
            <w:color w:val="000000" w:themeColor="text1"/>
            <w:lang w:eastAsia="zh-TW"/>
          </w:rPr>
          <w:t xml:space="preserve"> as reflected in</w:t>
        </w:r>
      </w:ins>
      <w:ins w:id="1671" w:author="Bo Shen" w:date="2023-02-03T10:51:00Z">
        <w:del w:id="1672" w:author="Paul Glimcher" w:date="2023-03-08T11:43:00Z">
          <w:r w:rsidDel="00C0231D">
            <w:rPr>
              <w:rFonts w:ascii="Times New Roman" w:hAnsi="Times New Roman" w:cs="Times New Roman"/>
              <w:color w:val="000000" w:themeColor="text1"/>
              <w:lang w:eastAsia="zh-TW"/>
            </w:rPr>
            <w:delText xml:space="preserve">, thus </w:delText>
          </w:r>
        </w:del>
      </w:ins>
      <w:ins w:id="1673" w:author="Bo Shen" w:date="2023-02-03T10:54:00Z">
        <w:del w:id="1674" w:author="Paul Glimcher" w:date="2023-03-08T11:43:00Z">
          <w:r w:rsidDel="00C0231D">
            <w:rPr>
              <w:rFonts w:ascii="Times New Roman" w:hAnsi="Times New Roman" w:cs="Times New Roman"/>
              <w:color w:val="000000" w:themeColor="text1"/>
              <w:lang w:eastAsia="zh-TW"/>
            </w:rPr>
            <w:delText>showing</w:delText>
          </w:r>
        </w:del>
      </w:ins>
      <w:ins w:id="1675" w:author="Bo Shen" w:date="2023-02-03T10:51:00Z">
        <w:del w:id="1676" w:author="Paul Glimcher" w:date="2023-03-08T11:43:00Z">
          <w:r w:rsidDel="00C0231D">
            <w:rPr>
              <w:rFonts w:ascii="Times New Roman" w:hAnsi="Times New Roman" w:cs="Times New Roman"/>
              <w:color w:val="000000" w:themeColor="text1"/>
              <w:lang w:eastAsia="zh-TW"/>
            </w:rPr>
            <w:delText xml:space="preserve"> better</w:delText>
          </w:r>
        </w:del>
        <w:r>
          <w:rPr>
            <w:rFonts w:ascii="Times New Roman" w:hAnsi="Times New Roman" w:cs="Times New Roman"/>
            <w:color w:val="000000" w:themeColor="text1"/>
            <w:lang w:eastAsia="zh-TW"/>
          </w:rPr>
          <w:t xml:space="preserve"> goodness of fit </w:t>
        </w:r>
      </w:ins>
      <w:ins w:id="1677" w:author="Bo Shen" w:date="2023-02-03T10:52:00Z">
        <w:r>
          <w:rPr>
            <w:rFonts w:ascii="Times New Roman" w:hAnsi="Times New Roman" w:cs="Times New Roman"/>
            <w:color w:val="000000" w:themeColor="text1"/>
            <w:lang w:eastAsia="zh-TW"/>
          </w:rPr>
          <w:t>(negative log</w:t>
        </w:r>
      </w:ins>
      <w:ins w:id="1678" w:author="Microsoft Office User" w:date="2023-03-03T11:47:00Z">
        <w:r>
          <w:rPr>
            <w:rFonts w:ascii="Times New Roman" w:hAnsi="Times New Roman" w:cs="Times New Roman"/>
            <w:color w:val="000000" w:themeColor="text1"/>
            <w:lang w:eastAsia="zh-TW"/>
          </w:rPr>
          <w:t xml:space="preserve"> </w:t>
        </w:r>
      </w:ins>
      <w:ins w:id="1679" w:author="Bo Shen" w:date="2023-02-03T10:52:00Z">
        <w:r>
          <w:rPr>
            <w:rFonts w:ascii="Times New Roman" w:hAnsi="Times New Roman" w:cs="Times New Roman"/>
            <w:color w:val="000000" w:themeColor="text1"/>
            <w:lang w:eastAsia="zh-TW"/>
          </w:rPr>
          <w:t xml:space="preserve">likelihood) </w:t>
        </w:r>
      </w:ins>
      <w:ins w:id="1680" w:author="Bo Shen" w:date="2023-02-03T10:51:00Z">
        <w:r>
          <w:rPr>
            <w:rFonts w:ascii="Times New Roman" w:hAnsi="Times New Roman" w:cs="Times New Roman"/>
            <w:color w:val="000000" w:themeColor="text1"/>
            <w:lang w:eastAsia="zh-TW"/>
          </w:rPr>
          <w:t>and AIC</w:t>
        </w:r>
      </w:ins>
      <w:ins w:id="1681" w:author="Microsoft Office User" w:date="2023-03-03T11:47:00Z">
        <w:r>
          <w:rPr>
            <w:rFonts w:ascii="Times New Roman" w:hAnsi="Times New Roman" w:cs="Times New Roman"/>
            <w:color w:val="000000" w:themeColor="text1"/>
            <w:lang w:eastAsia="zh-TW"/>
          </w:rPr>
          <w:t xml:space="preserve"> </w:t>
        </w:r>
        <w:del w:id="1682" w:author="Bo Shen" w:date="2023-03-03T14:54:00Z">
          <w:r w:rsidDel="00B14C0F">
            <w:rPr>
              <w:rFonts w:ascii="Times New Roman" w:hAnsi="Times New Roman" w:cs="Times New Roman"/>
              <w:color w:val="000000" w:themeColor="text1"/>
              <w:lang w:eastAsia="zh-TW"/>
            </w:rPr>
            <w:delText>measurews</w:delText>
          </w:r>
        </w:del>
      </w:ins>
      <w:ins w:id="1683" w:author="Bo Shen" w:date="2023-03-03T14:54:00Z">
        <w:r>
          <w:rPr>
            <w:rFonts w:ascii="Times New Roman" w:hAnsi="Times New Roman" w:cs="Times New Roman"/>
            <w:color w:val="000000" w:themeColor="text1"/>
            <w:lang w:eastAsia="zh-TW"/>
          </w:rPr>
          <w:t>measures</w:t>
        </w:r>
      </w:ins>
      <w:ins w:id="1684" w:author="Microsoft Office User" w:date="2023-03-03T11:47:00Z">
        <w:r>
          <w:rPr>
            <w:rFonts w:ascii="Times New Roman" w:hAnsi="Times New Roman" w:cs="Times New Roman"/>
            <w:color w:val="000000" w:themeColor="text1"/>
            <w:lang w:eastAsia="zh-TW"/>
          </w:rPr>
          <w:t xml:space="preserve"> </w:t>
        </w:r>
      </w:ins>
      <w:ins w:id="1685" w:author="Bo Shen" w:date="2023-02-03T10:51:00Z">
        <w:del w:id="1686" w:author="Microsoft Office User" w:date="2023-03-03T11:47:00Z">
          <w:r w:rsidDel="008F5547">
            <w:rPr>
              <w:rFonts w:ascii="Times New Roman" w:hAnsi="Times New Roman" w:cs="Times New Roman"/>
              <w:color w:val="000000" w:themeColor="text1"/>
              <w:lang w:eastAsia="zh-TW"/>
            </w:rPr>
            <w:delText xml:space="preserve"> valu</w:delText>
          </w:r>
        </w:del>
      </w:ins>
      <w:ins w:id="1687" w:author="Bo Shen" w:date="2023-02-03T10:52:00Z">
        <w:del w:id="1688" w:author="Microsoft Office User" w:date="2023-03-03T11:47:00Z">
          <w:r w:rsidDel="008F5547">
            <w:rPr>
              <w:rFonts w:ascii="Times New Roman" w:hAnsi="Times New Roman" w:cs="Times New Roman"/>
              <w:color w:val="000000" w:themeColor="text1"/>
              <w:lang w:eastAsia="zh-TW"/>
            </w:rPr>
            <w:delText>e</w:delText>
          </w:r>
        </w:del>
      </w:ins>
      <w:ins w:id="1689" w:author="Bo Shen" w:date="2023-02-03T10:51:00Z">
        <w:del w:id="1690" w:author="Microsoft Office User" w:date="2023-03-03T11:47:00Z">
          <w:r w:rsidDel="008F5547">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t>(</w:t>
        </w:r>
      </w:ins>
      <w:proofErr w:type="spellStart"/>
      <w:del w:id="1691"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1692" w:author="Bo Shen" w:date="2023-02-03T10:50:00Z">
        <w:r w:rsidRPr="0060258A" w:rsidDel="00152CBC">
          <w:rPr>
            <w:rFonts w:ascii="Times New Roman" w:hAnsi="Times New Roman" w:cs="Times New Roman"/>
            <w:color w:val="000000" w:themeColor="text1"/>
            <w:lang w:eastAsia="zh-TW"/>
          </w:rPr>
          <w:delText xml:space="preserve">two </w:delText>
        </w:r>
      </w:del>
      <w:del w:id="1693"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1694" w:author="Bo Shen" w:date="2023-02-03T10:52:00Z">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proofErr w:type="spellEnd"/>
        <w:r w:rsidRPr="0060258A">
          <w:rPr>
            <w:rFonts w:ascii="Times New Roman" w:hAnsi="Times New Roman" w:cs="Times New Roman"/>
            <w:color w:val="000000" w:themeColor="text1"/>
            <w:lang w:eastAsia="zh-TW"/>
          </w:rPr>
          <w:t xml:space="preserve"> = 16</w:t>
        </w:r>
      </w:ins>
      <w:ins w:id="1695" w:author="Bo Shen" w:date="2023-03-03T14:58:00Z">
        <w:r>
          <w:rPr>
            <w:rFonts w:ascii="Times New Roman" w:hAnsi="Times New Roman" w:cs="Times New Roman"/>
            <w:color w:val="000000" w:themeColor="text1"/>
            <w:lang w:eastAsia="zh-TW"/>
          </w:rPr>
          <w:t>948</w:t>
        </w:r>
      </w:ins>
      <w:ins w:id="1696" w:author="Bo Shen" w:date="2023-02-03T10:52:00Z">
        <w:r w:rsidRPr="0060258A">
          <w:rPr>
            <w:rFonts w:ascii="Times New Roman" w:hAnsi="Times New Roman" w:cs="Times New Roman"/>
            <w:color w:val="000000" w:themeColor="text1"/>
            <w:lang w:eastAsia="zh-TW"/>
          </w:rPr>
          <w:t>,</w:t>
        </w:r>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1697" w:author="Bo Shen" w:date="2023-02-03T10:53:00Z">
        <w:r w:rsidRPr="00152CBC">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r w:rsidRPr="0060258A">
          <w:rPr>
            <w:rFonts w:ascii="Times New Roman" w:hAnsi="Times New Roman" w:cs="Times New Roman"/>
            <w:color w:val="000000" w:themeColor="text1"/>
            <w:lang w:eastAsia="zh-TW"/>
          </w:rPr>
          <w:t xml:space="preserve"> = 33</w:t>
        </w:r>
      </w:ins>
      <w:ins w:id="1698" w:author="Bo Shen" w:date="2023-03-03T14:59:00Z">
        <w:r>
          <w:rPr>
            <w:rFonts w:ascii="Times New Roman" w:hAnsi="Times New Roman" w:cs="Times New Roman"/>
            <w:color w:val="000000" w:themeColor="text1"/>
            <w:lang w:eastAsia="zh-TW"/>
          </w:rPr>
          <w:t>932</w:t>
        </w:r>
      </w:ins>
      <w:ins w:id="1699" w:author="Bo Shen" w:date="2023-02-03T10:53:00Z">
        <w:r>
          <w:rPr>
            <w:rFonts w:ascii="Times New Roman" w:hAnsi="Times New Roman" w:cs="Times New Roman"/>
            <w:color w:val="000000" w:themeColor="text1"/>
            <w:lang w:eastAsia="zh-TW"/>
          </w:rPr>
          <w:t>).</w:t>
        </w:r>
      </w:ins>
      <w:del w:id="1700"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1701" w:author="Bo Shen" w:date="2023-02-03T10:46:00Z">
        <w:r>
          <w:rPr>
            <w:rFonts w:ascii="Times New Roman" w:hAnsi="Times New Roman" w:cs="Times New Roman"/>
            <w:color w:val="000000" w:themeColor="text1"/>
            <w:lang w:eastAsia="zh-TW"/>
          </w:rPr>
          <w:t xml:space="preserve"> </w:t>
        </w:r>
      </w:ins>
    </w:p>
    <w:p w14:paraId="3C5C0447"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311CF7ED" w14:textId="0D42511E" w:rsidR="003F037C" w:rsidRPr="0060258A" w:rsidRDefault="003F037C"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1702" w:author="Bo Shen" w:date="2023-01-31T11:02: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1703" w:author="Microsoft Office User" w:date="2023-03-07T11:34:00Z">
        <w:r>
          <w:rPr>
            <w:rFonts w:ascii="Times New Roman" w:hAnsi="Times New Roman" w:cs="Times New Roman"/>
            <w:color w:val="000000" w:themeColor="text1"/>
          </w:rPr>
          <w:t xml:space="preserve">across the three alternative models, </w:t>
        </w:r>
      </w:ins>
      <w:ins w:id="1704" w:author="Bo Shen" w:date="2023-03-03T15:01:00Z">
        <w:r>
          <w:rPr>
            <w:rFonts w:ascii="Times New Roman" w:hAnsi="Times New Roman" w:cs="Times New Roman"/>
            <w:color w:val="000000" w:themeColor="text1"/>
          </w:rPr>
          <w:t>the</w:t>
        </w:r>
      </w:ins>
      <w:ins w:id="1705" w:author="Bo Shen" w:date="2023-03-03T15:07:00Z">
        <w:r>
          <w:rPr>
            <w:rFonts w:ascii="Times New Roman" w:hAnsi="Times New Roman" w:cs="Times New Roman"/>
            <w:color w:val="000000" w:themeColor="text1"/>
          </w:rPr>
          <w:t xml:space="preserve"> devia</w:t>
        </w:r>
        <w:del w:id="1706" w:author="Paul Glimcher" w:date="2023-03-08T11:44:00Z">
          <w:r w:rsidDel="00C0231D">
            <w:rPr>
              <w:rFonts w:ascii="Times New Roman" w:hAnsi="Times New Roman" w:cs="Times New Roman"/>
              <w:color w:val="000000" w:themeColor="text1"/>
            </w:rPr>
            <w:delText>nce</w:delText>
          </w:r>
        </w:del>
      </w:ins>
      <w:ins w:id="1707" w:author="Paul Glimcher" w:date="2023-03-08T11:44:00Z">
        <w:r w:rsidR="00C0231D">
          <w:rPr>
            <w:rFonts w:ascii="Times New Roman" w:hAnsi="Times New Roman" w:cs="Times New Roman"/>
            <w:color w:val="000000" w:themeColor="text1"/>
          </w:rPr>
          <w:t>tion</w:t>
        </w:r>
      </w:ins>
      <w:ins w:id="1708" w:author="Bo Shen" w:date="2023-03-03T15:07:00Z">
        <w:r>
          <w:rPr>
            <w:rFonts w:ascii="Times New Roman" w:hAnsi="Times New Roman" w:cs="Times New Roman"/>
            <w:color w:val="000000" w:themeColor="text1"/>
          </w:rPr>
          <w:t xml:space="preserve"> </w:t>
        </w:r>
      </w:ins>
      <w:ins w:id="1709" w:author="Microsoft Office User" w:date="2023-03-07T11:33:00Z">
        <w:r>
          <w:rPr>
            <w:rFonts w:ascii="Times New Roman" w:hAnsi="Times New Roman" w:cs="Times New Roman"/>
            <w:color w:val="000000" w:themeColor="text1"/>
          </w:rPr>
          <w:t>between empirical recordings and model</w:t>
        </w:r>
      </w:ins>
      <w:ins w:id="1710" w:author="Bo Shen" w:date="2023-03-03T15:07:00Z">
        <w:del w:id="1711" w:author="Microsoft Office User" w:date="2023-03-07T11:33:00Z">
          <w:r w:rsidDel="00677B39">
            <w:rPr>
              <w:rFonts w:ascii="Times New Roman" w:hAnsi="Times New Roman" w:cs="Times New Roman"/>
              <w:color w:val="000000" w:themeColor="text1"/>
            </w:rPr>
            <w:delText>of the LDDM</w:delText>
          </w:r>
        </w:del>
      </w:ins>
      <w:ins w:id="1712" w:author="Microsoft Office User" w:date="2023-03-07T11:33:00Z">
        <w:r>
          <w:rPr>
            <w:rFonts w:ascii="Times New Roman" w:hAnsi="Times New Roman" w:cs="Times New Roman"/>
            <w:color w:val="000000" w:themeColor="text1"/>
          </w:rPr>
          <w:t>-</w:t>
        </w:r>
      </w:ins>
      <w:ins w:id="1713" w:author="Bo Shen" w:date="2023-03-03T15:07:00Z">
        <w:del w:id="1714" w:author="Microsoft Office User" w:date="2023-03-07T11:33:00Z">
          <w:r w:rsidDel="00641B0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predicted activit</w:t>
        </w:r>
      </w:ins>
      <w:ins w:id="1715" w:author="Microsoft Office User" w:date="2023-03-07T11:34:00Z">
        <w:r>
          <w:rPr>
            <w:rFonts w:ascii="Times New Roman" w:hAnsi="Times New Roman" w:cs="Times New Roman"/>
            <w:color w:val="000000" w:themeColor="text1"/>
          </w:rPr>
          <w:t>y is</w:t>
        </w:r>
      </w:ins>
      <w:ins w:id="1716" w:author="Bo Shen" w:date="2023-03-03T15:07:00Z">
        <w:del w:id="1717" w:author="Microsoft Office User" w:date="2023-03-07T11:34:00Z">
          <w:r w:rsidDel="00677B39">
            <w:rPr>
              <w:rFonts w:ascii="Times New Roman" w:hAnsi="Times New Roman" w:cs="Times New Roman"/>
              <w:color w:val="000000" w:themeColor="text1"/>
            </w:rPr>
            <w:delText>ies is</w:delText>
          </w:r>
        </w:del>
        <w:r>
          <w:rPr>
            <w:rFonts w:ascii="Times New Roman" w:hAnsi="Times New Roman" w:cs="Times New Roman"/>
            <w:color w:val="000000" w:themeColor="text1"/>
          </w:rPr>
          <w:t xml:space="preserve"> the smallest</w:t>
        </w:r>
      </w:ins>
      <w:ins w:id="1718" w:author="Microsoft Office User" w:date="2023-03-07T11:34:00Z">
        <w:r>
          <w:rPr>
            <w:rFonts w:ascii="Times New Roman" w:hAnsi="Times New Roman" w:cs="Times New Roman"/>
            <w:color w:val="000000" w:themeColor="text1"/>
          </w:rPr>
          <w:t xml:space="preserve"> for LDDM</w:t>
        </w:r>
      </w:ins>
      <w:ins w:id="1719" w:author="Bo Shen" w:date="2023-03-03T15:07:00Z">
        <w:del w:id="1720" w:author="Microsoft Office User" w:date="2023-03-07T11:34:00Z">
          <w:r w:rsidDel="00677B39">
            <w:rPr>
              <w:rFonts w:ascii="Times New Roman" w:hAnsi="Times New Roman" w:cs="Times New Roman"/>
              <w:color w:val="000000" w:themeColor="text1"/>
            </w:rPr>
            <w:delText xml:space="preserve"> among the three alternatives models from the empirical recordings</w:delText>
          </w:r>
        </w:del>
        <w:r>
          <w:rPr>
            <w:rFonts w:ascii="Times New Roman" w:hAnsi="Times New Roman" w:cs="Times New Roman"/>
            <w:color w:val="000000" w:themeColor="text1"/>
          </w:rPr>
          <w:t xml:space="preserve"> (quantified by </w:t>
        </w:r>
      </w:ins>
      <w:ins w:id="1721" w:author="Bo Shen" w:date="2023-03-03T15:01:00Z">
        <w:r>
          <w:rPr>
            <w:rFonts w:ascii="Times New Roman" w:hAnsi="Times New Roman" w:cs="Times New Roman"/>
            <w:color w:val="000000" w:themeColor="text1"/>
          </w:rPr>
          <w:t>root-</w:t>
        </w:r>
        <w:r>
          <w:rPr>
            <w:rFonts w:ascii="Times New Roman" w:hAnsi="Times New Roman" w:cs="Times New Roman"/>
            <w:color w:val="000000" w:themeColor="text1"/>
          </w:rPr>
          <w:lastRenderedPageBreak/>
          <w:t>mean-square error</w:t>
        </w:r>
      </w:ins>
      <w:ins w:id="1722" w:author="Bo Shen" w:date="2023-03-03T15:08:00Z">
        <w:r>
          <w:rPr>
            <w:rFonts w:ascii="Times New Roman" w:hAnsi="Times New Roman" w:cs="Times New Roman"/>
            <w:color w:val="000000" w:themeColor="text1"/>
          </w:rPr>
          <w:t xml:space="preserve"> (RMSE); RMSE</w:t>
        </w:r>
        <w:r w:rsidRPr="00D41F38">
          <w:rPr>
            <w:rFonts w:ascii="Times New Roman" w:hAnsi="Times New Roman" w:cs="Times New Roman"/>
            <w:color w:val="000000" w:themeColor="text1"/>
            <w:vertAlign w:val="subscript"/>
            <w:rPrChange w:id="1723" w:author="Bo Shen" w:date="2023-03-03T15:10:00Z">
              <w:rPr>
                <w:rFonts w:ascii="Times New Roman" w:hAnsi="Times New Roman" w:cs="Times New Roman"/>
                <w:color w:val="000000" w:themeColor="text1"/>
              </w:rPr>
            </w:rPrChange>
          </w:rPr>
          <w:t>LDDM</w:t>
        </w:r>
        <w:r>
          <w:rPr>
            <w:rFonts w:ascii="Times New Roman" w:hAnsi="Times New Roman" w:cs="Times New Roman"/>
            <w:color w:val="000000" w:themeColor="text1"/>
          </w:rPr>
          <w:t xml:space="preserve"> = 2.74, RMSE</w:t>
        </w:r>
        <w:r w:rsidRPr="00D41F38">
          <w:rPr>
            <w:rFonts w:ascii="Times New Roman" w:hAnsi="Times New Roman" w:cs="Times New Roman"/>
            <w:color w:val="000000" w:themeColor="text1"/>
            <w:vertAlign w:val="subscript"/>
            <w:rPrChange w:id="1724" w:author="Bo Shen" w:date="2023-03-03T15:10:00Z">
              <w:rPr>
                <w:rFonts w:ascii="Times New Roman" w:hAnsi="Times New Roman" w:cs="Times New Roman"/>
                <w:color w:val="000000" w:themeColor="text1"/>
              </w:rPr>
            </w:rPrChange>
          </w:rPr>
          <w:t>RNM</w:t>
        </w:r>
      </w:ins>
      <w:ins w:id="1725" w:author="Bo Shen" w:date="2023-03-03T15:09:00Z">
        <w:r>
          <w:rPr>
            <w:rFonts w:ascii="Times New Roman" w:hAnsi="Times New Roman" w:cs="Times New Roman"/>
            <w:color w:val="000000" w:themeColor="text1"/>
          </w:rPr>
          <w:t xml:space="preserve"> = 20.10 (</w:t>
        </w:r>
        <w:r w:rsidRPr="00B14C0F">
          <w:rPr>
            <w:rFonts w:ascii="Times New Roman" w:hAnsi="Times New Roman" w:cs="Times New Roman"/>
            <w:b/>
            <w:bCs/>
            <w:color w:val="000000" w:themeColor="text1"/>
            <w:rPrChange w:id="1726" w:author="Bo Shen" w:date="2023-03-03T15:10:00Z">
              <w:rPr>
                <w:rFonts w:ascii="Times New Roman" w:hAnsi="Times New Roman" w:cs="Times New Roman"/>
                <w:color w:val="000000" w:themeColor="text1"/>
              </w:rPr>
            </w:rPrChange>
          </w:rPr>
          <w:t>Fig. 6-figure supplement 4E</w:t>
        </w:r>
        <w:r>
          <w:rPr>
            <w:rFonts w:ascii="Times New Roman" w:hAnsi="Times New Roman" w:cs="Times New Roman"/>
            <w:color w:val="000000" w:themeColor="text1"/>
          </w:rPr>
          <w:t>), RMSE</w:t>
        </w:r>
        <w:r w:rsidRPr="00D41F38">
          <w:rPr>
            <w:rFonts w:ascii="Times New Roman" w:hAnsi="Times New Roman" w:cs="Times New Roman"/>
            <w:color w:val="000000" w:themeColor="text1"/>
            <w:vertAlign w:val="subscript"/>
            <w:rPrChange w:id="1727" w:author="Bo Shen" w:date="2023-03-03T15:10:00Z">
              <w:rPr>
                <w:rFonts w:ascii="Times New Roman" w:hAnsi="Times New Roman" w:cs="Times New Roman"/>
                <w:color w:val="000000" w:themeColor="text1"/>
              </w:rPr>
            </w:rPrChange>
          </w:rPr>
          <w:t>LCA</w:t>
        </w:r>
        <w:r>
          <w:rPr>
            <w:rFonts w:ascii="Times New Roman" w:hAnsi="Times New Roman" w:cs="Times New Roman"/>
            <w:color w:val="000000" w:themeColor="text1"/>
          </w:rPr>
          <w:t xml:space="preserve"> = 3.92</w:t>
        </w:r>
      </w:ins>
      <w:ins w:id="1728" w:author="Bo Shen" w:date="2023-03-03T15:10:00Z">
        <w:r>
          <w:rPr>
            <w:rFonts w:ascii="Times New Roman" w:hAnsi="Times New Roman" w:cs="Times New Roman"/>
            <w:color w:val="000000" w:themeColor="text1"/>
          </w:rPr>
          <w:t xml:space="preserve"> (</w:t>
        </w:r>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5</w:t>
        </w:r>
        <w:r w:rsidRPr="00CB4C46">
          <w:rPr>
            <w:rFonts w:ascii="Times New Roman" w:hAnsi="Times New Roman" w:cs="Times New Roman"/>
            <w:b/>
            <w:bCs/>
            <w:color w:val="000000" w:themeColor="text1"/>
          </w:rPr>
          <w:t>E</w:t>
        </w:r>
        <w:r>
          <w:rPr>
            <w:rFonts w:ascii="Times New Roman" w:hAnsi="Times New Roman" w:cs="Times New Roman"/>
            <w:color w:val="000000" w:themeColor="text1"/>
          </w:rPr>
          <w:t>)</w:t>
        </w:r>
      </w:ins>
      <w:ins w:id="1729" w:author="Bo Shen" w:date="2023-03-03T15:07:00Z">
        <w:r>
          <w:rPr>
            <w:rFonts w:ascii="Times New Roman" w:hAnsi="Times New Roman" w:cs="Times New Roman"/>
            <w:color w:val="000000" w:themeColor="text1"/>
          </w:rPr>
          <w:t>)</w:t>
        </w:r>
      </w:ins>
      <w:del w:id="1730"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F601AA9"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64EB9DE2" w14:textId="23DE62A3" w:rsidR="003F037C" w:rsidRDefault="003F037C" w:rsidP="00B26F88">
      <w:pPr>
        <w:spacing w:line="480" w:lineRule="auto"/>
        <w:jc w:val="both"/>
        <w:rPr>
          <w:ins w:id="1731"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
      </w:r>
      <w:ins w:id="1732" w:author="Paul Glimcher" w:date="2023-03-08T11:44:00Z">
        <w:r w:rsidR="00C0231D">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1733" w:author="Bo Shen" w:date="2023-01-26T14:49: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1734" w:author="Bo Shen" w:date="2023-03-03T15:12:00Z">
        <w:r>
          <w:rPr>
            <w:rFonts w:ascii="Times New Roman" w:hAnsi="Times New Roman" w:cs="Times New Roman"/>
            <w:b/>
            <w:color w:val="000000" w:themeColor="text1"/>
            <w:lang w:eastAsia="zh-TW"/>
          </w:rPr>
          <w:t>E</w:t>
        </w:r>
      </w:ins>
      <w:del w:id="1735"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1736"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1737" w:author="Bo Shen" w:date="2023-03-03T15:12:00Z">
        <w:r>
          <w:rPr>
            <w:rFonts w:ascii="Times New Roman" w:hAnsi="Times New Roman" w:cs="Times New Roman"/>
            <w:b/>
            <w:color w:val="000000" w:themeColor="text1"/>
            <w:lang w:eastAsia="zh-TW"/>
          </w:rPr>
          <w:t>E</w:t>
        </w:r>
      </w:ins>
      <w:del w:id="1738"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retains a decrease</w:t>
      </w:r>
      <w:del w:id="1739"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1740" w:author="Microsoft Office User" w:date="2023-03-07T11:35:00Z">
        <w:r>
          <w:rPr>
            <w:rFonts w:ascii="Times New Roman" w:hAnsi="Times New Roman" w:cs="Times New Roman"/>
            <w:color w:val="000000" w:themeColor="text1"/>
            <w:lang w:eastAsia="zh-TW"/>
          </w:rPr>
          <w:t>Q</w:t>
        </w:r>
      </w:ins>
      <w:ins w:id="1741" w:author="Bo Shen" w:date="2023-03-03T15:12:00Z">
        <w:del w:id="1742" w:author="Microsoft Office User" w:date="2023-03-07T11:35:00Z">
          <w:r w:rsidDel="00677B39">
            <w:rPr>
              <w:rFonts w:ascii="Times New Roman" w:hAnsi="Times New Roman" w:cs="Times New Roman"/>
              <w:color w:val="000000" w:themeColor="text1"/>
              <w:lang w:eastAsia="zh-TW"/>
            </w:rPr>
            <w:delText>The q</w:delText>
          </w:r>
        </w:del>
        <w:r>
          <w:rPr>
            <w:rFonts w:ascii="Times New Roman" w:hAnsi="Times New Roman" w:cs="Times New Roman"/>
            <w:color w:val="000000" w:themeColor="text1"/>
            <w:lang w:eastAsia="zh-TW"/>
          </w:rPr>
          <w:t>uantifica</w:t>
        </w:r>
      </w:ins>
      <w:ins w:id="1743" w:author="Microsoft Office User" w:date="2023-03-07T11:35:00Z">
        <w:r>
          <w:rPr>
            <w:rFonts w:ascii="Times New Roman" w:hAnsi="Times New Roman" w:cs="Times New Roman"/>
            <w:color w:val="000000" w:themeColor="text1"/>
            <w:lang w:eastAsia="zh-TW"/>
          </w:rPr>
          <w:t>tion show</w:t>
        </w:r>
      </w:ins>
      <w:ins w:id="1744" w:author="Paul Glimcher" w:date="2023-03-08T11:44:00Z">
        <w:r w:rsidR="00C0231D">
          <w:rPr>
            <w:rFonts w:ascii="Times New Roman" w:hAnsi="Times New Roman" w:cs="Times New Roman"/>
            <w:color w:val="000000" w:themeColor="text1"/>
            <w:lang w:eastAsia="zh-TW"/>
          </w:rPr>
          <w:t>s</w:t>
        </w:r>
      </w:ins>
      <w:ins w:id="1745" w:author="Microsoft Office User" w:date="2023-03-07T11:36:00Z">
        <w:del w:id="1746" w:author="Paul Glimcher" w:date="2023-03-08T11:44:00Z">
          <w:r w:rsidDel="00C0231D">
            <w:rPr>
              <w:rFonts w:ascii="Times New Roman" w:hAnsi="Times New Roman" w:cs="Times New Roman"/>
              <w:color w:val="000000" w:themeColor="text1"/>
              <w:lang w:eastAsia="zh-TW"/>
            </w:rPr>
            <w:delText>ed</w:delText>
          </w:r>
        </w:del>
        <w:r>
          <w:rPr>
            <w:rFonts w:ascii="Times New Roman" w:hAnsi="Times New Roman" w:cs="Times New Roman"/>
            <w:color w:val="000000" w:themeColor="text1"/>
            <w:lang w:eastAsia="zh-TW"/>
          </w:rPr>
          <w:t xml:space="preserve"> </w:t>
        </w:r>
      </w:ins>
      <w:ins w:id="1747" w:author="Bo Shen" w:date="2023-03-03T15:12:00Z">
        <w:del w:id="1748" w:author="Microsoft Office User" w:date="2023-03-07T11:35:00Z">
          <w:r w:rsidDel="00677B39">
            <w:rPr>
              <w:rFonts w:ascii="Times New Roman" w:hAnsi="Times New Roman" w:cs="Times New Roman"/>
              <w:color w:val="000000" w:themeColor="text1"/>
              <w:lang w:eastAsia="zh-TW"/>
            </w:rPr>
            <w:delText xml:space="preserve">tion of the </w:delText>
          </w:r>
        </w:del>
      </w:ins>
      <w:ins w:id="1749" w:author="Bo Shen" w:date="2023-03-03T15:13:00Z">
        <w:del w:id="1750" w:author="Microsoft Office User" w:date="2023-03-07T11:35:00Z">
          <w:r w:rsidDel="00677B39">
            <w:rPr>
              <w:rFonts w:ascii="Times New Roman" w:hAnsi="Times New Roman" w:cs="Times New Roman"/>
              <w:color w:val="000000" w:themeColor="text1"/>
              <w:lang w:eastAsia="zh-TW"/>
            </w:rPr>
            <w:delText xml:space="preserve">model activities shows </w:delText>
          </w:r>
        </w:del>
        <w:r>
          <w:rPr>
            <w:rFonts w:ascii="Times New Roman" w:hAnsi="Times New Roman" w:cs="Times New Roman"/>
            <w:color w:val="000000" w:themeColor="text1"/>
            <w:lang w:eastAsia="zh-TW"/>
          </w:rPr>
          <w:t xml:space="preserve">that LDDM </w:t>
        </w:r>
        <w:del w:id="1751" w:author="Microsoft Office User" w:date="2023-03-07T11:36:00Z">
          <w:r w:rsidDel="00677B39">
            <w:rPr>
              <w:rFonts w:ascii="Times New Roman" w:hAnsi="Times New Roman" w:cs="Times New Roman"/>
              <w:color w:val="000000" w:themeColor="text1"/>
              <w:lang w:eastAsia="zh-TW"/>
            </w:rPr>
            <w:delText xml:space="preserve">traced the best among the three models on the empirical </w:delText>
          </w:r>
        </w:del>
      </w:ins>
      <w:ins w:id="1752" w:author="Bo Shen" w:date="2023-03-03T15:14:00Z">
        <w:del w:id="1753" w:author="Microsoft Office User" w:date="2023-03-07T11:36:00Z">
          <w:r w:rsidDel="00677B39">
            <w:rPr>
              <w:rFonts w:ascii="Times New Roman" w:hAnsi="Times New Roman" w:cs="Times New Roman"/>
              <w:color w:val="000000" w:themeColor="text1"/>
              <w:lang w:eastAsia="zh-TW"/>
            </w:rPr>
            <w:delText>activities</w:delText>
          </w:r>
        </w:del>
      </w:ins>
      <w:ins w:id="1754" w:author="Microsoft Office User" w:date="2023-03-07T11:36:00Z">
        <w:r>
          <w:rPr>
            <w:rFonts w:ascii="Times New Roman" w:hAnsi="Times New Roman" w:cs="Times New Roman"/>
            <w:color w:val="000000" w:themeColor="text1"/>
            <w:lang w:eastAsia="zh-TW"/>
          </w:rPr>
          <w:t>again best predicted empirical neural activity</w:t>
        </w:r>
      </w:ins>
      <w:ins w:id="1755" w:author="Bo Shen" w:date="2023-03-03T15:15:00Z">
        <w:r>
          <w:rPr>
            <w:rFonts w:ascii="Times New Roman" w:hAnsi="Times New Roman" w:cs="Times New Roman"/>
            <w:color w:val="000000" w:themeColor="text1"/>
            <w:lang w:eastAsia="zh-TW"/>
          </w:rPr>
          <w:t xml:space="preserve"> w</w:t>
        </w:r>
      </w:ins>
      <w:ins w:id="1756" w:author="Microsoft Office User" w:date="2023-03-07T11:36:00Z">
        <w:r>
          <w:rPr>
            <w:rFonts w:ascii="Times New Roman" w:hAnsi="Times New Roman" w:cs="Times New Roman"/>
            <w:color w:val="000000" w:themeColor="text1"/>
            <w:lang w:eastAsia="zh-TW"/>
          </w:rPr>
          <w:t>ith data</w:t>
        </w:r>
      </w:ins>
      <w:ins w:id="1757" w:author="Bo Shen" w:date="2023-03-03T15:15:00Z">
        <w:del w:id="1758" w:author="Microsoft Office User" w:date="2023-03-07T11:36:00Z">
          <w:r w:rsidDel="00677B39">
            <w:rPr>
              <w:rFonts w:ascii="Times New Roman" w:hAnsi="Times New Roman" w:cs="Times New Roman"/>
              <w:color w:val="000000" w:themeColor="text1"/>
              <w:lang w:eastAsia="zh-TW"/>
            </w:rPr>
            <w:delText>hen</w:delText>
          </w:r>
        </w:del>
      </w:ins>
      <w:ins w:id="1759" w:author="Bo Shen" w:date="2023-03-03T15:14:00Z">
        <w:r>
          <w:rPr>
            <w:rFonts w:ascii="Times New Roman" w:hAnsi="Times New Roman" w:cs="Times New Roman"/>
            <w:color w:val="000000" w:themeColor="text1"/>
            <w:lang w:eastAsia="zh-TW"/>
          </w:rPr>
          <w:t xml:space="preserve"> aligned to </w:t>
        </w:r>
        <w:del w:id="1760" w:author="Microsoft Office User" w:date="2023-03-07T11:36:00Z">
          <w:r w:rsidDel="00677B39">
            <w:rPr>
              <w:rFonts w:ascii="Times New Roman" w:hAnsi="Times New Roman" w:cs="Times New Roman"/>
              <w:color w:val="000000" w:themeColor="text1"/>
              <w:lang w:eastAsia="zh-TW"/>
            </w:rPr>
            <w:delText xml:space="preserve">the </w:delText>
          </w:r>
        </w:del>
        <w:r>
          <w:rPr>
            <w:rFonts w:ascii="Times New Roman" w:hAnsi="Times New Roman" w:cs="Times New Roman"/>
            <w:color w:val="000000" w:themeColor="text1"/>
            <w:lang w:eastAsia="zh-TW"/>
          </w:rPr>
          <w:t>choice onset</w:t>
        </w:r>
      </w:ins>
      <w:ins w:id="1761" w:author="Bo Shen" w:date="2023-03-03T15:13:00Z">
        <w:r>
          <w:rPr>
            <w:rFonts w:ascii="Times New Roman" w:hAnsi="Times New Roman" w:cs="Times New Roman"/>
            <w:color w:val="000000" w:themeColor="text1"/>
            <w:lang w:eastAsia="zh-TW"/>
          </w:rPr>
          <w:t xml:space="preserve"> (RMSE</w:t>
        </w:r>
      </w:ins>
      <w:ins w:id="1762" w:author="Bo Shen" w:date="2023-03-03T15:14:00Z">
        <w:r w:rsidRPr="00FD2AAA">
          <w:rPr>
            <w:rFonts w:ascii="Times New Roman" w:hAnsi="Times New Roman" w:cs="Times New Roman"/>
            <w:color w:val="000000" w:themeColor="text1"/>
            <w:vertAlign w:val="subscript"/>
            <w:lang w:eastAsia="zh-TW"/>
            <w:rPrChange w:id="1763" w:author="Bo Shen" w:date="2023-03-03T15:19:00Z">
              <w:rPr>
                <w:rFonts w:ascii="Times New Roman" w:hAnsi="Times New Roman" w:cs="Times New Roman"/>
                <w:color w:val="000000" w:themeColor="text1"/>
                <w:lang w:eastAsia="zh-TW"/>
              </w:rPr>
            </w:rPrChange>
          </w:rPr>
          <w:t>LDDM</w:t>
        </w:r>
        <w:r>
          <w:rPr>
            <w:rFonts w:ascii="Times New Roman" w:hAnsi="Times New Roman" w:cs="Times New Roman"/>
            <w:color w:val="000000" w:themeColor="text1"/>
            <w:lang w:eastAsia="zh-TW"/>
          </w:rPr>
          <w:t xml:space="preserve"> = </w:t>
        </w:r>
      </w:ins>
      <w:ins w:id="1764" w:author="Bo Shen" w:date="2023-03-03T15:17:00Z">
        <w:r>
          <w:rPr>
            <w:rFonts w:ascii="Times New Roman" w:hAnsi="Times New Roman" w:cs="Times New Roman"/>
            <w:color w:val="000000" w:themeColor="text1"/>
            <w:lang w:eastAsia="zh-TW"/>
          </w:rPr>
          <w:t xml:space="preserve">6.77 </w:t>
        </w:r>
      </w:ins>
      <w:ins w:id="1765" w:author="Bo Shen" w:date="2023-03-03T15:15:00Z">
        <w:r>
          <w:rPr>
            <w:rFonts w:ascii="Times New Roman" w:hAnsi="Times New Roman" w:cs="Times New Roman"/>
            <w:color w:val="000000" w:themeColor="text1"/>
            <w:lang w:eastAsia="zh-TW"/>
          </w:rPr>
          <w:t>(</w:t>
        </w:r>
      </w:ins>
      <w:ins w:id="1766" w:author="Bo Shen" w:date="2023-03-03T15:16:00Z">
        <w:r w:rsidRPr="003739F2">
          <w:rPr>
            <w:rFonts w:ascii="Times New Roman" w:hAnsi="Times New Roman" w:cs="Times New Roman"/>
            <w:b/>
            <w:bCs/>
            <w:color w:val="000000" w:themeColor="text1"/>
            <w:lang w:eastAsia="zh-TW"/>
            <w:rPrChange w:id="1767" w:author="Bo Shen" w:date="2023-03-03T15:16:00Z">
              <w:rPr>
                <w:rFonts w:ascii="Times New Roman" w:hAnsi="Times New Roman" w:cs="Times New Roman"/>
                <w:color w:val="000000" w:themeColor="text1"/>
                <w:lang w:eastAsia="zh-TW"/>
              </w:rPr>
            </w:rPrChange>
          </w:rPr>
          <w:t>Fig. 6E</w:t>
        </w:r>
      </w:ins>
      <w:ins w:id="1768" w:author="Bo Shen" w:date="2023-03-03T15:15:00Z">
        <w:r>
          <w:rPr>
            <w:rFonts w:ascii="Times New Roman" w:hAnsi="Times New Roman" w:cs="Times New Roman"/>
            <w:color w:val="000000" w:themeColor="text1"/>
            <w:lang w:eastAsia="zh-TW"/>
          </w:rPr>
          <w:t>)</w:t>
        </w:r>
      </w:ins>
      <w:ins w:id="1769" w:author="Bo Shen" w:date="2023-03-03T15:14:00Z">
        <w:r>
          <w:rPr>
            <w:rFonts w:ascii="Times New Roman" w:hAnsi="Times New Roman" w:cs="Times New Roman"/>
            <w:color w:val="000000" w:themeColor="text1"/>
            <w:lang w:eastAsia="zh-TW"/>
          </w:rPr>
          <w:t>; RMSE</w:t>
        </w:r>
        <w:r w:rsidRPr="00FD2AAA">
          <w:rPr>
            <w:rFonts w:ascii="Times New Roman" w:hAnsi="Times New Roman" w:cs="Times New Roman"/>
            <w:color w:val="000000" w:themeColor="text1"/>
            <w:vertAlign w:val="subscript"/>
            <w:lang w:eastAsia="zh-TW"/>
            <w:rPrChange w:id="1770" w:author="Bo Shen" w:date="2023-03-03T15:19:00Z">
              <w:rPr>
                <w:rFonts w:ascii="Times New Roman" w:hAnsi="Times New Roman" w:cs="Times New Roman"/>
                <w:color w:val="000000" w:themeColor="text1"/>
                <w:lang w:eastAsia="zh-TW"/>
              </w:rPr>
            </w:rPrChange>
          </w:rPr>
          <w:t>RNM</w:t>
        </w:r>
        <w:r>
          <w:rPr>
            <w:rFonts w:ascii="Times New Roman" w:hAnsi="Times New Roman" w:cs="Times New Roman"/>
            <w:color w:val="000000" w:themeColor="text1"/>
            <w:lang w:eastAsia="zh-TW"/>
          </w:rPr>
          <w:t xml:space="preserve"> = </w:t>
        </w:r>
      </w:ins>
      <w:ins w:id="1771" w:author="Bo Shen" w:date="2023-03-03T15:16:00Z">
        <w:r>
          <w:rPr>
            <w:rFonts w:ascii="Times New Roman" w:hAnsi="Times New Roman" w:cs="Times New Roman"/>
            <w:color w:val="000000" w:themeColor="text1"/>
            <w:lang w:eastAsia="zh-TW"/>
          </w:rPr>
          <w:t xml:space="preserve">9.35 </w:t>
        </w:r>
      </w:ins>
      <w:ins w:id="1772" w:author="Bo Shen" w:date="2023-03-03T15:15:00Z">
        <w:r>
          <w:rPr>
            <w:rFonts w:ascii="Times New Roman" w:hAnsi="Times New Roman" w:cs="Times New Roman"/>
            <w:color w:val="000000" w:themeColor="text1"/>
            <w:lang w:eastAsia="zh-TW"/>
          </w:rPr>
          <w:t>(</w:t>
        </w:r>
      </w:ins>
      <w:ins w:id="1773" w:author="Bo Shen" w:date="2023-03-03T15:16:00Z">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4</w:t>
        </w:r>
        <w:r w:rsidRPr="00CB4C46">
          <w:rPr>
            <w:rFonts w:ascii="Times New Roman" w:hAnsi="Times New Roman" w:cs="Times New Roman"/>
            <w:b/>
            <w:bCs/>
            <w:color w:val="000000" w:themeColor="text1"/>
          </w:rPr>
          <w:t>E</w:t>
        </w:r>
      </w:ins>
      <w:ins w:id="1774" w:author="Bo Shen" w:date="2023-03-03T15:15:00Z">
        <w:r>
          <w:rPr>
            <w:rFonts w:ascii="Times New Roman" w:hAnsi="Times New Roman" w:cs="Times New Roman"/>
            <w:color w:val="000000" w:themeColor="text1"/>
            <w:lang w:eastAsia="zh-TW"/>
          </w:rPr>
          <w:t>)</w:t>
        </w:r>
      </w:ins>
      <w:ins w:id="1775" w:author="Bo Shen" w:date="2023-03-03T15:14:00Z">
        <w:r>
          <w:rPr>
            <w:rFonts w:ascii="Times New Roman" w:hAnsi="Times New Roman" w:cs="Times New Roman"/>
            <w:color w:val="000000" w:themeColor="text1"/>
            <w:lang w:eastAsia="zh-TW"/>
          </w:rPr>
          <w:t>; RMSE</w:t>
        </w:r>
        <w:r w:rsidRPr="00FD2AAA">
          <w:rPr>
            <w:rFonts w:ascii="Times New Roman" w:hAnsi="Times New Roman" w:cs="Times New Roman"/>
            <w:color w:val="000000" w:themeColor="text1"/>
            <w:vertAlign w:val="subscript"/>
            <w:lang w:eastAsia="zh-TW"/>
            <w:rPrChange w:id="1776" w:author="Bo Shen" w:date="2023-03-03T15:19:00Z">
              <w:rPr>
                <w:rFonts w:ascii="Times New Roman" w:hAnsi="Times New Roman" w:cs="Times New Roman"/>
                <w:color w:val="000000" w:themeColor="text1"/>
                <w:lang w:eastAsia="zh-TW"/>
              </w:rPr>
            </w:rPrChange>
          </w:rPr>
          <w:t>LCA</w:t>
        </w:r>
        <w:r>
          <w:rPr>
            <w:rFonts w:ascii="Times New Roman" w:hAnsi="Times New Roman" w:cs="Times New Roman"/>
            <w:color w:val="000000" w:themeColor="text1"/>
            <w:lang w:eastAsia="zh-TW"/>
          </w:rPr>
          <w:t xml:space="preserve"> = </w:t>
        </w:r>
      </w:ins>
      <w:ins w:id="1777" w:author="Bo Shen" w:date="2023-03-03T15:16:00Z">
        <w:r>
          <w:rPr>
            <w:rFonts w:ascii="Times New Roman" w:hAnsi="Times New Roman" w:cs="Times New Roman"/>
            <w:color w:val="000000" w:themeColor="text1"/>
            <w:lang w:eastAsia="zh-TW"/>
          </w:rPr>
          <w:t xml:space="preserve">7.51 </w:t>
        </w:r>
      </w:ins>
      <w:ins w:id="1778" w:author="Bo Shen" w:date="2023-03-03T15:14:00Z">
        <w:r>
          <w:rPr>
            <w:rFonts w:ascii="Times New Roman" w:hAnsi="Times New Roman" w:cs="Times New Roman"/>
            <w:color w:val="000000" w:themeColor="text1"/>
            <w:lang w:eastAsia="zh-TW"/>
          </w:rPr>
          <w:t>(</w:t>
        </w:r>
      </w:ins>
      <w:ins w:id="1779" w:author="Bo Shen" w:date="2023-03-03T15:16:00Z">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5</w:t>
        </w:r>
        <w:r w:rsidRPr="00CB4C46">
          <w:rPr>
            <w:rFonts w:ascii="Times New Roman" w:hAnsi="Times New Roman" w:cs="Times New Roman"/>
            <w:b/>
            <w:bCs/>
            <w:color w:val="000000" w:themeColor="text1"/>
          </w:rPr>
          <w:t>E</w:t>
        </w:r>
      </w:ins>
      <w:ins w:id="1780" w:author="Bo Shen" w:date="2023-03-03T15:14:00Z">
        <w:r>
          <w:rPr>
            <w:rFonts w:ascii="Times New Roman" w:hAnsi="Times New Roman" w:cs="Times New Roman"/>
            <w:color w:val="000000" w:themeColor="text1"/>
            <w:lang w:eastAsia="zh-TW"/>
          </w:rPr>
          <w:t>)</w:t>
        </w:r>
      </w:ins>
      <w:ins w:id="1781" w:author="Bo Shen" w:date="2023-03-03T15:13: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1782" w:author="Microsoft Office User" w:date="2023-03-03T11:53:00Z">
        <w:r>
          <w:rPr>
            <w:rFonts w:ascii="Times New Roman" w:hAnsi="Times New Roman" w:cs="Times New Roman"/>
            <w:color w:val="000000" w:themeColor="text1"/>
            <w:lang w:eastAsia="zh-TW"/>
          </w:rPr>
          <w:t xml:space="preserve"> </w:t>
        </w:r>
      </w:ins>
    </w:p>
    <w:p w14:paraId="3E14D4CC" w14:textId="77777777" w:rsidR="003F037C" w:rsidRDefault="003F037C" w:rsidP="00B26F88">
      <w:pPr>
        <w:spacing w:line="480" w:lineRule="auto"/>
        <w:jc w:val="both"/>
        <w:rPr>
          <w:ins w:id="1783" w:author="Bo Shen" w:date="2023-03-03T15:24:00Z"/>
          <w:rFonts w:ascii="Times New Roman" w:hAnsi="Times New Roman" w:cs="Times New Roman"/>
          <w:color w:val="000000" w:themeColor="text1"/>
          <w:lang w:eastAsia="zh-TW"/>
        </w:rPr>
      </w:pPr>
    </w:p>
    <w:p w14:paraId="40346CF4" w14:textId="5CF2C86A" w:rsidR="003F037C" w:rsidRDefault="003F037C" w:rsidP="00B26F88">
      <w:pPr>
        <w:spacing w:line="480" w:lineRule="auto"/>
        <w:jc w:val="both"/>
        <w:rPr>
          <w:rFonts w:ascii="Times New Roman" w:hAnsi="Times New Roman" w:cs="Times New Roman"/>
          <w:color w:val="000000" w:themeColor="text1"/>
        </w:rPr>
      </w:pPr>
      <w:ins w:id="1784" w:author="Bo Shen" w:date="2023-03-03T15:54:00Z">
        <w:del w:id="1785" w:author="Microsoft Office User" w:date="2023-03-07T11:37:00Z">
          <w:r w:rsidDel="00677B39">
            <w:rPr>
              <w:rFonts w:ascii="Times New Roman" w:hAnsi="Times New Roman" w:cs="Times New Roman"/>
              <w:color w:val="000000" w:themeColor="text1"/>
            </w:rPr>
            <w:delText>Different from the other two models</w:delText>
          </w:r>
        </w:del>
      </w:ins>
      <w:ins w:id="1786" w:author="Microsoft Office User" w:date="2023-03-07T11:37:00Z">
        <w:r>
          <w:rPr>
            <w:rFonts w:ascii="Times New Roman" w:hAnsi="Times New Roman" w:cs="Times New Roman"/>
            <w:color w:val="000000" w:themeColor="text1"/>
          </w:rPr>
          <w:t>Unlike the RNM and LCA models</w:t>
        </w:r>
      </w:ins>
      <w:ins w:id="1787" w:author="Bo Shen" w:date="2023-03-03T15:53:00Z">
        <w:r>
          <w:rPr>
            <w:rFonts w:ascii="Times New Roman" w:hAnsi="Times New Roman" w:cs="Times New Roman"/>
            <w:color w:val="000000" w:themeColor="text1"/>
          </w:rPr>
          <w:t>, t</w:t>
        </w:r>
      </w:ins>
      <w:ins w:id="1788"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1789" w:author="Bo Shen" w:date="2023-03-03T15:55:00Z">
        <w:del w:id="1790" w:author="Microsoft Office User" w:date="2023-03-07T11:37:00Z">
          <w:r w:rsidDel="00677B39">
            <w:rPr>
              <w:rFonts w:ascii="Times New Roman" w:hAnsi="Times New Roman" w:cs="Times New Roman"/>
              <w:color w:val="000000" w:themeColor="text1"/>
            </w:rPr>
            <w:delText xml:space="preserve">is the only model that </w:delText>
          </w:r>
        </w:del>
      </w:ins>
      <w:ins w:id="1791" w:author="Bo Shen" w:date="2023-03-03T15:53:00Z">
        <w:r>
          <w:rPr>
            <w:rFonts w:ascii="Times New Roman" w:hAnsi="Times New Roman" w:cs="Times New Roman"/>
            <w:color w:val="000000" w:themeColor="text1"/>
          </w:rPr>
          <w:t>pr</w:t>
        </w:r>
      </w:ins>
      <w:ins w:id="1792" w:author="Microsoft Office User" w:date="2023-03-07T11:38:00Z">
        <w:r>
          <w:rPr>
            <w:rFonts w:ascii="Times New Roman" w:hAnsi="Times New Roman" w:cs="Times New Roman"/>
            <w:color w:val="000000" w:themeColor="text1"/>
          </w:rPr>
          <w:t>edicts</w:t>
        </w:r>
      </w:ins>
      <w:ins w:id="1793" w:author="Bo Shen" w:date="2023-03-03T15:53:00Z">
        <w:del w:id="1794" w:author="Microsoft Office User" w:date="2023-03-07T11:38:00Z">
          <w:r w:rsidDel="00677B39">
            <w:rPr>
              <w:rFonts w:ascii="Times New Roman" w:hAnsi="Times New Roman" w:cs="Times New Roman"/>
              <w:color w:val="000000" w:themeColor="text1"/>
            </w:rPr>
            <w:delText>ovides</w:delText>
          </w:r>
        </w:del>
        <w:r>
          <w:rPr>
            <w:rFonts w:ascii="Times New Roman" w:hAnsi="Times New Roman" w:cs="Times New Roman"/>
            <w:color w:val="000000" w:themeColor="text1"/>
          </w:rPr>
          <w:t xml:space="preserve"> </w:t>
        </w:r>
      </w:ins>
      <w:ins w:id="1795" w:author="Microsoft Office User" w:date="2023-03-07T11:38:00Z">
        <w:r>
          <w:rPr>
            <w:rFonts w:ascii="Times New Roman" w:hAnsi="Times New Roman" w:cs="Times New Roman"/>
            <w:color w:val="000000" w:themeColor="text1"/>
          </w:rPr>
          <w:t>different</w:t>
        </w:r>
      </w:ins>
      <w:ins w:id="1796" w:author="Bo Shen" w:date="2023-03-03T15:55:00Z">
        <w:del w:id="1797" w:author="Microsoft Office User" w:date="2023-03-07T11:38:00Z">
          <w:r w:rsidDel="00677B39">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dynamics</w:t>
        </w:r>
      </w:ins>
      <w:ins w:id="1798" w:author="Bo Shen" w:date="2023-03-03T15:54:00Z">
        <w:r>
          <w:rPr>
            <w:rFonts w:ascii="Times New Roman" w:hAnsi="Times New Roman" w:cs="Times New Roman"/>
            <w:color w:val="000000" w:themeColor="text1"/>
          </w:rPr>
          <w:t xml:space="preserve"> </w:t>
        </w:r>
      </w:ins>
      <w:ins w:id="1799" w:author="Microsoft Office User" w:date="2023-03-07T11:38:00Z">
        <w:r>
          <w:rPr>
            <w:rFonts w:ascii="Times New Roman" w:hAnsi="Times New Roman" w:cs="Times New Roman"/>
            <w:color w:val="000000" w:themeColor="text1"/>
          </w:rPr>
          <w:t>in different</w:t>
        </w:r>
      </w:ins>
      <w:ins w:id="1800" w:author="Bo Shen" w:date="2023-03-03T15:55:00Z">
        <w:del w:id="1801" w:author="Microsoft Office User" w:date="2023-03-07T11:38:00Z">
          <w:r w:rsidDel="00677B39">
            <w:rPr>
              <w:rFonts w:ascii="Times New Roman" w:hAnsi="Times New Roman" w:cs="Times New Roman"/>
              <w:color w:val="000000" w:themeColor="text1"/>
            </w:rPr>
            <w:delText>of</w:delText>
          </w:r>
        </w:del>
      </w:ins>
      <w:ins w:id="1802" w:author="Bo Shen" w:date="2023-03-03T15:53:00Z">
        <w:del w:id="1803" w:author="Microsoft Office User" w:date="2023-03-07T11:38:00Z">
          <w:r w:rsidDel="00677B39">
            <w:rPr>
              <w:rFonts w:ascii="Times New Roman" w:hAnsi="Times New Roman" w:cs="Times New Roman"/>
              <w:color w:val="000000" w:themeColor="text1"/>
            </w:rPr>
            <w:delText xml:space="preserve"> the</w:delText>
          </w:r>
        </w:del>
      </w:ins>
      <w:ins w:id="1804" w:author="Microsoft Office User" w:date="2023-03-07T11:38:00Z">
        <w:r>
          <w:rPr>
            <w:rFonts w:ascii="Times New Roman" w:hAnsi="Times New Roman" w:cs="Times New Roman"/>
            <w:color w:val="000000" w:themeColor="text1"/>
          </w:rPr>
          <w:t xml:space="preserve"> sub</w:t>
        </w:r>
      </w:ins>
      <w:ins w:id="1805" w:author="Bo Shen" w:date="2023-03-03T15:53:00Z">
        <w:del w:id="1806" w:author="Microsoft Office User" w:date="2023-03-07T11:38:00Z">
          <w:r w:rsidDel="00677B39">
            <w:rPr>
              <w:rFonts w:ascii="Times New Roman" w:hAnsi="Times New Roman" w:cs="Times New Roman"/>
              <w:color w:val="000000" w:themeColor="text1"/>
            </w:rPr>
            <w:delText xml:space="preserve"> </w:delText>
          </w:r>
        </w:del>
      </w:ins>
      <w:ins w:id="1807" w:author="Bo Shen" w:date="2023-03-03T15:54:00Z">
        <w:del w:id="1808" w:author="Microsoft Office User" w:date="2023-03-07T11:38:00Z">
          <w:r w:rsidDel="00677B39">
            <w:rPr>
              <w:rFonts w:ascii="Times New Roman" w:hAnsi="Times New Roman" w:cs="Times New Roman"/>
              <w:color w:val="000000" w:themeColor="text1"/>
            </w:rPr>
            <w:delText>two</w:delText>
          </w:r>
        </w:del>
      </w:ins>
      <w:ins w:id="1809" w:author="Bo Shen" w:date="2023-03-03T15:53:00Z">
        <w:del w:id="1810" w:author="Microsoft Office User" w:date="2023-03-07T11:38:00Z">
          <w:r w:rsidDel="00677B3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type</w:t>
        </w:r>
      </w:ins>
      <w:ins w:id="1811" w:author="Bo Shen" w:date="2023-03-03T15:54:00Z">
        <w:r>
          <w:rPr>
            <w:rFonts w:ascii="Times New Roman" w:hAnsi="Times New Roman" w:cs="Times New Roman"/>
            <w:color w:val="000000" w:themeColor="text1"/>
          </w:rPr>
          <w:t>s of interneurons</w:t>
        </w:r>
      </w:ins>
      <w:ins w:id="1812"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1813" w:author="Bo Shen" w:date="2023-03-03T15:56:00Z">
              <w:rPr>
                <w:rFonts w:ascii="Times New Roman" w:hAnsi="Times New Roman" w:cs="Times New Roman"/>
                <w:color w:val="000000" w:themeColor="text1"/>
              </w:rPr>
            </w:rPrChange>
          </w:rPr>
          <w:t>Fig. 6</w:t>
        </w:r>
      </w:ins>
      <w:ins w:id="1814" w:author="Bo Shen" w:date="2023-03-03T15:56:00Z">
        <w:r w:rsidRPr="00617243">
          <w:rPr>
            <w:rFonts w:ascii="Times New Roman" w:hAnsi="Times New Roman" w:cs="Times New Roman"/>
            <w:b/>
            <w:bCs/>
            <w:color w:val="000000" w:themeColor="text1"/>
            <w:rPrChange w:id="1815" w:author="Bo Shen" w:date="2023-03-03T15:56:00Z">
              <w:rPr>
                <w:rFonts w:ascii="Times New Roman" w:hAnsi="Times New Roman" w:cs="Times New Roman"/>
                <w:color w:val="000000" w:themeColor="text1"/>
              </w:rPr>
            </w:rPrChange>
          </w:rPr>
          <w:t>F-I</w:t>
        </w:r>
      </w:ins>
      <w:ins w:id="1816" w:author="Bo Shen" w:date="2023-03-03T15:55:00Z">
        <w:r>
          <w:rPr>
            <w:rFonts w:ascii="Times New Roman" w:hAnsi="Times New Roman" w:cs="Times New Roman"/>
            <w:color w:val="000000" w:themeColor="text1"/>
          </w:rPr>
          <w:t>)</w:t>
        </w:r>
      </w:ins>
      <w:ins w:id="1817" w:author="Bo Shen" w:date="2023-03-03T15:54:00Z">
        <w:r>
          <w:rPr>
            <w:rFonts w:ascii="Times New Roman" w:hAnsi="Times New Roman" w:cs="Times New Roman"/>
            <w:color w:val="000000" w:themeColor="text1"/>
          </w:rPr>
          <w:t xml:space="preserve">. </w:t>
        </w:r>
      </w:ins>
      <w:ins w:id="1818" w:author="Bo Shen" w:date="2023-03-03T16:03:00Z">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inhibitory (</w:t>
        </w:r>
        <w:r w:rsidRPr="00876B26">
          <w:rPr>
            <w:rFonts w:ascii="Times New Roman" w:hAnsi="Times New Roman" w:cs="Times New Roman"/>
            <w:i/>
            <w:iCs/>
            <w:color w:val="000000" w:themeColor="text1"/>
            <w:rPrChange w:id="1819" w:author="Bo Shen" w:date="2023-03-03T16:03:00Z">
              <w:rPr>
                <w:rFonts w:ascii="Times New Roman" w:hAnsi="Times New Roman" w:cs="Times New Roman"/>
                <w:color w:val="000000" w:themeColor="text1"/>
              </w:rPr>
            </w:rPrChange>
          </w:rPr>
          <w:t>G</w:t>
        </w:r>
        <w:r w:rsidRPr="00876B26">
          <w:rPr>
            <w:rFonts w:ascii="Times New Roman" w:hAnsi="Times New Roman" w:cs="Times New Roman"/>
            <w:color w:val="000000" w:themeColor="text1"/>
            <w:rPrChange w:id="1820" w:author="Bo Shen" w:date="2023-03-03T16:03:00Z">
              <w:rPr>
                <w:rFonts w:ascii="Times New Roman" w:hAnsi="Times New Roman" w:cs="Times New Roman"/>
                <w:i/>
                <w:iCs/>
                <w:color w:val="000000" w:themeColor="text1"/>
              </w:rPr>
            </w:rPrChange>
          </w:rPr>
          <w:t>)</w:t>
        </w:r>
        <w:r>
          <w:rPr>
            <w:rFonts w:ascii="Times New Roman" w:hAnsi="Times New Roman" w:cs="Times New Roman"/>
            <w:color w:val="000000" w:themeColor="text1"/>
          </w:rPr>
          <w:t xml:space="preserve"> units</w:t>
        </w:r>
      </w:ins>
      <w:ins w:id="1821" w:author="Bo Shen" w:date="2023-03-03T16:04:00Z">
        <w:r>
          <w:rPr>
            <w:rFonts w:ascii="Times New Roman" w:hAnsi="Times New Roman" w:cs="Times New Roman"/>
            <w:color w:val="000000" w:themeColor="text1"/>
          </w:rPr>
          <w:t xml:space="preserve"> selectively cod</w:t>
        </w:r>
      </w:ins>
      <w:ins w:id="1822" w:author="Bo Shen" w:date="2023-03-03T16:05:00Z">
        <w:r>
          <w:rPr>
            <w:rFonts w:ascii="Times New Roman" w:hAnsi="Times New Roman" w:cs="Times New Roman" w:hint="eastAsia"/>
            <w:color w:val="000000" w:themeColor="text1"/>
          </w:rPr>
          <w:t>e</w:t>
        </w:r>
      </w:ins>
      <w:ins w:id="1823" w:author="Bo Shen" w:date="2023-03-03T16:04:00Z">
        <w:r>
          <w:rPr>
            <w:rFonts w:ascii="Times New Roman" w:hAnsi="Times New Roman" w:cs="Times New Roman"/>
            <w:color w:val="000000" w:themeColor="text1"/>
          </w:rPr>
          <w:t xml:space="preserve"> input values and choice but exhibit complex dynamics</w:t>
        </w:r>
      </w:ins>
      <w:ins w:id="1824" w:author="Bo Shen" w:date="2023-03-06T13:51:00Z">
        <w:r>
          <w:rPr>
            <w:rFonts w:ascii="Times New Roman" w:hAnsi="Times New Roman" w:cs="Times New Roman"/>
            <w:color w:val="000000" w:themeColor="text1"/>
          </w:rPr>
          <w:t xml:space="preserve"> due </w:t>
        </w:r>
      </w:ins>
      <w:ins w:id="1825" w:author="Paul Glimcher" w:date="2023-03-08T11:45:00Z">
        <w:r w:rsidR="00C0231D">
          <w:rPr>
            <w:rFonts w:ascii="Times New Roman" w:hAnsi="Times New Roman" w:cs="Times New Roman"/>
            <w:color w:val="000000" w:themeColor="text1"/>
          </w:rPr>
          <w:t xml:space="preserve">to </w:t>
        </w:r>
      </w:ins>
      <w:ins w:id="1826" w:author="Bo Shen" w:date="2023-03-06T13:51:00Z">
        <w:del w:id="1827" w:author="Microsoft Office User" w:date="2023-03-07T11:42:00Z">
          <w:r w:rsidDel="007C1E0D">
            <w:rPr>
              <w:rFonts w:ascii="Times New Roman" w:hAnsi="Times New Roman" w:cs="Times New Roman"/>
              <w:color w:val="000000" w:themeColor="text1"/>
            </w:rPr>
            <w:delText xml:space="preserve">to the </w:delText>
          </w:r>
        </w:del>
      </w:ins>
      <w:ins w:id="1828" w:author="Bo Shen" w:date="2023-03-06T13:52:00Z">
        <w:del w:id="1829" w:author="Microsoft Office User" w:date="2023-03-07T11:42:00Z">
          <w:r w:rsidDel="007C1E0D">
            <w:rPr>
              <w:rFonts w:ascii="Times New Roman" w:hAnsi="Times New Roman" w:cs="Times New Roman"/>
              <w:color w:val="000000" w:themeColor="text1"/>
            </w:rPr>
            <w:delText>aggregating</w:delText>
          </w:r>
        </w:del>
      </w:ins>
      <w:ins w:id="1830" w:author="Bo Shen" w:date="2023-03-06T13:51:00Z">
        <w:del w:id="1831" w:author="Microsoft Office User" w:date="2023-03-07T11:42:00Z">
          <w:r w:rsidDel="007C1E0D">
            <w:rPr>
              <w:rFonts w:ascii="Times New Roman" w:hAnsi="Times New Roman" w:cs="Times New Roman"/>
              <w:color w:val="000000" w:themeColor="text1"/>
            </w:rPr>
            <w:delText xml:space="preserve"> method</w:delText>
          </w:r>
        </w:del>
      </w:ins>
      <w:ins w:id="1832" w:author="Bo Shen" w:date="2023-03-06T13:52:00Z">
        <w:del w:id="1833" w:author="Microsoft Office User" w:date="2023-03-07T11:42:00Z">
          <w:r w:rsidDel="007C1E0D">
            <w:rPr>
              <w:rFonts w:ascii="Times New Roman" w:hAnsi="Times New Roman" w:cs="Times New Roman"/>
              <w:color w:val="000000" w:themeColor="text1"/>
            </w:rPr>
            <w:delText xml:space="preserve"> </w:delText>
          </w:r>
        </w:del>
      </w:ins>
      <w:ins w:id="1834" w:author="Bo Shen" w:date="2023-03-06T13:53:00Z">
        <w:del w:id="1835" w:author="Microsoft Office User" w:date="2023-03-07T11:42:00Z">
          <w:r w:rsidDel="007C1E0D">
            <w:rPr>
              <w:rFonts w:ascii="Times New Roman" w:hAnsi="Times New Roman" w:cs="Times New Roman"/>
              <w:color w:val="000000" w:themeColor="text1"/>
            </w:rPr>
            <w:delText>across trials with different</w:delText>
          </w:r>
        </w:del>
      </w:ins>
      <w:ins w:id="1836" w:author="Bo Shen" w:date="2023-03-06T13:52:00Z">
        <w:del w:id="1837" w:author="Microsoft Office User" w:date="2023-03-07T11:42:00Z">
          <w:r w:rsidDel="007C1E0D">
            <w:rPr>
              <w:rFonts w:ascii="Times New Roman" w:hAnsi="Times New Roman" w:cs="Times New Roman"/>
              <w:color w:val="000000" w:themeColor="text1"/>
            </w:rPr>
            <w:delText xml:space="preserve"> RTs</w:delText>
          </w:r>
        </w:del>
      </w:ins>
      <w:ins w:id="1838" w:author="Microsoft Office User" w:date="2023-03-07T11:42:00Z">
        <w:r>
          <w:rPr>
            <w:rFonts w:ascii="Times New Roman" w:hAnsi="Times New Roman" w:cs="Times New Roman"/>
            <w:color w:val="000000" w:themeColor="text1"/>
          </w:rPr>
          <w:t xml:space="preserve">the interplay of </w:t>
        </w:r>
      </w:ins>
      <w:ins w:id="1839" w:author="Microsoft Office User" w:date="2023-03-07T11:44:00Z">
        <w:r>
          <w:rPr>
            <w:rFonts w:ascii="Times New Roman" w:hAnsi="Times New Roman" w:cs="Times New Roman"/>
            <w:color w:val="000000" w:themeColor="text1"/>
          </w:rPr>
          <w:t xml:space="preserve">feedforward </w:t>
        </w:r>
      </w:ins>
      <w:ins w:id="1840" w:author="Microsoft Office User" w:date="2023-03-07T11:42:00Z">
        <w:r>
          <w:rPr>
            <w:rFonts w:ascii="Times New Roman" w:hAnsi="Times New Roman" w:cs="Times New Roman"/>
            <w:color w:val="000000" w:themeColor="text1"/>
          </w:rPr>
          <w:t>excitation, lateral i</w:t>
        </w:r>
      </w:ins>
      <w:ins w:id="1841" w:author="Microsoft Office User" w:date="2023-03-07T11:43:00Z">
        <w:r>
          <w:rPr>
            <w:rFonts w:ascii="Times New Roman" w:hAnsi="Times New Roman" w:cs="Times New Roman"/>
            <w:color w:val="000000" w:themeColor="text1"/>
          </w:rPr>
          <w:t>n</w:t>
        </w:r>
      </w:ins>
      <w:ins w:id="1842" w:author="Microsoft Office User" w:date="2023-03-07T11:44:00Z">
        <w:r>
          <w:rPr>
            <w:rFonts w:ascii="Times New Roman" w:hAnsi="Times New Roman" w:cs="Times New Roman"/>
            <w:color w:val="000000" w:themeColor="text1"/>
          </w:rPr>
          <w:t>puts</w:t>
        </w:r>
      </w:ins>
      <w:ins w:id="1843" w:author="Microsoft Office User" w:date="2023-03-07T11:43:00Z">
        <w:r>
          <w:rPr>
            <w:rFonts w:ascii="Times New Roman" w:hAnsi="Times New Roman" w:cs="Times New Roman"/>
            <w:color w:val="000000" w:themeColor="text1"/>
          </w:rPr>
          <w:t>, and disinhibition</w:t>
        </w:r>
      </w:ins>
      <w:ins w:id="1844" w:author="Paul Glimcher" w:date="2023-03-08T11:45:00Z">
        <w:r w:rsidR="00C0231D">
          <w:rPr>
            <w:rFonts w:ascii="Times New Roman" w:hAnsi="Times New Roman" w:cs="Times New Roman"/>
            <w:color w:val="000000" w:themeColor="text1"/>
          </w:rPr>
          <w:t>.</w:t>
        </w:r>
      </w:ins>
      <w:ins w:id="1845" w:author="Bo Shen" w:date="2023-03-03T16:04:00Z">
        <w:del w:id="1846" w:author="Paul Glimcher" w:date="2023-03-08T11:45:00Z">
          <w:r w:rsidDel="00C0231D">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w:t>
        </w:r>
      </w:ins>
      <w:ins w:id="1847" w:author="Microsoft Office User" w:date="2023-03-07T11:43:00Z">
        <w:del w:id="1848" w:author="Paul Glimcher" w:date="2023-03-08T11:45:00Z">
          <w:r w:rsidDel="00C0231D">
            <w:rPr>
              <w:rFonts w:ascii="Times New Roman" w:hAnsi="Times New Roman" w:cs="Times New Roman"/>
              <w:color w:val="000000" w:themeColor="text1"/>
            </w:rPr>
            <w:delText>e</w:delText>
          </w:r>
        </w:del>
      </w:ins>
      <w:ins w:id="1849" w:author="Paul Glimcher" w:date="2023-03-08T11:45:00Z">
        <w:r w:rsidR="00C0231D">
          <w:rPr>
            <w:rFonts w:ascii="Times New Roman" w:hAnsi="Times New Roman" w:cs="Times New Roman"/>
            <w:color w:val="000000" w:themeColor="text1"/>
          </w:rPr>
          <w:t>E</w:t>
        </w:r>
      </w:ins>
      <w:ins w:id="1850" w:author="Microsoft Office User" w:date="2023-03-07T11:43:00Z">
        <w:r>
          <w:rPr>
            <w:rFonts w:ascii="Times New Roman" w:hAnsi="Times New Roman" w:cs="Times New Roman"/>
            <w:color w:val="000000" w:themeColor="text1"/>
          </w:rPr>
          <w:t>arly on</w:t>
        </w:r>
      </w:ins>
      <w:ins w:id="1851" w:author="Bo Shen" w:date="2023-03-03T16:22:00Z">
        <w:del w:id="1852" w:author="Microsoft Office User" w:date="2023-03-07T11:43:00Z">
          <w:r w:rsidDel="007C1E0D">
            <w:rPr>
              <w:rFonts w:ascii="Times New Roman" w:hAnsi="Times New Roman" w:cs="Times New Roman"/>
              <w:color w:val="000000" w:themeColor="text1"/>
            </w:rPr>
            <w:delText>in the early stage</w:delText>
          </w:r>
        </w:del>
        <w:r>
          <w:rPr>
            <w:rFonts w:ascii="Times New Roman" w:hAnsi="Times New Roman" w:cs="Times New Roman"/>
            <w:color w:val="000000" w:themeColor="text1"/>
          </w:rPr>
          <w:t xml:space="preserve"> (</w:t>
        </w:r>
      </w:ins>
      <w:ins w:id="1853" w:author="Bo Shen" w:date="2023-03-03T16:23:00Z">
        <w:r>
          <w:rPr>
            <w:rFonts w:ascii="Times New Roman" w:hAnsi="Times New Roman" w:cs="Times New Roman"/>
            <w:color w:val="000000" w:themeColor="text1"/>
          </w:rPr>
          <w:t xml:space="preserve">dynamics sorted to </w:t>
        </w:r>
      </w:ins>
      <w:ins w:id="1854" w:author="Bo Shen" w:date="2023-03-06T14:06:00Z">
        <w:r>
          <w:rPr>
            <w:rFonts w:ascii="Times New Roman" w:hAnsi="Times New Roman" w:cs="Times New Roman"/>
            <w:color w:val="000000" w:themeColor="text1"/>
          </w:rPr>
          <w:t xml:space="preserve">the </w:t>
        </w:r>
      </w:ins>
      <w:ins w:id="1855" w:author="Bo Shen" w:date="2023-03-03T16:23:00Z">
        <w:r>
          <w:rPr>
            <w:rFonts w:ascii="Times New Roman" w:hAnsi="Times New Roman" w:cs="Times New Roman"/>
            <w:color w:val="000000" w:themeColor="text1"/>
          </w:rPr>
          <w:t xml:space="preserve">left in </w:t>
        </w:r>
        <w:r w:rsidRPr="00E32AD7">
          <w:rPr>
            <w:rFonts w:ascii="Times New Roman" w:hAnsi="Times New Roman" w:cs="Times New Roman"/>
            <w:b/>
            <w:bCs/>
            <w:color w:val="000000" w:themeColor="text1"/>
            <w:rPrChange w:id="1856" w:author="Bo Shen" w:date="2023-03-03T16:24:00Z">
              <w:rPr>
                <w:rFonts w:ascii="Times New Roman" w:hAnsi="Times New Roman" w:cs="Times New Roman"/>
                <w:color w:val="000000" w:themeColor="text1"/>
              </w:rPr>
            </w:rPrChange>
          </w:rPr>
          <w:t>Fig. 6F</w:t>
        </w:r>
        <w:r>
          <w:rPr>
            <w:rFonts w:ascii="Times New Roman" w:hAnsi="Times New Roman" w:cs="Times New Roman"/>
            <w:color w:val="000000" w:themeColor="text1"/>
          </w:rPr>
          <w:t xml:space="preserve"> and upper panel in </w:t>
        </w:r>
        <w:r w:rsidRPr="00E32AD7">
          <w:rPr>
            <w:rFonts w:ascii="Times New Roman" w:hAnsi="Times New Roman" w:cs="Times New Roman"/>
            <w:b/>
            <w:bCs/>
            <w:color w:val="000000" w:themeColor="text1"/>
            <w:rPrChange w:id="1857" w:author="Bo Shen" w:date="2023-03-03T16:23:00Z">
              <w:rPr>
                <w:rFonts w:ascii="Times New Roman" w:hAnsi="Times New Roman" w:cs="Times New Roman"/>
                <w:color w:val="000000" w:themeColor="text1"/>
              </w:rPr>
            </w:rPrChange>
          </w:rPr>
          <w:t>Fig. 6G</w:t>
        </w:r>
      </w:ins>
      <w:ins w:id="1858" w:author="Bo Shen" w:date="2023-03-03T16:27:00Z">
        <w:r>
          <w:rPr>
            <w:rFonts w:ascii="Times New Roman" w:hAnsi="Times New Roman" w:cs="Times New Roman"/>
            <w:color w:val="000000" w:themeColor="text1"/>
          </w:rPr>
          <w:t xml:space="preserve">), the </w:t>
        </w:r>
        <w:r w:rsidRPr="00B0291B">
          <w:rPr>
            <w:rFonts w:ascii="Times New Roman" w:hAnsi="Times New Roman" w:cs="Times New Roman"/>
            <w:i/>
            <w:iCs/>
            <w:color w:val="000000" w:themeColor="text1"/>
            <w:rPrChange w:id="1859" w:author="Bo Shen" w:date="2023-03-03T16:28: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1860" w:author="Bo Shen" w:date="2023-03-03T16:28:00Z">
        <w:r>
          <w:rPr>
            <w:rFonts w:ascii="Times New Roman" w:hAnsi="Times New Roman" w:cs="Times New Roman"/>
            <w:color w:val="000000" w:themeColor="text1"/>
          </w:rPr>
          <w:t>activities</w:t>
        </w:r>
      </w:ins>
      <w:ins w:id="1861" w:author="Microsoft Office User" w:date="2023-03-07T11:45:00Z">
        <w:r>
          <w:rPr>
            <w:rFonts w:ascii="Times New Roman" w:hAnsi="Times New Roman" w:cs="Times New Roman"/>
            <w:color w:val="000000" w:themeColor="text1"/>
          </w:rPr>
          <w:t xml:space="preserve"> initially increase due to</w:t>
        </w:r>
      </w:ins>
      <w:ins w:id="1862" w:author="Bo Shen" w:date="2023-03-03T16:34:00Z">
        <w:del w:id="1863" w:author="Microsoft Office User" w:date="2023-03-07T11:44:00Z">
          <w:r w:rsidDel="00C11A66">
            <w:rPr>
              <w:rFonts w:ascii="Times New Roman" w:hAnsi="Times New Roman" w:cs="Times New Roman"/>
              <w:color w:val="000000" w:themeColor="text1"/>
            </w:rPr>
            <w:delText xml:space="preserve"> </w:delText>
          </w:r>
        </w:del>
      </w:ins>
      <w:ins w:id="1864" w:author="Bo Shen" w:date="2023-03-06T12:16:00Z">
        <w:del w:id="1865" w:author="Microsoft Office User" w:date="2023-03-07T11:44:00Z">
          <w:r w:rsidDel="00C11A66">
            <w:rPr>
              <w:rFonts w:ascii="Times New Roman" w:hAnsi="Times New Roman" w:cs="Times New Roman"/>
              <w:color w:val="000000" w:themeColor="text1"/>
            </w:rPr>
            <w:delText>show a trend of increasing</w:delText>
          </w:r>
        </w:del>
        <w:r>
          <w:rPr>
            <w:rFonts w:ascii="Times New Roman" w:hAnsi="Times New Roman" w:cs="Times New Roman"/>
            <w:color w:val="000000" w:themeColor="text1"/>
          </w:rPr>
          <w:t xml:space="preserve"> </w:t>
        </w:r>
        <w:del w:id="1866" w:author="Microsoft Office User" w:date="2023-03-07T11:45:00Z">
          <w:r w:rsidDel="00C11A66">
            <w:rPr>
              <w:rFonts w:ascii="Times New Roman" w:hAnsi="Times New Roman" w:cs="Times New Roman"/>
              <w:color w:val="000000" w:themeColor="text1"/>
            </w:rPr>
            <w:delText xml:space="preserve">because of </w:delText>
          </w:r>
        </w:del>
      </w:ins>
      <w:ins w:id="1867" w:author="Bo Shen" w:date="2023-03-06T13:29:00Z">
        <w:del w:id="1868" w:author="Microsoft Office User" w:date="2023-03-07T11:45:00Z">
          <w:r w:rsidDel="00C11A66">
            <w:rPr>
              <w:rFonts w:ascii="Times New Roman" w:hAnsi="Times New Roman" w:cs="Times New Roman"/>
              <w:color w:val="000000" w:themeColor="text1"/>
            </w:rPr>
            <w:delText xml:space="preserve">stronger </w:delText>
          </w:r>
        </w:del>
      </w:ins>
      <w:ins w:id="1869" w:author="Bo Shen" w:date="2023-03-06T12:16:00Z">
        <w:r>
          <w:rPr>
            <w:rFonts w:ascii="Times New Roman" w:hAnsi="Times New Roman" w:cs="Times New Roman"/>
            <w:color w:val="000000" w:themeColor="text1"/>
          </w:rPr>
          <w:t xml:space="preserve">excitatory </w:t>
        </w:r>
      </w:ins>
      <w:ins w:id="1870" w:author="Microsoft Office User" w:date="2023-03-07T11:45:00Z">
        <w:r>
          <w:rPr>
            <w:rFonts w:ascii="Times New Roman" w:hAnsi="Times New Roman" w:cs="Times New Roman"/>
            <w:color w:val="000000" w:themeColor="text1"/>
          </w:rPr>
          <w:t>drive from</w:t>
        </w:r>
      </w:ins>
      <w:ins w:id="1871" w:author="Bo Shen" w:date="2023-03-06T12:16:00Z">
        <w:del w:id="1872" w:author="Microsoft Office User" w:date="2023-03-07T11:45:00Z">
          <w:r w:rsidDel="00C11A66">
            <w:rPr>
              <w:rFonts w:ascii="Times New Roman" w:hAnsi="Times New Roman" w:cs="Times New Roman"/>
              <w:color w:val="000000" w:themeColor="text1"/>
            </w:rPr>
            <w:delText>inputs</w:delText>
          </w:r>
        </w:del>
      </w:ins>
      <w:ins w:id="1873" w:author="Bo Shen" w:date="2023-03-06T12:17:00Z">
        <w:del w:id="1874" w:author="Microsoft Office User" w:date="2023-03-07T11:45:00Z">
          <w:r w:rsidDel="00C11A66">
            <w:rPr>
              <w:rFonts w:ascii="Times New Roman" w:hAnsi="Times New Roman" w:cs="Times New Roman"/>
              <w:color w:val="000000" w:themeColor="text1"/>
            </w:rPr>
            <w:delText xml:space="preserve"> via</w:delText>
          </w:r>
        </w:del>
        <w:r>
          <w:rPr>
            <w:rFonts w:ascii="Times New Roman" w:hAnsi="Times New Roman" w:cs="Times New Roman"/>
            <w:color w:val="000000" w:themeColor="text1"/>
          </w:rPr>
          <w:t xml:space="preserve"> </w:t>
        </w:r>
        <w:r w:rsidRPr="00D172CA">
          <w:rPr>
            <w:rFonts w:ascii="Times New Roman" w:hAnsi="Times New Roman" w:cs="Times New Roman"/>
            <w:i/>
            <w:iCs/>
            <w:color w:val="000000" w:themeColor="text1"/>
            <w:rPrChange w:id="1875" w:author="Bo Shen" w:date="2023-03-06T12:21: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w:t>
        </w:r>
      </w:ins>
      <w:ins w:id="1876" w:author="Bo Shen" w:date="2023-03-06T12:23:00Z">
        <w:r>
          <w:rPr>
            <w:rFonts w:ascii="Times New Roman" w:hAnsi="Times New Roman" w:cs="Times New Roman"/>
            <w:color w:val="000000" w:themeColor="text1"/>
          </w:rPr>
          <w:t xml:space="preserve">Later on, when the </w:t>
        </w:r>
      </w:ins>
      <w:ins w:id="1877" w:author="Bo Shen" w:date="2023-03-06T13:56:00Z">
        <w:r>
          <w:rPr>
            <w:rFonts w:ascii="Times New Roman" w:hAnsi="Times New Roman" w:cs="Times New Roman"/>
            <w:color w:val="000000" w:themeColor="text1"/>
          </w:rPr>
          <w:t>inhibition from</w:t>
        </w:r>
      </w:ins>
      <w:ins w:id="1878" w:author="Bo Shen" w:date="2023-03-06T12:23:00Z">
        <w:r>
          <w:rPr>
            <w:rFonts w:ascii="Times New Roman" w:hAnsi="Times New Roman" w:cs="Times New Roman"/>
            <w:color w:val="000000" w:themeColor="text1"/>
          </w:rPr>
          <w:t xml:space="preserve"> </w:t>
        </w:r>
      </w:ins>
      <w:ins w:id="1879" w:author="Bo Shen" w:date="2023-03-06T12:24:00Z">
        <w:r w:rsidRPr="008A02A2">
          <w:rPr>
            <w:rFonts w:ascii="Times New Roman" w:hAnsi="Times New Roman" w:cs="Times New Roman"/>
            <w:i/>
            <w:iCs/>
            <w:color w:val="000000" w:themeColor="text1"/>
            <w:rPrChange w:id="1880" w:author="Bo Shen" w:date="2023-03-06T12:24: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units</w:t>
        </w:r>
      </w:ins>
      <w:ins w:id="1881" w:author="Bo Shen" w:date="2023-03-06T12:23:00Z">
        <w:r>
          <w:rPr>
            <w:rFonts w:ascii="Times New Roman" w:hAnsi="Times New Roman" w:cs="Times New Roman"/>
            <w:color w:val="000000" w:themeColor="text1"/>
          </w:rPr>
          <w:t xml:space="preserve"> increase</w:t>
        </w:r>
      </w:ins>
      <w:ins w:id="1882" w:author="Microsoft Office User" w:date="2023-03-07T11:46:00Z">
        <w:r>
          <w:rPr>
            <w:rFonts w:ascii="Times New Roman" w:hAnsi="Times New Roman" w:cs="Times New Roman"/>
            <w:color w:val="000000" w:themeColor="text1"/>
          </w:rPr>
          <w:t>s</w:t>
        </w:r>
      </w:ins>
      <w:ins w:id="1883" w:author="Bo Shen" w:date="2023-03-06T12:24:00Z">
        <w:r>
          <w:rPr>
            <w:rFonts w:ascii="Times New Roman" w:hAnsi="Times New Roman" w:cs="Times New Roman"/>
            <w:color w:val="000000" w:themeColor="text1"/>
          </w:rPr>
          <w:t xml:space="preserve"> (</w:t>
        </w:r>
        <w:r w:rsidRPr="008A02A2">
          <w:rPr>
            <w:rFonts w:ascii="Times New Roman" w:hAnsi="Times New Roman" w:cs="Times New Roman"/>
            <w:b/>
            <w:bCs/>
            <w:color w:val="000000" w:themeColor="text1"/>
            <w:rPrChange w:id="1884" w:author="Bo Shen" w:date="2023-03-06T12:24:00Z">
              <w:rPr>
                <w:rFonts w:ascii="Times New Roman" w:hAnsi="Times New Roman" w:cs="Times New Roman"/>
                <w:color w:val="000000" w:themeColor="text1"/>
              </w:rPr>
            </w:rPrChange>
          </w:rPr>
          <w:t>Fig. 6H</w:t>
        </w:r>
        <w:r>
          <w:rPr>
            <w:rFonts w:ascii="Times New Roman" w:hAnsi="Times New Roman" w:cs="Times New Roman"/>
            <w:color w:val="000000" w:themeColor="text1"/>
          </w:rPr>
          <w:t xml:space="preserve">), the </w:t>
        </w:r>
        <w:r w:rsidRPr="00A85627">
          <w:rPr>
            <w:rFonts w:ascii="Times New Roman" w:hAnsi="Times New Roman" w:cs="Times New Roman"/>
            <w:i/>
            <w:iCs/>
            <w:color w:val="000000" w:themeColor="text1"/>
            <w:rPrChange w:id="1885" w:author="Bo Shen" w:date="2023-03-06T13:29: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ctivities start to decrease.</w:t>
        </w:r>
      </w:ins>
      <w:ins w:id="1886" w:author="Bo Shen" w:date="2023-03-06T13:42:00Z">
        <w:r>
          <w:rPr>
            <w:rFonts w:ascii="Times New Roman" w:hAnsi="Times New Roman" w:cs="Times New Roman"/>
            <w:color w:val="000000" w:themeColor="text1"/>
          </w:rPr>
          <w:t xml:space="preserve"> </w:t>
        </w:r>
      </w:ins>
      <w:ins w:id="1887" w:author="Microsoft Office User" w:date="2023-03-07T11:47:00Z">
        <w:r>
          <w:rPr>
            <w:rFonts w:ascii="Times New Roman" w:hAnsi="Times New Roman" w:cs="Times New Roman"/>
            <w:color w:val="000000" w:themeColor="text1"/>
          </w:rPr>
          <w:t>Near the time of choice</w:t>
        </w:r>
      </w:ins>
      <w:ins w:id="1888" w:author="Bo Shen" w:date="2023-03-06T13:42:00Z">
        <w:del w:id="1889" w:author="Microsoft Office User" w:date="2023-03-07T11:47:00Z">
          <w:r w:rsidDel="00C11A66">
            <w:rPr>
              <w:rFonts w:ascii="Times New Roman" w:hAnsi="Times New Roman" w:cs="Times New Roman"/>
              <w:color w:val="000000" w:themeColor="text1"/>
            </w:rPr>
            <w:delText>In the late stage</w:delText>
          </w:r>
        </w:del>
        <w:r>
          <w:rPr>
            <w:rFonts w:ascii="Times New Roman" w:hAnsi="Times New Roman" w:cs="Times New Roman"/>
            <w:color w:val="000000" w:themeColor="text1"/>
          </w:rPr>
          <w:t xml:space="preserve"> (dynamics sorted to </w:t>
        </w:r>
      </w:ins>
      <w:ins w:id="1890" w:author="Bo Shen" w:date="2023-03-06T14:06:00Z">
        <w:r>
          <w:rPr>
            <w:rFonts w:ascii="Times New Roman" w:hAnsi="Times New Roman" w:cs="Times New Roman"/>
            <w:color w:val="000000" w:themeColor="text1"/>
          </w:rPr>
          <w:t xml:space="preserve">the </w:t>
        </w:r>
      </w:ins>
      <w:ins w:id="1891" w:author="Bo Shen" w:date="2023-03-06T13:42:00Z">
        <w:r>
          <w:rPr>
            <w:rFonts w:ascii="Times New Roman" w:hAnsi="Times New Roman" w:cs="Times New Roman"/>
            <w:color w:val="000000" w:themeColor="text1"/>
          </w:rPr>
          <w:t xml:space="preserve">right in </w:t>
        </w:r>
        <w:r w:rsidRPr="00B25D60">
          <w:rPr>
            <w:rFonts w:ascii="Times New Roman" w:hAnsi="Times New Roman" w:cs="Times New Roman"/>
            <w:b/>
            <w:bCs/>
            <w:color w:val="000000" w:themeColor="text1"/>
          </w:rPr>
          <w:t>Fig. 6F</w:t>
        </w:r>
        <w:r>
          <w:rPr>
            <w:rFonts w:ascii="Times New Roman" w:hAnsi="Times New Roman" w:cs="Times New Roman"/>
            <w:color w:val="000000" w:themeColor="text1"/>
          </w:rPr>
          <w:t xml:space="preserve"> and</w:t>
        </w:r>
      </w:ins>
      <w:ins w:id="1892" w:author="Bo Shen" w:date="2023-03-06T13:56:00Z">
        <w:r>
          <w:rPr>
            <w:rFonts w:ascii="Times New Roman" w:hAnsi="Times New Roman" w:cs="Times New Roman"/>
            <w:color w:val="000000" w:themeColor="text1"/>
          </w:rPr>
          <w:t xml:space="preserve"> the</w:t>
        </w:r>
      </w:ins>
      <w:ins w:id="1893" w:author="Bo Shen" w:date="2023-03-06T13:42:00Z">
        <w:r>
          <w:rPr>
            <w:rFonts w:ascii="Times New Roman" w:hAnsi="Times New Roman" w:cs="Times New Roman"/>
            <w:color w:val="000000" w:themeColor="text1"/>
          </w:rPr>
          <w:t xml:space="preserve"> low</w:t>
        </w:r>
      </w:ins>
      <w:ins w:id="1894" w:author="Bo Shen" w:date="2023-03-06T13:43:00Z">
        <w:r>
          <w:rPr>
            <w:rFonts w:ascii="Times New Roman" w:hAnsi="Times New Roman" w:cs="Times New Roman"/>
            <w:color w:val="000000" w:themeColor="text1"/>
          </w:rPr>
          <w:t>er</w:t>
        </w:r>
      </w:ins>
      <w:ins w:id="1895" w:author="Bo Shen" w:date="2023-03-06T13:42:00Z">
        <w:r>
          <w:rPr>
            <w:rFonts w:ascii="Times New Roman" w:hAnsi="Times New Roman" w:cs="Times New Roman"/>
            <w:color w:val="000000" w:themeColor="text1"/>
          </w:rPr>
          <w:t xml:space="preserve"> panel in </w:t>
        </w:r>
        <w:r w:rsidRPr="00B25D60">
          <w:rPr>
            <w:rFonts w:ascii="Times New Roman" w:hAnsi="Times New Roman" w:cs="Times New Roman"/>
            <w:b/>
            <w:bCs/>
            <w:color w:val="000000" w:themeColor="text1"/>
          </w:rPr>
          <w:t>Fig. 6G</w:t>
        </w:r>
        <w:r>
          <w:rPr>
            <w:rFonts w:ascii="Times New Roman" w:hAnsi="Times New Roman" w:cs="Times New Roman"/>
            <w:color w:val="000000" w:themeColor="text1"/>
          </w:rPr>
          <w:t xml:space="preserve">), the </w:t>
        </w:r>
      </w:ins>
      <w:ins w:id="1896" w:author="Bo Shen" w:date="2023-03-06T13:43:00Z">
        <w:r>
          <w:rPr>
            <w:rFonts w:ascii="Times New Roman" w:hAnsi="Times New Roman" w:cs="Times New Roman"/>
            <w:color w:val="000000" w:themeColor="text1"/>
          </w:rPr>
          <w:t xml:space="preserve">chosen </w:t>
        </w:r>
        <w:r w:rsidRPr="001916DD">
          <w:rPr>
            <w:rFonts w:ascii="Times New Roman" w:hAnsi="Times New Roman" w:cs="Times New Roman"/>
            <w:i/>
            <w:iCs/>
            <w:color w:val="000000" w:themeColor="text1"/>
            <w:rPrChange w:id="1897" w:author="Bo Shen" w:date="2023-03-06T13:43: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s show lower </w:t>
        </w:r>
        <w:r>
          <w:rPr>
            <w:rFonts w:ascii="Times New Roman" w:hAnsi="Times New Roman" w:cs="Times New Roman"/>
            <w:color w:val="000000" w:themeColor="text1"/>
          </w:rPr>
          <w:lastRenderedPageBreak/>
          <w:t xml:space="preserve">activities than the unchosen </w:t>
        </w:r>
      </w:ins>
      <w:ins w:id="1898" w:author="Bo Shen" w:date="2023-03-06T13:57:00Z">
        <w:r>
          <w:rPr>
            <w:rFonts w:ascii="Times New Roman" w:hAnsi="Times New Roman" w:cs="Times New Roman"/>
            <w:color w:val="000000" w:themeColor="text1"/>
          </w:rPr>
          <w:t xml:space="preserve">side </w:t>
        </w:r>
      </w:ins>
      <w:ins w:id="1899" w:author="Bo Shen" w:date="2023-03-06T13:43:00Z">
        <w:r>
          <w:rPr>
            <w:rFonts w:ascii="Times New Roman" w:hAnsi="Times New Roman" w:cs="Times New Roman"/>
            <w:color w:val="000000" w:themeColor="text1"/>
          </w:rPr>
          <w:t xml:space="preserve">because of stronger inhibition from </w:t>
        </w:r>
        <w:r w:rsidRPr="001916DD">
          <w:rPr>
            <w:rFonts w:ascii="Times New Roman" w:hAnsi="Times New Roman" w:cs="Times New Roman"/>
            <w:i/>
            <w:iCs/>
            <w:color w:val="000000" w:themeColor="text1"/>
            <w:rPrChange w:id="1900" w:author="Bo Shen" w:date="2023-03-06T13:43:00Z">
              <w:rPr>
                <w:rFonts w:ascii="Times New Roman" w:hAnsi="Times New Roman" w:cs="Times New Roman"/>
                <w:color w:val="000000" w:themeColor="text1"/>
              </w:rPr>
            </w:rPrChange>
          </w:rPr>
          <w:t>D</w:t>
        </w:r>
      </w:ins>
      <w:ins w:id="1901" w:author="Bo Shen" w:date="2023-03-06T13:57:00Z">
        <w:r w:rsidRPr="00DE31CE">
          <w:rPr>
            <w:rFonts w:ascii="Times New Roman" w:hAnsi="Times New Roman" w:cs="Times New Roman"/>
            <w:color w:val="000000" w:themeColor="text1"/>
            <w:rPrChange w:id="1902" w:author="Bo Shen" w:date="2023-03-06T13:57:00Z">
              <w:rPr>
                <w:rFonts w:ascii="Times New Roman" w:hAnsi="Times New Roman" w:cs="Times New Roman"/>
                <w:i/>
                <w:iCs/>
                <w:color w:val="000000" w:themeColor="text1"/>
              </w:rPr>
            </w:rPrChange>
          </w:rPr>
          <w:t xml:space="preserve"> as an outcome of WTA competition</w:t>
        </w:r>
      </w:ins>
      <w:ins w:id="1903" w:author="Bo Shen" w:date="2023-03-06T13:43:00Z">
        <w:r>
          <w:rPr>
            <w:rFonts w:ascii="Times New Roman" w:hAnsi="Times New Roman" w:cs="Times New Roman"/>
            <w:color w:val="000000" w:themeColor="text1"/>
          </w:rPr>
          <w:t xml:space="preserve">. </w:t>
        </w:r>
      </w:ins>
      <w:ins w:id="1904" w:author="Bo Shen" w:date="2023-03-06T13:29:00Z">
        <w:del w:id="1905" w:author="Microsoft Office User" w:date="2023-03-07T11:54:00Z">
          <w:r w:rsidDel="00F34B90">
            <w:rPr>
              <w:rFonts w:ascii="Times New Roman" w:hAnsi="Times New Roman" w:cs="Times New Roman"/>
              <w:color w:val="000000" w:themeColor="text1"/>
            </w:rPr>
            <w:delText>The c</w:delText>
          </w:r>
        </w:del>
      </w:ins>
      <w:ins w:id="1906" w:author="Bo Shen" w:date="2023-03-06T13:30:00Z">
        <w:del w:id="1907" w:author="Microsoft Office User" w:date="2023-03-07T11:54:00Z">
          <w:r w:rsidDel="00F34B90">
            <w:rPr>
              <w:rFonts w:ascii="Times New Roman" w:hAnsi="Times New Roman" w:cs="Times New Roman"/>
              <w:color w:val="000000" w:themeColor="text1"/>
            </w:rPr>
            <w:delText xml:space="preserve">ompetition happens faster and takes </w:delText>
          </w:r>
        </w:del>
      </w:ins>
      <w:ins w:id="1908" w:author="Bo Shen" w:date="2023-03-06T13:31:00Z">
        <w:del w:id="1909" w:author="Microsoft Office User" w:date="2023-03-07T11:54:00Z">
          <w:r w:rsidDel="00F34B90">
            <w:rPr>
              <w:rFonts w:ascii="Times New Roman" w:hAnsi="Times New Roman" w:cs="Times New Roman"/>
              <w:color w:val="000000" w:themeColor="text1"/>
            </w:rPr>
            <w:delText>a</w:delText>
          </w:r>
        </w:del>
      </w:ins>
      <w:ins w:id="1910" w:author="Bo Shen" w:date="2023-03-06T13:30:00Z">
        <w:del w:id="1911" w:author="Microsoft Office User" w:date="2023-03-07T11:54:00Z">
          <w:r w:rsidDel="00F34B90">
            <w:rPr>
              <w:rFonts w:ascii="Times New Roman" w:hAnsi="Times New Roman" w:cs="Times New Roman"/>
              <w:color w:val="000000" w:themeColor="text1"/>
            </w:rPr>
            <w:delText xml:space="preserve"> short</w:delText>
          </w:r>
        </w:del>
      </w:ins>
      <w:ins w:id="1912" w:author="Bo Shen" w:date="2023-03-06T13:31:00Z">
        <w:del w:id="1913" w:author="Microsoft Office User" w:date="2023-03-07T11:54:00Z">
          <w:r w:rsidDel="00F34B90">
            <w:rPr>
              <w:rFonts w:ascii="Times New Roman" w:hAnsi="Times New Roman" w:cs="Times New Roman"/>
              <w:color w:val="000000" w:themeColor="text1"/>
            </w:rPr>
            <w:delText>er time</w:delText>
          </w:r>
        </w:del>
      </w:ins>
      <w:ins w:id="1914" w:author="Bo Shen" w:date="2023-03-06T13:57:00Z">
        <w:del w:id="1915" w:author="Microsoft Office User" w:date="2023-03-07T11:54:00Z">
          <w:r w:rsidDel="00F34B90">
            <w:rPr>
              <w:rFonts w:ascii="Times New Roman" w:hAnsi="Times New Roman" w:cs="Times New Roman"/>
              <w:color w:val="000000" w:themeColor="text1"/>
            </w:rPr>
            <w:delText xml:space="preserve"> to reach a decision</w:delText>
          </w:r>
        </w:del>
      </w:ins>
      <w:ins w:id="1916" w:author="Bo Shen" w:date="2023-03-06T14:07:00Z">
        <w:del w:id="1917" w:author="Microsoft Office User" w:date="2023-03-07T11:54:00Z">
          <w:r w:rsidRPr="00CE00D0" w:rsidDel="00F34B90">
            <w:rPr>
              <w:rFonts w:ascii="Times New Roman" w:hAnsi="Times New Roman" w:cs="Times New Roman"/>
              <w:color w:val="000000" w:themeColor="text1"/>
            </w:rPr>
            <w:delText xml:space="preserve"> </w:delText>
          </w:r>
          <w:r w:rsidDel="00F34B90">
            <w:rPr>
              <w:rFonts w:ascii="Times New Roman" w:hAnsi="Times New Roman" w:cs="Times New Roman"/>
              <w:color w:val="000000" w:themeColor="text1"/>
            </w:rPr>
            <w:delText>in the trials with higher coherence</w:delText>
          </w:r>
        </w:del>
      </w:ins>
      <w:ins w:id="1918" w:author="Bo Shen" w:date="2023-03-06T13:31:00Z">
        <w:del w:id="1919" w:author="Microsoft Office User" w:date="2023-03-07T11:54:00Z">
          <w:r w:rsidDel="00F34B90">
            <w:rPr>
              <w:rFonts w:ascii="Times New Roman" w:hAnsi="Times New Roman" w:cs="Times New Roman"/>
              <w:color w:val="000000" w:themeColor="text1"/>
            </w:rPr>
            <w:delText xml:space="preserve">. </w:delText>
          </w:r>
        </w:del>
      </w:ins>
      <w:ins w:id="1920" w:author="Bo Shen" w:date="2023-03-06T12:17:00Z">
        <w:del w:id="1921" w:author="Microsoft Office User" w:date="2023-03-07T11:54:00Z">
          <w:r w:rsidDel="00F34B90">
            <w:rPr>
              <w:rFonts w:ascii="Times New Roman" w:hAnsi="Times New Roman" w:cs="Times New Roman"/>
              <w:color w:val="000000" w:themeColor="text1"/>
            </w:rPr>
            <w:delText>The aggrega</w:delText>
          </w:r>
        </w:del>
      </w:ins>
      <w:ins w:id="1922" w:author="Bo Shen" w:date="2023-03-06T13:58:00Z">
        <w:del w:id="1923" w:author="Microsoft Office User" w:date="2023-03-07T11:54:00Z">
          <w:r w:rsidDel="00F34B90">
            <w:rPr>
              <w:rFonts w:ascii="Times New Roman" w:hAnsi="Times New Roman" w:cs="Times New Roman"/>
              <w:color w:val="000000" w:themeColor="text1"/>
            </w:rPr>
            <w:delText>ti</w:delText>
          </w:r>
        </w:del>
      </w:ins>
      <w:ins w:id="1924" w:author="Bo Shen" w:date="2023-03-06T12:24:00Z">
        <w:del w:id="1925" w:author="Microsoft Office User" w:date="2023-03-07T11:54:00Z">
          <w:r w:rsidDel="00F34B90">
            <w:rPr>
              <w:rFonts w:ascii="Times New Roman" w:hAnsi="Times New Roman" w:cs="Times New Roman"/>
              <w:color w:val="000000" w:themeColor="text1"/>
            </w:rPr>
            <w:delText>n</w:delText>
          </w:r>
        </w:del>
      </w:ins>
      <w:ins w:id="1926" w:author="Bo Shen" w:date="2023-03-06T13:58:00Z">
        <w:del w:id="1927" w:author="Microsoft Office User" w:date="2023-03-07T11:54:00Z">
          <w:r w:rsidDel="00F34B90">
            <w:rPr>
              <w:rFonts w:ascii="Times New Roman" w:hAnsi="Times New Roman" w:cs="Times New Roman"/>
              <w:color w:val="000000" w:themeColor="text1"/>
            </w:rPr>
            <w:delText>g</w:delText>
          </w:r>
        </w:del>
      </w:ins>
      <w:ins w:id="1928" w:author="Bo Shen" w:date="2023-03-06T12:24:00Z">
        <w:del w:id="1929" w:author="Microsoft Office User" w:date="2023-03-07T11:54:00Z">
          <w:r w:rsidDel="00F34B90">
            <w:rPr>
              <w:rFonts w:ascii="Times New Roman" w:hAnsi="Times New Roman" w:cs="Times New Roman"/>
              <w:color w:val="000000" w:themeColor="text1"/>
            </w:rPr>
            <w:delText xml:space="preserve"> method</w:delText>
          </w:r>
        </w:del>
      </w:ins>
      <w:ins w:id="1930" w:author="Bo Shen" w:date="2023-03-06T13:32:00Z">
        <w:del w:id="1931" w:author="Microsoft Office User" w:date="2023-03-07T11:54:00Z">
          <w:r w:rsidDel="00F34B90">
            <w:rPr>
              <w:rFonts w:ascii="Times New Roman" w:hAnsi="Times New Roman" w:cs="Times New Roman"/>
              <w:color w:val="000000" w:themeColor="text1"/>
            </w:rPr>
            <w:delText xml:space="preserve"> based on RT makes the pattern complicated</w:delText>
          </w:r>
        </w:del>
      </w:ins>
      <w:ins w:id="1932" w:author="Bo Shen" w:date="2023-03-06T13:44:00Z">
        <w:del w:id="1933" w:author="Microsoft Office User" w:date="2023-03-07T11:54:00Z">
          <w:r w:rsidDel="00F34B90">
            <w:rPr>
              <w:rFonts w:ascii="Times New Roman" w:hAnsi="Times New Roman" w:cs="Times New Roman"/>
              <w:color w:val="000000" w:themeColor="text1"/>
            </w:rPr>
            <w:delText xml:space="preserve"> </w:delText>
          </w:r>
        </w:del>
      </w:ins>
      <w:ins w:id="1934" w:author="Bo Shen" w:date="2023-03-06T13:32:00Z">
        <w:del w:id="1935" w:author="Microsoft Office User" w:date="2023-03-07T11:54:00Z">
          <w:r w:rsidDel="00F34B90">
            <w:rPr>
              <w:rFonts w:ascii="Times New Roman" w:hAnsi="Times New Roman" w:cs="Times New Roman"/>
              <w:color w:val="000000" w:themeColor="text1"/>
            </w:rPr>
            <w:delText xml:space="preserve">in </w:delText>
          </w:r>
        </w:del>
      </w:ins>
      <w:ins w:id="1936" w:author="Bo Shen" w:date="2023-03-06T13:59:00Z">
        <w:del w:id="1937" w:author="Microsoft Office User" w:date="2023-03-07T11:54:00Z">
          <w:r w:rsidDel="00F34B90">
            <w:rPr>
              <w:rFonts w:ascii="Times New Roman" w:hAnsi="Times New Roman" w:cs="Times New Roman"/>
              <w:color w:val="000000" w:themeColor="text1"/>
            </w:rPr>
            <w:delText xml:space="preserve">the coherence dependency of </w:delText>
          </w:r>
        </w:del>
      </w:ins>
      <w:ins w:id="1938" w:author="Bo Shen" w:date="2023-03-06T13:32:00Z">
        <w:del w:id="1939" w:author="Microsoft Office User" w:date="2023-03-07T11:54:00Z">
          <w:r w:rsidRPr="00646A2F" w:rsidDel="00F34B90">
            <w:rPr>
              <w:rFonts w:ascii="Times New Roman" w:hAnsi="Times New Roman" w:cs="Times New Roman"/>
              <w:b/>
              <w:bCs/>
              <w:color w:val="000000" w:themeColor="text1"/>
              <w:rPrChange w:id="1940" w:author="Bo Shen" w:date="2023-03-06T13:32:00Z">
                <w:rPr>
                  <w:rFonts w:ascii="Times New Roman" w:hAnsi="Times New Roman" w:cs="Times New Roman"/>
                  <w:color w:val="000000" w:themeColor="text1"/>
                </w:rPr>
              </w:rPrChange>
            </w:rPr>
            <w:delText>Fig. 6G</w:delText>
          </w:r>
          <w:r w:rsidDel="00F34B90">
            <w:rPr>
              <w:rFonts w:ascii="Times New Roman" w:hAnsi="Times New Roman" w:cs="Times New Roman"/>
              <w:color w:val="000000" w:themeColor="text1"/>
            </w:rPr>
            <w:delText xml:space="preserve">. </w:delText>
          </w:r>
        </w:del>
      </w:ins>
      <w:ins w:id="1941" w:author="Bo Shen" w:date="2023-03-06T13:33:00Z">
        <w:del w:id="1942" w:author="Microsoft Office User" w:date="2023-03-07T11:54:00Z">
          <w:r w:rsidDel="00F34B90">
            <w:rPr>
              <w:rFonts w:ascii="Times New Roman" w:hAnsi="Times New Roman" w:cs="Times New Roman"/>
              <w:color w:val="000000" w:themeColor="text1"/>
            </w:rPr>
            <w:delText xml:space="preserve">The chosen side </w:delText>
          </w:r>
        </w:del>
      </w:ins>
      <w:ins w:id="1943" w:author="Bo Shen" w:date="2023-03-06T13:59:00Z">
        <w:del w:id="1944" w:author="Microsoft Office User" w:date="2023-03-07T11:54:00Z">
          <w:r w:rsidDel="00F34B90">
            <w:rPr>
              <w:rFonts w:ascii="Times New Roman" w:hAnsi="Times New Roman" w:cs="Times New Roman"/>
              <w:color w:val="000000" w:themeColor="text1"/>
            </w:rPr>
            <w:delText xml:space="preserve">activities </w:delText>
          </w:r>
        </w:del>
      </w:ins>
      <w:ins w:id="1945" w:author="Bo Shen" w:date="2023-03-06T13:33:00Z">
        <w:del w:id="1946" w:author="Microsoft Office User" w:date="2023-03-07T11:54:00Z">
          <w:r w:rsidDel="00F34B90">
            <w:rPr>
              <w:rFonts w:ascii="Times New Roman" w:hAnsi="Times New Roman" w:cs="Times New Roman"/>
              <w:color w:val="000000" w:themeColor="text1"/>
            </w:rPr>
            <w:delText>mainta</w:delText>
          </w:r>
        </w:del>
      </w:ins>
      <w:ins w:id="1947" w:author="Bo Shen" w:date="2023-03-06T13:34:00Z">
        <w:del w:id="1948" w:author="Microsoft Office User" w:date="2023-03-07T11:54:00Z">
          <w:r w:rsidDel="00F34B90">
            <w:rPr>
              <w:rFonts w:ascii="Times New Roman" w:hAnsi="Times New Roman" w:cs="Times New Roman"/>
              <w:color w:val="000000" w:themeColor="text1"/>
            </w:rPr>
            <w:delText>in higher in the</w:delText>
          </w:r>
        </w:del>
      </w:ins>
      <w:ins w:id="1949" w:author="Bo Shen" w:date="2023-03-06T14:01:00Z">
        <w:del w:id="1950" w:author="Microsoft Office User" w:date="2023-03-07T11:54:00Z">
          <w:r w:rsidDel="00F34B90">
            <w:rPr>
              <w:rFonts w:ascii="Times New Roman" w:hAnsi="Times New Roman" w:cs="Times New Roman"/>
              <w:color w:val="000000" w:themeColor="text1"/>
            </w:rPr>
            <w:delText xml:space="preserve"> trials with</w:delText>
          </w:r>
        </w:del>
      </w:ins>
      <w:ins w:id="1951" w:author="Bo Shen" w:date="2023-03-06T13:34:00Z">
        <w:del w:id="1952" w:author="Microsoft Office User" w:date="2023-03-07T11:54:00Z">
          <w:r w:rsidDel="00F34B90">
            <w:rPr>
              <w:rFonts w:ascii="Times New Roman" w:hAnsi="Times New Roman" w:cs="Times New Roman"/>
              <w:color w:val="000000" w:themeColor="text1"/>
            </w:rPr>
            <w:delText xml:space="preserve"> higher coherence</w:delText>
          </w:r>
        </w:del>
      </w:ins>
      <w:ins w:id="1953" w:author="Bo Shen" w:date="2023-03-06T14:00:00Z">
        <w:del w:id="1954" w:author="Microsoft Office User" w:date="2023-03-07T11:54:00Z">
          <w:r w:rsidDel="00F34B90">
            <w:rPr>
              <w:rFonts w:ascii="Times New Roman" w:hAnsi="Times New Roman" w:cs="Times New Roman"/>
              <w:color w:val="000000" w:themeColor="text1"/>
            </w:rPr>
            <w:delText xml:space="preserve"> </w:delText>
          </w:r>
        </w:del>
      </w:ins>
      <w:ins w:id="1955" w:author="Bo Shen" w:date="2023-03-06T13:34:00Z">
        <w:del w:id="1956" w:author="Microsoft Office User" w:date="2023-03-07T11:54:00Z">
          <w:r w:rsidDel="00F34B90">
            <w:rPr>
              <w:rFonts w:ascii="Times New Roman" w:hAnsi="Times New Roman" w:cs="Times New Roman"/>
              <w:color w:val="000000" w:themeColor="text1"/>
            </w:rPr>
            <w:delText xml:space="preserve">because of shorter </w:delText>
          </w:r>
        </w:del>
      </w:ins>
      <w:ins w:id="1957" w:author="Bo Shen" w:date="2023-03-06T13:41:00Z">
        <w:del w:id="1958" w:author="Microsoft Office User" w:date="2023-03-07T11:54:00Z">
          <w:r w:rsidDel="00F34B90">
            <w:rPr>
              <w:rFonts w:ascii="Times New Roman" w:hAnsi="Times New Roman" w:cs="Times New Roman"/>
              <w:color w:val="000000" w:themeColor="text1"/>
            </w:rPr>
            <w:delText>duration</w:delText>
          </w:r>
        </w:del>
      </w:ins>
      <w:ins w:id="1959" w:author="Bo Shen" w:date="2023-03-06T13:34:00Z">
        <w:del w:id="1960" w:author="Microsoft Office User" w:date="2023-03-07T11:54:00Z">
          <w:r w:rsidDel="00F34B90">
            <w:rPr>
              <w:rFonts w:ascii="Times New Roman" w:hAnsi="Times New Roman" w:cs="Times New Roman"/>
              <w:color w:val="000000" w:themeColor="text1"/>
            </w:rPr>
            <w:delText xml:space="preserve"> of inhibition</w:delText>
          </w:r>
        </w:del>
      </w:ins>
      <w:ins w:id="1961" w:author="Bo Shen" w:date="2023-03-06T13:35:00Z">
        <w:del w:id="1962" w:author="Microsoft Office User" w:date="2023-03-07T11:54:00Z">
          <w:r w:rsidDel="00F34B90">
            <w:rPr>
              <w:rFonts w:ascii="Times New Roman" w:hAnsi="Times New Roman" w:cs="Times New Roman"/>
              <w:color w:val="000000" w:themeColor="text1"/>
            </w:rPr>
            <w:delText xml:space="preserve"> from </w:delText>
          </w:r>
          <w:r w:rsidRPr="00D81FF8" w:rsidDel="00F34B90">
            <w:rPr>
              <w:rFonts w:ascii="Times New Roman" w:hAnsi="Times New Roman" w:cs="Times New Roman"/>
              <w:i/>
              <w:iCs/>
              <w:color w:val="000000" w:themeColor="text1"/>
              <w:rPrChange w:id="1963" w:author="Bo Shen" w:date="2023-03-06T13:35:00Z">
                <w:rPr>
                  <w:rFonts w:ascii="Times New Roman" w:hAnsi="Times New Roman" w:cs="Times New Roman"/>
                  <w:color w:val="000000" w:themeColor="text1"/>
                </w:rPr>
              </w:rPrChange>
            </w:rPr>
            <w:delText>D</w:delText>
          </w:r>
          <w:r w:rsidDel="00F34B90">
            <w:rPr>
              <w:rFonts w:ascii="Times New Roman" w:hAnsi="Times New Roman" w:cs="Times New Roman"/>
              <w:color w:val="000000" w:themeColor="text1"/>
            </w:rPr>
            <w:delText xml:space="preserve"> to </w:delText>
          </w:r>
          <w:r w:rsidRPr="00D81FF8" w:rsidDel="00F34B90">
            <w:rPr>
              <w:rFonts w:ascii="Times New Roman" w:hAnsi="Times New Roman" w:cs="Times New Roman"/>
              <w:i/>
              <w:iCs/>
              <w:color w:val="000000" w:themeColor="text1"/>
              <w:rPrChange w:id="1964" w:author="Bo Shen" w:date="2023-03-06T13:35:00Z">
                <w:rPr>
                  <w:rFonts w:ascii="Times New Roman" w:hAnsi="Times New Roman" w:cs="Times New Roman"/>
                  <w:color w:val="000000" w:themeColor="text1"/>
                </w:rPr>
              </w:rPrChange>
            </w:rPr>
            <w:delText>G</w:delText>
          </w:r>
          <w:r w:rsidDel="00F34B90">
            <w:rPr>
              <w:rFonts w:ascii="Times New Roman" w:hAnsi="Times New Roman" w:cs="Times New Roman"/>
              <w:color w:val="000000" w:themeColor="text1"/>
            </w:rPr>
            <w:delText xml:space="preserve"> in those trials</w:delText>
          </w:r>
        </w:del>
      </w:ins>
      <w:ins w:id="1965" w:author="Bo Shen" w:date="2023-03-06T13:41:00Z">
        <w:del w:id="1966" w:author="Microsoft Office User" w:date="2023-03-07T11:54:00Z">
          <w:r w:rsidDel="00F34B90">
            <w:rPr>
              <w:rFonts w:ascii="Times New Roman" w:hAnsi="Times New Roman" w:cs="Times New Roman"/>
              <w:color w:val="000000" w:themeColor="text1"/>
            </w:rPr>
            <w:delText xml:space="preserve"> with shorter R</w:delText>
          </w:r>
        </w:del>
      </w:ins>
      <w:ins w:id="1967" w:author="Bo Shen" w:date="2023-03-06T13:42:00Z">
        <w:del w:id="1968" w:author="Microsoft Office User" w:date="2023-03-07T11:54:00Z">
          <w:r w:rsidDel="00F34B90">
            <w:rPr>
              <w:rFonts w:ascii="Times New Roman" w:hAnsi="Times New Roman" w:cs="Times New Roman"/>
              <w:color w:val="000000" w:themeColor="text1"/>
            </w:rPr>
            <w:delText>T</w:delText>
          </w:r>
        </w:del>
      </w:ins>
      <w:ins w:id="1969" w:author="Bo Shen" w:date="2023-03-06T13:35:00Z">
        <w:del w:id="1970" w:author="Microsoft Office User" w:date="2023-03-07T11:54:00Z">
          <w:r w:rsidDel="00F34B90">
            <w:rPr>
              <w:rFonts w:ascii="Times New Roman" w:hAnsi="Times New Roman" w:cs="Times New Roman"/>
              <w:color w:val="000000" w:themeColor="text1"/>
            </w:rPr>
            <w:delText xml:space="preserve"> (</w:delText>
          </w:r>
        </w:del>
      </w:ins>
      <w:ins w:id="1971" w:author="Bo Shen" w:date="2023-03-06T13:41:00Z">
        <w:del w:id="1972" w:author="Microsoft Office User" w:date="2023-03-07T11:54:00Z">
          <w:r w:rsidDel="00F34B90">
            <w:rPr>
              <w:rFonts w:ascii="Times New Roman" w:hAnsi="Times New Roman" w:cs="Times New Roman"/>
              <w:color w:val="000000" w:themeColor="text1"/>
            </w:rPr>
            <w:delText>indicated by arrow</w:delText>
          </w:r>
        </w:del>
      </w:ins>
      <w:ins w:id="1973" w:author="Bo Shen" w:date="2023-03-06T13:45:00Z">
        <w:del w:id="1974" w:author="Microsoft Office User" w:date="2023-03-07T11:54:00Z">
          <w:r w:rsidDel="00F34B90">
            <w:rPr>
              <w:rFonts w:ascii="Times New Roman" w:hAnsi="Times New Roman" w:cs="Times New Roman"/>
              <w:color w:val="000000" w:themeColor="text1"/>
            </w:rPr>
            <w:delText>s</w:delText>
          </w:r>
        </w:del>
      </w:ins>
      <w:ins w:id="1975" w:author="Bo Shen" w:date="2023-03-06T13:41:00Z">
        <w:del w:id="1976" w:author="Microsoft Office User" w:date="2023-03-07T11:54:00Z">
          <w:r w:rsidDel="00F34B90">
            <w:rPr>
              <w:rFonts w:ascii="Times New Roman" w:hAnsi="Times New Roman" w:cs="Times New Roman"/>
              <w:color w:val="000000" w:themeColor="text1"/>
            </w:rPr>
            <w:delText xml:space="preserve"> </w:delText>
          </w:r>
        </w:del>
      </w:ins>
      <w:ins w:id="1977" w:author="Bo Shen" w:date="2023-03-06T13:35:00Z">
        <w:del w:id="1978" w:author="Microsoft Office User" w:date="2023-03-07T11:54:00Z">
          <w:r w:rsidRPr="000F381E" w:rsidDel="00F34B90">
            <w:rPr>
              <w:rFonts w:ascii="Times New Roman" w:hAnsi="Times New Roman" w:cs="Times New Roman"/>
              <w:b/>
              <w:bCs/>
              <w:color w:val="000000" w:themeColor="text1"/>
              <w:rPrChange w:id="1979" w:author="Bo Shen" w:date="2023-03-06T13:41:00Z">
                <w:rPr>
                  <w:rFonts w:ascii="Times New Roman" w:hAnsi="Times New Roman" w:cs="Times New Roman"/>
                  <w:color w:val="000000" w:themeColor="text1"/>
                </w:rPr>
              </w:rPrChange>
            </w:rPr>
            <w:delText>a</w:delText>
          </w:r>
          <w:r w:rsidDel="00F34B90">
            <w:rPr>
              <w:rFonts w:ascii="Times New Roman" w:hAnsi="Times New Roman" w:cs="Times New Roman"/>
              <w:color w:val="000000" w:themeColor="text1"/>
            </w:rPr>
            <w:delText xml:space="preserve"> an</w:delText>
          </w:r>
        </w:del>
      </w:ins>
      <w:ins w:id="1980" w:author="Bo Shen" w:date="2023-03-06T13:38:00Z">
        <w:del w:id="1981" w:author="Microsoft Office User" w:date="2023-03-07T11:54:00Z">
          <w:r w:rsidDel="00F34B90">
            <w:rPr>
              <w:rFonts w:ascii="Times New Roman" w:hAnsi="Times New Roman" w:cs="Times New Roman"/>
              <w:color w:val="000000" w:themeColor="text1"/>
            </w:rPr>
            <w:delText>d</w:delText>
          </w:r>
        </w:del>
      </w:ins>
      <w:ins w:id="1982" w:author="Bo Shen" w:date="2023-03-06T13:41:00Z">
        <w:del w:id="1983" w:author="Microsoft Office User" w:date="2023-03-07T11:54:00Z">
          <w:r w:rsidDel="00F34B90">
            <w:rPr>
              <w:rFonts w:ascii="Times New Roman" w:hAnsi="Times New Roman" w:cs="Times New Roman"/>
              <w:color w:val="000000" w:themeColor="text1"/>
            </w:rPr>
            <w:delText xml:space="preserve"> </w:delText>
          </w:r>
        </w:del>
      </w:ins>
      <w:ins w:id="1984" w:author="Bo Shen" w:date="2023-03-06T13:35:00Z">
        <w:del w:id="1985" w:author="Microsoft Office User" w:date="2023-03-07T11:54:00Z">
          <w:r w:rsidRPr="000F381E" w:rsidDel="00F34B90">
            <w:rPr>
              <w:rFonts w:ascii="Times New Roman" w:hAnsi="Times New Roman" w:cs="Times New Roman"/>
              <w:b/>
              <w:bCs/>
              <w:color w:val="000000" w:themeColor="text1"/>
              <w:rPrChange w:id="1986" w:author="Bo Shen" w:date="2023-03-06T13:41:00Z">
                <w:rPr>
                  <w:rFonts w:ascii="Times New Roman" w:hAnsi="Times New Roman" w:cs="Times New Roman"/>
                  <w:color w:val="000000" w:themeColor="text1"/>
                </w:rPr>
              </w:rPrChange>
            </w:rPr>
            <w:delText>c</w:delText>
          </w:r>
          <w:r w:rsidDel="00F34B90">
            <w:rPr>
              <w:rFonts w:ascii="Times New Roman" w:hAnsi="Times New Roman" w:cs="Times New Roman"/>
              <w:color w:val="000000" w:themeColor="text1"/>
            </w:rPr>
            <w:delText>). The unchosen side</w:delText>
          </w:r>
        </w:del>
      </w:ins>
      <w:ins w:id="1987" w:author="Bo Shen" w:date="2023-03-06T13:45:00Z">
        <w:del w:id="1988" w:author="Microsoft Office User" w:date="2023-03-07T11:54:00Z">
          <w:r w:rsidDel="00F34B90">
            <w:rPr>
              <w:rFonts w:ascii="Times New Roman" w:hAnsi="Times New Roman" w:cs="Times New Roman"/>
              <w:color w:val="000000" w:themeColor="text1"/>
            </w:rPr>
            <w:delText xml:space="preserve"> in the early stage (arrow </w:delText>
          </w:r>
          <w:r w:rsidRPr="0095313F" w:rsidDel="00F34B90">
            <w:rPr>
              <w:rFonts w:ascii="Times New Roman" w:hAnsi="Times New Roman" w:cs="Times New Roman"/>
              <w:b/>
              <w:bCs/>
              <w:color w:val="000000" w:themeColor="text1"/>
              <w:rPrChange w:id="1989" w:author="Bo Shen" w:date="2023-03-06T13:45:00Z">
                <w:rPr>
                  <w:rFonts w:ascii="Times New Roman" w:hAnsi="Times New Roman" w:cs="Times New Roman"/>
                  <w:color w:val="000000" w:themeColor="text1"/>
                </w:rPr>
              </w:rPrChange>
            </w:rPr>
            <w:delText>b</w:delText>
          </w:r>
          <w:r w:rsidDel="00F34B90">
            <w:rPr>
              <w:rFonts w:ascii="Times New Roman" w:hAnsi="Times New Roman" w:cs="Times New Roman"/>
              <w:color w:val="000000" w:themeColor="text1"/>
            </w:rPr>
            <w:delText>)</w:delText>
          </w:r>
        </w:del>
      </w:ins>
      <w:ins w:id="1990" w:author="Bo Shen" w:date="2023-03-06T13:35:00Z">
        <w:del w:id="1991" w:author="Microsoft Office User" w:date="2023-03-07T11:54:00Z">
          <w:r w:rsidDel="00F34B90">
            <w:rPr>
              <w:rFonts w:ascii="Times New Roman" w:hAnsi="Times New Roman" w:cs="Times New Roman"/>
              <w:color w:val="000000" w:themeColor="text1"/>
            </w:rPr>
            <w:delText xml:space="preserve"> </w:delText>
          </w:r>
        </w:del>
      </w:ins>
      <w:ins w:id="1992" w:author="Bo Shen" w:date="2023-03-06T13:37:00Z">
        <w:del w:id="1993" w:author="Microsoft Office User" w:date="2023-03-07T11:54:00Z">
          <w:r w:rsidDel="00F34B90">
            <w:rPr>
              <w:rFonts w:ascii="Times New Roman" w:hAnsi="Times New Roman" w:cs="Times New Roman"/>
              <w:color w:val="000000" w:themeColor="text1"/>
            </w:rPr>
            <w:delText>show</w:delText>
          </w:r>
        </w:del>
      </w:ins>
      <w:ins w:id="1994" w:author="Bo Shen" w:date="2023-03-06T14:00:00Z">
        <w:del w:id="1995" w:author="Microsoft Office User" w:date="2023-03-07T11:54:00Z">
          <w:r w:rsidDel="00F34B90">
            <w:rPr>
              <w:rFonts w:ascii="Times New Roman" w:hAnsi="Times New Roman" w:cs="Times New Roman"/>
              <w:color w:val="000000" w:themeColor="text1"/>
            </w:rPr>
            <w:delText>s</w:delText>
          </w:r>
        </w:del>
      </w:ins>
      <w:ins w:id="1996" w:author="Bo Shen" w:date="2023-03-06T13:37:00Z">
        <w:del w:id="1997" w:author="Microsoft Office User" w:date="2023-03-07T11:54:00Z">
          <w:r w:rsidDel="00F34B90">
            <w:rPr>
              <w:rFonts w:ascii="Times New Roman" w:hAnsi="Times New Roman" w:cs="Times New Roman"/>
              <w:color w:val="000000" w:themeColor="text1"/>
            </w:rPr>
            <w:delText xml:space="preserve"> lower activities in the trials with higher coherence </w:delText>
          </w:r>
        </w:del>
      </w:ins>
      <w:ins w:id="1998" w:author="Bo Shen" w:date="2023-03-06T13:36:00Z">
        <w:del w:id="1999" w:author="Microsoft Office User" w:date="2023-03-07T11:54:00Z">
          <w:r w:rsidDel="00F34B90">
            <w:rPr>
              <w:rFonts w:ascii="Times New Roman" w:hAnsi="Times New Roman" w:cs="Times New Roman"/>
              <w:color w:val="000000" w:themeColor="text1"/>
            </w:rPr>
            <w:delText>because WTA happen</w:delText>
          </w:r>
        </w:del>
      </w:ins>
      <w:ins w:id="2000" w:author="Bo Shen" w:date="2023-03-06T13:47:00Z">
        <w:del w:id="2001" w:author="Microsoft Office User" w:date="2023-03-07T11:54:00Z">
          <w:r w:rsidDel="00F34B90">
            <w:rPr>
              <w:rFonts w:ascii="Times New Roman" w:hAnsi="Times New Roman" w:cs="Times New Roman"/>
              <w:color w:val="000000" w:themeColor="text1"/>
            </w:rPr>
            <w:delText>ed</w:delText>
          </w:r>
        </w:del>
      </w:ins>
      <w:ins w:id="2002" w:author="Bo Shen" w:date="2023-03-06T13:36:00Z">
        <w:del w:id="2003" w:author="Microsoft Office User" w:date="2023-03-07T11:54:00Z">
          <w:r w:rsidDel="00F34B90">
            <w:rPr>
              <w:rFonts w:ascii="Times New Roman" w:hAnsi="Times New Roman" w:cs="Times New Roman"/>
              <w:color w:val="000000" w:themeColor="text1"/>
            </w:rPr>
            <w:delText xml:space="preserve"> faster in th</w:delText>
          </w:r>
        </w:del>
      </w:ins>
      <w:ins w:id="2004" w:author="Bo Shen" w:date="2023-03-06T13:37:00Z">
        <w:del w:id="2005" w:author="Microsoft Office User" w:date="2023-03-07T11:54:00Z">
          <w:r w:rsidDel="00F34B90">
            <w:rPr>
              <w:rFonts w:ascii="Times New Roman" w:hAnsi="Times New Roman" w:cs="Times New Roman"/>
              <w:color w:val="000000" w:themeColor="text1"/>
            </w:rPr>
            <w:delText>ose</w:delText>
          </w:r>
        </w:del>
      </w:ins>
      <w:ins w:id="2006" w:author="Bo Shen" w:date="2023-03-06T13:36:00Z">
        <w:del w:id="2007" w:author="Microsoft Office User" w:date="2023-03-07T11:54:00Z">
          <w:r w:rsidDel="00F34B90">
            <w:rPr>
              <w:rFonts w:ascii="Times New Roman" w:hAnsi="Times New Roman" w:cs="Times New Roman"/>
              <w:color w:val="000000" w:themeColor="text1"/>
            </w:rPr>
            <w:delText xml:space="preserve"> trials</w:delText>
          </w:r>
        </w:del>
      </w:ins>
      <w:ins w:id="2008" w:author="Bo Shen" w:date="2023-03-06T13:38:00Z">
        <w:del w:id="2009" w:author="Microsoft Office User" w:date="2023-03-07T11:54:00Z">
          <w:r w:rsidDel="00F34B90">
            <w:rPr>
              <w:rFonts w:ascii="Times New Roman" w:hAnsi="Times New Roman" w:cs="Times New Roman"/>
              <w:color w:val="000000" w:themeColor="text1"/>
            </w:rPr>
            <w:delText xml:space="preserve"> </w:delText>
          </w:r>
        </w:del>
      </w:ins>
      <w:ins w:id="2010" w:author="Bo Shen" w:date="2023-03-06T13:39:00Z">
        <w:del w:id="2011" w:author="Microsoft Office User" w:date="2023-03-07T11:54:00Z">
          <w:r w:rsidDel="00F34B90">
            <w:rPr>
              <w:rFonts w:ascii="Times New Roman" w:hAnsi="Times New Roman" w:cs="Times New Roman"/>
              <w:color w:val="000000" w:themeColor="text1"/>
            </w:rPr>
            <w:delText xml:space="preserve">and </w:delText>
          </w:r>
        </w:del>
      </w:ins>
      <w:ins w:id="2012" w:author="Bo Shen" w:date="2023-03-06T13:38:00Z">
        <w:del w:id="2013" w:author="Microsoft Office User" w:date="2023-03-07T11:54:00Z">
          <w:r w:rsidDel="00F34B90">
            <w:rPr>
              <w:rFonts w:ascii="Times New Roman" w:hAnsi="Times New Roman" w:cs="Times New Roman"/>
              <w:color w:val="000000" w:themeColor="text1"/>
            </w:rPr>
            <w:delText xml:space="preserve">the </w:delText>
          </w:r>
          <w:r w:rsidRPr="006F3EC8" w:rsidDel="00F34B90">
            <w:rPr>
              <w:rFonts w:ascii="Times New Roman" w:hAnsi="Times New Roman" w:cs="Times New Roman"/>
              <w:i/>
              <w:iCs/>
              <w:color w:val="000000" w:themeColor="text1"/>
              <w:rPrChange w:id="2014" w:author="Bo Shen" w:date="2023-03-06T13:39:00Z">
                <w:rPr>
                  <w:rFonts w:ascii="Times New Roman" w:hAnsi="Times New Roman" w:cs="Times New Roman"/>
                  <w:color w:val="000000" w:themeColor="text1"/>
                </w:rPr>
              </w:rPrChange>
            </w:rPr>
            <w:delText>G</w:delText>
          </w:r>
          <w:r w:rsidDel="00F34B90">
            <w:rPr>
              <w:rFonts w:ascii="Times New Roman" w:hAnsi="Times New Roman" w:cs="Times New Roman"/>
              <w:color w:val="000000" w:themeColor="text1"/>
            </w:rPr>
            <w:delText xml:space="preserve"> unit</w:delText>
          </w:r>
        </w:del>
      </w:ins>
      <w:ins w:id="2015" w:author="Bo Shen" w:date="2023-03-06T13:46:00Z">
        <w:del w:id="2016" w:author="Microsoft Office User" w:date="2023-03-07T11:54:00Z">
          <w:r w:rsidDel="00F34B90">
            <w:rPr>
              <w:rFonts w:ascii="Times New Roman" w:hAnsi="Times New Roman" w:cs="Times New Roman"/>
              <w:color w:val="000000" w:themeColor="text1"/>
            </w:rPr>
            <w:delText>s</w:delText>
          </w:r>
        </w:del>
      </w:ins>
      <w:ins w:id="2017" w:author="Bo Shen" w:date="2023-03-06T13:39:00Z">
        <w:del w:id="2018" w:author="Microsoft Office User" w:date="2023-03-07T11:54:00Z">
          <w:r w:rsidDel="00F34B90">
            <w:rPr>
              <w:rFonts w:ascii="Times New Roman" w:hAnsi="Times New Roman" w:cs="Times New Roman"/>
              <w:color w:val="000000" w:themeColor="text1"/>
            </w:rPr>
            <w:delText xml:space="preserve"> </w:delText>
          </w:r>
        </w:del>
      </w:ins>
      <w:ins w:id="2019" w:author="Bo Shen" w:date="2023-03-06T14:08:00Z">
        <w:del w:id="2020" w:author="Microsoft Office User" w:date="2023-03-07T11:54:00Z">
          <w:r w:rsidDel="00F34B90">
            <w:rPr>
              <w:rFonts w:ascii="Times New Roman" w:hAnsi="Times New Roman" w:cs="Times New Roman"/>
              <w:color w:val="000000" w:themeColor="text1"/>
            </w:rPr>
            <w:delText>are</w:delText>
          </w:r>
        </w:del>
      </w:ins>
      <w:ins w:id="2021" w:author="Bo Shen" w:date="2023-03-06T13:46:00Z">
        <w:del w:id="2022" w:author="Microsoft Office User" w:date="2023-03-07T11:54:00Z">
          <w:r w:rsidDel="00F34B90">
            <w:rPr>
              <w:rFonts w:ascii="Times New Roman" w:hAnsi="Times New Roman" w:cs="Times New Roman"/>
              <w:color w:val="000000" w:themeColor="text1"/>
            </w:rPr>
            <w:delText xml:space="preserve"> </w:delText>
          </w:r>
        </w:del>
      </w:ins>
      <w:ins w:id="2023" w:author="Bo Shen" w:date="2023-03-06T13:39:00Z">
        <w:del w:id="2024" w:author="Microsoft Office User" w:date="2023-03-07T11:54:00Z">
          <w:r w:rsidDel="00F34B90">
            <w:rPr>
              <w:rFonts w:ascii="Times New Roman" w:hAnsi="Times New Roman" w:cs="Times New Roman"/>
              <w:color w:val="000000" w:themeColor="text1"/>
            </w:rPr>
            <w:delText>more rapidly</w:delText>
          </w:r>
        </w:del>
      </w:ins>
      <w:ins w:id="2025" w:author="Bo Shen" w:date="2023-03-06T13:38:00Z">
        <w:del w:id="2026" w:author="Microsoft Office User" w:date="2023-03-07T11:54:00Z">
          <w:r w:rsidDel="00F34B90">
            <w:rPr>
              <w:rFonts w:ascii="Times New Roman" w:hAnsi="Times New Roman" w:cs="Times New Roman"/>
              <w:color w:val="000000" w:themeColor="text1"/>
            </w:rPr>
            <w:delText xml:space="preserve"> inhibited</w:delText>
          </w:r>
        </w:del>
      </w:ins>
      <w:ins w:id="2027" w:author="Bo Shen" w:date="2023-03-06T13:39:00Z">
        <w:del w:id="2028" w:author="Microsoft Office User" w:date="2023-03-07T11:54:00Z">
          <w:r w:rsidDel="00F34B90">
            <w:rPr>
              <w:rFonts w:ascii="Times New Roman" w:hAnsi="Times New Roman" w:cs="Times New Roman"/>
              <w:color w:val="000000" w:themeColor="text1"/>
            </w:rPr>
            <w:delText xml:space="preserve"> by </w:delText>
          </w:r>
          <w:r w:rsidRPr="00114465" w:rsidDel="00F34B90">
            <w:rPr>
              <w:rFonts w:ascii="Times New Roman" w:hAnsi="Times New Roman" w:cs="Times New Roman"/>
              <w:i/>
              <w:iCs/>
              <w:color w:val="000000" w:themeColor="text1"/>
              <w:rPrChange w:id="2029" w:author="Bo Shen" w:date="2023-03-06T13:39:00Z">
                <w:rPr>
                  <w:rFonts w:ascii="Times New Roman" w:hAnsi="Times New Roman" w:cs="Times New Roman"/>
                  <w:color w:val="000000" w:themeColor="text1"/>
                </w:rPr>
              </w:rPrChange>
            </w:rPr>
            <w:delText>D</w:delText>
          </w:r>
        </w:del>
      </w:ins>
      <w:ins w:id="2030" w:author="Bo Shen" w:date="2023-03-06T13:37:00Z">
        <w:del w:id="2031" w:author="Microsoft Office User" w:date="2023-03-07T11:54:00Z">
          <w:r w:rsidDel="00F34B90">
            <w:rPr>
              <w:rFonts w:ascii="Times New Roman" w:hAnsi="Times New Roman" w:cs="Times New Roman"/>
              <w:color w:val="000000" w:themeColor="text1"/>
            </w:rPr>
            <w:delText xml:space="preserve"> (</w:delText>
          </w:r>
        </w:del>
      </w:ins>
      <w:ins w:id="2032" w:author="Bo Shen" w:date="2023-03-06T13:38:00Z">
        <w:del w:id="2033" w:author="Microsoft Office User" w:date="2023-03-07T11:54:00Z">
          <w:r w:rsidDel="00F34B90">
            <w:rPr>
              <w:rFonts w:ascii="Times New Roman" w:hAnsi="Times New Roman" w:cs="Times New Roman"/>
              <w:color w:val="000000" w:themeColor="text1"/>
            </w:rPr>
            <w:delText xml:space="preserve">arrow </w:delText>
          </w:r>
          <w:r w:rsidRPr="00114465" w:rsidDel="00F34B90">
            <w:rPr>
              <w:rFonts w:ascii="Times New Roman" w:hAnsi="Times New Roman" w:cs="Times New Roman"/>
              <w:b/>
              <w:bCs/>
              <w:color w:val="000000" w:themeColor="text1"/>
              <w:rPrChange w:id="2034" w:author="Bo Shen" w:date="2023-03-06T13:39:00Z">
                <w:rPr>
                  <w:rFonts w:ascii="Times New Roman" w:hAnsi="Times New Roman" w:cs="Times New Roman"/>
                  <w:color w:val="000000" w:themeColor="text1"/>
                </w:rPr>
              </w:rPrChange>
            </w:rPr>
            <w:delText>b</w:delText>
          </w:r>
          <w:r w:rsidDel="00F34B90">
            <w:rPr>
              <w:rFonts w:ascii="Times New Roman" w:hAnsi="Times New Roman" w:cs="Times New Roman"/>
              <w:color w:val="000000" w:themeColor="text1"/>
            </w:rPr>
            <w:delText>)</w:delText>
          </w:r>
        </w:del>
      </w:ins>
      <w:ins w:id="2035" w:author="Bo Shen" w:date="2023-03-06T13:37:00Z">
        <w:del w:id="2036" w:author="Microsoft Office User" w:date="2023-03-07T11:54:00Z">
          <w:r w:rsidDel="00F34B90">
            <w:rPr>
              <w:rFonts w:ascii="Times New Roman" w:hAnsi="Times New Roman" w:cs="Times New Roman"/>
              <w:color w:val="000000" w:themeColor="text1"/>
            </w:rPr>
            <w:delText>;</w:delText>
          </w:r>
        </w:del>
      </w:ins>
      <w:ins w:id="2037" w:author="Bo Shen" w:date="2023-03-06T13:48:00Z">
        <w:del w:id="2038" w:author="Microsoft Office User" w:date="2023-03-07T11:54:00Z">
          <w:r w:rsidDel="00F34B90">
            <w:rPr>
              <w:rFonts w:ascii="Times New Roman" w:hAnsi="Times New Roman" w:cs="Times New Roman"/>
              <w:color w:val="000000" w:themeColor="text1"/>
            </w:rPr>
            <w:delText xml:space="preserve"> whereas</w:delText>
          </w:r>
        </w:del>
      </w:ins>
      <w:ins w:id="2039" w:author="Bo Shen" w:date="2023-03-06T13:37:00Z">
        <w:del w:id="2040" w:author="Microsoft Office User" w:date="2023-03-07T11:54:00Z">
          <w:r w:rsidDel="00F34B90">
            <w:rPr>
              <w:rFonts w:ascii="Times New Roman" w:hAnsi="Times New Roman" w:cs="Times New Roman"/>
              <w:color w:val="000000" w:themeColor="text1"/>
            </w:rPr>
            <w:delText>,</w:delText>
          </w:r>
        </w:del>
      </w:ins>
      <w:ins w:id="2041" w:author="Bo Shen" w:date="2023-03-06T13:48:00Z">
        <w:del w:id="2042" w:author="Microsoft Office User" w:date="2023-03-07T11:54:00Z">
          <w:r w:rsidDel="00F34B90">
            <w:rPr>
              <w:rFonts w:ascii="Times New Roman" w:hAnsi="Times New Roman" w:cs="Times New Roman"/>
              <w:color w:val="000000" w:themeColor="text1"/>
            </w:rPr>
            <w:delText xml:space="preserve"> in the late stage, the unchosen side activities maintain higher in the </w:delText>
          </w:r>
        </w:del>
      </w:ins>
      <w:ins w:id="2043" w:author="Bo Shen" w:date="2023-03-06T13:49:00Z">
        <w:del w:id="2044" w:author="Microsoft Office User" w:date="2023-03-07T11:54:00Z">
          <w:r w:rsidDel="00F34B90">
            <w:rPr>
              <w:rFonts w:ascii="Times New Roman" w:hAnsi="Times New Roman" w:cs="Times New Roman"/>
              <w:color w:val="000000" w:themeColor="text1"/>
            </w:rPr>
            <w:delText xml:space="preserve">trials with higher coherence because of shorter duration </w:delText>
          </w:r>
        </w:del>
      </w:ins>
      <w:ins w:id="2045" w:author="Bo Shen" w:date="2023-03-06T13:50:00Z">
        <w:del w:id="2046" w:author="Microsoft Office User" w:date="2023-03-07T11:54:00Z">
          <w:r w:rsidDel="00F34B90">
            <w:rPr>
              <w:rFonts w:ascii="Times New Roman" w:hAnsi="Times New Roman" w:cs="Times New Roman"/>
              <w:color w:val="000000" w:themeColor="text1"/>
            </w:rPr>
            <w:delText>of WTA</w:delText>
          </w:r>
        </w:del>
      </w:ins>
      <w:ins w:id="2047" w:author="Bo Shen" w:date="2023-03-06T12:18:00Z">
        <w:del w:id="2048" w:author="Microsoft Office User" w:date="2023-03-07T11:54:00Z">
          <w:r w:rsidDel="00F34B90">
            <w:rPr>
              <w:rFonts w:ascii="Times New Roman" w:hAnsi="Times New Roman" w:cs="Times New Roman"/>
              <w:color w:val="000000" w:themeColor="text1"/>
            </w:rPr>
            <w:delText xml:space="preserve"> competition (arrow </w:delText>
          </w:r>
        </w:del>
      </w:ins>
      <w:ins w:id="2049" w:author="Bo Shen" w:date="2023-03-06T13:49:00Z">
        <w:del w:id="2050" w:author="Microsoft Office User" w:date="2023-03-07T11:54:00Z">
          <w:r w:rsidDel="00F34B90">
            <w:rPr>
              <w:rFonts w:ascii="Times New Roman" w:hAnsi="Times New Roman" w:cs="Times New Roman"/>
              <w:b/>
              <w:bCs/>
              <w:color w:val="000000" w:themeColor="text1"/>
            </w:rPr>
            <w:delText>d</w:delText>
          </w:r>
        </w:del>
      </w:ins>
      <w:ins w:id="2051" w:author="Bo Shen" w:date="2023-03-06T12:18:00Z">
        <w:del w:id="2052" w:author="Microsoft Office User" w:date="2023-03-07T11:54:00Z">
          <w:r w:rsidDel="00F34B90">
            <w:rPr>
              <w:rFonts w:ascii="Times New Roman" w:hAnsi="Times New Roman" w:cs="Times New Roman"/>
              <w:color w:val="000000" w:themeColor="text1"/>
            </w:rPr>
            <w:delText>)</w:delText>
          </w:r>
        </w:del>
      </w:ins>
      <w:ins w:id="2053" w:author="Bo Shen" w:date="2023-03-06T14:08:00Z">
        <w:del w:id="2054" w:author="Microsoft Office User" w:date="2023-03-07T11:54:00Z">
          <w:r w:rsidDel="00F34B90">
            <w:rPr>
              <w:rFonts w:ascii="Times New Roman" w:hAnsi="Times New Roman" w:cs="Times New Roman"/>
              <w:color w:val="000000" w:themeColor="text1"/>
            </w:rPr>
            <w:delText>:</w:delText>
          </w:r>
        </w:del>
      </w:ins>
      <w:ins w:id="2055" w:author="Bo Shen" w:date="2023-03-06T12:18:00Z">
        <w:del w:id="2056" w:author="Microsoft Office User" w:date="2023-03-07T11:54:00Z">
          <w:r w:rsidDel="00F34B90">
            <w:rPr>
              <w:rFonts w:ascii="Times New Roman" w:hAnsi="Times New Roman" w:cs="Times New Roman"/>
              <w:color w:val="000000" w:themeColor="text1"/>
            </w:rPr>
            <w:delText xml:space="preserve"> </w:delText>
          </w:r>
        </w:del>
      </w:ins>
      <w:ins w:id="2057" w:author="Bo Shen" w:date="2023-03-06T14:08:00Z">
        <w:del w:id="2058" w:author="Microsoft Office User" w:date="2023-03-07T11:54:00Z">
          <w:r w:rsidDel="00F34B90">
            <w:rPr>
              <w:rFonts w:ascii="Times New Roman" w:hAnsi="Times New Roman" w:cs="Times New Roman"/>
              <w:color w:val="000000" w:themeColor="text1"/>
            </w:rPr>
            <w:delText>t</w:delText>
          </w:r>
        </w:del>
      </w:ins>
      <w:ins w:id="2059" w:author="Bo Shen" w:date="2023-03-06T13:50:00Z">
        <w:del w:id="2060" w:author="Microsoft Office User" w:date="2023-03-07T11:54:00Z">
          <w:r w:rsidDel="00F34B90">
            <w:rPr>
              <w:rFonts w:ascii="Times New Roman" w:hAnsi="Times New Roman" w:cs="Times New Roman"/>
              <w:color w:val="000000" w:themeColor="text1"/>
            </w:rPr>
            <w:delText xml:space="preserve">he </w:delText>
          </w:r>
        </w:del>
      </w:ins>
      <w:ins w:id="2061" w:author="Bo Shen" w:date="2023-03-06T14:08:00Z">
        <w:del w:id="2062" w:author="Microsoft Office User" w:date="2023-03-07T11:54:00Z">
          <w:r w:rsidDel="00F34B90">
            <w:rPr>
              <w:rFonts w:ascii="Times New Roman" w:hAnsi="Times New Roman" w:cs="Times New Roman"/>
              <w:color w:val="000000" w:themeColor="text1"/>
            </w:rPr>
            <w:delText>twist</w:delText>
          </w:r>
        </w:del>
      </w:ins>
      <w:ins w:id="2063" w:author="Bo Shen" w:date="2023-03-06T14:09:00Z">
        <w:del w:id="2064" w:author="Microsoft Office User" w:date="2023-03-07T11:54:00Z">
          <w:r w:rsidDel="00F34B90">
            <w:rPr>
              <w:rFonts w:ascii="Times New Roman" w:hAnsi="Times New Roman" w:cs="Times New Roman"/>
              <w:color w:val="000000" w:themeColor="text1"/>
            </w:rPr>
            <w:delText xml:space="preserve"> shown</w:delText>
          </w:r>
        </w:del>
      </w:ins>
      <w:ins w:id="2065" w:author="Bo Shen" w:date="2023-03-06T14:08:00Z">
        <w:del w:id="2066" w:author="Microsoft Office User" w:date="2023-03-07T11:54:00Z">
          <w:r w:rsidDel="00F34B90">
            <w:rPr>
              <w:rFonts w:ascii="Times New Roman" w:hAnsi="Times New Roman" w:cs="Times New Roman"/>
              <w:color w:val="000000" w:themeColor="text1"/>
            </w:rPr>
            <w:delText xml:space="preserve"> </w:delText>
          </w:r>
        </w:del>
      </w:ins>
      <w:ins w:id="2067" w:author="Bo Shen" w:date="2023-03-06T14:09:00Z">
        <w:del w:id="2068" w:author="Microsoft Office User" w:date="2023-03-07T11:54:00Z">
          <w:r w:rsidDel="00F34B90">
            <w:rPr>
              <w:rFonts w:ascii="Times New Roman" w:hAnsi="Times New Roman" w:cs="Times New Roman"/>
              <w:color w:val="000000" w:themeColor="text1"/>
            </w:rPr>
            <w:delText>in</w:delText>
          </w:r>
        </w:del>
      </w:ins>
      <w:ins w:id="2069" w:author="Bo Shen" w:date="2023-03-06T14:02:00Z">
        <w:del w:id="2070" w:author="Microsoft Office User" w:date="2023-03-07T11:54:00Z">
          <w:r w:rsidDel="00F34B90">
            <w:rPr>
              <w:rFonts w:ascii="Times New Roman" w:hAnsi="Times New Roman" w:cs="Times New Roman"/>
              <w:color w:val="000000" w:themeColor="text1"/>
            </w:rPr>
            <w:delText xml:space="preserve"> the dynamics </w:delText>
          </w:r>
        </w:del>
      </w:ins>
      <w:ins w:id="2071" w:author="Bo Shen" w:date="2023-03-06T14:12:00Z">
        <w:del w:id="2072" w:author="Microsoft Office User" w:date="2023-03-07T11:54:00Z">
          <w:r w:rsidDel="00F34B90">
            <w:rPr>
              <w:rFonts w:ascii="Times New Roman" w:hAnsi="Times New Roman" w:cs="Times New Roman"/>
              <w:color w:val="000000" w:themeColor="text1"/>
            </w:rPr>
            <w:delText>across different coherence levels (</w:delText>
          </w:r>
        </w:del>
      </w:ins>
      <w:ins w:id="2073" w:author="Bo Shen" w:date="2023-03-06T14:13:00Z">
        <w:del w:id="2074" w:author="Microsoft Office User" w:date="2023-03-07T11:54:00Z">
          <w:r w:rsidDel="00F34B90">
            <w:rPr>
              <w:rFonts w:ascii="Times New Roman" w:hAnsi="Times New Roman" w:cs="Times New Roman"/>
              <w:color w:val="000000" w:themeColor="text1"/>
            </w:rPr>
            <w:delText xml:space="preserve">unchosen </w:delText>
          </w:r>
        </w:del>
      </w:ins>
      <w:ins w:id="2075" w:author="Bo Shen" w:date="2023-03-06T14:12:00Z">
        <w:del w:id="2076" w:author="Microsoft Office User" w:date="2023-03-07T11:54:00Z">
          <w:r w:rsidDel="00F34B90">
            <w:rPr>
              <w:rFonts w:ascii="Times New Roman" w:hAnsi="Times New Roman" w:cs="Times New Roman"/>
              <w:color w:val="000000" w:themeColor="text1"/>
            </w:rPr>
            <w:delText>dynami</w:delText>
          </w:r>
        </w:del>
      </w:ins>
      <w:ins w:id="2077" w:author="Bo Shen" w:date="2023-03-06T14:13:00Z">
        <w:del w:id="2078" w:author="Microsoft Office User" w:date="2023-03-07T11:54:00Z">
          <w:r w:rsidDel="00F34B90">
            <w:rPr>
              <w:rFonts w:ascii="Times New Roman" w:hAnsi="Times New Roman" w:cs="Times New Roman"/>
              <w:color w:val="000000" w:themeColor="text1"/>
            </w:rPr>
            <w:delText xml:space="preserve">cs </w:delText>
          </w:r>
        </w:del>
      </w:ins>
      <w:ins w:id="2079" w:author="Bo Shen" w:date="2023-03-06T14:02:00Z">
        <w:del w:id="2080" w:author="Microsoft Office User" w:date="2023-03-07T11:54:00Z">
          <w:r w:rsidDel="00F34B90">
            <w:rPr>
              <w:rFonts w:ascii="Times New Roman" w:hAnsi="Times New Roman" w:cs="Times New Roman"/>
              <w:color w:val="000000" w:themeColor="text1"/>
            </w:rPr>
            <w:delText xml:space="preserve">aligned to the right </w:delText>
          </w:r>
        </w:del>
      </w:ins>
      <w:ins w:id="2081" w:author="Bo Shen" w:date="2023-03-06T14:10:00Z">
        <w:del w:id="2082" w:author="Microsoft Office User" w:date="2023-03-07T11:54:00Z">
          <w:r w:rsidDel="00F34B90">
            <w:rPr>
              <w:rFonts w:ascii="Times New Roman" w:hAnsi="Times New Roman" w:cs="Times New Roman"/>
              <w:color w:val="000000" w:themeColor="text1"/>
            </w:rPr>
            <w:delText xml:space="preserve">in </w:delText>
          </w:r>
          <w:r w:rsidRPr="00A96A87" w:rsidDel="00F34B90">
            <w:rPr>
              <w:rFonts w:ascii="Times New Roman" w:hAnsi="Times New Roman" w:cs="Times New Roman"/>
              <w:b/>
              <w:bCs/>
              <w:color w:val="000000" w:themeColor="text1"/>
              <w:rPrChange w:id="2083" w:author="Bo Shen" w:date="2023-03-06T14:10:00Z">
                <w:rPr>
                  <w:rFonts w:ascii="Times New Roman" w:hAnsi="Times New Roman" w:cs="Times New Roman"/>
                  <w:color w:val="000000" w:themeColor="text1"/>
                </w:rPr>
              </w:rPrChange>
            </w:rPr>
            <w:delText>Fig. 6F</w:delText>
          </w:r>
        </w:del>
      </w:ins>
      <w:ins w:id="2084" w:author="Bo Shen" w:date="2023-03-06T14:12:00Z">
        <w:del w:id="2085" w:author="Microsoft Office User" w:date="2023-03-07T11:54:00Z">
          <w:r w:rsidRPr="00EE4091" w:rsidDel="00F34B90">
            <w:rPr>
              <w:rFonts w:ascii="Times New Roman" w:hAnsi="Times New Roman" w:cs="Times New Roman"/>
              <w:color w:val="000000" w:themeColor="text1"/>
              <w:rPrChange w:id="2086" w:author="Bo Shen" w:date="2023-03-06T14:13:00Z">
                <w:rPr>
                  <w:rFonts w:ascii="Times New Roman" w:hAnsi="Times New Roman" w:cs="Times New Roman"/>
                  <w:b/>
                  <w:bCs/>
                  <w:color w:val="000000" w:themeColor="text1"/>
                </w:rPr>
              </w:rPrChange>
            </w:rPr>
            <w:delText>)</w:delText>
          </w:r>
        </w:del>
      </w:ins>
      <w:ins w:id="2087" w:author="Bo Shen" w:date="2023-03-06T13:50:00Z">
        <w:del w:id="2088" w:author="Microsoft Office User" w:date="2023-03-07T11:54:00Z">
          <w:r w:rsidDel="00F34B90">
            <w:rPr>
              <w:rFonts w:ascii="Times New Roman" w:hAnsi="Times New Roman" w:cs="Times New Roman"/>
              <w:color w:val="000000" w:themeColor="text1"/>
            </w:rPr>
            <w:delText xml:space="preserve"> </w:delText>
          </w:r>
        </w:del>
      </w:ins>
      <w:ins w:id="2089" w:author="Bo Shen" w:date="2023-03-06T14:10:00Z">
        <w:del w:id="2090" w:author="Microsoft Office User" w:date="2023-03-07T11:54:00Z">
          <w:r w:rsidDel="00F34B90">
            <w:rPr>
              <w:rFonts w:ascii="Times New Roman" w:hAnsi="Times New Roman" w:cs="Times New Roman"/>
              <w:color w:val="000000" w:themeColor="text1"/>
            </w:rPr>
            <w:delText xml:space="preserve">reflects </w:delText>
          </w:r>
        </w:del>
      </w:ins>
      <w:ins w:id="2091" w:author="Bo Shen" w:date="2023-03-06T14:13:00Z">
        <w:del w:id="2092" w:author="Microsoft Office User" w:date="2023-03-07T11:54:00Z">
          <w:r w:rsidDel="00F34B90">
            <w:rPr>
              <w:rFonts w:ascii="Times New Roman" w:hAnsi="Times New Roman" w:cs="Times New Roman"/>
              <w:color w:val="000000" w:themeColor="text1"/>
            </w:rPr>
            <w:delText xml:space="preserve">such </w:delText>
          </w:r>
        </w:del>
      </w:ins>
      <w:ins w:id="2093" w:author="Bo Shen" w:date="2023-03-06T14:03:00Z">
        <w:del w:id="2094" w:author="Microsoft Office User" w:date="2023-03-07T11:54:00Z">
          <w:r w:rsidDel="00F34B90">
            <w:rPr>
              <w:rFonts w:ascii="Times New Roman" w:hAnsi="Times New Roman" w:cs="Times New Roman"/>
              <w:color w:val="000000" w:themeColor="text1"/>
            </w:rPr>
            <w:delText>impact</w:delText>
          </w:r>
        </w:del>
      </w:ins>
      <w:ins w:id="2095" w:author="Bo Shen" w:date="2023-03-06T14:14:00Z">
        <w:del w:id="2096" w:author="Microsoft Office User" w:date="2023-03-07T11:54:00Z">
          <w:r w:rsidDel="00F34B90">
            <w:rPr>
              <w:rFonts w:ascii="Times New Roman" w:hAnsi="Times New Roman" w:cs="Times New Roman"/>
              <w:color w:val="000000" w:themeColor="text1"/>
            </w:rPr>
            <w:delText>s</w:delText>
          </w:r>
        </w:del>
      </w:ins>
      <w:ins w:id="2097" w:author="Bo Shen" w:date="2023-03-06T14:03:00Z">
        <w:del w:id="2098" w:author="Microsoft Office User" w:date="2023-03-07T11:54:00Z">
          <w:r w:rsidDel="00F34B90">
            <w:rPr>
              <w:rFonts w:ascii="Times New Roman" w:hAnsi="Times New Roman" w:cs="Times New Roman"/>
              <w:color w:val="000000" w:themeColor="text1"/>
            </w:rPr>
            <w:delText xml:space="preserve"> </w:delText>
          </w:r>
        </w:del>
      </w:ins>
      <w:ins w:id="2099" w:author="Bo Shen" w:date="2023-03-06T14:14:00Z">
        <w:del w:id="2100" w:author="Microsoft Office User" w:date="2023-03-07T11:54:00Z">
          <w:r w:rsidDel="00F34B90">
            <w:rPr>
              <w:rFonts w:ascii="Times New Roman" w:hAnsi="Times New Roman" w:cs="Times New Roman"/>
              <w:color w:val="000000" w:themeColor="text1"/>
            </w:rPr>
            <w:delText>from</w:delText>
          </w:r>
        </w:del>
      </w:ins>
      <w:ins w:id="2101" w:author="Bo Shen" w:date="2023-03-06T14:11:00Z">
        <w:del w:id="2102" w:author="Microsoft Office User" w:date="2023-03-07T11:54:00Z">
          <w:r w:rsidDel="00F34B90">
            <w:rPr>
              <w:rFonts w:ascii="Times New Roman" w:hAnsi="Times New Roman" w:cs="Times New Roman"/>
              <w:color w:val="000000" w:themeColor="text1"/>
            </w:rPr>
            <w:delText xml:space="preserve"> </w:delText>
          </w:r>
        </w:del>
      </w:ins>
      <w:ins w:id="2103" w:author="Bo Shen" w:date="2023-03-06T14:16:00Z">
        <w:del w:id="2104" w:author="Microsoft Office User" w:date="2023-03-07T11:54:00Z">
          <w:r w:rsidDel="00F34B90">
            <w:rPr>
              <w:rFonts w:ascii="Times New Roman" w:hAnsi="Times New Roman" w:cs="Times New Roman"/>
              <w:color w:val="000000" w:themeColor="text1"/>
            </w:rPr>
            <w:delText xml:space="preserve">the </w:delText>
          </w:r>
        </w:del>
      </w:ins>
      <w:ins w:id="2105" w:author="Bo Shen" w:date="2023-03-06T13:50:00Z">
        <w:del w:id="2106" w:author="Microsoft Office User" w:date="2023-03-07T11:54:00Z">
          <w:r w:rsidDel="00F34B90">
            <w:rPr>
              <w:rFonts w:ascii="Times New Roman" w:hAnsi="Times New Roman" w:cs="Times New Roman"/>
              <w:color w:val="000000" w:themeColor="text1"/>
            </w:rPr>
            <w:delText>competition</w:delText>
          </w:r>
        </w:del>
      </w:ins>
      <w:ins w:id="2107" w:author="Bo Shen" w:date="2023-03-06T14:03:00Z">
        <w:del w:id="2108" w:author="Microsoft Office User" w:date="2023-03-07T11:54:00Z">
          <w:r w:rsidDel="00F34B90">
            <w:rPr>
              <w:rFonts w:ascii="Times New Roman" w:hAnsi="Times New Roman" w:cs="Times New Roman"/>
              <w:color w:val="000000" w:themeColor="text1"/>
            </w:rPr>
            <w:delText xml:space="preserve"> </w:delText>
          </w:r>
        </w:del>
      </w:ins>
      <w:ins w:id="2109" w:author="Bo Shen" w:date="2023-03-06T14:11:00Z">
        <w:del w:id="2110" w:author="Microsoft Office User" w:date="2023-03-07T11:54:00Z">
          <w:r w:rsidDel="00F34B90">
            <w:rPr>
              <w:rFonts w:ascii="Times New Roman" w:hAnsi="Times New Roman" w:cs="Times New Roman"/>
              <w:color w:val="000000" w:themeColor="text1"/>
            </w:rPr>
            <w:delText>speed</w:delText>
          </w:r>
        </w:del>
      </w:ins>
      <w:ins w:id="2111" w:author="Bo Shen" w:date="2023-03-06T14:15:00Z">
        <w:del w:id="2112" w:author="Microsoft Office User" w:date="2023-03-07T11:54:00Z">
          <w:r w:rsidDel="00F34B90">
            <w:rPr>
              <w:rFonts w:ascii="Times New Roman" w:hAnsi="Times New Roman" w:cs="Times New Roman"/>
              <w:color w:val="000000" w:themeColor="text1"/>
            </w:rPr>
            <w:delText>s</w:delText>
          </w:r>
        </w:del>
      </w:ins>
      <w:ins w:id="2113" w:author="Bo Shen" w:date="2023-03-06T14:11:00Z">
        <w:del w:id="2114" w:author="Microsoft Office User" w:date="2023-03-07T11:54:00Z">
          <w:r w:rsidDel="00F34B90">
            <w:rPr>
              <w:rFonts w:ascii="Times New Roman" w:hAnsi="Times New Roman" w:cs="Times New Roman"/>
              <w:color w:val="000000" w:themeColor="text1"/>
            </w:rPr>
            <w:delText xml:space="preserve"> and the competition durations</w:delText>
          </w:r>
        </w:del>
      </w:ins>
      <w:ins w:id="2115" w:author="Bo Shen" w:date="2023-03-06T14:04:00Z">
        <w:del w:id="2116" w:author="Microsoft Office User" w:date="2023-03-07T11:54:00Z">
          <w:r w:rsidDel="00F34B90">
            <w:rPr>
              <w:rFonts w:ascii="Times New Roman" w:hAnsi="Times New Roman" w:cs="Times New Roman"/>
              <w:color w:val="000000" w:themeColor="text1"/>
            </w:rPr>
            <w:delText xml:space="preserve"> </w:delText>
          </w:r>
        </w:del>
      </w:ins>
      <w:ins w:id="2117" w:author="Bo Shen" w:date="2023-03-06T14:15:00Z">
        <w:del w:id="2118" w:author="Microsoft Office User" w:date="2023-03-07T11:54:00Z">
          <w:r w:rsidDel="00F34B90">
            <w:rPr>
              <w:rFonts w:ascii="Times New Roman" w:hAnsi="Times New Roman" w:cs="Times New Roman"/>
              <w:color w:val="000000" w:themeColor="text1"/>
            </w:rPr>
            <w:delText>waning and the waxing over time, respectively</w:delText>
          </w:r>
        </w:del>
      </w:ins>
      <w:ins w:id="2119" w:author="Bo Shen" w:date="2023-03-06T14:16:00Z">
        <w:del w:id="2120" w:author="Microsoft Office User" w:date="2023-03-07T11:54:00Z">
          <w:r w:rsidDel="00F34B90">
            <w:rPr>
              <w:rFonts w:ascii="Times New Roman" w:hAnsi="Times New Roman" w:cs="Times New Roman"/>
              <w:color w:val="000000" w:themeColor="text1"/>
            </w:rPr>
            <w:delText>.</w:delText>
          </w:r>
        </w:del>
      </w:ins>
      <w:ins w:id="2121" w:author="Bo Shen" w:date="2023-03-06T14:17:00Z">
        <w:del w:id="2122" w:author="Microsoft Office User" w:date="2023-03-07T11:54:00Z">
          <w:r w:rsidDel="00F34B9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The dynamics of </w:t>
        </w:r>
        <w:r w:rsidRPr="00FB20F6">
          <w:rPr>
            <w:rFonts w:ascii="Times New Roman" w:hAnsi="Times New Roman" w:cs="Times New Roman"/>
            <w:i/>
            <w:iCs/>
            <w:color w:val="000000" w:themeColor="text1"/>
            <w:rPrChange w:id="2123" w:author="Bo Shen" w:date="2023-03-06T14:17: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units </w:t>
        </w:r>
      </w:ins>
      <w:ins w:id="2124" w:author="Bo Shen" w:date="2023-03-06T14:18:00Z">
        <w:r>
          <w:rPr>
            <w:rFonts w:ascii="Times New Roman" w:hAnsi="Times New Roman" w:cs="Times New Roman"/>
            <w:color w:val="000000" w:themeColor="text1"/>
          </w:rPr>
          <w:t xml:space="preserve">rapidly </w:t>
        </w:r>
      </w:ins>
      <w:ins w:id="2125" w:author="Bo Shen" w:date="2023-03-06T14:17:00Z">
        <w:r>
          <w:rPr>
            <w:rFonts w:ascii="Times New Roman" w:hAnsi="Times New Roman" w:cs="Times New Roman"/>
            <w:color w:val="000000" w:themeColor="text1"/>
          </w:rPr>
          <w:t>increase</w:t>
        </w:r>
      </w:ins>
      <w:ins w:id="2126" w:author="Bo Shen" w:date="2023-03-06T14:18:00Z">
        <w:r>
          <w:rPr>
            <w:rFonts w:ascii="Times New Roman" w:hAnsi="Times New Roman" w:cs="Times New Roman"/>
            <w:color w:val="000000" w:themeColor="text1"/>
          </w:rPr>
          <w:t xml:space="preserve"> in the early stage</w:t>
        </w:r>
      </w:ins>
      <w:ins w:id="2127" w:author="Microsoft Office User" w:date="2023-03-07T11:55:00Z">
        <w:r>
          <w:rPr>
            <w:rFonts w:ascii="Times New Roman" w:hAnsi="Times New Roman" w:cs="Times New Roman"/>
            <w:color w:val="000000" w:themeColor="text1"/>
          </w:rPr>
          <w:t xml:space="preserve">, driven by excitatory </w:t>
        </w:r>
        <w:r>
          <w:rPr>
            <w:rFonts w:ascii="Times New Roman" w:hAnsi="Times New Roman" w:cs="Times New Roman"/>
            <w:i/>
            <w:iCs/>
            <w:color w:val="000000" w:themeColor="text1"/>
          </w:rPr>
          <w:t>R</w:t>
        </w:r>
        <w:r w:rsidRPr="00F34B90">
          <w:rPr>
            <w:rFonts w:ascii="Times New Roman" w:hAnsi="Times New Roman" w:cs="Times New Roman"/>
            <w:color w:val="000000" w:themeColor="text1"/>
            <w:rPrChange w:id="2128" w:author="Microsoft Office User" w:date="2023-03-07T11:55:00Z">
              <w:rPr>
                <w:rFonts w:ascii="Times New Roman" w:hAnsi="Times New Roman" w:cs="Times New Roman"/>
                <w:i/>
                <w:iCs/>
                <w:color w:val="000000" w:themeColor="text1"/>
              </w:rPr>
            </w:rPrChange>
          </w:rPr>
          <w:t xml:space="preserve"> unit activity</w:t>
        </w:r>
        <w:r>
          <w:rPr>
            <w:rFonts w:ascii="Times New Roman" w:hAnsi="Times New Roman" w:cs="Times New Roman"/>
            <w:i/>
            <w:iCs/>
            <w:color w:val="000000" w:themeColor="text1"/>
          </w:rPr>
          <w:t xml:space="preserve"> </w:t>
        </w:r>
      </w:ins>
      <w:ins w:id="2129" w:author="Bo Shen" w:date="2023-03-06T14:18:00Z">
        <w:del w:id="2130" w:author="Microsoft Office User" w:date="2023-03-07T11:55:00Z">
          <w:r w:rsidDel="00F34B9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w:t>
        </w:r>
      </w:ins>
      <w:ins w:id="2131" w:author="Bo Shen" w:date="2023-03-06T14:22:00Z">
        <w:r>
          <w:rPr>
            <w:rFonts w:ascii="Times New Roman" w:hAnsi="Times New Roman" w:cs="Times New Roman"/>
            <w:color w:val="000000" w:themeColor="text1"/>
          </w:rPr>
          <w:t>d</w:t>
        </w:r>
      </w:ins>
      <w:ins w:id="2132" w:author="Bo Shen" w:date="2023-03-06T14:23:00Z">
        <w:r>
          <w:rPr>
            <w:rFonts w:ascii="Times New Roman" w:hAnsi="Times New Roman" w:cs="Times New Roman"/>
            <w:color w:val="000000" w:themeColor="text1"/>
          </w:rPr>
          <w:t xml:space="preserve">ynamics </w:t>
        </w:r>
      </w:ins>
      <w:ins w:id="2133" w:author="Bo Shen" w:date="2023-03-06T14:18:00Z">
        <w:r>
          <w:rPr>
            <w:rFonts w:ascii="Times New Roman" w:hAnsi="Times New Roman" w:cs="Times New Roman"/>
            <w:color w:val="000000" w:themeColor="text1"/>
          </w:rPr>
          <w:t xml:space="preserve">sorted to the left in </w:t>
        </w:r>
        <w:r w:rsidRPr="00A94787">
          <w:rPr>
            <w:rFonts w:ascii="Times New Roman" w:hAnsi="Times New Roman" w:cs="Times New Roman"/>
            <w:b/>
            <w:bCs/>
            <w:color w:val="000000" w:themeColor="text1"/>
            <w:rPrChange w:id="2134" w:author="Bo Shen" w:date="2023-03-06T14:18:00Z">
              <w:rPr>
                <w:rFonts w:ascii="Times New Roman" w:hAnsi="Times New Roman" w:cs="Times New Roman"/>
                <w:color w:val="000000" w:themeColor="text1"/>
              </w:rPr>
            </w:rPrChange>
          </w:rPr>
          <w:t>Fig. 6H</w:t>
        </w:r>
        <w:r>
          <w:rPr>
            <w:rFonts w:ascii="Times New Roman" w:hAnsi="Times New Roman" w:cs="Times New Roman"/>
            <w:color w:val="000000" w:themeColor="text1"/>
          </w:rPr>
          <w:t xml:space="preserve">). </w:t>
        </w:r>
        <w:del w:id="2135" w:author="Microsoft Office User" w:date="2023-03-07T12:44:00Z">
          <w:r w:rsidDel="00916354">
            <w:rPr>
              <w:rFonts w:ascii="Times New Roman" w:hAnsi="Times New Roman" w:cs="Times New Roman"/>
              <w:color w:val="000000" w:themeColor="text1"/>
            </w:rPr>
            <w:delText>The chosen side activities show weak</w:delText>
          </w:r>
        </w:del>
      </w:ins>
      <w:ins w:id="2136" w:author="Bo Shen" w:date="2023-03-06T14:19:00Z">
        <w:del w:id="2137" w:author="Microsoft Office User" w:date="2023-03-07T12:44:00Z">
          <w:r w:rsidDel="00916354">
            <w:rPr>
              <w:rFonts w:ascii="Times New Roman" w:hAnsi="Times New Roman" w:cs="Times New Roman"/>
              <w:color w:val="000000" w:themeColor="text1"/>
            </w:rPr>
            <w:delText xml:space="preserve"> coherence dependency</w:delText>
          </w:r>
        </w:del>
      </w:ins>
      <w:ins w:id="2138" w:author="Bo Shen" w:date="2023-03-06T14:20:00Z">
        <w:del w:id="2139" w:author="Microsoft Office User" w:date="2023-03-07T12:44:00Z">
          <w:r w:rsidDel="00916354">
            <w:rPr>
              <w:rFonts w:ascii="Times New Roman" w:hAnsi="Times New Roman" w:cs="Times New Roman"/>
              <w:color w:val="000000" w:themeColor="text1"/>
            </w:rPr>
            <w:delText xml:space="preserve"> (arrow </w:delText>
          </w:r>
          <w:r w:rsidRPr="00EE1F6B" w:rsidDel="00916354">
            <w:rPr>
              <w:rFonts w:ascii="Times New Roman" w:hAnsi="Times New Roman" w:cs="Times New Roman"/>
              <w:b/>
              <w:bCs/>
              <w:color w:val="000000" w:themeColor="text1"/>
              <w:rPrChange w:id="2140" w:author="Bo Shen" w:date="2023-03-06T14:20:00Z">
                <w:rPr>
                  <w:rFonts w:ascii="Times New Roman" w:hAnsi="Times New Roman" w:cs="Times New Roman"/>
                  <w:color w:val="000000" w:themeColor="text1"/>
                </w:rPr>
              </w:rPrChange>
            </w:rPr>
            <w:delText>a</w:delText>
          </w:r>
          <w:r w:rsidDel="00916354">
            <w:rPr>
              <w:rFonts w:ascii="Times New Roman" w:hAnsi="Times New Roman" w:cs="Times New Roman"/>
              <w:color w:val="000000" w:themeColor="text1"/>
            </w:rPr>
            <w:delText xml:space="preserve">, </w:delText>
          </w:r>
          <w:r w:rsidRPr="00EE1F6B" w:rsidDel="00916354">
            <w:rPr>
              <w:rFonts w:ascii="Times New Roman" w:hAnsi="Times New Roman" w:cs="Times New Roman"/>
              <w:b/>
              <w:bCs/>
              <w:color w:val="000000" w:themeColor="text1"/>
              <w:rPrChange w:id="2141" w:author="Bo Shen" w:date="2023-03-06T14:20: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2142" w:author="Bo Shen" w:date="2023-03-06T14:19:00Z">
        <w:del w:id="2143" w:author="Microsoft Office User" w:date="2023-03-07T12:44:00Z">
          <w:r w:rsidDel="00916354">
            <w:rPr>
              <w:rFonts w:ascii="Times New Roman" w:hAnsi="Times New Roman" w:cs="Times New Roman"/>
              <w:color w:val="000000" w:themeColor="text1"/>
            </w:rPr>
            <w:delText xml:space="preserve"> because of the aggregating method</w:delText>
          </w:r>
        </w:del>
      </w:ins>
      <w:ins w:id="2144" w:author="Bo Shen" w:date="2023-03-06T14:27:00Z">
        <w:del w:id="2145" w:author="Microsoft Office User" w:date="2023-03-07T12:44:00Z">
          <w:r w:rsidDel="00916354">
            <w:rPr>
              <w:rFonts w:ascii="Times New Roman" w:hAnsi="Times New Roman" w:cs="Times New Roman"/>
              <w:color w:val="000000" w:themeColor="text1"/>
            </w:rPr>
            <w:delText>. S</w:delText>
          </w:r>
        </w:del>
      </w:ins>
      <w:ins w:id="2146" w:author="Bo Shen" w:date="2023-03-06T14:24:00Z">
        <w:del w:id="2147" w:author="Microsoft Office User" w:date="2023-03-07T12:44:00Z">
          <w:r w:rsidDel="00916354">
            <w:rPr>
              <w:rFonts w:ascii="Times New Roman" w:hAnsi="Times New Roman" w:cs="Times New Roman"/>
              <w:color w:val="000000" w:themeColor="text1"/>
            </w:rPr>
            <w:delText xml:space="preserve">tronger </w:delText>
          </w:r>
        </w:del>
      </w:ins>
      <w:ins w:id="2148" w:author="Bo Shen" w:date="2023-03-06T14:25:00Z">
        <w:del w:id="2149" w:author="Microsoft Office User" w:date="2023-03-07T12:44:00Z">
          <w:r w:rsidDel="00916354">
            <w:rPr>
              <w:rFonts w:ascii="Times New Roman" w:hAnsi="Times New Roman" w:cs="Times New Roman"/>
              <w:color w:val="000000" w:themeColor="text1"/>
            </w:rPr>
            <w:delText>competition</w:delText>
          </w:r>
        </w:del>
      </w:ins>
      <w:ins w:id="2150" w:author="Bo Shen" w:date="2023-03-06T14:26:00Z">
        <w:del w:id="2151" w:author="Microsoft Office User" w:date="2023-03-07T12:44:00Z">
          <w:r w:rsidDel="00916354">
            <w:rPr>
              <w:rFonts w:ascii="Times New Roman" w:hAnsi="Times New Roman" w:cs="Times New Roman"/>
              <w:color w:val="000000" w:themeColor="text1"/>
            </w:rPr>
            <w:delText xml:space="preserve"> in high-coherence trials </w:delText>
          </w:r>
        </w:del>
      </w:ins>
      <w:ins w:id="2152" w:author="Bo Shen" w:date="2023-03-06T14:29:00Z">
        <w:del w:id="2153" w:author="Microsoft Office User" w:date="2023-03-07T12:44:00Z">
          <w:r w:rsidDel="00916354">
            <w:rPr>
              <w:rFonts w:ascii="Times New Roman" w:hAnsi="Times New Roman" w:cs="Times New Roman"/>
              <w:color w:val="000000" w:themeColor="text1"/>
            </w:rPr>
            <w:delText>boosts</w:delText>
          </w:r>
        </w:del>
      </w:ins>
      <w:ins w:id="2154" w:author="Bo Shen" w:date="2023-03-06T14:26:00Z">
        <w:del w:id="2155" w:author="Microsoft Office User" w:date="2023-03-07T12:44:00Z">
          <w:r w:rsidDel="00916354">
            <w:rPr>
              <w:rFonts w:ascii="Times New Roman" w:hAnsi="Times New Roman" w:cs="Times New Roman"/>
              <w:color w:val="000000" w:themeColor="text1"/>
            </w:rPr>
            <w:delText xml:space="preserve"> the chosen side activity </w:delText>
          </w:r>
        </w:del>
      </w:ins>
      <w:ins w:id="2156" w:author="Bo Shen" w:date="2023-03-06T14:27:00Z">
        <w:del w:id="2157" w:author="Microsoft Office User" w:date="2023-03-07T12:44:00Z">
          <w:r w:rsidDel="00916354">
            <w:rPr>
              <w:rFonts w:ascii="Times New Roman" w:hAnsi="Times New Roman" w:cs="Times New Roman"/>
              <w:color w:val="000000" w:themeColor="text1"/>
            </w:rPr>
            <w:delText>more rap</w:delText>
          </w:r>
        </w:del>
      </w:ins>
      <w:ins w:id="2158" w:author="Bo Shen" w:date="2023-03-06T14:28:00Z">
        <w:del w:id="2159" w:author="Microsoft Office User" w:date="2023-03-07T12:44:00Z">
          <w:r w:rsidDel="00916354">
            <w:rPr>
              <w:rFonts w:ascii="Times New Roman" w:hAnsi="Times New Roman" w:cs="Times New Roman"/>
              <w:color w:val="000000" w:themeColor="text1"/>
            </w:rPr>
            <w:delText>idly</w:delText>
          </w:r>
        </w:del>
      </w:ins>
      <w:ins w:id="2160" w:author="Bo Shen" w:date="2023-03-06T14:25:00Z">
        <w:del w:id="2161" w:author="Microsoft Office User" w:date="2023-03-07T12:44:00Z">
          <w:r w:rsidDel="00916354">
            <w:rPr>
              <w:rFonts w:ascii="Times New Roman" w:hAnsi="Times New Roman" w:cs="Times New Roman"/>
              <w:color w:val="000000" w:themeColor="text1"/>
            </w:rPr>
            <w:delText xml:space="preserve"> but</w:delText>
          </w:r>
        </w:del>
      </w:ins>
      <w:ins w:id="2162" w:author="Bo Shen" w:date="2023-03-06T14:27:00Z">
        <w:del w:id="2163" w:author="Microsoft Office User" w:date="2023-03-07T12:44:00Z">
          <w:r w:rsidDel="00916354">
            <w:rPr>
              <w:rFonts w:ascii="Times New Roman" w:hAnsi="Times New Roman" w:cs="Times New Roman"/>
              <w:color w:val="000000" w:themeColor="text1"/>
            </w:rPr>
            <w:delText xml:space="preserve"> those trials are</w:delText>
          </w:r>
        </w:del>
      </w:ins>
      <w:ins w:id="2164" w:author="Bo Shen" w:date="2023-03-06T14:25:00Z">
        <w:del w:id="2165" w:author="Microsoft Office User" w:date="2023-03-07T12:44:00Z">
          <w:r w:rsidDel="00916354">
            <w:rPr>
              <w:rFonts w:ascii="Times New Roman" w:hAnsi="Times New Roman" w:cs="Times New Roman"/>
              <w:color w:val="000000" w:themeColor="text1"/>
            </w:rPr>
            <w:delText xml:space="preserve"> </w:delText>
          </w:r>
        </w:del>
      </w:ins>
      <w:ins w:id="2166" w:author="Bo Shen" w:date="2023-03-06T14:27:00Z">
        <w:del w:id="2167" w:author="Microsoft Office User" w:date="2023-03-07T12:44:00Z">
          <w:r w:rsidDel="00916354">
            <w:rPr>
              <w:rFonts w:ascii="Times New Roman" w:hAnsi="Times New Roman" w:cs="Times New Roman"/>
              <w:color w:val="000000" w:themeColor="text1"/>
            </w:rPr>
            <w:delText xml:space="preserve">also the trials with </w:delText>
          </w:r>
        </w:del>
      </w:ins>
      <w:ins w:id="2168" w:author="Bo Shen" w:date="2023-03-06T14:19:00Z">
        <w:del w:id="2169" w:author="Microsoft Office User" w:date="2023-03-07T12:44:00Z">
          <w:r w:rsidDel="00916354">
            <w:rPr>
              <w:rFonts w:ascii="Times New Roman" w:hAnsi="Times New Roman" w:cs="Times New Roman"/>
              <w:color w:val="000000" w:themeColor="text1"/>
            </w:rPr>
            <w:delText>shorter durations of disinhibition</w:delText>
          </w:r>
        </w:del>
      </w:ins>
      <w:ins w:id="2170" w:author="Bo Shen" w:date="2023-03-06T14:29:00Z">
        <w:del w:id="2171" w:author="Microsoft Office User" w:date="2023-03-07T12:44:00Z">
          <w:r w:rsidDel="00916354">
            <w:rPr>
              <w:rFonts w:ascii="Times New Roman" w:hAnsi="Times New Roman" w:cs="Times New Roman"/>
              <w:color w:val="000000" w:themeColor="text1"/>
            </w:rPr>
            <w:delText xml:space="preserve">. When aggregating </w:delText>
          </w:r>
        </w:del>
      </w:ins>
      <w:ins w:id="2172" w:author="Bo Shen" w:date="2023-03-06T14:30:00Z">
        <w:del w:id="2173" w:author="Microsoft Office User" w:date="2023-03-07T12:44:00Z">
          <w:r w:rsidDel="00916354">
            <w:rPr>
              <w:rFonts w:ascii="Times New Roman" w:hAnsi="Times New Roman" w:cs="Times New Roman"/>
              <w:color w:val="000000" w:themeColor="text1"/>
            </w:rPr>
            <w:delText>based on RTs,</w:delText>
          </w:r>
        </w:del>
      </w:ins>
      <w:ins w:id="2174" w:author="Bo Shen" w:date="2023-03-06T14:28:00Z">
        <w:del w:id="2175" w:author="Microsoft Office User" w:date="2023-03-07T12:44:00Z">
          <w:r w:rsidDel="00916354">
            <w:rPr>
              <w:rFonts w:ascii="Times New Roman" w:hAnsi="Times New Roman" w:cs="Times New Roman"/>
              <w:color w:val="000000" w:themeColor="text1"/>
            </w:rPr>
            <w:delText xml:space="preserve"> the coherence dependency </w:delText>
          </w:r>
        </w:del>
      </w:ins>
      <w:ins w:id="2176" w:author="Bo Shen" w:date="2023-03-06T14:30:00Z">
        <w:del w:id="2177" w:author="Microsoft Office User" w:date="2023-03-07T12:44:00Z">
          <w:r w:rsidDel="00916354">
            <w:rPr>
              <w:rFonts w:ascii="Times New Roman" w:hAnsi="Times New Roman" w:cs="Times New Roman"/>
              <w:color w:val="000000" w:themeColor="text1"/>
            </w:rPr>
            <w:delText xml:space="preserve">becomes </w:delText>
          </w:r>
        </w:del>
      </w:ins>
      <w:ins w:id="2178" w:author="Bo Shen" w:date="2023-03-06T14:28:00Z">
        <w:del w:id="2179" w:author="Microsoft Office User" w:date="2023-03-07T12:44:00Z">
          <w:r w:rsidDel="00916354">
            <w:rPr>
              <w:rFonts w:ascii="Times New Roman" w:hAnsi="Times New Roman" w:cs="Times New Roman"/>
              <w:color w:val="000000" w:themeColor="text1"/>
            </w:rPr>
            <w:delText>weak.</w:delText>
          </w:r>
        </w:del>
      </w:ins>
      <w:ins w:id="2180" w:author="Bo Shen" w:date="2023-03-06T14:20:00Z">
        <w:del w:id="2181" w:author="Microsoft Office User" w:date="2023-03-07T12:44:00Z">
          <w:r w:rsidDel="00916354">
            <w:rPr>
              <w:rFonts w:ascii="Times New Roman" w:hAnsi="Times New Roman" w:cs="Times New Roman"/>
              <w:color w:val="000000" w:themeColor="text1"/>
            </w:rPr>
            <w:delText xml:space="preserve"> </w:delText>
          </w:r>
        </w:del>
      </w:ins>
      <w:ins w:id="2182" w:author="Bo Shen" w:date="2023-03-06T14:22:00Z">
        <w:del w:id="2183" w:author="Microsoft Office User" w:date="2023-03-07T12:44:00Z">
          <w:r w:rsidDel="00916354">
            <w:rPr>
              <w:rFonts w:ascii="Times New Roman" w:hAnsi="Times New Roman" w:cs="Times New Roman"/>
              <w:color w:val="000000" w:themeColor="text1"/>
            </w:rPr>
            <w:delText>While,</w:delText>
          </w:r>
        </w:del>
      </w:ins>
      <w:ins w:id="2184" w:author="Bo Shen" w:date="2023-03-06T14:32:00Z">
        <w:del w:id="2185" w:author="Microsoft Office User" w:date="2023-03-07T12:44:00Z">
          <w:r w:rsidDel="00916354">
            <w:rPr>
              <w:rFonts w:ascii="Times New Roman" w:hAnsi="Times New Roman" w:cs="Times New Roman"/>
              <w:color w:val="000000" w:themeColor="text1"/>
            </w:rPr>
            <w:delText xml:space="preserve"> </w:delText>
          </w:r>
        </w:del>
      </w:ins>
      <w:ins w:id="2186" w:author="Bo Shen" w:date="2023-03-06T14:21:00Z">
        <w:del w:id="2187" w:author="Microsoft Office User" w:date="2023-03-07T12:44:00Z">
          <w:r w:rsidDel="00916354">
            <w:rPr>
              <w:rFonts w:ascii="Times New Roman" w:hAnsi="Times New Roman" w:cs="Times New Roman"/>
              <w:color w:val="000000" w:themeColor="text1"/>
            </w:rPr>
            <w:delText>the unchosen side</w:delText>
          </w:r>
        </w:del>
      </w:ins>
      <w:ins w:id="2188" w:author="Bo Shen" w:date="2023-03-06T14:32:00Z">
        <w:del w:id="2189" w:author="Microsoft Office User" w:date="2023-03-07T12:44:00Z">
          <w:r w:rsidDel="00916354">
            <w:rPr>
              <w:rFonts w:ascii="Times New Roman" w:hAnsi="Times New Roman" w:cs="Times New Roman"/>
              <w:color w:val="000000" w:themeColor="text1"/>
            </w:rPr>
            <w:delText xml:space="preserve"> </w:delText>
          </w:r>
        </w:del>
      </w:ins>
      <w:ins w:id="2190" w:author="Bo Shen" w:date="2023-03-06T14:33:00Z">
        <w:del w:id="2191" w:author="Microsoft Office User" w:date="2023-03-07T12:44:00Z">
          <w:r w:rsidDel="00916354">
            <w:rPr>
              <w:rFonts w:ascii="Times New Roman" w:hAnsi="Times New Roman" w:cs="Times New Roman"/>
              <w:color w:val="000000" w:themeColor="text1"/>
            </w:rPr>
            <w:delText xml:space="preserve">activities </w:delText>
          </w:r>
        </w:del>
      </w:ins>
      <w:ins w:id="2192" w:author="Bo Shen" w:date="2023-03-06T14:32:00Z">
        <w:del w:id="2193" w:author="Microsoft Office User" w:date="2023-03-07T12:44:00Z">
          <w:r w:rsidDel="00916354">
            <w:rPr>
              <w:rFonts w:ascii="Times New Roman" w:hAnsi="Times New Roman" w:cs="Times New Roman"/>
              <w:color w:val="000000" w:themeColor="text1"/>
            </w:rPr>
            <w:delText xml:space="preserve">preserve the trends of decreasing with input </w:delText>
          </w:r>
        </w:del>
      </w:ins>
      <w:ins w:id="2194" w:author="Bo Shen" w:date="2023-03-06T14:33:00Z">
        <w:del w:id="2195" w:author="Microsoft Office User" w:date="2023-03-07T12:44:00Z">
          <w:r w:rsidDel="00916354">
            <w:rPr>
              <w:rFonts w:ascii="Times New Roman" w:hAnsi="Times New Roman" w:cs="Times New Roman"/>
              <w:color w:val="000000" w:themeColor="text1"/>
            </w:rPr>
            <w:delText>coherence</w:delText>
          </w:r>
        </w:del>
      </w:ins>
      <w:ins w:id="2196" w:author="Bo Shen" w:date="2023-03-06T14:22:00Z">
        <w:del w:id="2197" w:author="Microsoft Office User" w:date="2023-03-07T12:44:00Z">
          <w:r w:rsidDel="00916354">
            <w:rPr>
              <w:rFonts w:ascii="Times New Roman" w:hAnsi="Times New Roman" w:cs="Times New Roman"/>
              <w:color w:val="000000" w:themeColor="text1"/>
            </w:rPr>
            <w:delText xml:space="preserve"> (arrow </w:delText>
          </w:r>
          <w:r w:rsidRPr="00997669" w:rsidDel="00916354">
            <w:rPr>
              <w:rFonts w:ascii="Times New Roman" w:hAnsi="Times New Roman" w:cs="Times New Roman"/>
              <w:b/>
              <w:bCs/>
              <w:color w:val="000000" w:themeColor="text1"/>
              <w:rPrChange w:id="2198" w:author="Bo Shen" w:date="2023-03-06T14:22:00Z">
                <w:rPr>
                  <w:rFonts w:ascii="Times New Roman" w:hAnsi="Times New Roman" w:cs="Times New Roman"/>
                  <w:color w:val="000000" w:themeColor="text1"/>
                </w:rPr>
              </w:rPrChange>
            </w:rPr>
            <w:delText>b</w:delText>
          </w:r>
          <w:r w:rsidDel="00916354">
            <w:rPr>
              <w:rFonts w:ascii="Times New Roman" w:hAnsi="Times New Roman" w:cs="Times New Roman"/>
              <w:color w:val="000000" w:themeColor="text1"/>
            </w:rPr>
            <w:delText xml:space="preserve">, </w:delText>
          </w:r>
          <w:r w:rsidRPr="00997669" w:rsidDel="00916354">
            <w:rPr>
              <w:rFonts w:ascii="Times New Roman" w:hAnsi="Times New Roman" w:cs="Times New Roman"/>
              <w:b/>
              <w:bCs/>
              <w:color w:val="000000" w:themeColor="text1"/>
              <w:rPrChange w:id="2199" w:author="Bo Shen" w:date="2023-03-06T14:22: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2200" w:author="Bo Shen" w:date="2023-03-06T14:26:00Z">
        <w:del w:id="2201" w:author="Microsoft Office User" w:date="2023-03-07T12:44:00Z">
          <w:r w:rsidDel="00916354">
            <w:rPr>
              <w:rFonts w:ascii="Times New Roman" w:hAnsi="Times New Roman" w:cs="Times New Roman"/>
              <w:color w:val="000000" w:themeColor="text1"/>
            </w:rPr>
            <w:delText xml:space="preserve"> since </w:delText>
          </w:r>
        </w:del>
      </w:ins>
      <w:ins w:id="2202" w:author="Bo Shen" w:date="2023-03-06T14:31:00Z">
        <w:del w:id="2203" w:author="Microsoft Office User" w:date="2023-03-07T12:44:00Z">
          <w:r w:rsidDel="00916354">
            <w:rPr>
              <w:rFonts w:ascii="Times New Roman" w:hAnsi="Times New Roman" w:cs="Times New Roman"/>
              <w:color w:val="000000" w:themeColor="text1"/>
            </w:rPr>
            <w:delText>the unchosen side activit</w:delText>
          </w:r>
        </w:del>
      </w:ins>
      <w:ins w:id="2204" w:author="Bo Shen" w:date="2023-03-06T14:33:00Z">
        <w:del w:id="2205" w:author="Microsoft Office User" w:date="2023-03-07T12:44:00Z">
          <w:r w:rsidDel="00916354">
            <w:rPr>
              <w:rFonts w:ascii="Times New Roman" w:hAnsi="Times New Roman" w:cs="Times New Roman"/>
              <w:color w:val="000000" w:themeColor="text1"/>
            </w:rPr>
            <w:delText>ies</w:delText>
          </w:r>
        </w:del>
      </w:ins>
      <w:ins w:id="2206" w:author="Bo Shen" w:date="2023-03-06T14:31:00Z">
        <w:del w:id="2207" w:author="Microsoft Office User" w:date="2023-03-07T12:44:00Z">
          <w:r w:rsidDel="00916354">
            <w:rPr>
              <w:rFonts w:ascii="Times New Roman" w:hAnsi="Times New Roman" w:cs="Times New Roman"/>
              <w:color w:val="000000" w:themeColor="text1"/>
            </w:rPr>
            <w:delText xml:space="preserve"> increase</w:delText>
          </w:r>
        </w:del>
      </w:ins>
      <w:ins w:id="2208" w:author="Bo Shen" w:date="2023-03-06T14:32:00Z">
        <w:del w:id="2209" w:author="Microsoft Office User" w:date="2023-03-07T12:44:00Z">
          <w:r w:rsidDel="00916354">
            <w:rPr>
              <w:rFonts w:ascii="Times New Roman" w:hAnsi="Times New Roman" w:cs="Times New Roman"/>
              <w:color w:val="000000" w:themeColor="text1"/>
            </w:rPr>
            <w:delText xml:space="preserve"> slower and </w:delText>
          </w:r>
        </w:del>
      </w:ins>
      <w:ins w:id="2210" w:author="Bo Shen" w:date="2023-03-06T14:33:00Z">
        <w:del w:id="2211" w:author="Microsoft Office User" w:date="2023-03-07T12:44:00Z">
          <w:r w:rsidDel="00916354">
            <w:rPr>
              <w:rFonts w:ascii="Times New Roman" w:hAnsi="Times New Roman" w:cs="Times New Roman"/>
              <w:color w:val="000000" w:themeColor="text1"/>
            </w:rPr>
            <w:delText>terminated</w:delText>
          </w:r>
        </w:del>
      </w:ins>
      <w:ins w:id="2212" w:author="Bo Shen" w:date="2023-03-06T14:32:00Z">
        <w:del w:id="2213" w:author="Microsoft Office User" w:date="2023-03-07T12:44:00Z">
          <w:r w:rsidDel="00916354">
            <w:rPr>
              <w:rFonts w:ascii="Times New Roman" w:hAnsi="Times New Roman" w:cs="Times New Roman"/>
              <w:color w:val="000000" w:themeColor="text1"/>
            </w:rPr>
            <w:delText xml:space="preserve"> earlier in the trials with higher coherence. </w:delText>
          </w:r>
        </w:del>
      </w:ins>
      <w:ins w:id="2214" w:author="Bo Shen" w:date="2023-03-06T14:23:00Z">
        <w:r>
          <w:rPr>
            <w:rFonts w:ascii="Times New Roman" w:hAnsi="Times New Roman" w:cs="Times New Roman"/>
            <w:color w:val="000000" w:themeColor="text1"/>
          </w:rPr>
          <w:t>Dynamics i</w:t>
        </w:r>
      </w:ins>
      <w:ins w:id="2215" w:author="Bo Shen" w:date="2023-03-06T14:22:00Z">
        <w:r>
          <w:rPr>
            <w:rFonts w:ascii="Times New Roman" w:hAnsi="Times New Roman" w:cs="Times New Roman"/>
            <w:color w:val="000000" w:themeColor="text1"/>
          </w:rPr>
          <w:t>n the late stage (</w:t>
        </w:r>
      </w:ins>
      <w:ins w:id="2216" w:author="Bo Shen" w:date="2023-03-06T14:23:00Z">
        <w:r>
          <w:rPr>
            <w:rFonts w:ascii="Times New Roman" w:hAnsi="Times New Roman" w:cs="Times New Roman"/>
            <w:color w:val="000000" w:themeColor="text1"/>
          </w:rPr>
          <w:t xml:space="preserve">dynamics sorted to the right in </w:t>
        </w:r>
        <w:r w:rsidRPr="00631F42">
          <w:rPr>
            <w:rFonts w:ascii="Times New Roman" w:hAnsi="Times New Roman" w:cs="Times New Roman"/>
            <w:b/>
            <w:bCs/>
            <w:color w:val="000000" w:themeColor="text1"/>
            <w:rPrChange w:id="2217" w:author="Bo Shen" w:date="2023-03-06T14:23:00Z">
              <w:rPr>
                <w:rFonts w:ascii="Times New Roman" w:hAnsi="Times New Roman" w:cs="Times New Roman"/>
                <w:color w:val="000000" w:themeColor="text1"/>
              </w:rPr>
            </w:rPrChange>
          </w:rPr>
          <w:t>Fig. 6H</w:t>
        </w:r>
      </w:ins>
      <w:ins w:id="2218" w:author="Bo Shen" w:date="2023-03-06T14:22:00Z">
        <w:r>
          <w:rPr>
            <w:rFonts w:ascii="Times New Roman" w:hAnsi="Times New Roman" w:cs="Times New Roman"/>
            <w:color w:val="000000" w:themeColor="text1"/>
          </w:rPr>
          <w:t>)</w:t>
        </w:r>
      </w:ins>
      <w:ins w:id="2219" w:author="Bo Shen" w:date="2023-03-06T14:23:00Z">
        <w:r>
          <w:rPr>
            <w:rFonts w:ascii="Times New Roman" w:hAnsi="Times New Roman" w:cs="Times New Roman"/>
            <w:color w:val="000000" w:themeColor="text1"/>
          </w:rPr>
          <w:t xml:space="preserve"> show</w:t>
        </w:r>
        <w:del w:id="2220" w:author="Paul Glimcher" w:date="2023-03-08T11:46:00Z">
          <w:r w:rsidDel="00C0231D">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higher activit</w:t>
        </w:r>
      </w:ins>
      <w:ins w:id="2221" w:author="Paul Glimcher" w:date="2023-03-08T11:46:00Z">
        <w:r w:rsidR="00C0231D">
          <w:rPr>
            <w:rFonts w:ascii="Times New Roman" w:hAnsi="Times New Roman" w:cs="Times New Roman"/>
            <w:color w:val="000000" w:themeColor="text1"/>
          </w:rPr>
          <w:t>y</w:t>
        </w:r>
      </w:ins>
      <w:ins w:id="2222" w:author="Bo Shen" w:date="2023-03-06T14:23:00Z">
        <w:del w:id="2223" w:author="Paul Glimcher" w:date="2023-03-08T11:46:00Z">
          <w:r w:rsidDel="00C0231D">
            <w:rPr>
              <w:rFonts w:ascii="Times New Roman" w:hAnsi="Times New Roman" w:cs="Times New Roman"/>
              <w:color w:val="000000" w:themeColor="text1"/>
            </w:rPr>
            <w:delText>ies</w:delText>
          </w:r>
        </w:del>
        <w:r>
          <w:rPr>
            <w:rFonts w:ascii="Times New Roman" w:hAnsi="Times New Roman" w:cs="Times New Roman"/>
            <w:color w:val="000000" w:themeColor="text1"/>
          </w:rPr>
          <w:t xml:space="preserve"> </w:t>
        </w:r>
        <w:del w:id="2224" w:author="Paul Glimcher" w:date="2023-03-08T11:46:00Z">
          <w:r w:rsidDel="00C0231D">
            <w:rPr>
              <w:rFonts w:ascii="Times New Roman" w:hAnsi="Times New Roman" w:cs="Times New Roman"/>
              <w:color w:val="000000" w:themeColor="text1"/>
            </w:rPr>
            <w:delText>i</w:delText>
          </w:r>
        </w:del>
      </w:ins>
      <w:ins w:id="2225" w:author="Paul Glimcher" w:date="2023-03-08T11:46:00Z">
        <w:r w:rsidR="00C0231D">
          <w:rPr>
            <w:rFonts w:ascii="Times New Roman" w:hAnsi="Times New Roman" w:cs="Times New Roman"/>
            <w:color w:val="000000" w:themeColor="text1"/>
          </w:rPr>
          <w:t>o</w:t>
        </w:r>
      </w:ins>
      <w:ins w:id="2226" w:author="Bo Shen" w:date="2023-03-06T14:23:00Z">
        <w:r>
          <w:rPr>
            <w:rFonts w:ascii="Times New Roman" w:hAnsi="Times New Roman" w:cs="Times New Roman"/>
            <w:color w:val="000000" w:themeColor="text1"/>
          </w:rPr>
          <w:t>n the chosen side than the unchosen side</w:t>
        </w:r>
      </w:ins>
      <w:ins w:id="2227" w:author="Bo Shen" w:date="2023-03-06T14:24:00Z">
        <w:r>
          <w:rPr>
            <w:rFonts w:ascii="Times New Roman" w:hAnsi="Times New Roman" w:cs="Times New Roman"/>
            <w:color w:val="000000" w:themeColor="text1"/>
          </w:rPr>
          <w:t xml:space="preserve"> as an outcome of WTA competition. </w:t>
        </w:r>
      </w:ins>
      <w:ins w:id="2228" w:author="Microsoft Office User" w:date="2023-03-07T12:45:00Z">
        <w:r>
          <w:rPr>
            <w:rFonts w:ascii="Times New Roman" w:hAnsi="Times New Roman" w:cs="Times New Roman"/>
            <w:color w:val="000000" w:themeColor="text1"/>
          </w:rPr>
          <w:t>Both types of interneurons show different time</w:t>
        </w:r>
      </w:ins>
      <w:ins w:id="2229" w:author="Microsoft Office User" w:date="2023-03-07T12:46:00Z">
        <w:r>
          <w:rPr>
            <w:rFonts w:ascii="Times New Roman" w:hAnsi="Times New Roman" w:cs="Times New Roman"/>
            <w:color w:val="000000" w:themeColor="text1"/>
          </w:rPr>
          <w:t>-dependent patterns of coherence-dependence that likely reflect the complex dynamics of the system and RT-based data aggregation methods (</w:t>
        </w:r>
        <w:r w:rsidRPr="00916354">
          <w:rPr>
            <w:rFonts w:ascii="Times New Roman" w:hAnsi="Times New Roman" w:cs="Times New Roman"/>
            <w:b/>
            <w:bCs/>
            <w:color w:val="000000" w:themeColor="text1"/>
            <w:rPrChange w:id="2230" w:author="Microsoft Office User" w:date="2023-03-07T12:47:00Z">
              <w:rPr>
                <w:rFonts w:ascii="Times New Roman" w:hAnsi="Times New Roman" w:cs="Times New Roman"/>
                <w:color w:val="000000" w:themeColor="text1"/>
              </w:rPr>
            </w:rPrChange>
          </w:rPr>
          <w:t>Fi</w:t>
        </w:r>
      </w:ins>
      <w:ins w:id="2231" w:author="Microsoft Office User" w:date="2023-03-07T12:47:00Z">
        <w:r>
          <w:rPr>
            <w:rFonts w:ascii="Times New Roman" w:hAnsi="Times New Roman" w:cs="Times New Roman"/>
            <w:b/>
            <w:bCs/>
            <w:color w:val="000000" w:themeColor="text1"/>
          </w:rPr>
          <w:t>g</w:t>
        </w:r>
      </w:ins>
      <w:ins w:id="2232" w:author="Microsoft Office User" w:date="2023-03-07T12:46:00Z">
        <w:r w:rsidRPr="00916354">
          <w:rPr>
            <w:rFonts w:ascii="Times New Roman" w:hAnsi="Times New Roman" w:cs="Times New Roman"/>
            <w:b/>
            <w:bCs/>
            <w:color w:val="000000" w:themeColor="text1"/>
            <w:rPrChange w:id="2233" w:author="Microsoft Office User" w:date="2023-03-07T12:47:00Z">
              <w:rPr>
                <w:rFonts w:ascii="Times New Roman" w:hAnsi="Times New Roman" w:cs="Times New Roman"/>
                <w:color w:val="000000" w:themeColor="text1"/>
              </w:rPr>
            </w:rPrChange>
          </w:rPr>
          <w:t>. 6</w:t>
        </w:r>
      </w:ins>
      <w:ins w:id="2234" w:author="Microsoft Office User" w:date="2023-03-07T12:47:00Z">
        <w:r w:rsidRPr="00916354">
          <w:rPr>
            <w:rFonts w:ascii="Times New Roman" w:hAnsi="Times New Roman" w:cs="Times New Roman"/>
            <w:b/>
            <w:bCs/>
            <w:color w:val="000000" w:themeColor="text1"/>
            <w:rPrChange w:id="2235" w:author="Microsoft Office User" w:date="2023-03-07T12:47:00Z">
              <w:rPr>
                <w:rFonts w:ascii="Times New Roman" w:hAnsi="Times New Roman" w:cs="Times New Roman"/>
                <w:color w:val="000000" w:themeColor="text1"/>
              </w:rPr>
            </w:rPrChange>
          </w:rPr>
          <w:t>G</w:t>
        </w:r>
        <w:r w:rsidRPr="00495A41">
          <w:rPr>
            <w:rFonts w:ascii="Times New Roman" w:hAnsi="Times New Roman" w:cs="Times New Roman"/>
            <w:color w:val="000000" w:themeColor="text1"/>
            <w:rPrChange w:id="2236" w:author="Bo Shen" w:date="2023-03-07T14:41:00Z">
              <w:rPr>
                <w:rFonts w:ascii="Times New Roman" w:hAnsi="Times New Roman" w:cs="Times New Roman"/>
                <w:b/>
                <w:bCs/>
                <w:color w:val="000000" w:themeColor="text1"/>
              </w:rPr>
            </w:rPrChange>
          </w:rPr>
          <w:t>,</w:t>
        </w:r>
      </w:ins>
      <w:ins w:id="2237" w:author="Bo Shen" w:date="2023-03-07T14:41:00Z">
        <w:r>
          <w:rPr>
            <w:rFonts w:ascii="Times New Roman" w:hAnsi="Times New Roman" w:cs="Times New Roman"/>
            <w:color w:val="000000" w:themeColor="text1"/>
          </w:rPr>
          <w:t xml:space="preserve"> </w:t>
        </w:r>
      </w:ins>
      <w:ins w:id="2238" w:author="Microsoft Office User" w:date="2023-03-07T12:47:00Z">
        <w:r>
          <w:rPr>
            <w:rFonts w:ascii="Times New Roman" w:hAnsi="Times New Roman" w:cs="Times New Roman"/>
            <w:b/>
            <w:bCs/>
            <w:color w:val="000000" w:themeColor="text1"/>
          </w:rPr>
          <w:t>H</w:t>
        </w:r>
        <w:r>
          <w:rPr>
            <w:rFonts w:ascii="Times New Roman" w:hAnsi="Times New Roman" w:cs="Times New Roman"/>
            <w:color w:val="000000" w:themeColor="text1"/>
          </w:rPr>
          <w:t>)</w:t>
        </w:r>
      </w:ins>
      <w:ins w:id="2239" w:author="Microsoft Office User" w:date="2023-03-07T12:46:00Z">
        <w:r>
          <w:rPr>
            <w:rFonts w:ascii="Times New Roman" w:hAnsi="Times New Roman" w:cs="Times New Roman"/>
            <w:color w:val="000000" w:themeColor="text1"/>
          </w:rPr>
          <w:t xml:space="preserve">. </w:t>
        </w:r>
      </w:ins>
      <w:ins w:id="2240" w:author="Microsoft Office User" w:date="2023-03-07T12:47:00Z">
        <w:r>
          <w:rPr>
            <w:rFonts w:ascii="Times New Roman" w:hAnsi="Times New Roman" w:cs="Times New Roman"/>
            <w:color w:val="000000" w:themeColor="text1"/>
          </w:rPr>
          <w:t xml:space="preserve">While the activity of different interneuron subtypes </w:t>
        </w:r>
      </w:ins>
      <w:ins w:id="2241" w:author="Microsoft Office User" w:date="2023-03-07T12:48:00Z">
        <w:r>
          <w:rPr>
            <w:rFonts w:ascii="Times New Roman" w:hAnsi="Times New Roman" w:cs="Times New Roman"/>
            <w:color w:val="000000" w:themeColor="text1"/>
          </w:rPr>
          <w:t xml:space="preserve">have not been widely recorded in decision tasks, </w:t>
        </w:r>
      </w:ins>
      <w:ins w:id="2242" w:author="Bo Shen" w:date="2023-03-06T14:24:00Z">
        <w:del w:id="2243" w:author="Microsoft Office User" w:date="2023-03-07T12:45:00Z">
          <w:r w:rsidDel="00916354">
            <w:rPr>
              <w:rFonts w:ascii="Times New Roman" w:hAnsi="Times New Roman" w:cs="Times New Roman"/>
              <w:color w:val="000000" w:themeColor="text1"/>
            </w:rPr>
            <w:delText xml:space="preserve">The coherence dependency </w:delText>
          </w:r>
        </w:del>
      </w:ins>
      <w:ins w:id="2244" w:author="Bo Shen" w:date="2023-03-06T14:33:00Z">
        <w:del w:id="2245" w:author="Microsoft Office User" w:date="2023-03-07T12:45:00Z">
          <w:r w:rsidDel="00916354">
            <w:rPr>
              <w:rFonts w:ascii="Times New Roman" w:hAnsi="Times New Roman" w:cs="Times New Roman"/>
              <w:color w:val="000000" w:themeColor="text1"/>
            </w:rPr>
            <w:delText>m</w:delText>
          </w:r>
        </w:del>
      </w:ins>
      <w:ins w:id="2246" w:author="Bo Shen" w:date="2023-03-06T14:34:00Z">
        <w:del w:id="2247" w:author="Microsoft Office User" w:date="2023-03-07T12:45:00Z">
          <w:r w:rsidDel="00916354">
            <w:rPr>
              <w:rFonts w:ascii="Times New Roman" w:hAnsi="Times New Roman" w:cs="Times New Roman"/>
              <w:color w:val="000000" w:themeColor="text1"/>
            </w:rPr>
            <w:delText>ai</w:delText>
          </w:r>
        </w:del>
      </w:ins>
      <w:ins w:id="2248" w:author="Bo Shen" w:date="2023-03-06T14:33:00Z">
        <w:del w:id="2249" w:author="Microsoft Office User" w:date="2023-03-07T12:45:00Z">
          <w:r w:rsidDel="00916354">
            <w:rPr>
              <w:rFonts w:ascii="Times New Roman" w:hAnsi="Times New Roman" w:cs="Times New Roman"/>
              <w:color w:val="000000" w:themeColor="text1"/>
            </w:rPr>
            <w:delText>nly reflect</w:delText>
          </w:r>
        </w:del>
      </w:ins>
      <w:ins w:id="2250" w:author="Bo Shen" w:date="2023-03-06T14:34:00Z">
        <w:del w:id="2251" w:author="Microsoft Office User" w:date="2023-03-07T12:45:00Z">
          <w:r w:rsidDel="00916354">
            <w:rPr>
              <w:rFonts w:ascii="Times New Roman" w:hAnsi="Times New Roman" w:cs="Times New Roman"/>
              <w:color w:val="000000" w:themeColor="text1"/>
            </w:rPr>
            <w:delText>s</w:delText>
          </w:r>
        </w:del>
      </w:ins>
      <w:ins w:id="2252" w:author="Bo Shen" w:date="2023-03-06T14:33:00Z">
        <w:del w:id="2253" w:author="Microsoft Office User" w:date="2023-03-07T12:45:00Z">
          <w:r w:rsidDel="00916354">
            <w:rPr>
              <w:rFonts w:ascii="Times New Roman" w:hAnsi="Times New Roman" w:cs="Times New Roman"/>
              <w:color w:val="000000" w:themeColor="text1"/>
            </w:rPr>
            <w:delText xml:space="preserve"> </w:delText>
          </w:r>
        </w:del>
      </w:ins>
      <w:ins w:id="2254" w:author="Bo Shen" w:date="2023-03-06T14:34:00Z">
        <w:del w:id="2255" w:author="Microsoft Office User" w:date="2023-03-07T12:45:00Z">
          <w:r w:rsidDel="00916354">
            <w:rPr>
              <w:rFonts w:ascii="Times New Roman" w:hAnsi="Times New Roman" w:cs="Times New Roman"/>
              <w:color w:val="000000" w:themeColor="text1"/>
            </w:rPr>
            <w:delText>the duration of competition, in which the trials with higher coherence terminated earlier</w:delText>
          </w:r>
        </w:del>
      </w:ins>
      <w:ins w:id="2256" w:author="Bo Shen" w:date="2023-03-06T14:35:00Z">
        <w:del w:id="2257" w:author="Microsoft Office User" w:date="2023-03-07T12:45:00Z">
          <w:r w:rsidDel="00916354">
            <w:rPr>
              <w:rFonts w:ascii="Times New Roman" w:hAnsi="Times New Roman" w:cs="Times New Roman"/>
              <w:color w:val="000000" w:themeColor="text1"/>
            </w:rPr>
            <w:delText xml:space="preserve"> so that has lower </w:delText>
          </w:r>
          <w:r w:rsidRPr="002B4741" w:rsidDel="00916354">
            <w:rPr>
              <w:rFonts w:ascii="Times New Roman" w:hAnsi="Times New Roman" w:cs="Times New Roman"/>
              <w:i/>
              <w:iCs/>
              <w:color w:val="000000" w:themeColor="text1"/>
              <w:rPrChange w:id="2258" w:author="Bo Shen" w:date="2023-03-06T14:35:00Z">
                <w:rPr>
                  <w:rFonts w:ascii="Times New Roman" w:hAnsi="Times New Roman" w:cs="Times New Roman"/>
                  <w:color w:val="000000" w:themeColor="text1"/>
                </w:rPr>
              </w:rPrChange>
            </w:rPr>
            <w:delText>D</w:delText>
          </w:r>
          <w:r w:rsidDel="00916354">
            <w:rPr>
              <w:rFonts w:ascii="Times New Roman" w:hAnsi="Times New Roman" w:cs="Times New Roman"/>
              <w:color w:val="000000" w:themeColor="text1"/>
            </w:rPr>
            <w:delText xml:space="preserve"> activities (arrows </w:delText>
          </w:r>
          <w:r w:rsidRPr="00AD72E6" w:rsidDel="00916354">
            <w:rPr>
              <w:rFonts w:ascii="Times New Roman" w:hAnsi="Times New Roman" w:cs="Times New Roman"/>
              <w:b/>
              <w:bCs/>
              <w:color w:val="000000" w:themeColor="text1"/>
              <w:rPrChange w:id="2259" w:author="Bo Shen" w:date="2023-03-06T14:35:00Z">
                <w:rPr>
                  <w:rFonts w:ascii="Times New Roman" w:hAnsi="Times New Roman" w:cs="Times New Roman"/>
                  <w:color w:val="000000" w:themeColor="text1"/>
                </w:rPr>
              </w:rPrChange>
            </w:rPr>
            <w:delText>c</w:delText>
          </w:r>
          <w:r w:rsidDel="00916354">
            <w:rPr>
              <w:rFonts w:ascii="Times New Roman" w:hAnsi="Times New Roman" w:cs="Times New Roman"/>
              <w:color w:val="000000" w:themeColor="text1"/>
            </w:rPr>
            <w:delText xml:space="preserve"> and </w:delText>
          </w:r>
          <w:r w:rsidRPr="00AD72E6" w:rsidDel="00916354">
            <w:rPr>
              <w:rFonts w:ascii="Times New Roman" w:hAnsi="Times New Roman" w:cs="Times New Roman"/>
              <w:b/>
              <w:bCs/>
              <w:color w:val="000000" w:themeColor="text1"/>
              <w:rPrChange w:id="2260" w:author="Bo Shen" w:date="2023-03-06T14:35:00Z">
                <w:rPr>
                  <w:rFonts w:ascii="Times New Roman" w:hAnsi="Times New Roman" w:cs="Times New Roman"/>
                  <w:color w:val="000000" w:themeColor="text1"/>
                </w:rPr>
              </w:rPrChange>
            </w:rPr>
            <w:delText>d</w:delText>
          </w:r>
          <w:r w:rsidDel="00916354">
            <w:rPr>
              <w:rFonts w:ascii="Times New Roman" w:hAnsi="Times New Roman" w:cs="Times New Roman"/>
              <w:color w:val="000000" w:themeColor="text1"/>
            </w:rPr>
            <w:delText xml:space="preserve">, </w:delText>
          </w:r>
          <w:r w:rsidRPr="00543437" w:rsidDel="00916354">
            <w:rPr>
              <w:rFonts w:ascii="Times New Roman" w:hAnsi="Times New Roman" w:cs="Times New Roman"/>
              <w:b/>
              <w:bCs/>
              <w:color w:val="000000" w:themeColor="text1"/>
              <w:rPrChange w:id="2261" w:author="Bo Shen" w:date="2023-03-06T14:35: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2262" w:author="Bo Shen" w:date="2023-03-06T14:36:00Z">
        <w:del w:id="2263" w:author="Microsoft Office User" w:date="2023-03-07T12:45:00Z">
          <w:r w:rsidDel="00916354">
            <w:rPr>
              <w:rFonts w:ascii="Times New Roman" w:hAnsi="Times New Roman" w:cs="Times New Roman"/>
              <w:color w:val="000000" w:themeColor="text1"/>
            </w:rPr>
            <w:delText xml:space="preserve"> </w:delText>
          </w:r>
        </w:del>
      </w:ins>
      <w:ins w:id="2264" w:author="Microsoft Office User" w:date="2023-03-07T12:48:00Z">
        <w:r>
          <w:rPr>
            <w:rFonts w:ascii="Times New Roman" w:hAnsi="Times New Roman" w:cs="Times New Roman"/>
            <w:color w:val="000000" w:themeColor="text1"/>
          </w:rPr>
          <w:t>t</w:t>
        </w:r>
      </w:ins>
      <w:ins w:id="2265" w:author="Bo Shen" w:date="2023-03-06T14:41:00Z">
        <w:del w:id="2266" w:author="Microsoft Office User" w:date="2023-03-07T12:48:00Z">
          <w:r w:rsidDel="00916354">
            <w:rPr>
              <w:rFonts w:ascii="Times New Roman" w:hAnsi="Times New Roman" w:cs="Times New Roman"/>
              <w:color w:val="000000" w:themeColor="text1"/>
            </w:rPr>
            <w:delText>T</w:delText>
          </w:r>
        </w:del>
      </w:ins>
      <w:ins w:id="2267" w:author="Bo Shen" w:date="2023-03-06T14:37:00Z">
        <w:r>
          <w:rPr>
            <w:rFonts w:ascii="Times New Roman" w:hAnsi="Times New Roman" w:cs="Times New Roman"/>
            <w:color w:val="000000" w:themeColor="text1"/>
          </w:rPr>
          <w:t>he</w:t>
        </w:r>
      </w:ins>
      <w:ins w:id="2268" w:author="Bo Shen" w:date="2023-03-06T14:41:00Z">
        <w:r>
          <w:rPr>
            <w:rFonts w:ascii="Times New Roman" w:hAnsi="Times New Roman" w:cs="Times New Roman"/>
            <w:color w:val="000000" w:themeColor="text1"/>
          </w:rPr>
          <w:t>se</w:t>
        </w:r>
      </w:ins>
      <w:ins w:id="2269" w:author="Bo Shen" w:date="2023-03-06T14:37:00Z">
        <w:r>
          <w:rPr>
            <w:rFonts w:ascii="Times New Roman" w:hAnsi="Times New Roman" w:cs="Times New Roman"/>
            <w:color w:val="000000" w:themeColor="text1"/>
          </w:rPr>
          <w:t xml:space="preserve"> </w:t>
        </w:r>
      </w:ins>
      <w:ins w:id="2270" w:author="Bo Shen" w:date="2023-03-06T14:41:00Z">
        <w:r>
          <w:rPr>
            <w:rFonts w:ascii="Times New Roman" w:hAnsi="Times New Roman" w:cs="Times New Roman"/>
            <w:color w:val="000000" w:themeColor="text1"/>
          </w:rPr>
          <w:t>new</w:t>
        </w:r>
      </w:ins>
      <w:ins w:id="2271" w:author="Bo Shen" w:date="2023-03-06T14:37:00Z">
        <w:r>
          <w:rPr>
            <w:rFonts w:ascii="Times New Roman" w:hAnsi="Times New Roman" w:cs="Times New Roman"/>
            <w:color w:val="000000" w:themeColor="text1"/>
          </w:rPr>
          <w:t xml:space="preserve"> </w:t>
        </w:r>
      </w:ins>
      <w:ins w:id="2272" w:author="Microsoft Office User" w:date="2023-03-07T12:48:00Z">
        <w:r>
          <w:rPr>
            <w:rFonts w:ascii="Times New Roman" w:hAnsi="Times New Roman" w:cs="Times New Roman"/>
            <w:color w:val="000000" w:themeColor="text1"/>
          </w:rPr>
          <w:t xml:space="preserve">LDDM </w:t>
        </w:r>
      </w:ins>
      <w:ins w:id="2273" w:author="Bo Shen" w:date="2023-03-06T14:37:00Z">
        <w:r>
          <w:rPr>
            <w:rFonts w:ascii="Times New Roman" w:hAnsi="Times New Roman" w:cs="Times New Roman"/>
            <w:color w:val="000000" w:themeColor="text1"/>
          </w:rPr>
          <w:t>predict</w:t>
        </w:r>
      </w:ins>
      <w:ins w:id="2274" w:author="Bo Shen" w:date="2023-03-06T14:38:00Z">
        <w:r>
          <w:rPr>
            <w:rFonts w:ascii="Times New Roman" w:hAnsi="Times New Roman" w:cs="Times New Roman"/>
            <w:color w:val="000000" w:themeColor="text1"/>
          </w:rPr>
          <w:t>ion</w:t>
        </w:r>
      </w:ins>
      <w:ins w:id="2275" w:author="Bo Shen" w:date="2023-03-06T14:41:00Z">
        <w:r>
          <w:rPr>
            <w:rFonts w:ascii="Times New Roman" w:hAnsi="Times New Roman" w:cs="Times New Roman"/>
            <w:color w:val="000000" w:themeColor="text1"/>
          </w:rPr>
          <w:t>s</w:t>
        </w:r>
      </w:ins>
      <w:ins w:id="2276" w:author="Bo Shen" w:date="2023-03-06T14:37:00Z">
        <w:r>
          <w:rPr>
            <w:rFonts w:ascii="Times New Roman" w:hAnsi="Times New Roman" w:cs="Times New Roman"/>
            <w:color w:val="000000" w:themeColor="text1"/>
          </w:rPr>
          <w:t xml:space="preserve"> </w:t>
        </w:r>
      </w:ins>
      <w:ins w:id="2277" w:author="Microsoft Office User" w:date="2023-03-07T12:48:00Z">
        <w:r>
          <w:rPr>
            <w:rFonts w:ascii="Times New Roman" w:hAnsi="Times New Roman" w:cs="Times New Roman"/>
            <w:color w:val="000000" w:themeColor="text1"/>
          </w:rPr>
          <w:t>provide a testbed for future empirical and theoretical investigations.</w:t>
        </w:r>
      </w:ins>
      <w:ins w:id="2278" w:author="Bo Shen" w:date="2023-03-06T14:39:00Z">
        <w:del w:id="2279" w:author="Microsoft Office User" w:date="2023-03-07T12:48:00Z">
          <w:r w:rsidDel="00916354">
            <w:rPr>
              <w:rFonts w:ascii="Times New Roman" w:hAnsi="Times New Roman" w:cs="Times New Roman"/>
              <w:color w:val="000000" w:themeColor="text1"/>
            </w:rPr>
            <w:delText xml:space="preserve">distinguish the dynamics of different populations of interneurons </w:delText>
          </w:r>
        </w:del>
      </w:ins>
      <w:ins w:id="2280" w:author="Bo Shen" w:date="2023-03-06T14:40:00Z">
        <w:del w:id="2281" w:author="Microsoft Office User" w:date="2023-03-07T12:48:00Z">
          <w:r w:rsidDel="00916354">
            <w:rPr>
              <w:rFonts w:ascii="Times New Roman" w:hAnsi="Times New Roman" w:cs="Times New Roman"/>
              <w:color w:val="000000" w:themeColor="text1"/>
            </w:rPr>
            <w:delText>under a commonly used strategy of data aggregation</w:delText>
          </w:r>
        </w:del>
      </w:ins>
      <w:ins w:id="2282" w:author="Bo Shen" w:date="2023-03-06T14:41:00Z">
        <w:del w:id="2283" w:author="Microsoft Office User" w:date="2023-03-07T12:48:00Z">
          <w:r w:rsidDel="00916354">
            <w:rPr>
              <w:rFonts w:ascii="Times New Roman" w:hAnsi="Times New Roman" w:cs="Times New Roman"/>
              <w:color w:val="000000" w:themeColor="text1"/>
            </w:rPr>
            <w:delText xml:space="preserve"> based on RT</w:delText>
          </w:r>
        </w:del>
      </w:ins>
      <w:ins w:id="2284" w:author="Bo Shen" w:date="2023-03-06T14:37:00Z">
        <w:del w:id="2285" w:author="Microsoft Office User" w:date="2023-03-07T12:48:00Z">
          <w:r w:rsidDel="00916354">
            <w:rPr>
              <w:rFonts w:ascii="Times New Roman" w:hAnsi="Times New Roman" w:cs="Times New Roman"/>
              <w:color w:val="000000" w:themeColor="text1"/>
            </w:rPr>
            <w:delText>.</w:delText>
          </w:r>
        </w:del>
      </w:ins>
    </w:p>
    <w:p w14:paraId="36449420" w14:textId="77777777" w:rsidR="003F037C" w:rsidRDefault="003F037C" w:rsidP="006D6557">
      <w:pPr>
        <w:spacing w:line="480" w:lineRule="auto"/>
        <w:jc w:val="center"/>
        <w:rPr>
          <w:ins w:id="2286" w:author="Bo Shen" w:date="2023-03-06T11:10:00Z"/>
          <w:rFonts w:ascii="Times New Roman" w:hAnsi="Times New Roman" w:cs="Times New Roman"/>
          <w:color w:val="000000" w:themeColor="text1"/>
          <w:lang w:eastAsia="zh-TW"/>
        </w:rPr>
      </w:pPr>
    </w:p>
    <w:p w14:paraId="7FF34E09"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3405BB3D"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5AECD253"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4A4D98B6"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1DE860CD"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76D6546A"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17714C57" w14:textId="77777777" w:rsidR="003F037C" w:rsidRDefault="003F037C" w:rsidP="006D6557">
      <w:pPr>
        <w:spacing w:line="480" w:lineRule="auto"/>
        <w:jc w:val="both"/>
        <w:rPr>
          <w:ins w:id="2287" w:author="Bo Shen" w:date="2023-03-06T11:11:00Z"/>
          <w:rFonts w:ascii="Times New Roman" w:hAnsi="Times New Roman" w:cs="Times New Roman"/>
          <w:color w:val="000000" w:themeColor="text1"/>
          <w:lang w:eastAsia="zh-TW"/>
        </w:rPr>
      </w:pPr>
    </w:p>
    <w:p w14:paraId="708A5362" w14:textId="77777777" w:rsidR="003F037C" w:rsidDel="00133CB3" w:rsidRDefault="003F037C" w:rsidP="006D6557">
      <w:pPr>
        <w:spacing w:line="480" w:lineRule="auto"/>
        <w:jc w:val="both"/>
        <w:rPr>
          <w:del w:id="2288" w:author="Bo Shen" w:date="2023-03-06T14:42:00Z"/>
          <w:rFonts w:ascii="Times New Roman" w:hAnsi="Times New Roman" w:cs="Times New Roman"/>
          <w:color w:val="000000" w:themeColor="text1"/>
          <w:lang w:eastAsia="zh-TW"/>
        </w:rPr>
      </w:pPr>
    </w:p>
    <w:p w14:paraId="05ADD622" w14:textId="77777777" w:rsidR="003F037C" w:rsidRDefault="003F037C" w:rsidP="00886C3F">
      <w:pPr>
        <w:spacing w:line="480" w:lineRule="auto"/>
        <w:jc w:val="both"/>
        <w:rPr>
          <w:ins w:id="2289" w:author="Bo Shen" w:date="2023-03-06T11:16:00Z"/>
          <w:rFonts w:ascii="Times New Roman" w:hAnsi="Times New Roman" w:cs="Times New Roman"/>
          <w:i/>
          <w:color w:val="000000" w:themeColor="text1"/>
        </w:rPr>
      </w:pPr>
    </w:p>
    <w:p w14:paraId="78FC8FD2" w14:textId="77777777" w:rsidR="003F037C" w:rsidRPr="00FB47C2" w:rsidRDefault="003F037C" w:rsidP="00513E7D">
      <w:pPr>
        <w:pStyle w:val="Heading4"/>
        <w:rPr>
          <w:rPrChange w:id="2290" w:author="Bo Shen" w:date="2023-03-06T11:11:00Z">
            <w:rPr>
              <w:rFonts w:cs="Times New Roman"/>
              <w:i w:val="0"/>
            </w:rPr>
          </w:rPrChange>
        </w:rPr>
      </w:pPr>
      <w:r w:rsidRPr="0060258A">
        <w:t>The LDDM integrates normalized value coding and WTA choices</w:t>
      </w:r>
    </w:p>
    <w:p w14:paraId="0C265158" w14:textId="77777777" w:rsidR="003F037C" w:rsidRPr="0060258A" w:rsidRDefault="003F037C" w:rsidP="00886C3F">
      <w:pPr>
        <w:spacing w:line="480" w:lineRule="auto"/>
        <w:jc w:val="both"/>
        <w:rPr>
          <w:rFonts w:ascii="Times New Roman" w:hAnsi="Times New Roman" w:cs="Times New Roman"/>
          <w:color w:val="000000" w:themeColor="text1"/>
        </w:rPr>
      </w:pPr>
    </w:p>
    <w:p w14:paraId="6FE4F3AA" w14:textId="1356BBE9" w:rsidR="004B3A06" w:rsidRDefault="003F037C" w:rsidP="000F5F38">
      <w:pPr>
        <w:spacing w:line="480" w:lineRule="auto"/>
        <w:jc w:val="both"/>
        <w:rPr>
          <w:ins w:id="2291" w:author="Bo Shen" w:date="2023-03-13T12:17:00Z"/>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LDDM separately replicates normalized value coding and WTA dynamics shown in different empirical studies, a key distinguishing feature of the LDDM is that it can capture both phenomena within a single experimental context. Numerous studies using the random-dot motion </w:t>
      </w:r>
      <w:r w:rsidRPr="0060258A">
        <w:rPr>
          <w:rFonts w:ascii="Times New Roman" w:hAnsi="Times New Roman" w:cs="Times New Roman"/>
          <w:color w:val="000000" w:themeColor="text1"/>
        </w:rPr>
        <w:lastRenderedPageBreak/>
        <w:t>paradigm show two stages of dynamics: target (action) representation during the pre-motion stage and WTA selection after the go cue following motion stimuli</w:t>
      </w:r>
      <w:ins w:id="2292"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eural activity in the pre-motion stage shows a characteristic phasic-sustained dynamic </w:t>
      </w:r>
      <w:ins w:id="2293" w:author="Paul Glimcher" w:date="2023-03-08T11:47:00Z">
        <w:r w:rsidR="00EB0DF5">
          <w:rPr>
            <w:rFonts w:ascii="Times New Roman" w:hAnsi="Times New Roman" w:cs="Times New Roman"/>
            <w:color w:val="000000" w:themeColor="text1"/>
          </w:rPr>
          <w:t xml:space="preserve">response </w:t>
        </w:r>
      </w:ins>
      <w:r w:rsidRPr="0060258A">
        <w:rPr>
          <w:rFonts w:ascii="Times New Roman" w:hAnsi="Times New Roman" w:cs="Times New Roman"/>
          <w:color w:val="000000" w:themeColor="text1"/>
        </w:rPr>
        <w:t>to the presentation of visual cues; rather than purely sensory information, activity during this stage reflects the magnitude and probability of reward associated with the visual cues</w:t>
      </w:r>
      <w:ins w:id="2294"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fter the go cue, WTA dynamics reflect</w:t>
      </w:r>
      <w:del w:id="2295" w:author="Paul Glimcher" w:date="2023-03-08T11:47:00Z">
        <w:r w:rsidRPr="0060258A" w:rsidDel="00EB0DF5">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an integration of motion information and implements a transition from initial value coding to a categorical coding of choice in the late stage of decision</w:t>
      </w:r>
      <w:ins w:id="2296"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ing &amp; Gold, 2010; 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tudies of economic choice show a similar set of dynamics, a context dependent valuation followed, after a go-cue, by a shift to WTA</w:t>
      </w:r>
      <w:ins w:id="2297"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1, 2014; Louie &amp; Glimcher, 2010; Pastor-Bernier &amp; Cisek, 201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6D1C2EE5" w14:textId="77777777" w:rsidR="004B3A06" w:rsidRDefault="004B3A06" w:rsidP="000F5F38">
      <w:pPr>
        <w:spacing w:line="480" w:lineRule="auto"/>
        <w:jc w:val="both"/>
        <w:rPr>
          <w:ins w:id="2298" w:author="Bo Shen" w:date="2023-03-13T12:18:00Z"/>
          <w:rFonts w:ascii="Times New Roman" w:hAnsi="Times New Roman" w:cs="Times New Roman"/>
          <w:color w:val="000000" w:themeColor="text1"/>
        </w:rPr>
      </w:pPr>
    </w:p>
    <w:p w14:paraId="350B5FBB" w14:textId="766F6850" w:rsidR="003F037C" w:rsidRPr="0060258A" w:rsidRDefault="004B3A06" w:rsidP="000F5F38">
      <w:pPr>
        <w:spacing w:line="480" w:lineRule="auto"/>
        <w:jc w:val="both"/>
        <w:rPr>
          <w:rFonts w:ascii="Times New Roman" w:hAnsi="Times New Roman" w:cs="Times New Roman"/>
          <w:color w:val="000000" w:themeColor="text1"/>
        </w:rPr>
      </w:pPr>
      <w:ins w:id="2299" w:author="Bo Shen" w:date="2023-03-13T12:17:00Z">
        <w:r>
          <w:rPr>
            <w:rFonts w:ascii="Times New Roman" w:hAnsi="Times New Roman" w:cs="Times New Roman"/>
            <w:color w:val="000000" w:themeColor="text1"/>
          </w:rPr>
          <w:t>Neural dynamics are also observed to</w:t>
        </w:r>
      </w:ins>
      <w:ins w:id="2300" w:author="Bo Shen" w:date="2023-03-13T12:18:00Z">
        <w:r>
          <w:rPr>
            <w:rFonts w:ascii="Times New Roman" w:hAnsi="Times New Roman" w:cs="Times New Roman"/>
            <w:color w:val="000000" w:themeColor="text1"/>
          </w:rPr>
          <w:t xml:space="preserve"> </w:t>
        </w:r>
      </w:ins>
      <w:ins w:id="2301" w:author="Bo Shen" w:date="2023-03-13T12:17:00Z">
        <w:r>
          <w:rPr>
            <w:rFonts w:ascii="Times New Roman" w:hAnsi="Times New Roman" w:cs="Times New Roman"/>
            <w:color w:val="000000" w:themeColor="text1"/>
          </w:rPr>
          <w:t xml:space="preserve">be influenced by the number of </w:t>
        </w:r>
        <w:proofErr w:type="gramStart"/>
        <w:r>
          <w:rPr>
            <w:rFonts w:ascii="Times New Roman" w:hAnsi="Times New Roman" w:cs="Times New Roman"/>
            <w:color w:val="000000" w:themeColor="text1"/>
          </w:rPr>
          <w:t>options,</w:t>
        </w:r>
        <w:proofErr w:type="gramEnd"/>
        <w:r>
          <w:rPr>
            <w:rFonts w:ascii="Times New Roman" w:hAnsi="Times New Roman" w:cs="Times New Roman"/>
            <w:color w:val="000000" w:themeColor="text1"/>
          </w:rPr>
          <w:t xml:space="preserve"> a feat</w:t>
        </w:r>
      </w:ins>
      <w:ins w:id="2302" w:author="Bo Shen" w:date="2023-03-13T12:18:00Z">
        <w:r>
          <w:rPr>
            <w:rFonts w:ascii="Times New Roman" w:hAnsi="Times New Roman" w:cs="Times New Roman"/>
            <w:color w:val="000000" w:themeColor="text1"/>
          </w:rPr>
          <w:t>ur</w:t>
        </w:r>
      </w:ins>
      <w:ins w:id="2303" w:author="Bo Shen" w:date="2023-03-13T12:17:00Z">
        <w:r>
          <w:rPr>
            <w:rFonts w:ascii="Times New Roman" w:hAnsi="Times New Roman" w:cs="Times New Roman"/>
            <w:color w:val="000000" w:themeColor="text1"/>
          </w:rPr>
          <w:t>e cap</w:t>
        </w:r>
      </w:ins>
      <w:ins w:id="2304" w:author="Bo Shen" w:date="2023-03-13T12:18:00Z">
        <w:r>
          <w:rPr>
            <w:rFonts w:ascii="Times New Roman" w:hAnsi="Times New Roman" w:cs="Times New Roman"/>
            <w:color w:val="000000" w:themeColor="text1"/>
          </w:rPr>
          <w:t>tured by the LDDM. Specifically, t</w:t>
        </w:r>
      </w:ins>
      <w:commentRangeStart w:id="2305"/>
      <w:del w:id="2306" w:author="Bo Shen" w:date="2023-03-13T12:18:00Z">
        <w:r w:rsidR="003F037C" w:rsidRPr="0060258A" w:rsidDel="004B3A06">
          <w:rPr>
            <w:rFonts w:ascii="Times New Roman" w:hAnsi="Times New Roman" w:cs="Times New Roman"/>
            <w:color w:val="000000" w:themeColor="text1"/>
          </w:rPr>
          <w:delText>Interestingly, t</w:delText>
        </w:r>
      </w:del>
      <w:r w:rsidR="003F037C" w:rsidRPr="0060258A">
        <w:rPr>
          <w:rFonts w:ascii="Times New Roman" w:hAnsi="Times New Roman" w:cs="Times New Roman"/>
          <w:color w:val="000000" w:themeColor="text1"/>
        </w:rPr>
        <w:t xml:space="preserve">he number of alternatives </w:t>
      </w:r>
      <w:ins w:id="2307" w:author="Bo Shen" w:date="2023-03-13T12:18:00Z">
        <w:r>
          <w:rPr>
            <w:rFonts w:ascii="Times New Roman" w:hAnsi="Times New Roman" w:cs="Times New Roman"/>
            <w:color w:val="000000" w:themeColor="text1"/>
          </w:rPr>
          <w:t>offered to a</w:t>
        </w:r>
      </w:ins>
      <w:ins w:id="2308" w:author="Bo Shen" w:date="2023-03-13T12:19:00Z">
        <w:r>
          <w:rPr>
            <w:rFonts w:ascii="Times New Roman" w:hAnsi="Times New Roman" w:cs="Times New Roman"/>
            <w:color w:val="000000" w:themeColor="text1"/>
          </w:rPr>
          <w:t xml:space="preserve"> </w:t>
        </w:r>
      </w:ins>
      <w:ins w:id="2309" w:author="Bo Shen" w:date="2023-03-13T12:18:00Z">
        <w:r>
          <w:rPr>
            <w:rFonts w:ascii="Times New Roman" w:hAnsi="Times New Roman" w:cs="Times New Roman"/>
            <w:color w:val="000000" w:themeColor="text1"/>
          </w:rPr>
          <w:t xml:space="preserve">non-human primate has been </w:t>
        </w:r>
      </w:ins>
      <w:ins w:id="2310" w:author="Paul Glimcher" w:date="2023-03-08T11:47:00Z">
        <w:del w:id="2311" w:author="Bo Shen" w:date="2023-03-13T12:18:00Z">
          <w:r w:rsidR="00EB0DF5" w:rsidDel="004B3A06">
            <w:rPr>
              <w:rFonts w:ascii="Times New Roman" w:hAnsi="Times New Roman" w:cs="Times New Roman"/>
              <w:color w:val="000000" w:themeColor="text1"/>
            </w:rPr>
            <w:delText xml:space="preserve">is </w:delText>
          </w:r>
        </w:del>
        <w:r w:rsidR="00EB0DF5">
          <w:rPr>
            <w:rFonts w:ascii="Times New Roman" w:hAnsi="Times New Roman" w:cs="Times New Roman"/>
            <w:color w:val="000000" w:themeColor="text1"/>
          </w:rPr>
          <w:t xml:space="preserve">empirically observed to </w:t>
        </w:r>
      </w:ins>
      <w:r w:rsidR="003F037C" w:rsidRPr="0060258A">
        <w:rPr>
          <w:rFonts w:ascii="Times New Roman" w:hAnsi="Times New Roman" w:cs="Times New Roman"/>
          <w:color w:val="000000" w:themeColor="text1"/>
        </w:rPr>
        <w:t>affect</w:t>
      </w:r>
      <w:del w:id="2312" w:author="Paul Glimcher" w:date="2023-03-08T11:47:00Z">
        <w:r w:rsidR="003F037C" w:rsidRPr="0060258A" w:rsidDel="00EB0DF5">
          <w:rPr>
            <w:rFonts w:ascii="Times New Roman" w:hAnsi="Times New Roman" w:cs="Times New Roman"/>
            <w:color w:val="000000" w:themeColor="text1"/>
          </w:rPr>
          <w:delText>s</w:delText>
        </w:r>
      </w:del>
      <w:r w:rsidR="003F037C" w:rsidRPr="0060258A">
        <w:rPr>
          <w:rFonts w:ascii="Times New Roman" w:hAnsi="Times New Roman" w:cs="Times New Roman"/>
          <w:color w:val="000000" w:themeColor="text1"/>
        </w:rPr>
        <w:t xml:space="preserve"> the neural dynamics during both representation and choice</w:t>
      </w:r>
      <w:ins w:id="2313" w:author="Bo Shen" w:date="2023-02-03T11:38:00Z">
        <w:r w:rsidR="003F037C">
          <w:rPr>
            <w:rFonts w:ascii="Times New Roman" w:hAnsi="Times New Roman" w:cs="Times New Roman"/>
            <w:color w:val="000000" w:themeColor="text1"/>
          </w:rPr>
          <w:t xml:space="preserve"> </w:t>
        </w:r>
      </w:ins>
      <w:r w:rsidR="003F037C" w:rsidRPr="0060258A">
        <w:rPr>
          <w:rFonts w:ascii="Times New Roman" w:hAnsi="Times New Roman" w:cs="Times New Roman"/>
          <w:color w:val="000000" w:themeColor="text1"/>
        </w:rPr>
        <w:fldChar w:fldCharType="begin"/>
      </w:r>
      <w:r w:rsidR="003F037C">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3F037C" w:rsidRPr="0060258A">
        <w:rPr>
          <w:rFonts w:ascii="Times New Roman" w:hAnsi="Times New Roman" w:cs="Times New Roman"/>
          <w:color w:val="000000" w:themeColor="text1"/>
        </w:rPr>
        <w:fldChar w:fldCharType="separate"/>
      </w:r>
      <w:r w:rsidR="003F037C">
        <w:rPr>
          <w:rFonts w:ascii="Times New Roman" w:hAnsi="Times New Roman" w:cs="Times New Roman"/>
          <w:color w:val="000000" w:themeColor="text1"/>
        </w:rPr>
        <w:t>(Basso &amp; Wurtz, 1997, 1998; Churchland et al., 2008)</w:t>
      </w:r>
      <w:r w:rsidR="003F037C" w:rsidRPr="0060258A">
        <w:rPr>
          <w:rFonts w:ascii="Times New Roman" w:hAnsi="Times New Roman" w:cs="Times New Roman"/>
          <w:color w:val="000000" w:themeColor="text1"/>
        </w:rPr>
        <w:fldChar w:fldCharType="end"/>
      </w:r>
      <w:r w:rsidR="003F037C" w:rsidRPr="0060258A">
        <w:rPr>
          <w:rFonts w:ascii="Times New Roman" w:hAnsi="Times New Roman" w:cs="Times New Roman"/>
          <w:color w:val="000000" w:themeColor="text1"/>
        </w:rPr>
        <w:t>. When the choice set is expanded from two options to four options</w:t>
      </w:r>
      <w:ins w:id="2314" w:author="Paul Glimcher" w:date="2023-03-08T11:48:00Z">
        <w:del w:id="2315" w:author="Bo Shen" w:date="2023-03-13T12:21:00Z">
          <w:r w:rsidR="00EB0DF5" w:rsidDel="004B3A06">
            <w:rPr>
              <w:rFonts w:ascii="Times New Roman" w:hAnsi="Times New Roman" w:cs="Times New Roman"/>
              <w:color w:val="000000" w:themeColor="text1"/>
            </w:rPr>
            <w:delText xml:space="preserve"> for the model</w:delText>
          </w:r>
        </w:del>
      </w:ins>
      <w:r w:rsidR="003F037C" w:rsidRPr="0060258A">
        <w:rPr>
          <w:rFonts w:ascii="Times New Roman" w:hAnsi="Times New Roman" w:cs="Times New Roman"/>
          <w:color w:val="000000" w:themeColor="text1"/>
        </w:rPr>
        <w:t>, early representational activity is lower during pre-motion dynamics (</w:t>
      </w:r>
      <w:r w:rsidR="003F037C" w:rsidRPr="0060258A">
        <w:rPr>
          <w:rFonts w:ascii="Times New Roman" w:hAnsi="Times New Roman" w:cs="Times New Roman"/>
          <w:b/>
          <w:color w:val="000000" w:themeColor="text1"/>
        </w:rPr>
        <w:t>Fig. 7A</w:t>
      </w:r>
      <w:r w:rsidR="003F037C" w:rsidRPr="0060258A">
        <w:rPr>
          <w:rFonts w:ascii="Times New Roman" w:hAnsi="Times New Roman" w:cs="Times New Roman"/>
          <w:color w:val="000000" w:themeColor="text1"/>
        </w:rPr>
        <w:t>) and the speed of WTA dynamics slows after motion onset (</w:t>
      </w:r>
      <w:r w:rsidR="003F037C" w:rsidRPr="0060258A">
        <w:rPr>
          <w:rFonts w:ascii="Times New Roman" w:hAnsi="Times New Roman" w:cs="Times New Roman"/>
          <w:b/>
          <w:color w:val="000000" w:themeColor="text1"/>
        </w:rPr>
        <w:t>Fig. 7C</w:t>
      </w:r>
      <w:r w:rsidR="003F037C" w:rsidRPr="0060258A">
        <w:rPr>
          <w:rFonts w:ascii="Times New Roman" w:hAnsi="Times New Roman" w:cs="Times New Roman"/>
          <w:color w:val="000000" w:themeColor="text1"/>
        </w:rPr>
        <w:t xml:space="preserve">). </w:t>
      </w:r>
      <w:commentRangeEnd w:id="2305"/>
      <w:r w:rsidR="00EB0DF5">
        <w:rPr>
          <w:rStyle w:val="CommentReference"/>
        </w:rPr>
        <w:commentReference w:id="2305"/>
      </w:r>
    </w:p>
    <w:p w14:paraId="10645CB5" w14:textId="77777777" w:rsidR="003F037C" w:rsidRPr="0060258A" w:rsidRDefault="003F037C" w:rsidP="00886C3F">
      <w:pPr>
        <w:spacing w:line="480" w:lineRule="auto"/>
        <w:jc w:val="both"/>
        <w:rPr>
          <w:rFonts w:ascii="Times New Roman" w:hAnsi="Times New Roman" w:cs="Times New Roman"/>
          <w:color w:val="000000" w:themeColor="text1"/>
        </w:rPr>
      </w:pPr>
    </w:p>
    <w:p w14:paraId="75454213" w14:textId="761D1DDF" w:rsidR="003F037C" w:rsidRDefault="003F037C" w:rsidP="00886C3F">
      <w:pPr>
        <w:spacing w:line="480" w:lineRule="auto"/>
        <w:jc w:val="both"/>
        <w:rPr>
          <w:rFonts w:ascii="Times New Roman" w:hAnsi="Times New Roman" w:cs="Times New Roman"/>
          <w:color w:val="000000" w:themeColor="text1"/>
        </w:rPr>
      </w:pPr>
      <w:del w:id="2316" w:author="Bo Shen" w:date="2023-03-13T12:22:00Z">
        <w:r w:rsidRPr="0060258A" w:rsidDel="00DD7E5C">
          <w:rPr>
            <w:rFonts w:ascii="Times New Roman" w:hAnsi="Times New Roman" w:cs="Times New Roman"/>
            <w:color w:val="000000" w:themeColor="text1"/>
          </w:rPr>
          <w:delText xml:space="preserve">Accordingly, in this section </w:delText>
        </w:r>
      </w:del>
      <w:ins w:id="2317" w:author="Bo Shen" w:date="2023-03-13T12:22:00Z">
        <w:r w:rsidR="00DD7E5C">
          <w:rPr>
            <w:rFonts w:ascii="Times New Roman" w:hAnsi="Times New Roman" w:cs="Times New Roman"/>
            <w:color w:val="000000" w:themeColor="text1"/>
          </w:rPr>
          <w:t xml:space="preserve">Here </w:t>
        </w:r>
      </w:ins>
      <w:r w:rsidRPr="0060258A">
        <w:rPr>
          <w:rFonts w:ascii="Times New Roman" w:hAnsi="Times New Roman" w:cs="Times New Roman"/>
          <w:color w:val="000000" w:themeColor="text1"/>
        </w:rPr>
        <w:t xml:space="preserve">we </w:t>
      </w:r>
      <w:del w:id="2318" w:author="Bo Shen" w:date="2023-03-13T12:22:00Z">
        <w:r w:rsidRPr="0060258A" w:rsidDel="00DD7E5C">
          <w:rPr>
            <w:rFonts w:ascii="Times New Roman" w:hAnsi="Times New Roman" w:cs="Times New Roman"/>
            <w:color w:val="000000" w:themeColor="text1"/>
          </w:rPr>
          <w:delText>examine</w:delText>
        </w:r>
      </w:del>
      <w:del w:id="2319" w:author="Bo Shen" w:date="2023-03-13T12:19:00Z">
        <w:r w:rsidRPr="0060258A" w:rsidDel="004B3A06">
          <w:rPr>
            <w:rFonts w:ascii="Times New Roman" w:hAnsi="Times New Roman" w:cs="Times New Roman"/>
            <w:color w:val="000000" w:themeColor="text1"/>
          </w:rPr>
          <w:delText>d</w:delText>
        </w:r>
      </w:del>
      <w:ins w:id="2320" w:author="Bo Shen" w:date="2023-03-13T12:22:00Z">
        <w:r w:rsidR="00DD7E5C">
          <w:rPr>
            <w:rFonts w:ascii="Times New Roman" w:hAnsi="Times New Roman" w:cs="Times New Roman"/>
            <w:color w:val="000000" w:themeColor="text1"/>
          </w:rPr>
          <w:t xml:space="preserve">show </w:t>
        </w:r>
      </w:ins>
      <w:del w:id="2321" w:author="Bo Shen" w:date="2023-03-13T12:22:00Z">
        <w:r w:rsidRPr="0060258A" w:rsidDel="00DD7E5C">
          <w:rPr>
            <w:rFonts w:ascii="Times New Roman" w:hAnsi="Times New Roman" w:cs="Times New Roman"/>
            <w:color w:val="000000" w:themeColor="text1"/>
          </w:rPr>
          <w:delText xml:space="preserve"> whether</w:delText>
        </w:r>
      </w:del>
      <w:ins w:id="2322" w:author="Bo Shen" w:date="2023-03-13T12:22:00Z">
        <w:r w:rsidR="00DD7E5C">
          <w:rPr>
            <w:rFonts w:ascii="Times New Roman" w:hAnsi="Times New Roman" w:cs="Times New Roman"/>
            <w:color w:val="000000" w:themeColor="text1"/>
          </w:rPr>
          <w:t>that</w:t>
        </w:r>
      </w:ins>
      <w:r w:rsidRPr="0060258A">
        <w:rPr>
          <w:rFonts w:ascii="Times New Roman" w:hAnsi="Times New Roman" w:cs="Times New Roman"/>
          <w:color w:val="000000" w:themeColor="text1"/>
        </w:rPr>
        <w:t xml:space="preserve"> the LDDM replicates the impact of the number of </w:t>
      </w:r>
      <w:del w:id="2323" w:author="Bo Shen" w:date="2023-03-13T12:23:00Z">
        <w:r w:rsidRPr="0060258A" w:rsidDel="00DD7E5C">
          <w:rPr>
            <w:rFonts w:ascii="Times New Roman" w:hAnsi="Times New Roman" w:cs="Times New Roman"/>
            <w:color w:val="000000" w:themeColor="text1"/>
          </w:rPr>
          <w:delText xml:space="preserve">alternatives </w:delText>
        </w:r>
      </w:del>
      <w:ins w:id="2324" w:author="Bo Shen" w:date="2023-03-13T12:23:00Z">
        <w:r w:rsidR="00DD7E5C">
          <w:rPr>
            <w:rFonts w:ascii="Times New Roman" w:hAnsi="Times New Roman" w:cs="Times New Roman"/>
            <w:color w:val="000000" w:themeColor="text1"/>
          </w:rPr>
          <w:t>options</w:t>
        </w:r>
        <w:r w:rsidR="00DD7E5C"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on both early and late empirical neural dynamics during both the representation phases and the WTA phases observed in real neurons. Under four (versus two) alternatives, LDDM R unit activity during the representation stage decreases because of increased recurrent inhibition, driven by multiple </w:t>
      </w:r>
      <w:r w:rsidRPr="0060258A">
        <w:rPr>
          <w:rFonts w:ascii="Times New Roman" w:hAnsi="Times New Roman" w:cs="Times New Roman"/>
          <w:color w:val="000000" w:themeColor="text1"/>
        </w:rPr>
        <w:lastRenderedPageBreak/>
        <w:t xml:space="preserve">contextual inputs (left side in </w:t>
      </w:r>
      <w:r w:rsidRPr="0060258A">
        <w:rPr>
          <w:rFonts w:ascii="Times New Roman" w:hAnsi="Times New Roman" w:cs="Times New Roman"/>
          <w:b/>
          <w:color w:val="000000" w:themeColor="text1"/>
        </w:rPr>
        <w:t>Fig. 7D</w:t>
      </w:r>
      <w:r w:rsidRPr="0060258A">
        <w:rPr>
          <w:rFonts w:ascii="Times New Roman" w:hAnsi="Times New Roman" w:cs="Times New Roman"/>
          <w:color w:val="000000" w:themeColor="text1"/>
        </w:rPr>
        <w:t>). Similarly, the ramping speed after motion onset and disinhibition decreases in the 4-</w:t>
      </w:r>
      <w:del w:id="2325" w:author="Bo Shen" w:date="2023-03-13T12:23:00Z">
        <w:r w:rsidRPr="0060258A" w:rsidDel="00DD7E5C">
          <w:rPr>
            <w:rFonts w:ascii="Times New Roman" w:hAnsi="Times New Roman" w:cs="Times New Roman"/>
            <w:color w:val="000000" w:themeColor="text1"/>
          </w:rPr>
          <w:delText xml:space="preserve">alternative </w:delText>
        </w:r>
      </w:del>
      <w:ins w:id="2326" w:author="Bo Shen" w:date="2023-03-13T12:23:00Z">
        <w:r w:rsidR="00DD7E5C">
          <w:rPr>
            <w:rFonts w:ascii="Times New Roman" w:hAnsi="Times New Roman" w:cs="Times New Roman"/>
            <w:color w:val="000000" w:themeColor="text1"/>
          </w:rPr>
          <w:t>option</w:t>
        </w:r>
        <w:r w:rsidR="00DD7E5C"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versus the 2-</w:t>
      </w:r>
      <w:del w:id="2327" w:author="Bo Shen" w:date="2023-03-13T12:23:00Z">
        <w:r w:rsidRPr="0060258A" w:rsidDel="00DD7E5C">
          <w:rPr>
            <w:rFonts w:ascii="Times New Roman" w:hAnsi="Times New Roman" w:cs="Times New Roman"/>
            <w:color w:val="000000" w:themeColor="text1"/>
          </w:rPr>
          <w:delText>alternative</w:delText>
        </w:r>
      </w:del>
      <w:ins w:id="2328" w:author="Bo Shen" w:date="2023-03-13T12:23:00Z">
        <w:r w:rsidR="00DD7E5C">
          <w:rPr>
            <w:rFonts w:ascii="Times New Roman" w:hAnsi="Times New Roman" w:cs="Times New Roman"/>
            <w:color w:val="000000" w:themeColor="text1"/>
          </w:rPr>
          <w:t>option</w:t>
        </w:r>
      </w:ins>
      <w:r w:rsidRPr="0060258A">
        <w:rPr>
          <w:rFonts w:ascii="Times New Roman" w:hAnsi="Times New Roman" w:cs="Times New Roman"/>
          <w:color w:val="000000" w:themeColor="text1"/>
        </w:rPr>
        <w:t>) condition, despite identical parameters (</w:t>
      </w:r>
      <w:r w:rsidRPr="0060258A">
        <w:rPr>
          <w:rFonts w:ascii="Times New Roman" w:hAnsi="Times New Roman" w:cs="Times New Roman"/>
          <w:b/>
          <w:color w:val="000000" w:themeColor="text1"/>
        </w:rPr>
        <w:t>Fig. 7E</w:t>
      </w:r>
      <w:r w:rsidRPr="0060258A">
        <w:rPr>
          <w:rFonts w:ascii="Times New Roman" w:hAnsi="Times New Roman" w:cs="Times New Roman"/>
          <w:color w:val="000000" w:themeColor="text1"/>
        </w:rPr>
        <w:t>). These results highlight the LDDM as a potential mechanism of integrating normalized value coding and WTA competition within a single circuit architecture.</w:t>
      </w:r>
    </w:p>
    <w:p w14:paraId="7D04C730" w14:textId="77777777" w:rsidR="003F037C" w:rsidRDefault="003F037C" w:rsidP="006D6557">
      <w:pPr>
        <w:spacing w:line="480" w:lineRule="auto"/>
        <w:jc w:val="center"/>
        <w:rPr>
          <w:ins w:id="2329" w:author="Bo Shen" w:date="2023-03-06T11:10:00Z"/>
          <w:rFonts w:ascii="Times New Roman" w:hAnsi="Times New Roman" w:cs="Times New Roman"/>
          <w:color w:val="000000" w:themeColor="text1"/>
          <w:lang w:eastAsia="zh-TW"/>
        </w:rPr>
      </w:pPr>
    </w:p>
    <w:p w14:paraId="3B5A790B"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18E27789" w14:textId="77777777" w:rsidR="003F037C" w:rsidRDefault="003F037C" w:rsidP="00886C3F">
      <w:pPr>
        <w:spacing w:line="480" w:lineRule="auto"/>
        <w:jc w:val="both"/>
        <w:rPr>
          <w:ins w:id="2330" w:author="Bo Shen" w:date="2023-03-06T11:13:00Z"/>
          <w:rFonts w:ascii="Times New Roman" w:hAnsi="Times New Roman" w:cs="Times New Roman"/>
          <w:color w:val="000000" w:themeColor="text1"/>
        </w:rPr>
      </w:pPr>
    </w:p>
    <w:p w14:paraId="431082C2" w14:textId="77777777" w:rsidR="003F037C" w:rsidRPr="0060258A" w:rsidRDefault="003F037C" w:rsidP="00886C3F">
      <w:pPr>
        <w:spacing w:line="480" w:lineRule="auto"/>
        <w:jc w:val="both"/>
        <w:rPr>
          <w:rFonts w:ascii="Times New Roman" w:hAnsi="Times New Roman" w:cs="Times New Roman"/>
          <w:color w:val="000000" w:themeColor="text1"/>
        </w:rPr>
      </w:pPr>
    </w:p>
    <w:p w14:paraId="6B752AF5" w14:textId="77777777" w:rsidR="003F037C" w:rsidRPr="0060258A" w:rsidDel="00EE6E85" w:rsidRDefault="003F037C">
      <w:pPr>
        <w:pStyle w:val="Heading4"/>
        <w:rPr>
          <w:del w:id="2331" w:author="Bo Shen" w:date="2023-03-06T11:12:00Z"/>
        </w:rPr>
        <w:pPrChange w:id="2332" w:author="Bo Shen" w:date="2023-03-11T13:53:00Z">
          <w:pPr>
            <w:spacing w:line="480" w:lineRule="auto"/>
            <w:jc w:val="center"/>
          </w:pPr>
        </w:pPrChange>
      </w:pPr>
      <w:del w:id="2333" w:author="Bo Shen" w:date="2023-03-06T11:12:00Z">
        <w:r w:rsidRPr="0060258A" w:rsidDel="00EE6E85">
          <w:br w:type="page"/>
        </w:r>
      </w:del>
    </w:p>
    <w:p w14:paraId="08FDFB15" w14:textId="77777777" w:rsidR="003F037C" w:rsidRPr="0060258A" w:rsidRDefault="003F037C">
      <w:pPr>
        <w:pStyle w:val="Heading4"/>
        <w:pPrChange w:id="2334" w:author="Bo Shen" w:date="2023-03-11T13:53:00Z">
          <w:pPr>
            <w:spacing w:line="480" w:lineRule="auto"/>
            <w:jc w:val="both"/>
          </w:pPr>
        </w:pPrChange>
      </w:pPr>
      <w:ins w:id="2335" w:author="Bo Shen" w:date="2023-01-23T18:32:00Z">
        <w:del w:id="2336" w:author="Microsoft Office User" w:date="2023-03-03T11:55:00Z">
          <w:r w:rsidDel="005255C4">
            <w:delText>L</w:delText>
          </w:r>
          <w:r w:rsidRPr="002244C7" w:rsidDel="005255C4">
            <w:delText>ine-attractor</w:delText>
          </w:r>
        </w:del>
      </w:ins>
      <w:ins w:id="2337" w:author="Microsoft Office User" w:date="2023-03-03T11:55:00Z">
        <w:r>
          <w:t xml:space="preserve">Disinhibition controls </w:t>
        </w:r>
      </w:ins>
      <w:ins w:id="2338" w:author="Microsoft Office User" w:date="2023-03-03T11:56:00Z">
        <w:r>
          <w:t>point versus line attractor</w:t>
        </w:r>
      </w:ins>
      <w:ins w:id="2339" w:author="Microsoft Office User" w:date="2023-03-03T11:55:00Z">
        <w:r>
          <w:t xml:space="preserve"> dyn</w:t>
        </w:r>
      </w:ins>
      <w:ins w:id="2340" w:author="Microsoft Office User" w:date="2023-03-03T11:56:00Z">
        <w:r>
          <w:t>a</w:t>
        </w:r>
      </w:ins>
      <w:ins w:id="2341" w:author="Microsoft Office User" w:date="2023-03-03T11:55:00Z">
        <w:r>
          <w:t xml:space="preserve">mics </w:t>
        </w:r>
      </w:ins>
      <w:ins w:id="2342" w:author="Microsoft Office User" w:date="2023-03-03T11:56:00Z">
        <w:r>
          <w:t>in</w:t>
        </w:r>
      </w:ins>
      <w:ins w:id="2343" w:author="Microsoft Office User" w:date="2023-03-03T11:55:00Z">
        <w:r>
          <w:t xml:space="preserve"> </w:t>
        </w:r>
      </w:ins>
      <w:del w:id="2344" w:author="Bo Shen" w:date="2023-01-23T18:32:00Z">
        <w:r w:rsidRPr="0060258A" w:rsidDel="009926BB">
          <w:delText>A novel form of</w:delText>
        </w:r>
      </w:del>
      <w:del w:id="2345" w:author="Microsoft Office User" w:date="2023-03-03T11:55:00Z">
        <w:r w:rsidRPr="0060258A" w:rsidDel="005255C4">
          <w:delText xml:space="preserve"> </w:delText>
        </w:r>
      </w:del>
      <w:r w:rsidRPr="0060258A">
        <w:t>persistent activity</w:t>
      </w:r>
    </w:p>
    <w:p w14:paraId="129614B2" w14:textId="77777777" w:rsidR="003F037C" w:rsidRPr="0060258A" w:rsidRDefault="003F037C" w:rsidP="00886C3F">
      <w:pPr>
        <w:spacing w:line="480" w:lineRule="auto"/>
        <w:jc w:val="both"/>
        <w:rPr>
          <w:rFonts w:ascii="Times New Roman" w:hAnsi="Times New Roman" w:cs="Times New Roman"/>
          <w:i/>
          <w:color w:val="000000" w:themeColor="text1"/>
        </w:rPr>
      </w:pPr>
    </w:p>
    <w:p w14:paraId="22A4AFC1" w14:textId="5BD2DE04" w:rsidR="003F037C" w:rsidRPr="0060258A" w:rsidRDefault="003F037C"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 xml:space="preserve">We next examine implications of the local disinhibition architecture for another characteristic of decision-related neural firing: persistent activity. In </w:t>
      </w:r>
      <w:ins w:id="2346" w:author="Paul Glimcher" w:date="2023-03-10T12:15:00Z">
        <w:r w:rsidR="001D385F">
          <w:rPr>
            <w:rFonts w:ascii="Times New Roman" w:hAnsi="Times New Roman" w:cs="Times New Roman"/>
            <w:color w:val="000000" w:themeColor="text1"/>
          </w:rPr>
          <w:t xml:space="preserve">brain </w:t>
        </w:r>
      </w:ins>
      <w:del w:id="2347" w:author="Paul Glimcher" w:date="2023-03-10T12:15:00Z">
        <w:r w:rsidRPr="0060258A" w:rsidDel="001D385F">
          <w:rPr>
            <w:rFonts w:ascii="Times New Roman" w:hAnsi="Times New Roman" w:cs="Times New Roman"/>
            <w:color w:val="000000" w:themeColor="text1"/>
          </w:rPr>
          <w:delText xml:space="preserve">cortical </w:delText>
        </w:r>
      </w:del>
      <w:r w:rsidRPr="0060258A">
        <w:rPr>
          <w:rFonts w:ascii="Times New Roman" w:hAnsi="Times New Roman" w:cs="Times New Roman"/>
          <w:color w:val="000000" w:themeColor="text1"/>
        </w:rPr>
        <w:t>areas such as parietal</w:t>
      </w:r>
      <w:ins w:id="2348"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2349"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2350"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 because of point-attractor dynamics</w:t>
      </w:r>
      <w:ins w:id="2351"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fFdUmhWw","properties":{"formattedCitation":"(Furman &amp; Wang, 2008; X.-J. Wang, 2002; Wong &amp; Wang, 2006)","plainCitation":"(Furman &amp; Wang, 2008;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rman &amp; Wang, 2008;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ere, we answer two questions: does the LDDM generate persistent activity, and how does this persistent activity differ from that in standard RNMs? </w:t>
      </w:r>
    </w:p>
    <w:p w14:paraId="22F756B5" w14:textId="77777777" w:rsidR="003F037C" w:rsidRPr="0060258A" w:rsidRDefault="003F037C" w:rsidP="0072724B">
      <w:pPr>
        <w:spacing w:line="480" w:lineRule="auto"/>
        <w:jc w:val="both"/>
        <w:rPr>
          <w:rFonts w:ascii="Times New Roman" w:hAnsi="Times New Roman" w:cs="Times New Roman"/>
          <w:b/>
          <w:color w:val="000000" w:themeColor="text1"/>
        </w:rPr>
      </w:pPr>
    </w:p>
    <w:p w14:paraId="05C61E32" w14:textId="4DB930AD" w:rsidR="003F037C" w:rsidRPr="0060258A" w:rsidRDefault="003F037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Fig. 8A</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ithdrawal of inputs while disinhibition is silent. Following input withdrawal, network activity decreases but still preserves elevated firing rates, governed by the self-excitation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the network loses elevated activity when </w:t>
      </w:r>
      <m:oMath>
        <m:r>
          <w:rPr>
            <w:rFonts w:ascii="Cambria Math" w:hAnsi="Cambria Math" w:cs="Times New Roman"/>
            <w:color w:val="000000" w:themeColor="text1"/>
          </w:rPr>
          <m:t>α≤1</m:t>
        </m:r>
        <m:r>
          <w:ins w:id="2352" w:author="Bo Shen" w:date="2023-02-03T11:39:00Z">
            <w:rPr>
              <w:rFonts w:ascii="Cambria Math" w:hAnsi="Cambria Math" w:cs="Times New Roman"/>
              <w:color w:val="000000" w:themeColor="text1"/>
            </w:rPr>
            <m:t>+</m:t>
          </w:ins>
        </m:r>
        <m:sSub>
          <m:sSubPr>
            <m:ctrlPr>
              <w:ins w:id="2353" w:author="Bo Shen" w:date="2023-02-03T11:39:00Z">
                <w:rPr>
                  <w:rFonts w:ascii="Cambria Math" w:hAnsi="Cambria Math" w:cs="Times New Roman"/>
                  <w:i/>
                  <w:color w:val="000000" w:themeColor="text1"/>
                </w:rPr>
              </w:ins>
            </m:ctrlPr>
          </m:sSubPr>
          <m:e>
            <m:r>
              <w:ins w:id="2354" w:author="Microsoft Office User" w:date="2023-03-03T11:57:00Z">
                <w:rPr>
                  <w:rFonts w:ascii="Cambria Math" w:hAnsi="Cambria Math" w:cs="Times New Roman"/>
                  <w:color w:val="000000" w:themeColor="text1"/>
                </w:rPr>
                <m:t>B</m:t>
              </w:ins>
            </m:r>
            <m:r>
              <w:ins w:id="2355" w:author="Bo Shen" w:date="2023-02-03T11:39:00Z">
                <w:del w:id="2356" w:author="Microsoft Office User" w:date="2023-03-03T11:57:00Z">
                  <w:rPr>
                    <w:rFonts w:ascii="Cambria Math" w:hAnsi="Cambria Math" w:cs="Times New Roman"/>
                    <w:color w:val="000000" w:themeColor="text1"/>
                  </w:rPr>
                  <m:t>G</m:t>
                </w:del>
              </w:ins>
            </m:r>
          </m:e>
          <m:sub>
            <m:r>
              <w:ins w:id="2357" w:author="Microsoft Office User" w:date="2023-03-03T11:57:00Z">
                <w:rPr>
                  <w:rFonts w:ascii="Cambria Math" w:hAnsi="Cambria Math" w:cs="Times New Roman"/>
                  <w:color w:val="000000" w:themeColor="text1"/>
                </w:rPr>
                <m:t>G</m:t>
              </w:ins>
            </m:r>
            <m:r>
              <w:ins w:id="2358" w:author="Bo Shen" w:date="2023-02-03T11:39:00Z">
                <w:del w:id="2359" w:author="Microsoft Office User" w:date="2023-03-03T11:57:00Z">
                  <w:rPr>
                    <w:rFonts w:ascii="Cambria Math" w:hAnsi="Cambria Math" w:cs="Times New Roman"/>
                    <w:color w:val="000000" w:themeColor="text1"/>
                  </w:rPr>
                  <m:t>0</m:t>
                </w:del>
              </w:ins>
            </m:r>
          </m:sub>
        </m:sSub>
      </m:oMath>
      <w:r w:rsidRPr="0060258A">
        <w:rPr>
          <w:rFonts w:ascii="Times New Roman" w:hAnsi="Times New Roman" w:cs="Times New Roman"/>
          <w:color w:val="000000" w:themeColor="text1"/>
        </w:rPr>
        <w:t xml:space="preserve">). The persistent activity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preserves </w:t>
      </w:r>
      <w:ins w:id="2360" w:author="Paul Glimcher" w:date="2023-03-10T12:16:00Z">
        <w:r w:rsidR="001D385F">
          <w:rPr>
            <w:rFonts w:ascii="Times New Roman" w:hAnsi="Times New Roman" w:cs="Times New Roman"/>
            <w:color w:val="000000" w:themeColor="text1"/>
          </w:rPr>
          <w:t xml:space="preserve">information about </w:t>
        </w:r>
      </w:ins>
      <w:r w:rsidRPr="0060258A">
        <w:rPr>
          <w:rFonts w:ascii="Times New Roman" w:hAnsi="Times New Roman" w:cs="Times New Roman"/>
          <w:color w:val="000000" w:themeColor="text1"/>
        </w:rPr>
        <w:t xml:space="preserve">the ratio betwee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ins w:id="2361" w:author="Paul Glimcher" w:date="2023-03-10T12:16:00Z">
        <w:r w:rsidR="001D385F">
          <w:rPr>
            <w:rFonts w:ascii="Times New Roman" w:hAnsi="Times New Roman" w:cs="Times New Roman"/>
            <w:color w:val="000000" w:themeColor="text1"/>
          </w:rPr>
          <w:t xml:space="preserve"> during the memory interval,</w:t>
        </w:r>
      </w:ins>
      <w:del w:id="2362" w:author="Paul Glimcher" w:date="2023-03-10T12:16:00Z">
        <w:r w:rsidRPr="0060258A" w:rsidDel="001D385F">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r w:rsidRPr="0094532F">
        <w:rPr>
          <w:rFonts w:ascii="Times New Roman" w:hAnsi="Times New Roman" w:cs="Times New Roman"/>
          <w:color w:val="000000" w:themeColor="text1"/>
        </w:rPr>
        <w:t xml:space="preserve">in contrast to RNMs which </w:t>
      </w:r>
      <w:ins w:id="2363" w:author="Paul Glimcher" w:date="2023-03-08T11:51:00Z">
        <w:r w:rsidR="00EB0DF5" w:rsidRPr="0094532F">
          <w:rPr>
            <w:rFonts w:ascii="Times New Roman" w:hAnsi="Times New Roman" w:cs="Times New Roman"/>
            <w:color w:val="000000" w:themeColor="text1"/>
          </w:rPr>
          <w:t xml:space="preserve">immediately lose all value information and </w:t>
        </w:r>
      </w:ins>
      <w:r w:rsidRPr="0094532F">
        <w:rPr>
          <w:rFonts w:ascii="Times New Roman" w:hAnsi="Times New Roman" w:cs="Times New Roman"/>
          <w:color w:val="000000" w:themeColor="text1"/>
        </w:rPr>
        <w:t>only preserve categorical information about the largest value</w:t>
      </w:r>
      <w:r w:rsidRPr="0060258A">
        <w:rPr>
          <w:rFonts w:ascii="Times New Roman" w:hAnsi="Times New Roman" w:cs="Times New Roman"/>
          <w:color w:val="000000" w:themeColor="text1"/>
        </w:rPr>
        <w:t xml:space="preserve"> (see </w:t>
      </w:r>
      <w:r w:rsidRPr="00D502D3">
        <w:rPr>
          <w:rFonts w:ascii="Times New Roman" w:hAnsi="Times New Roman" w:cs="Times New Roman"/>
          <w:b/>
          <w:color w:val="000000" w:themeColor="text1"/>
        </w:rPr>
        <w:t>Fig. 8-figure supplement 1</w:t>
      </w:r>
      <w:r>
        <w:rPr>
          <w:rFonts w:ascii="Times New Roman" w:hAnsi="Times New Roman" w:cs="Times New Roman"/>
          <w:color w:val="000000" w:themeColor="text1"/>
        </w:rPr>
        <w:t xml:space="preserve"> 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bookmarkStart w:id="2364" w:name="_Toc101170402"/>
      <w:r w:rsidRPr="00EC6C76">
        <w:rPr>
          <w:rFonts w:ascii="Times New Roman" w:hAnsi="Times New Roman" w:cs="Times New Roman"/>
          <w:i/>
          <w:color w:val="000000" w:themeColor="text1"/>
        </w:rPr>
        <w:t>Analysis for persistent activity</w:t>
      </w:r>
      <w:bookmarkEnd w:id="2364"/>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proof). Phase</w:t>
      </w:r>
      <w:ins w:id="2365" w:author="Bo Shen" w:date="2023-02-13T11:45:00Z">
        <w:r>
          <w:rPr>
            <w:rFonts w:ascii="Times New Roman" w:hAnsi="Times New Roman" w:cs="Times New Roman"/>
            <w:color w:val="000000" w:themeColor="text1"/>
          </w:rPr>
          <w:t xml:space="preserve"> </w:t>
        </w:r>
      </w:ins>
      <w:del w:id="2366" w:author="Bo Shen" w:date="2023-02-13T11:45:00Z">
        <w:r w:rsidRPr="0060258A" w:rsidDel="003C4C4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2367" w:author="Paul Glimcher" w:date="2023-03-10T12:16:00Z">
        <w:r w:rsidR="001D385F">
          <w:rPr>
            <w:rFonts w:ascii="Times New Roman" w:hAnsi="Times New Roman" w:cs="Times New Roman"/>
            <w:color w:val="000000" w:themeColor="text1"/>
          </w:rPr>
          <w:t>e</w:t>
        </w:r>
      </w:ins>
      <w:del w:id="2368" w:author="Paul Glimcher" w:date="2023-03-10T12:16:00Z">
        <w:r w:rsidRPr="0060258A" w:rsidDel="001D385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 xml:space="preserve">s </w:t>
      </w:r>
      <w:proofErr w:type="gramStart"/>
      <w:r w:rsidRPr="0060258A">
        <w:rPr>
          <w:rFonts w:ascii="Times New Roman" w:hAnsi="Times New Roman" w:cs="Times New Roman"/>
          <w:color w:val="000000" w:themeColor="text1"/>
        </w:rPr>
        <w:t>suggest</w:t>
      </w:r>
      <w:proofErr w:type="gramEnd"/>
      <w:del w:id="2369" w:author="Paul Glimcher" w:date="2023-03-10T12:16:00Z">
        <w:r w:rsidRPr="0060258A" w:rsidDel="001D385F">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that relative value coding in persistent activity arises from a line-attractor dynamic in the network during the inactivation of disinhibition, unlike </w:t>
      </w:r>
      <w:ins w:id="2370" w:author="Paul Glimcher" w:date="2023-03-08T11:52:00Z">
        <w:r w:rsidR="003C230B">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point-attractor dynamics in the RNM </w:t>
      </w:r>
      <w:ins w:id="2371" w:author="Paul Glimcher" w:date="2023-03-08T11:52:00Z">
        <w:r w:rsidR="003C230B">
          <w:rPr>
            <w:rFonts w:ascii="Times New Roman" w:hAnsi="Times New Roman" w:cs="Times New Roman"/>
            <w:color w:val="000000" w:themeColor="text1"/>
          </w:rPr>
          <w:t xml:space="preserve">which shed value information immediately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8B</w:t>
      </w:r>
      <w:r w:rsidRPr="0060258A">
        <w:rPr>
          <w:rFonts w:ascii="Times New Roman" w:hAnsi="Times New Roman" w:cs="Times New Roman"/>
          <w:color w:val="000000" w:themeColor="text1"/>
        </w:rPr>
        <w:t>). Like other line-attractor models of persistent activity that store continuous-valued information</w:t>
      </w:r>
      <w:ins w:id="2372"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 unbiased coding of the input ratio requires perfectly balanced gain control weights from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t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Unbalanced weights will result in distorted coding of the input ratio and graded coding of the inputs will decay over tim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8-figure supplement 1</w:t>
      </w:r>
      <w:r>
        <w:rPr>
          <w:rFonts w:ascii="Times New Roman" w:hAnsi="Times New Roman" w:cs="Times New Roman"/>
          <w:b/>
          <w:color w:val="000000" w:themeColor="text1"/>
        </w:rPr>
        <w:t xml:space="preserve">D </w:t>
      </w:r>
      <w:r w:rsidRPr="0037013F">
        <w:rPr>
          <w:rFonts w:ascii="Times New Roman" w:hAnsi="Times New Roman" w:cs="Times New Roman"/>
          <w:color w:val="000000" w:themeColor="text1"/>
        </w:rPr>
        <w:t>and</w:t>
      </w:r>
      <w:r>
        <w:rPr>
          <w:rFonts w:ascii="Times New Roman" w:hAnsi="Times New Roman" w:cs="Times New Roman"/>
          <w:b/>
          <w:color w:val="000000" w:themeColor="text1"/>
        </w:rPr>
        <w:t xml:space="preserve"> E</w:t>
      </w:r>
      <w:r w:rsidRPr="0060258A">
        <w:rPr>
          <w:rFonts w:ascii="Times New Roman" w:hAnsi="Times New Roman" w:cs="Times New Roman"/>
          <w:color w:val="000000" w:themeColor="text1"/>
        </w:rPr>
        <w:t xml:space="preserve">). For perfectly balanced weights, the line attractor state is vulnerable to noise perturbation. A small perturbation can easily drive the activity to drift on the line of attractors, with the summed value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s 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373" w:author="Bo Shen" w:date="2023-02-03T11:56:00Z">
                <m:rPr>
                  <m:sty m:val="p"/>
                </m:rPr>
                <w:rPr>
                  <w:rFonts w:ascii="Cambria Math" w:hAnsi="Cambria Math" w:cs="Times New Roman"/>
                  <w:color w:val="000000" w:themeColor="text1"/>
                </w:rPr>
                <m:t>-</m:t>
              </w:ins>
            </m:r>
            <m:sSub>
              <m:sSubPr>
                <m:ctrlPr>
                  <w:ins w:id="2374" w:author="Bo Shen" w:date="2023-03-03T17:42:00Z">
                    <w:rPr>
                      <w:rFonts w:ascii="Cambria Math" w:hAnsi="Cambria Math" w:cs="Times New Roman"/>
                      <w:i/>
                      <w:iCs/>
                      <w:color w:val="000000" w:themeColor="text1"/>
                    </w:rPr>
                  </w:ins>
                </m:ctrlPr>
              </m:sSubPr>
              <m:e>
                <m:r>
                  <w:ins w:id="2375" w:author="Bo Shen" w:date="2023-03-03T17:42:00Z">
                    <w:rPr>
                      <w:rFonts w:ascii="Cambria Math" w:hAnsi="Cambria Math" w:cs="Times New Roman"/>
                      <w:color w:val="000000" w:themeColor="text1"/>
                    </w:rPr>
                    <m:t>B</m:t>
                  </w:ins>
                </m:r>
                <m:ctrlPr>
                  <w:ins w:id="2376" w:author="Bo Shen" w:date="2023-03-03T17:42:00Z">
                    <w:rPr>
                      <w:rFonts w:ascii="Cambria Math" w:hAnsi="Cambria Math" w:cs="Times New Roman"/>
                      <w:color w:val="000000" w:themeColor="text1"/>
                    </w:rPr>
                  </w:ins>
                </m:ctrlPr>
              </m:e>
              <m:sub>
                <m:r>
                  <w:ins w:id="2377"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xml:space="preserve">). The preserved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rifts stochastically over time, similar to the prediction of other line-attractor circuits and consistent with behavioral and neural variability related to working memory</w:t>
      </w:r>
      <w:ins w:id="2378" w:author="Bo Shen" w:date="2023-02-03T11: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Seung, 1996; Wimmer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1C811FBC" w14:textId="77777777" w:rsidR="003F037C" w:rsidRPr="0060258A" w:rsidRDefault="003F037C" w:rsidP="007217B8">
      <w:pPr>
        <w:spacing w:line="480" w:lineRule="auto"/>
        <w:jc w:val="both"/>
        <w:rPr>
          <w:rFonts w:ascii="Times New Roman" w:hAnsi="Times New Roman" w:cs="Times New Roman"/>
          <w:color w:val="000000" w:themeColor="text1"/>
        </w:rPr>
      </w:pPr>
    </w:p>
    <w:p w14:paraId="20AB3249" w14:textId="448E59CD" w:rsidR="003F037C" w:rsidRPr="0060258A" w:rsidRDefault="003F037C"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However, a line attractor is not the only state that the LDDM predicts. If disinhibition is activated during the delay interval, the network switches to a point attractor dynamic </w:t>
      </w:r>
      <w:ins w:id="2379" w:author="Paul Glimcher" w:date="2023-03-08T11:53:00Z">
        <w:r w:rsidR="003C230B">
          <w:rPr>
            <w:rFonts w:ascii="Times New Roman" w:hAnsi="Times New Roman" w:cs="Times New Roman"/>
            <w:color w:val="000000" w:themeColor="text1"/>
          </w:rPr>
          <w:t xml:space="preserve">similar to the one employed by the RNM </w:t>
        </w:r>
      </w:ins>
      <w:r w:rsidRPr="0060258A">
        <w:rPr>
          <w:rFonts w:ascii="Times New Roman" w:hAnsi="Times New Roman" w:cs="Times New Roman"/>
          <w:color w:val="000000" w:themeColor="text1"/>
        </w:rPr>
        <w:t xml:space="preserve">(se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xml:space="preserve">. 8-figure supplement </w:t>
      </w:r>
      <w:r>
        <w:rPr>
          <w:rFonts w:ascii="Times New Roman" w:hAnsi="Times New Roman" w:cs="Times New Roman"/>
          <w:b/>
          <w:color w:val="000000" w:themeColor="text1"/>
        </w:rPr>
        <w:t>2</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r w:rsidRPr="00EC6C76">
        <w:rPr>
          <w:rFonts w:ascii="Times New Roman" w:hAnsi="Times New Roman" w:cs="Times New Roman"/>
          <w:i/>
          <w:color w:val="000000" w:themeColor="text1"/>
        </w:rPr>
        <w:t>Analysis for persistent activity</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 xml:space="preserve">proof). </w:t>
      </w:r>
      <w:r w:rsidRPr="0060258A">
        <w:rPr>
          <w:rFonts w:ascii="Times New Roman" w:hAnsi="Times New Roman" w:cs="Times New Roman"/>
          <w:b/>
          <w:color w:val="000000" w:themeColor="text1"/>
        </w:rPr>
        <w:t>Fig. 8D</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ithdrawal of inputs. Disinhibition drives a competition between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resulting in a switch between graded coding of the input ratio to a categorical coding of the largest value (</w:t>
      </w:r>
      <m:oMath>
        <m:r>
          <w:rPr>
            <w:rFonts w:ascii="Cambria Math" w:hAnsi="Cambria Math" w:cs="Times New Roman"/>
            <w:color w:val="000000" w:themeColor="text1"/>
          </w:rPr>
          <m:t>β=.4</m:t>
        </m:r>
      </m:oMath>
      <w:r w:rsidRPr="0060258A">
        <w:rPr>
          <w:rFonts w:ascii="Times New Roman" w:hAnsi="Times New Roman" w:cs="Times New Roman"/>
          <w:color w:val="000000" w:themeColor="text1"/>
        </w:rPr>
        <w:t xml:space="preserve"> in visualization). Interestingly, a transition of coded inf</w:t>
      </w:r>
      <w:proofErr w:type="spellStart"/>
      <w:r w:rsidRPr="0060258A">
        <w:rPr>
          <w:rFonts w:ascii="Times New Roman" w:hAnsi="Times New Roman" w:cs="Times New Roman"/>
          <w:color w:val="000000" w:themeColor="text1"/>
        </w:rPr>
        <w:t>ormation</w:t>
      </w:r>
      <w:proofErr w:type="spellEnd"/>
      <w:r w:rsidRPr="0060258A">
        <w:rPr>
          <w:rFonts w:ascii="Times New Roman" w:hAnsi="Times New Roman" w:cs="Times New Roman"/>
          <w:color w:val="000000" w:themeColor="text1"/>
        </w:rPr>
        <w:t xml:space="preserve"> from input values to categorical information has been widely observed in firing rates in decision</w:t>
      </w:r>
      <w:ins w:id="2380" w:author="Paul Glimcher" w:date="2023-03-08T11:54:00Z">
        <w:r w:rsidR="003C230B">
          <w:rPr>
            <w:rFonts w:ascii="Times New Roman" w:hAnsi="Times New Roman" w:cs="Times New Roman"/>
            <w:color w:val="000000" w:themeColor="text1"/>
          </w:rPr>
          <w:t>-</w:t>
        </w:r>
      </w:ins>
      <w:del w:id="2381" w:author="Paul Glimcher" w:date="2023-03-08T11:54:00Z">
        <w:r w:rsidRPr="0060258A" w:rsidDel="003C230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related regions, such as LIP and </w:t>
      </w:r>
      <w:ins w:id="2382" w:author="Paul Glimcher" w:date="2023-03-08T11:54:00Z">
        <w:r w:rsidR="003C230B">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superior colliculus, during the delay period of decision making</w:t>
      </w:r>
      <w:ins w:id="2383"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rie et al., 2010; Shadlen &amp; Newsome, 2001;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point attractor predicted by the circuit under disinhibition (</w:t>
      </w:r>
      <w:r w:rsidRPr="0060258A">
        <w:rPr>
          <w:rFonts w:ascii="Times New Roman" w:hAnsi="Times New Roman" w:cs="Times New Roman"/>
          <w:b/>
          <w:color w:val="000000" w:themeColor="text1"/>
        </w:rPr>
        <w:t>Fig. 8E</w:t>
      </w:r>
      <w:r w:rsidRPr="0060258A">
        <w:rPr>
          <w:rFonts w:ascii="Times New Roman" w:hAnsi="Times New Roman" w:cs="Times New Roman"/>
          <w:color w:val="000000" w:themeColor="text1"/>
        </w:rPr>
        <w:t>) is highly tolera</w:t>
      </w:r>
      <w:ins w:id="2384" w:author="Paul Glimcher" w:date="2023-03-08T11:54:00Z">
        <w:r w:rsidR="003C230B">
          <w:rPr>
            <w:rFonts w:ascii="Times New Roman" w:hAnsi="Times New Roman" w:cs="Times New Roman"/>
            <w:color w:val="000000" w:themeColor="text1"/>
          </w:rPr>
          <w:t>nt</w:t>
        </w:r>
      </w:ins>
      <w:del w:id="2385" w:author="Paul Glimcher" w:date="2023-03-08T11:54:00Z">
        <w:r w:rsidRPr="0060258A" w:rsidDel="003C230B">
          <w:rPr>
            <w:rFonts w:ascii="Times New Roman" w:hAnsi="Times New Roman" w:cs="Times New Roman"/>
            <w:color w:val="000000" w:themeColor="text1"/>
          </w:rPr>
          <w:delText>ble</w:delText>
        </w:r>
      </w:del>
      <w:r w:rsidRPr="0060258A">
        <w:rPr>
          <w:rFonts w:ascii="Times New Roman" w:hAnsi="Times New Roman" w:cs="Times New Roman"/>
          <w:color w:val="000000" w:themeColor="text1"/>
        </w:rPr>
        <w:t xml:space="preserve"> to perturbations compared to the line attractor, and choice performance over long delays may require a switch from the value coding to the categorical regimes</w:t>
      </w:r>
      <w:ins w:id="2386" w:author="Paul Glimcher" w:date="2023-03-08T11:54:00Z">
        <w:r w:rsidR="003C230B">
          <w:rPr>
            <w:rFonts w:ascii="Times New Roman" w:hAnsi="Times New Roman" w:cs="Times New Roman"/>
            <w:color w:val="000000" w:themeColor="text1"/>
          </w:rPr>
          <w:t xml:space="preserve"> to achieve this robustness</w:t>
        </w:r>
      </w:ins>
      <w:r w:rsidRPr="0060258A">
        <w:rPr>
          <w:rFonts w:ascii="Times New Roman" w:hAnsi="Times New Roman" w:cs="Times New Roman"/>
          <w:color w:val="000000" w:themeColor="text1"/>
        </w:rPr>
        <w:t xml:space="preserve">. As a plausible biological mechanism for mediating top-down control, disinhibition may gate such a transition without </w:t>
      </w:r>
      <w:ins w:id="2387" w:author="Paul Glimcher" w:date="2023-03-08T11:55:00Z">
        <w:r w:rsidR="003C230B">
          <w:rPr>
            <w:rFonts w:ascii="Times New Roman" w:hAnsi="Times New Roman" w:cs="Times New Roman"/>
            <w:color w:val="000000" w:themeColor="text1"/>
          </w:rPr>
          <w:t xml:space="preserve">imposing any distinct </w:t>
        </w:r>
      </w:ins>
      <w:del w:id="2388" w:author="Paul Glimcher" w:date="2023-03-08T11:55:00Z">
        <w:r w:rsidRPr="0060258A" w:rsidDel="003C230B">
          <w:rPr>
            <w:rFonts w:ascii="Times New Roman" w:hAnsi="Times New Roman" w:cs="Times New Roman"/>
            <w:color w:val="000000" w:themeColor="text1"/>
          </w:rPr>
          <w:delText xml:space="preserve">changing </w:delText>
        </w:r>
      </w:del>
      <w:ins w:id="2389" w:author="Paul Glimcher" w:date="2023-03-08T11:55:00Z">
        <w:r w:rsidR="003C230B" w:rsidRPr="0060258A">
          <w:rPr>
            <w:rFonts w:ascii="Times New Roman" w:hAnsi="Times New Roman" w:cs="Times New Roman"/>
            <w:color w:val="000000" w:themeColor="text1"/>
          </w:rPr>
          <w:t>chang</w:t>
        </w:r>
        <w:r w:rsidR="003C230B">
          <w:rPr>
            <w:rFonts w:ascii="Times New Roman" w:hAnsi="Times New Roman" w:cs="Times New Roman"/>
            <w:color w:val="000000" w:themeColor="text1"/>
          </w:rPr>
          <w:t>e on</w:t>
        </w:r>
        <w:r w:rsidR="003C230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the network architecture.</w:t>
      </w:r>
    </w:p>
    <w:p w14:paraId="62B4DCD4" w14:textId="77777777" w:rsidR="003F037C" w:rsidRPr="0060258A" w:rsidRDefault="003F037C" w:rsidP="007217B8">
      <w:pPr>
        <w:spacing w:line="480" w:lineRule="auto"/>
        <w:jc w:val="both"/>
        <w:rPr>
          <w:rFonts w:ascii="Times New Roman" w:hAnsi="Times New Roman" w:cs="Times New Roman"/>
          <w:color w:val="000000" w:themeColor="text1"/>
        </w:rPr>
      </w:pPr>
    </w:p>
    <w:p w14:paraId="4F88A7B4" w14:textId="63ABCA80" w:rsidR="003F037C" w:rsidRDefault="003F037C"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LDDM can be easily expanded to multiple alternatives. Here we show an example of a 5-alternative case, with 5 sets of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units. A line attractor network with silent disinhibition (</w:t>
      </w:r>
      <w:r w:rsidRPr="0060258A">
        <w:rPr>
          <w:rFonts w:ascii="Times New Roman" w:hAnsi="Times New Roman" w:cs="Times New Roman"/>
          <w:b/>
          <w:color w:val="000000" w:themeColor="text1"/>
        </w:rPr>
        <w:t>Fig. 8C</w:t>
      </w:r>
      <w:r w:rsidRPr="0060258A">
        <w:rPr>
          <w:rFonts w:ascii="Times New Roman" w:hAnsi="Times New Roman" w:cs="Times New Roman"/>
          <w:color w:val="000000" w:themeColor="text1"/>
        </w:rPr>
        <w:t xml:space="preserve">, right) is able to retain </w:t>
      </w:r>
      <w:ins w:id="2390" w:author="Paul Glimcher" w:date="2023-03-08T11:55:00Z">
        <w:r w:rsidR="003C230B">
          <w:rPr>
            <w:rFonts w:ascii="Times New Roman" w:hAnsi="Times New Roman" w:cs="Times New Roman"/>
            <w:color w:val="000000" w:themeColor="text1"/>
          </w:rPr>
          <w:t xml:space="preserve">relative </w:t>
        </w:r>
      </w:ins>
      <w:r w:rsidRPr="0060258A">
        <w:rPr>
          <w:rFonts w:ascii="Times New Roman" w:hAnsi="Times New Roman" w:cs="Times New Roman"/>
          <w:color w:val="000000" w:themeColor="text1"/>
        </w:rPr>
        <w:t xml:space="preserve">input value information </w:t>
      </w:r>
      <w:ins w:id="2391" w:author="Paul Glimcher" w:date="2023-03-08T11:55:00Z">
        <w:r w:rsidR="003C230B">
          <w:rPr>
            <w:rFonts w:ascii="Times New Roman" w:hAnsi="Times New Roman" w:cs="Times New Roman"/>
            <w:color w:val="000000" w:themeColor="text1"/>
          </w:rPr>
          <w:t xml:space="preserve">for all </w:t>
        </w:r>
      </w:ins>
      <w:del w:id="2392" w:author="Paul Glimcher" w:date="2023-03-08T11:55:00Z">
        <w:r w:rsidRPr="0060258A" w:rsidDel="003C230B">
          <w:rPr>
            <w:rFonts w:ascii="Times New Roman" w:hAnsi="Times New Roman" w:cs="Times New Roman"/>
            <w:color w:val="000000" w:themeColor="text1"/>
          </w:rPr>
          <w:delText xml:space="preserve">of the </w:delText>
        </w:r>
      </w:del>
      <w:r w:rsidRPr="0060258A">
        <w:rPr>
          <w:rFonts w:ascii="Times New Roman" w:hAnsi="Times New Roman" w:cs="Times New Roman"/>
          <w:color w:val="000000" w:themeColor="text1"/>
        </w:rPr>
        <w:t>5 items simultaneously in the network. Due to normalization, the neural activity representing each alternative decreases with the total number of alternatives, with the summed value as a constant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393" w:author="Bo Shen" w:date="2023-02-03T11:57:00Z">
                <m:rPr>
                  <m:sty m:val="p"/>
                </m:rPr>
                <w:rPr>
                  <w:rFonts w:ascii="Cambria Math" w:hAnsi="Cambria Math" w:cs="Times New Roman"/>
                  <w:color w:val="000000" w:themeColor="text1"/>
                </w:rPr>
                <m:t>-</m:t>
              </w:ins>
            </m:r>
            <m:sSub>
              <m:sSubPr>
                <m:ctrlPr>
                  <w:ins w:id="2394" w:author="Bo Shen" w:date="2023-03-03T17:41:00Z">
                    <w:rPr>
                      <w:rFonts w:ascii="Cambria Math" w:hAnsi="Cambria Math" w:cs="Times New Roman"/>
                      <w:i/>
                      <w:iCs/>
                      <w:color w:val="000000" w:themeColor="text1"/>
                    </w:rPr>
                  </w:ins>
                </m:ctrlPr>
              </m:sSubPr>
              <m:e>
                <m:r>
                  <w:ins w:id="2395" w:author="Bo Shen" w:date="2023-03-03T17:41:00Z">
                    <w:rPr>
                      <w:rFonts w:ascii="Cambria Math" w:hAnsi="Cambria Math" w:cs="Times New Roman"/>
                      <w:color w:val="000000" w:themeColor="text1"/>
                    </w:rPr>
                    <m:t>B</m:t>
                  </w:ins>
                </m:r>
              </m:e>
              <m:sub>
                <m:r>
                  <w:ins w:id="2396"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leading to a lower signal-to-noise ratio when coding more items; this set-size effect may be related to WM memory span constraints</w:t>
      </w:r>
      <w:ins w:id="2397"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owan, 2010, 2016; Engle, 2001, 2002; </w:t>
      </w:r>
      <w:r>
        <w:rPr>
          <w:rFonts w:ascii="Times New Roman" w:hAnsi="Times New Roman" w:cs="Times New Roman"/>
          <w:color w:val="000000" w:themeColor="text1"/>
        </w:rPr>
        <w:lastRenderedPageBreak/>
        <w:t>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disinhibition is active, the LDDM exhibits a point attractor (</w:t>
      </w:r>
      <w:r w:rsidRPr="0060258A">
        <w:rPr>
          <w:rFonts w:ascii="Times New Roman" w:hAnsi="Times New Roman" w:cs="Times New Roman"/>
          <w:b/>
          <w:color w:val="000000" w:themeColor="text1"/>
        </w:rPr>
        <w:t>Fig. 8F</w:t>
      </w:r>
      <w:r w:rsidRPr="0060258A">
        <w:rPr>
          <w:rFonts w:ascii="Times New Roman" w:hAnsi="Times New Roman" w:cs="Times New Roman"/>
          <w:color w:val="000000" w:themeColor="text1"/>
        </w:rPr>
        <w:t>, right), and the network only holds the information of the largest item as a categorical code during persistent activity.</w:t>
      </w:r>
    </w:p>
    <w:p w14:paraId="48967371" w14:textId="77777777" w:rsidR="003F037C" w:rsidRDefault="003F037C" w:rsidP="0054148B">
      <w:pPr>
        <w:spacing w:line="480" w:lineRule="auto"/>
        <w:jc w:val="center"/>
        <w:rPr>
          <w:ins w:id="2398" w:author="Bo Shen" w:date="2023-03-06T11:10:00Z"/>
          <w:rFonts w:ascii="Times New Roman" w:hAnsi="Times New Roman" w:cs="Times New Roman"/>
          <w:color w:val="000000" w:themeColor="text1"/>
        </w:rPr>
      </w:pPr>
    </w:p>
    <w:p w14:paraId="4ED781BA" w14:textId="77777777" w:rsidR="003F037C"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3C98A7F1" w14:textId="77777777" w:rsidR="003F037C"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476FAD8E" w14:textId="77777777" w:rsidR="003F037C" w:rsidRPr="0060258A"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2261F4BC" w14:textId="77777777" w:rsidR="003F037C" w:rsidRDefault="003F037C" w:rsidP="00B26F88">
      <w:pPr>
        <w:spacing w:line="480" w:lineRule="auto"/>
        <w:jc w:val="both"/>
        <w:rPr>
          <w:ins w:id="2399" w:author="Bo Shen" w:date="2023-03-06T11:10:00Z"/>
          <w:rFonts w:ascii="Times New Roman" w:hAnsi="Times New Roman" w:cs="Times New Roman"/>
          <w:color w:val="000000" w:themeColor="text1"/>
        </w:rPr>
      </w:pPr>
    </w:p>
    <w:p w14:paraId="22F6831A" w14:textId="77777777" w:rsidR="003F037C" w:rsidRDefault="003F037C" w:rsidP="00B26F88">
      <w:pPr>
        <w:spacing w:line="480" w:lineRule="auto"/>
        <w:jc w:val="both"/>
        <w:rPr>
          <w:rFonts w:ascii="Times New Roman" w:hAnsi="Times New Roman" w:cs="Times New Roman"/>
          <w:color w:val="000000" w:themeColor="text1"/>
        </w:rPr>
      </w:pPr>
    </w:p>
    <w:p w14:paraId="661035C3" w14:textId="77777777" w:rsidR="003F037C" w:rsidRPr="0054148B" w:rsidRDefault="003F037C" w:rsidP="00513E7D">
      <w:pPr>
        <w:pStyle w:val="Heading4"/>
      </w:pPr>
      <w:del w:id="2400" w:author="Bo Shen" w:date="2023-03-06T11:13:00Z">
        <w:r w:rsidRPr="0060258A" w:rsidDel="009D03D9">
          <w:br w:type="page"/>
        </w:r>
      </w:del>
      <w:r w:rsidRPr="0060258A">
        <w:t>Gated disinhibition provides top-down control of choice dynamics</w:t>
      </w:r>
    </w:p>
    <w:p w14:paraId="16EB7852" w14:textId="77777777" w:rsidR="003F037C" w:rsidRPr="0060258A" w:rsidRDefault="003F037C" w:rsidP="00886C3F">
      <w:pPr>
        <w:spacing w:line="480" w:lineRule="auto"/>
        <w:jc w:val="both"/>
        <w:rPr>
          <w:rFonts w:ascii="Times New Roman" w:hAnsi="Times New Roman" w:cs="Times New Roman"/>
          <w:bCs/>
          <w:color w:val="000000" w:themeColor="text1"/>
        </w:rPr>
      </w:pPr>
    </w:p>
    <w:p w14:paraId="6273ACA4" w14:textId="316A24D2" w:rsidR="003F037C" w:rsidRDefault="003F037C"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addition to its crucial role in generating WTA competition, local disinhibition provides an intrinsic mechanism for top-down control of choice dynamics. Decision circuits show remarkable flexibility in timing, with similar neurophysiological </w:t>
      </w:r>
      <w:del w:id="2401" w:author="Microsoft Office User" w:date="2023-03-11T09:41:00Z">
        <w:r w:rsidRPr="0060258A" w:rsidDel="00DF5724">
          <w:rPr>
            <w:rFonts w:ascii="Times New Roman" w:hAnsi="Times New Roman" w:cs="Times New Roman"/>
            <w:bCs/>
            <w:color w:val="000000" w:themeColor="text1"/>
          </w:rPr>
          <w:delText xml:space="preserve">data </w:delText>
        </w:r>
      </w:del>
      <w:ins w:id="2402" w:author="Microsoft Office User" w:date="2023-03-11T09:41:00Z">
        <w:r w:rsidR="00DF5724">
          <w:rPr>
            <w:rFonts w:ascii="Times New Roman" w:hAnsi="Times New Roman" w:cs="Times New Roman"/>
            <w:bCs/>
            <w:color w:val="000000" w:themeColor="text1"/>
          </w:rPr>
          <w:t>evidence of this flexibility</w:t>
        </w:r>
        <w:r w:rsidR="00DF5724" w:rsidRPr="0060258A">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t>recorded in a variety of task paradigms</w:t>
      </w:r>
      <w:ins w:id="2403" w:author="Microsoft Office User" w:date="2023-03-11T09:41:00Z">
        <w:r w:rsidR="00DF5724">
          <w:rPr>
            <w:rFonts w:ascii="Times New Roman" w:hAnsi="Times New Roman" w:cs="Times New Roman"/>
            <w:bCs/>
            <w:color w:val="000000" w:themeColor="text1"/>
          </w:rPr>
          <w:t>.</w:t>
        </w:r>
      </w:ins>
      <w:del w:id="2404" w:author="Microsoft Office User" w:date="2023-03-11T09:41:00Z">
        <w:r w:rsidRPr="0060258A" w:rsidDel="00DF5724">
          <w:rPr>
            <w:rFonts w:ascii="Times New Roman" w:hAnsi="Times New Roman" w:cs="Times New Roman"/>
            <w:bCs/>
            <w:color w:val="000000" w:themeColor="text1"/>
          </w:rPr>
          <w:delText>:</w:delText>
        </w:r>
      </w:del>
      <w:r w:rsidRPr="0060258A">
        <w:rPr>
          <w:rFonts w:ascii="Times New Roman" w:hAnsi="Times New Roman" w:cs="Times New Roman"/>
          <w:bCs/>
          <w:color w:val="000000" w:themeColor="text1"/>
        </w:rPr>
        <w:t xml:space="preserve"> </w:t>
      </w:r>
      <w:del w:id="2405" w:author="Microsoft Office User" w:date="2023-03-11T09:41:00Z">
        <w:r w:rsidRPr="0060258A" w:rsidDel="00DF5724">
          <w:rPr>
            <w:rFonts w:ascii="Times New Roman" w:hAnsi="Times New Roman" w:cs="Times New Roman"/>
            <w:bCs/>
            <w:color w:val="000000" w:themeColor="text1"/>
          </w:rPr>
          <w:delText xml:space="preserve">in </w:delText>
        </w:r>
      </w:del>
      <w:ins w:id="2406" w:author="Microsoft Office User" w:date="2023-03-11T09:41:00Z">
        <w:r w:rsidR="00DF5724">
          <w:rPr>
            <w:rFonts w:ascii="Times New Roman" w:hAnsi="Times New Roman" w:cs="Times New Roman"/>
            <w:bCs/>
            <w:color w:val="000000" w:themeColor="text1"/>
          </w:rPr>
          <w:t>I</w:t>
        </w:r>
        <w:r w:rsidR="00DF5724" w:rsidRPr="0060258A">
          <w:rPr>
            <w:rFonts w:ascii="Times New Roman" w:hAnsi="Times New Roman" w:cs="Times New Roman"/>
            <w:bCs/>
            <w:color w:val="000000" w:themeColor="text1"/>
          </w:rPr>
          <w:t xml:space="preserve">n </w:t>
        </w:r>
      </w:ins>
      <w:r w:rsidRPr="0060258A">
        <w:rPr>
          <w:rFonts w:ascii="Times New Roman" w:hAnsi="Times New Roman" w:cs="Times New Roman"/>
          <w:bCs/>
          <w:color w:val="000000" w:themeColor="text1"/>
        </w:rPr>
        <w:t>addition to reaction-time tasks, in which subjects can choose at any time immediately after onset of stimulus, decision-rela</w:t>
      </w:r>
      <w:r w:rsidRPr="0060258A">
        <w:rPr>
          <w:rFonts w:ascii="Times New Roman" w:hAnsi="Times New Roman" w:cs="Times New Roman"/>
          <w:bCs/>
          <w:color w:val="000000" w:themeColor="text1"/>
        </w:rPr>
        <w:softHyphen/>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duration and delayed-response tasks. In fixed-duration tasks, subjects are required to withhold selection of an action until an instruction signal. Neural activity prior to the instruction signal reflects value information, for example about  reward characteristics</w:t>
      </w:r>
      <w:ins w:id="2407"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2408"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EA1839">
        <w:rPr>
          <w:rFonts w:ascii="Times New Roman" w:hAnsi="Times New Roman" w:cs="Times New Roman"/>
          <w:bCs/>
          <w:color w:val="000000" w:themeColor="text1"/>
        </w:rPr>
        <w:instrText xml:space="preserve"> ADDIN ZOTERO_ITEM CSL_CITATION {"citationID":"e3cadENg","properties":{"formattedCitation":"(Kiani et al., 2008, 2014; Kiani &amp; Shadlen, 2009; J.-N. Kim &amp; Shadlen, 1999; Roitman &amp; Shadlen, 2002; Rorie et al., 2010; Shadlen &amp; Newsome, 2001)","plainCitation":"(Kiani et al., 2008, 2014; Kiani &amp; Shadlen, 2009; J.-N.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EA1839">
        <w:rPr>
          <w:rFonts w:ascii="Times New Roman" w:hAnsi="Times New Roman" w:cs="Times New Roman"/>
          <w:color w:val="000000" w:themeColor="text1"/>
        </w:rPr>
        <w:t>(Kiani et al., 2008, 2014; Kiani &amp; Shadlen, 2009; J.-N.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however, this activity never fully diverges or reaches the decision threshold until after the </w:t>
      </w:r>
      <w:r w:rsidRPr="0060258A">
        <w:rPr>
          <w:rFonts w:ascii="Times New Roman" w:hAnsi="Times New Roman" w:cs="Times New Roman"/>
          <w:bCs/>
          <w:color w:val="000000" w:themeColor="text1"/>
        </w:rPr>
        <w:lastRenderedPageBreak/>
        <w:t xml:space="preserve">instruction cue, suggesting a gating of the </w:t>
      </w:r>
      <w:commentRangeStart w:id="2409"/>
      <w:del w:id="2410" w:author="Bo Shen" w:date="2023-03-11T14:40:00Z">
        <w:r w:rsidRPr="0060258A" w:rsidDel="00561993">
          <w:rPr>
            <w:rFonts w:ascii="Times New Roman" w:hAnsi="Times New Roman" w:cs="Times New Roman"/>
            <w:bCs/>
            <w:color w:val="000000" w:themeColor="text1"/>
          </w:rPr>
          <w:delText>selection</w:delText>
        </w:r>
        <w:commentRangeEnd w:id="2409"/>
        <w:r w:rsidR="00DF5724" w:rsidDel="00561993">
          <w:rPr>
            <w:rStyle w:val="CommentReference"/>
          </w:rPr>
          <w:commentReference w:id="2409"/>
        </w:r>
        <w:r w:rsidRPr="0060258A" w:rsidDel="00561993">
          <w:rPr>
            <w:rFonts w:ascii="Times New Roman" w:hAnsi="Times New Roman" w:cs="Times New Roman"/>
            <w:bCs/>
            <w:color w:val="000000" w:themeColor="text1"/>
          </w:rPr>
          <w:delText xml:space="preserve"> </w:delText>
        </w:r>
      </w:del>
      <w:ins w:id="2411" w:author="Bo Shen" w:date="2023-03-11T14:40:00Z">
        <w:r w:rsidR="00561993">
          <w:rPr>
            <w:rFonts w:ascii="Times New Roman" w:hAnsi="Times New Roman" w:cs="Times New Roman"/>
            <w:bCs/>
            <w:color w:val="000000" w:themeColor="text1"/>
          </w:rPr>
          <w:t>competition</w:t>
        </w:r>
        <w:r w:rsidR="00561993" w:rsidRPr="0060258A">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t>process. In delayed-response (working memory) tasks, subjects must postpone selection for an interval that includes both stimulus presentation and an additional subsequent interval after the stimulus is withdrawn. As in fixed-duration tasks, neural activity in delayed-response tasks typically carries decision–related information (across both the stimulus and delay periods) but WTA selection – and behavioral choice – is withheld until the instruction cue is given</w:t>
      </w:r>
      <w:ins w:id="2412" w:author="Bo Shen" w:date="2023-02-03T12:0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EA1839">
        <w:rPr>
          <w:rFonts w:ascii="Times New Roman" w:hAnsi="Times New Roman" w:cs="Times New Roman"/>
          <w:bCs/>
          <w:color w:val="000000" w:themeColor="text1"/>
        </w:rPr>
        <w:instrText xml:space="preserve"> ADDIN ZOTERO_ITEM CSL_CITATION {"citationID":"3p3agB0T","properties":{"formattedCitation":"(Kiani et al., 2008, 2014; Kiani &amp; Shadlen, 2009; J.-N. Kim &amp; Shadlen, 1999; Roitman &amp; Shadlen, 2002; Shadlen &amp; Newsome, 2001)","plainCitation":"(Kiani et al., 2008, 2014; Kiani &amp; Shadlen, 2009; J.-N.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EA1839">
        <w:rPr>
          <w:rFonts w:ascii="Times New Roman" w:hAnsi="Times New Roman" w:cs="Times New Roman"/>
          <w:color w:val="000000" w:themeColor="text1"/>
        </w:rPr>
        <w:t>(Kiani et al., 2008, 2014; Kiani &amp; Shadlen, 2009; J.-N.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0AB2FB07" w14:textId="77777777" w:rsidR="003F037C" w:rsidRDefault="003F037C" w:rsidP="00A13D77">
      <w:pPr>
        <w:spacing w:line="480" w:lineRule="auto"/>
        <w:jc w:val="center"/>
        <w:rPr>
          <w:ins w:id="2413" w:author="Bo Shen" w:date="2023-03-06T11:11:00Z"/>
          <w:rFonts w:ascii="Times New Roman" w:hAnsi="Times New Roman" w:cs="Times New Roman"/>
          <w:bCs/>
          <w:color w:val="000000" w:themeColor="text1"/>
        </w:rPr>
      </w:pPr>
    </w:p>
    <w:p w14:paraId="0F550128" w14:textId="77777777" w:rsidR="003F037C" w:rsidRPr="0060258A" w:rsidRDefault="003F037C"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4B1A0531" w14:textId="77777777" w:rsidR="003F037C" w:rsidRPr="0060258A" w:rsidRDefault="003F037C" w:rsidP="00886C3F">
      <w:pPr>
        <w:spacing w:line="480" w:lineRule="auto"/>
        <w:jc w:val="both"/>
        <w:rPr>
          <w:rFonts w:ascii="Times New Roman" w:hAnsi="Times New Roman" w:cs="Times New Roman"/>
          <w:bCs/>
          <w:color w:val="000000" w:themeColor="text1"/>
        </w:rPr>
      </w:pPr>
    </w:p>
    <w:p w14:paraId="40460257" w14:textId="13A390F2" w:rsidR="003F037C" w:rsidRPr="0060258A" w:rsidDel="00352626" w:rsidRDefault="00DF5724">
      <w:pPr>
        <w:rPr>
          <w:del w:id="2414" w:author="Bo Shen" w:date="2023-02-03T12:04:00Z"/>
          <w:rFonts w:ascii="Times New Roman" w:hAnsi="Times New Roman" w:cs="Times New Roman"/>
          <w:bCs/>
          <w:color w:val="000000" w:themeColor="text1"/>
        </w:rPr>
      </w:pPr>
      <w:ins w:id="2415" w:author="Microsoft Office User" w:date="2023-03-11T09:43:00Z">
        <w:r>
          <w:rPr>
            <w:rFonts w:ascii="Times New Roman" w:hAnsi="Times New Roman" w:cs="Times New Roman"/>
            <w:bCs/>
            <w:color w:val="000000" w:themeColor="text1"/>
          </w:rPr>
          <w:t xml:space="preserve">Despite this evidence of top-down control, </w:t>
        </w:r>
      </w:ins>
      <w:del w:id="2416" w:author="Bo Shen" w:date="2023-02-03T12:04:00Z">
        <w:r w:rsidR="003F037C" w:rsidRPr="0060258A" w:rsidDel="00352626">
          <w:rPr>
            <w:rFonts w:ascii="Times New Roman" w:hAnsi="Times New Roman" w:cs="Times New Roman"/>
            <w:bCs/>
            <w:color w:val="000000" w:themeColor="text1"/>
          </w:rPr>
          <w:br w:type="page"/>
        </w:r>
      </w:del>
    </w:p>
    <w:p w14:paraId="58D49FC4" w14:textId="10719327" w:rsidR="003F037C" w:rsidRPr="0060258A" w:rsidRDefault="003F037C" w:rsidP="00DF5724">
      <w:pPr>
        <w:spacing w:line="480" w:lineRule="auto"/>
        <w:jc w:val="both"/>
        <w:rPr>
          <w:rFonts w:ascii="Times New Roman" w:hAnsi="Times New Roman" w:cs="Times New Roman"/>
          <w:bCs/>
          <w:color w:val="000000" w:themeColor="text1"/>
        </w:rPr>
      </w:pPr>
      <w:del w:id="2417" w:author="Microsoft Office User" w:date="2023-03-11T09:43:00Z">
        <w:r w:rsidRPr="0060258A" w:rsidDel="00DF5724">
          <w:rPr>
            <w:rFonts w:ascii="Times New Roman" w:hAnsi="Times New Roman" w:cs="Times New Roman"/>
            <w:bCs/>
            <w:color w:val="000000" w:themeColor="text1"/>
          </w:rPr>
          <w:delText>H</w:delText>
        </w:r>
      </w:del>
      <w:ins w:id="2418" w:author="Microsoft Office User" w:date="2023-03-11T09:43:00Z">
        <w:r w:rsidR="00DF5724">
          <w:rPr>
            <w:rFonts w:ascii="Times New Roman" w:hAnsi="Times New Roman" w:cs="Times New Roman"/>
            <w:bCs/>
            <w:color w:val="000000" w:themeColor="text1"/>
          </w:rPr>
          <w:t>h</w:t>
        </w:r>
      </w:ins>
      <w:r w:rsidRPr="0060258A">
        <w:rPr>
          <w:rFonts w:ascii="Times New Roman" w:hAnsi="Times New Roman" w:cs="Times New Roman"/>
          <w:bCs/>
          <w:color w:val="000000" w:themeColor="text1"/>
        </w:rPr>
        <w:t xml:space="preserve">ow neural circuits implement dynamic control of selection – and </w:t>
      </w:r>
      <w:del w:id="2419"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w:t>
      </w:r>
      <w:ins w:id="2420" w:author="Microsoft Office User" w:date="2023-03-11T09:43:00Z">
        <w:r w:rsidR="00DF5724">
          <w:rPr>
            <w:rFonts w:ascii="Times New Roman" w:hAnsi="Times New Roman" w:cs="Times New Roman"/>
            <w:bCs/>
            <w:color w:val="000000" w:themeColor="text1"/>
          </w:rPr>
          <w:t xml:space="preserve">fixed </w:t>
        </w:r>
      </w:ins>
      <w:r w:rsidRPr="0060258A">
        <w:rPr>
          <w:rFonts w:ascii="Times New Roman" w:hAnsi="Times New Roman" w:cs="Times New Roman"/>
          <w:bCs/>
          <w:color w:val="000000" w:themeColor="text1"/>
        </w:rPr>
        <w:t xml:space="preserve">attractor dynamics; option evaluation and the selection process cannot be disambiguated, and WTA competition is </w:t>
      </w:r>
      <w:ins w:id="2421" w:author="Microsoft Office User" w:date="2023-03-11T09:43:00Z">
        <w:r w:rsidR="00DF5724">
          <w:rPr>
            <w:rFonts w:ascii="Times New Roman" w:hAnsi="Times New Roman" w:cs="Times New Roman"/>
            <w:bCs/>
            <w:color w:val="000000" w:themeColor="text1"/>
          </w:rPr>
          <w:t xml:space="preserve">essentially ballistic and </w:t>
        </w:r>
      </w:ins>
      <w:r w:rsidRPr="0060258A">
        <w:rPr>
          <w:rFonts w:ascii="Times New Roman" w:hAnsi="Times New Roman" w:cs="Times New Roman"/>
          <w:bCs/>
          <w:color w:val="000000" w:themeColor="text1"/>
        </w:rPr>
        <w:t xml:space="preserve">not under top-down control. </w:t>
      </w:r>
      <w:del w:id="2422" w:author="Microsoft Office User" w:date="2023-03-11T09:44:00Z">
        <w:r w:rsidRPr="0060258A" w:rsidDel="00DF5724">
          <w:rPr>
            <w:rFonts w:ascii="Times New Roman" w:hAnsi="Times New Roman" w:cs="Times New Roman"/>
            <w:bCs/>
            <w:color w:val="000000" w:themeColor="text1"/>
          </w:rPr>
          <w:delText>Here</w:delText>
        </w:r>
      </w:del>
      <w:ins w:id="2423" w:author="Microsoft Office User" w:date="2023-03-11T09:44:00Z">
        <w:r w:rsidR="00DF5724">
          <w:rPr>
            <w:rFonts w:ascii="Times New Roman" w:hAnsi="Times New Roman" w:cs="Times New Roman"/>
            <w:bCs/>
            <w:color w:val="000000" w:themeColor="text1"/>
          </w:rPr>
          <w:t>In this section</w:t>
        </w:r>
      </w:ins>
      <w:r w:rsidRPr="0060258A">
        <w:rPr>
          <w:rFonts w:ascii="Times New Roman" w:hAnsi="Times New Roman" w:cs="Times New Roman"/>
          <w:bCs/>
          <w:color w:val="000000" w:themeColor="text1"/>
        </w:rPr>
        <w:t xml:space="preserve">, we examine how the timing of a dynamic top-down control signal – modulating the strength of disinhibition via long-range inputs and neuromodulation – allows the LDDM to capture neural activity in different task paradigms. In these simulations, disinhibition is activated when the instruction </w:t>
      </w:r>
      <w:proofErr w:type="gramStart"/>
      <w:r w:rsidRPr="0060258A">
        <w:rPr>
          <w:rFonts w:ascii="Times New Roman" w:hAnsi="Times New Roman" w:cs="Times New Roman"/>
          <w:bCs/>
          <w:color w:val="000000" w:themeColor="text1"/>
        </w:rPr>
        <w:t>cue</w:t>
      </w:r>
      <w:proofErr w:type="gramEnd"/>
      <w:r w:rsidRPr="0060258A">
        <w:rPr>
          <w:rFonts w:ascii="Times New Roman" w:hAnsi="Times New Roman" w:cs="Times New Roman"/>
          <w:bCs/>
          <w:color w:val="000000" w:themeColor="text1"/>
        </w:rPr>
        <w:t xml:space="preserve"> to choose is presented. </w:t>
      </w:r>
      <w:r w:rsidRPr="0060258A">
        <w:rPr>
          <w:rFonts w:ascii="Times New Roman" w:hAnsi="Times New Roman" w:cs="Times New Roman"/>
          <w:b/>
          <w:bCs/>
          <w:color w:val="000000" w:themeColor="text1"/>
        </w:rPr>
        <w:t>Fig. 9A</w:t>
      </w:r>
      <w:r w:rsidRPr="0060258A">
        <w:rPr>
          <w:rFonts w:ascii="Times New Roman" w:hAnsi="Times New Roman" w:cs="Times New Roman"/>
          <w:bCs/>
          <w:color w:val="000000" w:themeColor="text1"/>
        </w:rPr>
        <w:t xml:space="preserve"> shows LDDM activity in a reaction-time task, a standard paradigm in perceptual decision-making</w:t>
      </w:r>
      <w:ins w:id="2424" w:author="Bo Shen" w:date="2023-02-03T12:2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Pr="0060258A">
        <w:rPr>
          <w:rFonts w:ascii="Times New Roman" w:hAnsi="Times New Roman" w:cs="Times New Roman"/>
          <w:b/>
          <w:bCs/>
          <w:color w:val="000000" w:themeColor="text1"/>
        </w:rPr>
        <w:t>Figs. 5</w:t>
      </w:r>
      <w:r w:rsidRPr="0060258A">
        <w:rPr>
          <w:rFonts w:ascii="Times New Roman" w:hAnsi="Times New Roman" w:cs="Times New Roman"/>
          <w:bCs/>
          <w:color w:val="000000" w:themeColor="text1"/>
        </w:rPr>
        <w:t xml:space="preserve"> and </w:t>
      </w:r>
      <w:r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w:t>
      </w:r>
      <w:r w:rsidRPr="0060258A">
        <w:rPr>
          <w:rFonts w:ascii="Times New Roman" w:hAnsi="Times New Roman" w:cs="Times New Roman"/>
          <w:bCs/>
          <w:color w:val="000000" w:themeColor="text1"/>
        </w:rPr>
        <w:lastRenderedPageBreak/>
        <w:t>(rise to threshold) processes, driven by an immediate activation of disinhibition at motion stimulus onset.</w:t>
      </w:r>
    </w:p>
    <w:p w14:paraId="70020C13" w14:textId="77777777" w:rsidR="003F037C" w:rsidRPr="0060258A" w:rsidRDefault="003F037C">
      <w:pPr>
        <w:spacing w:line="480" w:lineRule="auto"/>
        <w:jc w:val="both"/>
        <w:rPr>
          <w:rFonts w:ascii="Times New Roman" w:hAnsi="Times New Roman" w:cs="Times New Roman"/>
          <w:bCs/>
          <w:color w:val="000000" w:themeColor="text1"/>
        </w:rPr>
      </w:pPr>
    </w:p>
    <w:p w14:paraId="199627FF" w14:textId="2BE61956" w:rsidR="003F037C" w:rsidRPr="0060258A" w:rsidRDefault="003F037C">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 fixed-duration task (</w:t>
      </w:r>
      <w:r w:rsidRPr="0060258A">
        <w:rPr>
          <w:rFonts w:ascii="Times New Roman" w:hAnsi="Times New Roman" w:cs="Times New Roman"/>
          <w:b/>
          <w:bCs/>
          <w:color w:val="000000" w:themeColor="text1"/>
        </w:rPr>
        <w:t>Fig. 9B</w:t>
      </w:r>
      <w:r w:rsidRPr="0060258A">
        <w:rPr>
          <w:rFonts w:ascii="Times New Roman" w:hAnsi="Times New Roman" w:cs="Times New Roman"/>
          <w:bCs/>
          <w:color w:val="000000" w:themeColor="text1"/>
        </w:rPr>
        <w:t>), disinhibition is activated after a required interval of stimulus presentation</w:t>
      </w:r>
      <w:ins w:id="2425" w:author="Microsoft Office User" w:date="2023-03-11T09:45:00Z">
        <w:r w:rsidR="00DF5724">
          <w:rPr>
            <w:rFonts w:ascii="Times New Roman" w:hAnsi="Times New Roman" w:cs="Times New Roman"/>
            <w:bCs/>
            <w:color w:val="000000" w:themeColor="text1"/>
          </w:rPr>
          <w:t xml:space="preserve"> as in the empirical data</w:t>
        </w:r>
      </w:ins>
      <w:r w:rsidRPr="0060258A">
        <w:rPr>
          <w:rFonts w:ascii="Times New Roman" w:hAnsi="Times New Roman" w:cs="Times New Roman"/>
          <w:bCs/>
          <w:color w:val="000000" w:themeColor="text1"/>
        </w:rPr>
        <w:t xml:space="preserve">. Compared to the reaction-time task, LDDM activity here shows distinct, temporally separated patterns during stimuli viewing and option selection; this temporal segregation is driven by the activation of disinhibition (a step function on </w:t>
      </w:r>
      <m:oMath>
        <m:r>
          <w:rPr>
            <w:rFonts w:ascii="Cambria Math" w:hAnsi="Cambria Math" w:cs="Times New Roman"/>
            <w:color w:val="000000" w:themeColor="text1"/>
          </w:rPr>
          <m:t>β</m:t>
        </m:r>
      </m:oMath>
      <w:r w:rsidRPr="0060258A">
        <w:rPr>
          <w:rFonts w:ascii="Times New Roman" w:hAnsi="Times New Roman" w:cs="Times New Roman"/>
          <w:bCs/>
          <w:color w:val="000000" w:themeColor="text1"/>
        </w:rPr>
        <w:t xml:space="preserve"> in this example), which promotes a transition between value representation and WTA choice.</w:t>
      </w:r>
      <w:ins w:id="2426" w:author="Microsoft Office User" w:date="2023-03-11T09:44:00Z">
        <w:r w:rsidR="00DF5724">
          <w:rPr>
            <w:rFonts w:ascii="Times New Roman" w:hAnsi="Times New Roman" w:cs="Times New Roman"/>
            <w:bCs/>
            <w:color w:val="000000" w:themeColor="text1"/>
          </w:rPr>
          <w:t xml:space="preserve"> </w:t>
        </w:r>
      </w:ins>
    </w:p>
    <w:p w14:paraId="3089151D" w14:textId="77777777" w:rsidR="003F037C" w:rsidRPr="0060258A" w:rsidRDefault="003F037C">
      <w:pPr>
        <w:spacing w:line="480" w:lineRule="auto"/>
        <w:jc w:val="both"/>
        <w:rPr>
          <w:rFonts w:ascii="Times New Roman" w:hAnsi="Times New Roman" w:cs="Times New Roman"/>
          <w:bCs/>
          <w:color w:val="000000" w:themeColor="text1"/>
        </w:rPr>
      </w:pPr>
    </w:p>
    <w:p w14:paraId="15FBCB36" w14:textId="6E18AD09" w:rsidR="003F037C" w:rsidRPr="0060258A" w:rsidRDefault="003F037C">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A further demonstration of this temporal flexibility arises from considering delayed-response tasks (</w:t>
      </w:r>
      <w:r w:rsidRPr="0060258A">
        <w:rPr>
          <w:rFonts w:ascii="Times New Roman" w:hAnsi="Times New Roman" w:cs="Times New Roman"/>
          <w:b/>
          <w:bCs/>
          <w:color w:val="000000" w:themeColor="text1"/>
        </w:rPr>
        <w:t>Fig. 9C</w:t>
      </w:r>
      <w:r w:rsidRPr="0060258A">
        <w:rPr>
          <w:rFonts w:ascii="Times New Roman" w:hAnsi="Times New Roman" w:cs="Times New Roman"/>
          <w:bCs/>
          <w:color w:val="000000" w:themeColor="text1"/>
        </w:rPr>
        <w:t>), which include an interval between stimuli offset and onset of the instruction cue. Consistent with its ability to maintain persistent activity (</w:t>
      </w:r>
      <w:r w:rsidRPr="0060258A">
        <w:rPr>
          <w:rFonts w:ascii="Times New Roman" w:hAnsi="Times New Roman" w:cs="Times New Roman"/>
          <w:b/>
          <w:color w:val="000000" w:themeColor="text1"/>
        </w:rPr>
        <w:t>Fig. 8</w:t>
      </w:r>
      <w:r w:rsidRPr="0060258A">
        <w:rPr>
          <w:rFonts w:ascii="Times New Roman" w:hAnsi="Times New Roman" w:cs="Times New Roman"/>
          <w:bCs/>
          <w:color w:val="000000" w:themeColor="text1"/>
        </w:rPr>
        <w:t xml:space="preserve">), the LDDM shows value coding across the delay interval and </w:t>
      </w:r>
      <w:del w:id="2427" w:author="Microsoft Office User" w:date="2023-03-11T09:46:00Z">
        <w:r w:rsidRPr="0060258A" w:rsidDel="00DF5724">
          <w:rPr>
            <w:rFonts w:ascii="Times New Roman" w:hAnsi="Times New Roman" w:cs="Times New Roman"/>
            <w:bCs/>
            <w:color w:val="000000" w:themeColor="text1"/>
          </w:rPr>
          <w:delText xml:space="preserve">implements </w:delText>
        </w:r>
      </w:del>
      <w:ins w:id="2428" w:author="Microsoft Office User" w:date="2023-03-11T09:46:00Z">
        <w:r w:rsidR="00DF5724">
          <w:rPr>
            <w:rFonts w:ascii="Times New Roman" w:hAnsi="Times New Roman" w:cs="Times New Roman"/>
            <w:bCs/>
            <w:color w:val="000000" w:themeColor="text1"/>
          </w:rPr>
          <w:t>delays</w:t>
        </w:r>
        <w:r w:rsidR="00DF5724" w:rsidRPr="0060258A">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t xml:space="preserve">WTA selection until </w:t>
      </w:r>
      <w:ins w:id="2429" w:author="Microsoft Office User" w:date="2023-03-11T09:46:00Z">
        <w:r w:rsidR="00DF5724">
          <w:rPr>
            <w:rFonts w:ascii="Times New Roman" w:hAnsi="Times New Roman" w:cs="Times New Roman"/>
            <w:bCs/>
            <w:color w:val="000000" w:themeColor="text1"/>
          </w:rPr>
          <w:t xml:space="preserve">after the </w:t>
        </w:r>
      </w:ins>
      <w:r w:rsidRPr="0060258A">
        <w:rPr>
          <w:rFonts w:ascii="Times New Roman" w:hAnsi="Times New Roman" w:cs="Times New Roman"/>
          <w:bCs/>
          <w:color w:val="000000" w:themeColor="text1"/>
        </w:rPr>
        <w:t xml:space="preserve">instruction </w:t>
      </w:r>
      <w:ins w:id="2430" w:author="Microsoft Office User" w:date="2023-03-11T09:46:00Z">
        <w:r w:rsidR="00DF5724">
          <w:rPr>
            <w:rFonts w:ascii="Times New Roman" w:hAnsi="Times New Roman" w:cs="Times New Roman"/>
            <w:bCs/>
            <w:color w:val="000000" w:themeColor="text1"/>
          </w:rPr>
          <w:t xml:space="preserve">cue </w:t>
        </w:r>
      </w:ins>
      <w:r w:rsidRPr="0060258A">
        <w:rPr>
          <w:rFonts w:ascii="Times New Roman" w:hAnsi="Times New Roman" w:cs="Times New Roman"/>
          <w:bCs/>
          <w:color w:val="000000" w:themeColor="text1"/>
        </w:rPr>
        <w:t xml:space="preserve">and </w:t>
      </w:r>
      <w:ins w:id="2431" w:author="Microsoft Office User" w:date="2023-03-11T09:46:00Z">
        <w:r w:rsidR="00DF5724">
          <w:rPr>
            <w:rFonts w:ascii="Times New Roman" w:hAnsi="Times New Roman" w:cs="Times New Roman"/>
            <w:bCs/>
            <w:color w:val="000000" w:themeColor="text1"/>
          </w:rPr>
          <w:t xml:space="preserve">the </w:t>
        </w:r>
      </w:ins>
      <w:r w:rsidRPr="0060258A">
        <w:rPr>
          <w:rFonts w:ascii="Times New Roman" w:hAnsi="Times New Roman" w:cs="Times New Roman"/>
          <w:bCs/>
          <w:color w:val="000000" w:themeColor="text1"/>
        </w:rPr>
        <w:t>accompanying activation of disinhibition. These results show that the LDDM – via modulation in the timing of disinhibition activation - can temporally separate the value representation and selection processes</w:t>
      </w:r>
      <w:ins w:id="2432" w:author="Microsoft Office User" w:date="2023-03-11T09:47:00Z">
        <w:r w:rsidR="00DF5724">
          <w:rPr>
            <w:rFonts w:ascii="Times New Roman" w:hAnsi="Times New Roman" w:cs="Times New Roman"/>
            <w:bCs/>
            <w:color w:val="000000" w:themeColor="text1"/>
          </w:rPr>
          <w:t xml:space="preserve"> (unlike the RNM)</w:t>
        </w:r>
      </w:ins>
      <w:r w:rsidRPr="0060258A">
        <w:rPr>
          <w:rFonts w:ascii="Times New Roman" w:hAnsi="Times New Roman" w:cs="Times New Roman"/>
          <w:bCs/>
          <w:color w:val="000000" w:themeColor="text1"/>
        </w:rPr>
        <w:t>, enabling it to capture the diversity of neural dynamics seen in reaction-time, fixed-duration, and delayed-response tasks.</w:t>
      </w:r>
    </w:p>
    <w:p w14:paraId="77AF89A4" w14:textId="77777777" w:rsidR="003F037C" w:rsidRDefault="003F037C" w:rsidP="00921B7E">
      <w:pPr>
        <w:spacing w:line="480" w:lineRule="auto"/>
        <w:jc w:val="both"/>
        <w:rPr>
          <w:rFonts w:ascii="Times New Roman" w:hAnsi="Times New Roman" w:cs="Times New Roman"/>
          <w:b/>
          <w:color w:val="000000" w:themeColor="text1"/>
          <w:sz w:val="28"/>
        </w:rPr>
      </w:pPr>
    </w:p>
    <w:p w14:paraId="24404D2B" w14:textId="77777777" w:rsidR="003F037C" w:rsidRPr="0060258A" w:rsidRDefault="003F037C" w:rsidP="00921B7E">
      <w:pPr>
        <w:spacing w:line="480" w:lineRule="auto"/>
        <w:jc w:val="both"/>
        <w:rPr>
          <w:rFonts w:ascii="Times New Roman" w:hAnsi="Times New Roman" w:cs="Times New Roman"/>
          <w:b/>
          <w:color w:val="000000" w:themeColor="text1"/>
          <w:sz w:val="28"/>
        </w:rPr>
      </w:pPr>
    </w:p>
    <w:p w14:paraId="51DD365F" w14:textId="77777777" w:rsidR="003F037C" w:rsidRPr="00291981" w:rsidRDefault="003F037C" w:rsidP="00513E7D">
      <w:pPr>
        <w:pStyle w:val="Heading4"/>
      </w:pPr>
      <w:del w:id="2433" w:author="Bo Shen" w:date="2023-02-13T12:42:00Z">
        <w:r w:rsidRPr="00291981" w:rsidDel="00214A4E">
          <w:delText xml:space="preserve">GABAergic </w:delText>
        </w:r>
      </w:del>
      <w:ins w:id="2434" w:author="Bo Shen" w:date="2023-02-13T12:42:00Z">
        <w:r>
          <w:t>Inhibitory</w:t>
        </w:r>
        <w:r w:rsidRPr="00291981">
          <w:t xml:space="preserve"> </w:t>
        </w:r>
      </w:ins>
      <w:r w:rsidRPr="00291981">
        <w:t xml:space="preserve">potentiation </w:t>
      </w:r>
      <w:r w:rsidRPr="00291981">
        <w:rPr>
          <w:rFonts w:hint="eastAsia"/>
        </w:rPr>
        <w:t>distinguishes</w:t>
      </w:r>
      <w:r w:rsidRPr="00291981">
        <w:t xml:space="preserve"> LDDM from earlier models</w:t>
      </w:r>
    </w:p>
    <w:p w14:paraId="2E7BCCDB" w14:textId="77777777" w:rsidR="003F037C" w:rsidRPr="0060258A" w:rsidRDefault="003F037C" w:rsidP="00654EC9">
      <w:pPr>
        <w:spacing w:line="480" w:lineRule="auto"/>
        <w:jc w:val="both"/>
        <w:rPr>
          <w:rFonts w:ascii="Times New Roman" w:hAnsi="Times New Roman" w:cs="Times New Roman"/>
          <w:b/>
          <w:i/>
          <w:color w:val="000000" w:themeColor="text1"/>
        </w:rPr>
      </w:pPr>
    </w:p>
    <w:p w14:paraId="5E6EA813" w14:textId="137CA214" w:rsidR="003F037C" w:rsidRDefault="003F037C"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employed by the LDDM is more structured than </w:t>
      </w:r>
      <w:ins w:id="2435" w:author="Microsoft Office User" w:date="2023-03-11T09:48:00Z">
        <w:r w:rsidR="000B7970">
          <w:rPr>
            <w:rFonts w:ascii="Times New Roman" w:hAnsi="Times New Roman" w:cs="Times New Roman"/>
            <w:color w:val="000000" w:themeColor="text1"/>
          </w:rPr>
          <w:t xml:space="preserve">the </w:t>
        </w:r>
      </w:ins>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used in mo</w:t>
      </w:r>
      <w:ins w:id="2436" w:author="Microsoft Office User" w:date="2023-03-11T09:48:00Z">
        <w:r w:rsidR="000B7970">
          <w:rPr>
            <w:rFonts w:ascii="Times New Roman" w:hAnsi="Times New Roman" w:cs="Times New Roman"/>
            <w:color w:val="000000" w:themeColor="text1"/>
          </w:rPr>
          <w:t>st</w:t>
        </w:r>
      </w:ins>
      <w:del w:id="2437" w:author="Microsoft Office User" w:date="2023-03-11T09:48:00Z">
        <w:r w:rsidRPr="0060258A" w:rsidDel="000B7970">
          <w:rPr>
            <w:rFonts w:ascii="Times New Roman" w:hAnsi="Times New Roman" w:cs="Times New Roman"/>
            <w:color w:val="000000" w:themeColor="text1"/>
          </w:rPr>
          <w:delText>re</w:delText>
        </w:r>
      </w:del>
      <w:r w:rsidRPr="0060258A">
        <w:rPr>
          <w:rFonts w:ascii="Times New Roman" w:hAnsi="Times New Roman" w:cs="Times New Roman"/>
          <w:color w:val="000000" w:themeColor="text1"/>
        </w:rPr>
        <w:t xml:space="preserve"> standard competition networks. This distinction gives rise to the </w:t>
      </w:r>
      <w:r w:rsidRPr="0060258A">
        <w:rPr>
          <w:rFonts w:ascii="Times New Roman" w:hAnsi="Times New Roman" w:cs="Times New Roman"/>
          <w:color w:val="000000" w:themeColor="text1"/>
        </w:rPr>
        <w:lastRenderedPageBreak/>
        <w:t xml:space="preserve">novel prediction from LDDM that the influence of global changes in inhibitory tone are non-selective during representation, but switch to being input-selective after disinhibition is increased. This reflects a fundamentally novel prediction of this class of model. </w:t>
      </w:r>
      <w:commentRangeStart w:id="2438"/>
      <w:del w:id="2439" w:author="Bo Shen" w:date="2023-03-11T14:44:00Z">
        <w:r w:rsidRPr="0060258A" w:rsidDel="008546CA">
          <w:rPr>
            <w:rFonts w:ascii="Times New Roman" w:hAnsi="Times New Roman" w:cs="Times New Roman"/>
            <w:color w:val="000000" w:themeColor="text1"/>
          </w:rPr>
          <w:delText xml:space="preserve">To empirically test that key prediction, optogenetic/pharmacological manipulation of </w:delText>
        </w:r>
      </w:del>
      <w:ins w:id="2440" w:author="Microsoft Office User" w:date="2023-03-11T09:48:00Z">
        <w:del w:id="2441" w:author="Bo Shen" w:date="2023-03-11T14:44:00Z">
          <w:r w:rsidR="000B7970" w:rsidDel="008546CA">
            <w:rPr>
              <w:rFonts w:ascii="Times New Roman" w:hAnsi="Times New Roman" w:cs="Times New Roman"/>
              <w:color w:val="000000" w:themeColor="text1"/>
            </w:rPr>
            <w:delText xml:space="preserve">a </w:delText>
          </w:r>
        </w:del>
      </w:ins>
      <w:del w:id="2442" w:author="Bo Shen" w:date="2023-03-11T14:44:00Z">
        <w:r w:rsidRPr="0060258A" w:rsidDel="008546CA">
          <w:rPr>
            <w:rFonts w:ascii="Times New Roman" w:hAnsi="Times New Roman" w:cs="Times New Roman"/>
            <w:color w:val="000000" w:themeColor="text1"/>
          </w:rPr>
          <w:delText xml:space="preserve">GABAergic </w:delText>
        </w:r>
      </w:del>
      <w:del w:id="2443" w:author="Bo Shen" w:date="2023-02-13T12:31:00Z">
        <w:r w:rsidRPr="0060258A" w:rsidDel="004F6E00">
          <w:rPr>
            <w:rFonts w:ascii="Times New Roman" w:hAnsi="Times New Roman" w:cs="Times New Roman"/>
            <w:color w:val="000000" w:themeColor="text1"/>
          </w:rPr>
          <w:delText xml:space="preserve">activity </w:delText>
        </w:r>
      </w:del>
      <w:del w:id="2444" w:author="Bo Shen" w:date="2023-03-11T14:44:00Z">
        <w:r w:rsidRPr="0060258A" w:rsidDel="008546CA">
          <w:rPr>
            <w:rFonts w:ascii="Times New Roman" w:hAnsi="Times New Roman" w:cs="Times New Roman"/>
            <w:color w:val="000000" w:themeColor="text1"/>
          </w:rPr>
          <w:delText xml:space="preserve">could be introduced. </w:delText>
        </w:r>
        <w:commentRangeEnd w:id="2438"/>
        <w:r w:rsidR="000B7970" w:rsidDel="008546CA">
          <w:rPr>
            <w:rStyle w:val="CommentReference"/>
          </w:rPr>
          <w:commentReference w:id="2438"/>
        </w:r>
      </w:del>
      <w:r w:rsidRPr="0060258A">
        <w:rPr>
          <w:rFonts w:ascii="Times New Roman" w:hAnsi="Times New Roman" w:cs="Times New Roman"/>
          <w:color w:val="000000" w:themeColor="text1"/>
        </w:rPr>
        <w:t xml:space="preserve">The LDDM contains two different types of inhibition and thus its reaction to </w:t>
      </w:r>
      <w:del w:id="2445" w:author="Bo Shen" w:date="2023-02-13T12:39:00Z">
        <w:r w:rsidRPr="0060258A" w:rsidDel="00A21888">
          <w:rPr>
            <w:rFonts w:ascii="Times New Roman" w:hAnsi="Times New Roman" w:cs="Times New Roman"/>
            <w:color w:val="000000" w:themeColor="text1"/>
          </w:rPr>
          <w:delText>a</w:delText>
        </w:r>
      </w:del>
      <w:ins w:id="2446" w:author="Bo Shen" w:date="2023-02-13T12:39:00Z">
        <w:r>
          <w:rPr>
            <w:rFonts w:ascii="Times New Roman" w:hAnsi="Times New Roman" w:cs="Times New Roman"/>
            <w:color w:val="000000" w:themeColor="text1"/>
          </w:rPr>
          <w:t xml:space="preserve">inhibitory potentiation </w:t>
        </w:r>
      </w:ins>
      <w:del w:id="2447" w:author="Bo Shen" w:date="2023-02-13T12:39:00Z">
        <w:r w:rsidRPr="0060258A" w:rsidDel="00A21888">
          <w:rPr>
            <w:rFonts w:ascii="Times New Roman" w:hAnsi="Times New Roman" w:cs="Times New Roman"/>
            <w:color w:val="000000" w:themeColor="text1"/>
          </w:rPr>
          <w:delText xml:space="preserve"> GABAergic agonist </w:delText>
        </w:r>
      </w:del>
      <w:r w:rsidRPr="0060258A">
        <w:rPr>
          <w:rFonts w:ascii="Times New Roman" w:hAnsi="Times New Roman" w:cs="Times New Roman"/>
          <w:color w:val="000000" w:themeColor="text1"/>
        </w:rPr>
        <w:t xml:space="preserve">depends on both the state of the disinhibitory network and the intensity of </w:t>
      </w:r>
      <w:del w:id="2448" w:author="Bo Shen" w:date="2023-02-13T12:40:00Z">
        <w:r w:rsidRPr="0060258A" w:rsidDel="00A21888">
          <w:rPr>
            <w:rFonts w:ascii="Times New Roman" w:hAnsi="Times New Roman" w:cs="Times New Roman"/>
            <w:color w:val="000000" w:themeColor="text1"/>
          </w:rPr>
          <w:delText>the GABAergic activation</w:delText>
        </w:r>
      </w:del>
      <w:ins w:id="2449" w:author="Bo Shen" w:date="2023-02-13T12:40:00Z">
        <w:r>
          <w:rPr>
            <w:rFonts w:ascii="Times New Roman" w:hAnsi="Times New Roman" w:cs="Times New Roman"/>
            <w:color w:val="000000" w:themeColor="text1"/>
          </w:rPr>
          <w:t>potentiation</w:t>
        </w:r>
      </w:ins>
      <w:r w:rsidRPr="0060258A">
        <w:rPr>
          <w:rFonts w:ascii="Times New Roman" w:hAnsi="Times New Roman" w:cs="Times New Roman"/>
          <w:color w:val="000000" w:themeColor="text1"/>
        </w:rPr>
        <w:t xml:space="preserve">. To highlight the importance of that prediction, we implemented different levels of </w:t>
      </w:r>
      <w:del w:id="2450" w:author="Bo Shen" w:date="2023-02-13T12:40:00Z">
        <w:r w:rsidRPr="0060258A" w:rsidDel="00A21888">
          <w:rPr>
            <w:rFonts w:ascii="Times New Roman" w:hAnsi="Times New Roman" w:cs="Times New Roman"/>
            <w:color w:val="000000" w:themeColor="text1"/>
          </w:rPr>
          <w:delText>GABAergic activity</w:delText>
        </w:r>
      </w:del>
      <w:ins w:id="2451" w:author="Bo Shen" w:date="2023-02-13T12:40:00Z">
        <w:r>
          <w:rPr>
            <w:rFonts w:ascii="Times New Roman" w:hAnsi="Times New Roman" w:cs="Times New Roman"/>
            <w:color w:val="000000" w:themeColor="text1"/>
          </w:rPr>
          <w:t>inhibitory connection wei</w:t>
        </w:r>
      </w:ins>
      <w:ins w:id="2452" w:author="Bo Shen" w:date="2023-02-13T12:41:00Z">
        <w:r>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the LDDM and the </w:t>
      </w:r>
      <w:del w:id="2453" w:author="Bo Shen" w:date="2023-02-13T12:32:00Z">
        <w:r w:rsidRPr="0060258A" w:rsidDel="004F6E00">
          <w:rPr>
            <w:rFonts w:ascii="Times New Roman" w:hAnsi="Times New Roman" w:cs="Times New Roman"/>
            <w:color w:val="000000" w:themeColor="text1"/>
          </w:rPr>
          <w:delText>more traditional</w:delText>
        </w:r>
      </w:del>
      <w:ins w:id="2454" w:author="Bo Shen" w:date="2023-02-13T12:32:00Z">
        <w:r>
          <w:rPr>
            <w:rFonts w:ascii="Times New Roman" w:hAnsi="Times New Roman" w:cs="Times New Roman"/>
            <w:color w:val="000000" w:themeColor="text1"/>
          </w:rPr>
          <w:t>standard</w:t>
        </w:r>
      </w:ins>
      <w:r w:rsidRPr="0060258A">
        <w:rPr>
          <w:rFonts w:ascii="Times New Roman" w:hAnsi="Times New Roman" w:cs="Times New Roman"/>
          <w:color w:val="000000" w:themeColor="text1"/>
        </w:rPr>
        <w:t xml:space="preserve"> RNM.</w:t>
      </w:r>
    </w:p>
    <w:p w14:paraId="5632DBC9" w14:textId="77777777" w:rsidR="003F037C" w:rsidRDefault="003F037C" w:rsidP="00A13D77">
      <w:pPr>
        <w:spacing w:line="480" w:lineRule="auto"/>
        <w:jc w:val="center"/>
        <w:rPr>
          <w:ins w:id="2455" w:author="Bo Shen" w:date="2023-03-06T11:11:00Z"/>
          <w:rFonts w:ascii="Times New Roman" w:hAnsi="Times New Roman" w:cs="Times New Roman"/>
          <w:color w:val="000000" w:themeColor="text1"/>
        </w:rPr>
      </w:pPr>
    </w:p>
    <w:p w14:paraId="782683A9" w14:textId="77777777" w:rsidR="003F037C" w:rsidRPr="0060258A" w:rsidRDefault="003F037C"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r w:rsidRPr="0060258A">
        <w:rPr>
          <w:rFonts w:ascii="Times New Roman" w:hAnsi="Times New Roman" w:cs="Times New Roman"/>
          <w:color w:val="000000" w:themeColor="text1"/>
        </w:rPr>
        <w:br w:type="page"/>
      </w:r>
    </w:p>
    <w:p w14:paraId="7895DBD5" w14:textId="5CA31129" w:rsidR="003F037C" w:rsidRPr="0060258A" w:rsidDel="005A2D8D" w:rsidRDefault="003F037C" w:rsidP="002E1CA5">
      <w:pPr>
        <w:spacing w:line="480" w:lineRule="auto"/>
        <w:jc w:val="both"/>
        <w:rPr>
          <w:del w:id="2456"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2457" w:author="Bo Shen" w:date="2023-02-13T12:43:00Z">
        <w:r w:rsidRPr="0060258A" w:rsidDel="00C12D3D">
          <w:rPr>
            <w:rFonts w:ascii="Times New Roman" w:hAnsi="Times New Roman" w:cs="Times New Roman"/>
            <w:color w:val="000000" w:themeColor="text1"/>
          </w:rPr>
          <w:delText xml:space="preserve">increased </w:delText>
        </w:r>
      </w:del>
      <w:ins w:id="2458" w:author="Bo Shen" w:date="2023-02-13T12:4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2459" w:author="Bo Shen" w:date="2023-02-13T12:43:00Z">
        <w:r w:rsidRPr="0060258A" w:rsidDel="00C12D3D">
          <w:rPr>
            <w:rFonts w:ascii="Times New Roman" w:hAnsi="Times New Roman" w:cs="Times New Roman"/>
            <w:color w:val="000000" w:themeColor="text1"/>
          </w:rPr>
          <w:delText xml:space="preserve">excitatory </w:delText>
        </w:r>
      </w:del>
      <w:ins w:id="2460" w:author="Bo Shen" w:date="2023-02-13T12:43:00Z">
        <w:r>
          <w:rPr>
            <w:rFonts w:ascii="Times New Roman" w:hAnsi="Times New Roman" w:cs="Times New Roman"/>
            <w:color w:val="000000" w:themeColor="text1"/>
          </w:rPr>
          <w:t>the primary</w:t>
        </w:r>
      </w:ins>
      <w:ins w:id="2461" w:author="Bo Shen" w:date="2023-02-13T12:45:00Z">
        <w:r>
          <w:rPr>
            <w:rFonts w:ascii="Times New Roman" w:hAnsi="Times New Roman" w:cs="Times New Roman"/>
            <w:color w:val="000000" w:themeColor="text1"/>
          </w:rPr>
          <w:t xml:space="preserve"> </w:t>
        </w:r>
      </w:ins>
      <w:ins w:id="2462" w:author="Bo Shen" w:date="2023-02-13T12:46:00Z">
        <w:r>
          <w:rPr>
            <w:rFonts w:ascii="Times New Roman" w:hAnsi="Times New Roman" w:cs="Times New Roman"/>
            <w:color w:val="000000" w:themeColor="text1"/>
          </w:rPr>
          <w:t>(</w:t>
        </w:r>
        <w:del w:id="2463" w:author="Microsoft Office User" w:date="2023-03-11T09:50:00Z">
          <w:r w:rsidDel="000B7970">
            <w:rPr>
              <w:rFonts w:ascii="Times New Roman" w:hAnsi="Times New Roman" w:cs="Times New Roman"/>
              <w:color w:val="000000" w:themeColor="text1"/>
            </w:rPr>
            <w:delText xml:space="preserve">i.e., </w:delText>
          </w:r>
        </w:del>
        <w:r w:rsidRPr="00B4486C">
          <w:rPr>
            <w:rFonts w:ascii="Times New Roman" w:hAnsi="Times New Roman" w:cs="Times New Roman"/>
            <w:i/>
            <w:iCs/>
            <w:color w:val="000000" w:themeColor="text1"/>
            <w:rPrChange w:id="2464" w:author="Bo Shen" w:date="2023-03-07T15:53:00Z">
              <w:rPr>
                <w:rFonts w:ascii="Times New Roman" w:hAnsi="Times New Roman" w:cs="Times New Roman"/>
                <w:color w:val="000000" w:themeColor="text1"/>
              </w:rPr>
            </w:rPrChange>
          </w:rPr>
          <w:t>R</w:t>
        </w:r>
        <w:r>
          <w:rPr>
            <w:rFonts w:ascii="Times New Roman" w:hAnsi="Times New Roman" w:cs="Times New Roman"/>
            <w:color w:val="000000" w:themeColor="text1"/>
          </w:rPr>
          <w:t>)</w:t>
        </w:r>
      </w:ins>
      <w:ins w:id="2465" w:author="Bo Shen" w:date="2023-02-13T12:43: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2466" w:author="Bo Shen" w:date="2023-02-13T12:43:00Z">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E22F59">
        <w:rPr>
          <w:rFonts w:ascii="Times New Roman" w:hAnsi="Times New Roman" w:cs="Times New Roman"/>
          <w:b/>
          <w:bCs/>
          <w:color w:val="000000" w:themeColor="text1"/>
          <w:rPrChange w:id="2467" w:author="Bo Shen" w:date="2023-03-07T15:53:00Z">
            <w:rPr>
              <w:rFonts w:ascii="Times New Roman" w:hAnsi="Times New Roman" w:cs="Times New Roman"/>
              <w:color w:val="000000" w:themeColor="text1"/>
            </w:rPr>
          </w:rPrChange>
        </w:rPr>
        <w:t>Fig</w:t>
      </w:r>
      <w:ins w:id="2468" w:author="Bo Shen" w:date="2023-03-07T15:53:00Z">
        <w:r w:rsidR="00E22F59" w:rsidRPr="00E22F59">
          <w:rPr>
            <w:rFonts w:ascii="Times New Roman" w:hAnsi="Times New Roman" w:cs="Times New Roman"/>
            <w:b/>
            <w:bCs/>
            <w:color w:val="000000" w:themeColor="text1"/>
            <w:rPrChange w:id="2469" w:author="Bo Shen" w:date="2023-03-07T15:53:00Z">
              <w:rPr>
                <w:rFonts w:ascii="Times New Roman" w:hAnsi="Times New Roman" w:cs="Times New Roman"/>
                <w:color w:val="000000" w:themeColor="text1"/>
              </w:rPr>
            </w:rPrChange>
          </w:rPr>
          <w:t>.</w:t>
        </w:r>
      </w:ins>
      <w:r w:rsidRPr="00E22F59">
        <w:rPr>
          <w:rFonts w:ascii="Times New Roman" w:hAnsi="Times New Roman" w:cs="Times New Roman"/>
          <w:b/>
          <w:bCs/>
          <w:color w:val="000000" w:themeColor="text1"/>
          <w:rPrChange w:id="2470" w:author="Bo Shen" w:date="2023-03-07T15:53:00Z">
            <w:rPr>
              <w:rFonts w:ascii="Times New Roman" w:hAnsi="Times New Roman" w:cs="Times New Roman"/>
              <w:color w:val="000000" w:themeColor="text1"/>
            </w:rPr>
          </w:rPrChange>
        </w:rPr>
        <w:t xml:space="preserve"> 10A</w:t>
      </w:r>
      <w:r w:rsidRPr="0060258A">
        <w:rPr>
          <w:rFonts w:ascii="Times New Roman" w:hAnsi="Times New Roman" w:cs="Times New Roman"/>
          <w:color w:val="000000" w:themeColor="text1"/>
        </w:rPr>
        <w:t xml:space="preserve">). During option representation (cue interval in fixed duration trials), </w:t>
      </w:r>
      <w:del w:id="2471" w:author="Bo Shen" w:date="2023-02-13T12:44:00Z">
        <w:r w:rsidRPr="0060258A" w:rsidDel="00C12D3D">
          <w:rPr>
            <w:rFonts w:ascii="Times New Roman" w:hAnsi="Times New Roman" w:cs="Times New Roman"/>
            <w:color w:val="000000" w:themeColor="text1"/>
          </w:rPr>
          <w:delText xml:space="preserve">increased </w:delText>
        </w:r>
      </w:del>
      <w:ins w:id="2472" w:author="Bo Shen" w:date="2023-02-13T12:44: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2473"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2474" w:author="Bo Shen" w:date="2023-02-13T12:45:00Z">
        <w:r w:rsidRPr="00C12D3D">
          <w:rPr>
            <w:rFonts w:ascii="Times New Roman" w:hAnsi="Times New Roman" w:cs="Times New Roman"/>
            <w:color w:val="000000" w:themeColor="text1"/>
          </w:rPr>
          <w:t xml:space="preserve"> </w:t>
        </w:r>
      </w:ins>
      <w:del w:id="2475"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2476" w:author="Bo Shen" w:date="2023-02-13T12:45:00Z">
        <w:r w:rsidRPr="00C12D3D">
          <w:rPr>
            <w:rFonts w:ascii="Times New Roman" w:hAnsi="Times New Roman" w:cs="Times New Roman"/>
            <w:color w:val="000000" w:themeColor="text1"/>
          </w:rPr>
          <w:t xml:space="preserve"> </w:t>
        </w:r>
      </w:ins>
      <w:ins w:id="2477" w:author="Microsoft Office User" w:date="2023-03-03T11:57:00Z">
        <w:r>
          <w:rPr>
            <w:rFonts w:ascii="Times New Roman" w:hAnsi="Times New Roman" w:cs="Times New Roman"/>
            <w:color w:val="000000" w:themeColor="text1"/>
          </w:rPr>
          <w:t>in</w:t>
        </w:r>
      </w:ins>
      <w:ins w:id="2478" w:author="Bo Shen" w:date="2023-02-13T12:45:00Z">
        <w:del w:id="2479" w:author="Microsoft Office User" w:date="2023-03-03T11:57:00Z">
          <w:r w:rsidDel="0065383B">
            <w:rPr>
              <w:rFonts w:ascii="Times New Roman" w:hAnsi="Times New Roman" w:cs="Times New Roman"/>
              <w:color w:val="000000" w:themeColor="text1"/>
            </w:rPr>
            <w:delText>on</w:delText>
          </w:r>
        </w:del>
        <w:r>
          <w:rPr>
            <w:rFonts w:ascii="Times New Roman" w:hAnsi="Times New Roman" w:cs="Times New Roman"/>
            <w:color w:val="000000" w:themeColor="text1"/>
          </w:rPr>
          <w:t xml:space="preserve"> the </w:t>
        </w:r>
        <w:del w:id="2480" w:author="Microsoft Office User" w:date="2023-03-11T09:50:00Z">
          <w:r w:rsidDel="00610174">
            <w:rPr>
              <w:rFonts w:ascii="Times New Roman" w:hAnsi="Times New Roman" w:cs="Times New Roman"/>
              <w:color w:val="000000" w:themeColor="text1"/>
            </w:rPr>
            <w:delText>primary</w:delText>
          </w:r>
        </w:del>
      </w:ins>
      <w:ins w:id="2481" w:author="Microsoft Office User" w:date="2023-03-11T09:50:00Z">
        <w:r w:rsidR="00610174">
          <w:rPr>
            <w:rFonts w:ascii="Times New Roman" w:hAnsi="Times New Roman" w:cs="Times New Roman"/>
            <w:color w:val="000000" w:themeColor="text1"/>
          </w:rPr>
          <w:t>R</w:t>
        </w:r>
      </w:ins>
      <w:ins w:id="2482" w:author="Bo Shen" w:date="2023-02-13T12:45:00Z">
        <w:r w:rsidRPr="0060258A">
          <w:rPr>
            <w:rFonts w:ascii="Times New Roman" w:hAnsi="Times New Roman" w:cs="Times New Roman"/>
            <w:color w:val="000000" w:themeColor="text1"/>
          </w:rPr>
          <w:t xml:space="preserve"> neuron</w:t>
        </w:r>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w:t>
      </w:r>
      <w:del w:id="2483" w:author="Microsoft Office User" w:date="2023-03-11T09:51:00Z">
        <w:r w:rsidRPr="0060258A" w:rsidDel="00610174">
          <w:rPr>
            <w:rFonts w:ascii="Times New Roman" w:hAnsi="Times New Roman" w:cs="Times New Roman"/>
            <w:color w:val="000000" w:themeColor="text1"/>
          </w:rPr>
          <w:delText>stimulation of</w:delText>
        </w:r>
      </w:del>
      <w:ins w:id="2484" w:author="Microsoft Office User" w:date="2023-03-11T09:51:00Z">
        <w:r w:rsidR="00610174">
          <w:rPr>
            <w:rFonts w:ascii="Times New Roman" w:hAnsi="Times New Roman" w:cs="Times New Roman"/>
            <w:color w:val="000000" w:themeColor="text1"/>
          </w:rPr>
          <w:t>increases in</w:t>
        </w:r>
      </w:ins>
      <w:r w:rsidRPr="0060258A">
        <w:rPr>
          <w:rFonts w:ascii="Times New Roman" w:hAnsi="Times New Roman" w:cs="Times New Roman"/>
          <w:color w:val="000000" w:themeColor="text1"/>
        </w:rPr>
        <w:t xml:space="preserve"> local disinhibition increases WTA activity </w:t>
      </w:r>
      <w:del w:id="2485" w:author="Bo Shen" w:date="2023-02-13T12:52:00Z">
        <w:r w:rsidRPr="0060258A" w:rsidDel="001C4E8B">
          <w:rPr>
            <w:rFonts w:ascii="Times New Roman" w:hAnsi="Times New Roman" w:cs="Times New Roman"/>
            <w:color w:val="000000" w:themeColor="text1"/>
          </w:rPr>
          <w:delText xml:space="preserve">but </w:delText>
        </w:r>
      </w:del>
      <w:ins w:id="2486" w:author="Bo Shen" w:date="2023-02-13T12:52:00Z">
        <w:r>
          <w:rPr>
            <w:rFonts w:ascii="Times New Roman" w:hAnsi="Times New Roman" w:cs="Times New Roman"/>
            <w:color w:val="000000" w:themeColor="text1"/>
          </w:rPr>
          <w:t xml:space="preserve">and </w:t>
        </w:r>
      </w:ins>
      <w:ins w:id="2487" w:author="Bo Shen" w:date="2023-02-13T12:53:00Z">
        <w:r>
          <w:rPr>
            <w:rFonts w:ascii="Times New Roman" w:hAnsi="Times New Roman" w:cs="Times New Roman"/>
            <w:color w:val="000000" w:themeColor="text1"/>
          </w:rPr>
          <w:t>simultaneously</w:t>
        </w:r>
      </w:ins>
      <w:ins w:id="2488" w:author="Bo Shen" w:date="2023-02-13T12:52: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2489" w:author="Bo Shen" w:date="2023-02-13T12:52:00Z">
        <w:r>
          <w:rPr>
            <w:rFonts w:ascii="Times New Roman" w:hAnsi="Times New Roman" w:cs="Times New Roman"/>
            <w:color w:val="000000" w:themeColor="text1"/>
          </w:rPr>
          <w:t xml:space="preserve">As an outcome, </w:t>
        </w:r>
      </w:ins>
      <w:del w:id="2490"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2491"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2492" w:author="Bo Shen" w:date="2023-02-13T12:52:00Z">
        <w:r w:rsidRPr="0060258A" w:rsidDel="001C4E8B">
          <w:rPr>
            <w:rFonts w:ascii="Times New Roman" w:hAnsi="Times New Roman" w:cs="Times New Roman"/>
            <w:color w:val="000000" w:themeColor="text1"/>
          </w:rPr>
          <w:delText xml:space="preserve">and </w:delText>
        </w:r>
      </w:del>
      <w:ins w:id="2493" w:author="Bo Shen" w:date="2023-02-13T12:52:00Z">
        <w:r>
          <w:rPr>
            <w:rFonts w:ascii="Times New Roman" w:hAnsi="Times New Roman" w:cs="Times New Roman"/>
            <w:color w:val="000000" w:themeColor="text1"/>
          </w:rPr>
          <w:t>but</w:t>
        </w:r>
        <w:r w:rsidRPr="0060258A">
          <w:rPr>
            <w:rFonts w:ascii="Times New Roman" w:hAnsi="Times New Roman" w:cs="Times New Roman"/>
            <w:color w:val="000000" w:themeColor="text1"/>
          </w:rPr>
          <w:t xml:space="preserve"> </w:t>
        </w:r>
      </w:ins>
      <w:ins w:id="2494" w:author="Bo Shen" w:date="2023-02-13T12:53:00Z">
        <w:r>
          <w:rPr>
            <w:rFonts w:ascii="Times New Roman" w:hAnsi="Times New Roman" w:cs="Times New Roman"/>
            <w:color w:val="000000" w:themeColor="text1"/>
          </w:rPr>
          <w:t>a</w:t>
        </w:r>
      </w:ins>
      <w:del w:id="2495"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2496" w:author="Bo Shen" w:date="2023-02-13T12:52:00Z">
        <w:r>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2497"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2458D4">
        <w:rPr>
          <w:rFonts w:ascii="Times New Roman" w:hAnsi="Times New Roman" w:cs="Times New Roman"/>
          <w:b/>
          <w:bCs/>
          <w:color w:val="000000" w:themeColor="text1"/>
          <w:rPrChange w:id="2498" w:author="Bo Shen" w:date="2023-03-07T15:53:00Z">
            <w:rPr>
              <w:rFonts w:ascii="Times New Roman" w:hAnsi="Times New Roman" w:cs="Times New Roman"/>
              <w:color w:val="000000" w:themeColor="text1"/>
            </w:rPr>
          </w:rPrChange>
        </w:rPr>
        <w:t>Fig. 10B</w:t>
      </w:r>
      <w:r w:rsidRPr="0060258A">
        <w:rPr>
          <w:rFonts w:ascii="Times New Roman" w:hAnsi="Times New Roman" w:cs="Times New Roman"/>
          <w:color w:val="000000" w:themeColor="text1"/>
        </w:rPr>
        <w:t>)</w:t>
      </w:r>
      <w:ins w:id="2499" w:author="Bo Shen" w:date="2023-02-13T12:56:00Z">
        <w:r>
          <w:rPr>
            <w:rFonts w:ascii="Times New Roman" w:hAnsi="Times New Roman" w:cs="Times New Roman"/>
            <w:color w:val="000000" w:themeColor="text1"/>
          </w:rPr>
          <w:t>.</w:t>
        </w:r>
      </w:ins>
      <w:del w:id="2500"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501" w:author="Bo Shen" w:date="2023-02-13T12:56: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2502" w:author="Bo Shen" w:date="2023-02-13T12:57:00Z">
        <w:r>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2503" w:author="Bo Shen" w:date="2023-02-13T12:56:00Z">
        <w:r>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2504" w:author="Bo Shen" w:date="2023-02-13T12:57:00Z">
        <w:r w:rsidRPr="0060258A" w:rsidDel="00B5113E">
          <w:rPr>
            <w:rFonts w:ascii="Times New Roman" w:hAnsi="Times New Roman" w:cs="Times New Roman"/>
            <w:color w:val="000000" w:themeColor="text1"/>
          </w:rPr>
          <w:delText xml:space="preserve">agonist </w:delText>
        </w:r>
      </w:del>
      <w:ins w:id="2505" w:author="Bo Shen" w:date="2023-02-13T12:57:00Z">
        <w:r>
          <w:rPr>
            <w:rFonts w:ascii="Times New Roman" w:hAnsi="Times New Roman" w:cs="Times New Roman"/>
            <w:color w:val="000000" w:themeColor="text1"/>
          </w:rPr>
          <w:t>the inhibitory potentiation condition</w:t>
        </w:r>
        <w:r w:rsidRPr="0060258A">
          <w:rPr>
            <w:rFonts w:ascii="Times New Roman" w:hAnsi="Times New Roman" w:cs="Times New Roman"/>
            <w:color w:val="000000" w:themeColor="text1"/>
          </w:rPr>
          <w:t xml:space="preserve"> </w:t>
        </w:r>
      </w:ins>
      <w:del w:id="2506"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2507" w:author="Bo Shen" w:date="2023-02-13T12:57:00Z">
        <w:r>
          <w:rPr>
            <w:rFonts w:ascii="Times New Roman" w:hAnsi="Times New Roman" w:cs="Times New Roman"/>
            <w:color w:val="000000" w:themeColor="text1"/>
          </w:rPr>
          <w:t xml:space="preserve"> across different levels of inputs</w:t>
        </w:r>
      </w:ins>
      <w:ins w:id="2508" w:author="Microsoft Office User" w:date="2023-03-11T09:51:00Z">
        <w:r w:rsidR="00610174">
          <w:rPr>
            <w:rFonts w:ascii="Times New Roman" w:hAnsi="Times New Roman" w:cs="Times New Roman"/>
            <w:color w:val="000000" w:themeColor="text1"/>
          </w:rPr>
          <w:t xml:space="preserve"> effectively implementing a speed-accuracy tradeo</w:t>
        </w:r>
      </w:ins>
      <w:ins w:id="2509" w:author="Microsoft Office User" w:date="2023-03-11T09:52:00Z">
        <w:r w:rsidR="00610174">
          <w:rPr>
            <w:rFonts w:ascii="Times New Roman" w:hAnsi="Times New Roman" w:cs="Times New Roman"/>
            <w:color w:val="000000" w:themeColor="text1"/>
          </w:rPr>
          <w:t>ff</w:t>
        </w:r>
      </w:ins>
      <w:r w:rsidRPr="0060258A">
        <w:rPr>
          <w:rFonts w:ascii="Times New Roman" w:hAnsi="Times New Roman" w:cs="Times New Roman"/>
          <w:color w:val="000000" w:themeColor="text1"/>
        </w:rPr>
        <w:t xml:space="preserve"> (</w:t>
      </w:r>
      <w:r w:rsidRPr="002458D4">
        <w:rPr>
          <w:rFonts w:ascii="Times New Roman" w:hAnsi="Times New Roman" w:cs="Times New Roman"/>
          <w:b/>
          <w:bCs/>
          <w:color w:val="000000" w:themeColor="text1"/>
          <w:rPrChange w:id="2510" w:author="Bo Shen" w:date="2023-03-07T15:53:00Z">
            <w:rPr>
              <w:rFonts w:ascii="Times New Roman" w:hAnsi="Times New Roman" w:cs="Times New Roman"/>
              <w:color w:val="000000" w:themeColor="text1"/>
            </w:rPr>
          </w:rPrChange>
        </w:rPr>
        <w:t>Fig. 10C</w:t>
      </w:r>
      <w:r w:rsidRPr="0060258A">
        <w:rPr>
          <w:rFonts w:ascii="Times New Roman" w:hAnsi="Times New Roman" w:cs="Times New Roman"/>
          <w:color w:val="000000" w:themeColor="text1"/>
        </w:rPr>
        <w:t xml:space="preserve">). Note that the qualitative predictions for </w:t>
      </w:r>
      <w:del w:id="2511" w:author="Bo Shen" w:date="2023-02-13T13:01:00Z">
        <w:r w:rsidRPr="0060258A" w:rsidDel="00B67552">
          <w:rPr>
            <w:rFonts w:ascii="Times New Roman" w:hAnsi="Times New Roman" w:cs="Times New Roman"/>
            <w:color w:val="000000" w:themeColor="text1"/>
          </w:rPr>
          <w:delText xml:space="preserve">agonist </w:delText>
        </w:r>
      </w:del>
      <w:ins w:id="2512" w:author="Bo Shen" w:date="2023-02-13T13:01: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w:t>
      </w:r>
      <w:del w:id="2513" w:author="Microsoft Office User" w:date="2023-03-11T09:52:00Z">
        <w:r w:rsidRPr="0060258A" w:rsidDel="00610174">
          <w:rPr>
            <w:rFonts w:ascii="Times New Roman" w:hAnsi="Times New Roman" w:cs="Times New Roman"/>
            <w:color w:val="000000" w:themeColor="text1"/>
          </w:rPr>
          <w:delText xml:space="preserve"> (i.e.</w:delText>
        </w:r>
      </w:del>
      <w:ins w:id="2514" w:author="Bo Shen" w:date="2023-02-13T12:50:00Z">
        <w:del w:id="2515" w:author="Microsoft Office User" w:date="2023-03-11T09:52:00Z">
          <w:r w:rsidDel="00610174">
            <w:rPr>
              <w:rFonts w:ascii="Times New Roman" w:hAnsi="Times New Roman" w:cs="Times New Roman"/>
              <w:color w:val="000000" w:themeColor="text1"/>
            </w:rPr>
            <w:delText>,</w:delText>
          </w:r>
        </w:del>
      </w:ins>
      <w:del w:id="2516" w:author="Microsoft Office User" w:date="2023-03-11T09:52:00Z">
        <w:r w:rsidRPr="0060258A" w:rsidDel="00610174">
          <w:rPr>
            <w:rFonts w:ascii="Times New Roman" w:hAnsi="Times New Roman" w:cs="Times New Roman"/>
            <w:color w:val="000000" w:themeColor="text1"/>
          </w:rPr>
          <w:delText xml:space="preserve"> </w:delText>
        </w:r>
      </w:del>
      <w:ins w:id="2517" w:author="Bo Shen" w:date="2023-02-13T13:01:00Z">
        <w:del w:id="2518" w:author="Microsoft Office User" w:date="2023-03-11T09:52:00Z">
          <w:r w:rsidDel="00610174">
            <w:rPr>
              <w:rFonts w:ascii="Times New Roman" w:hAnsi="Times New Roman" w:cs="Times New Roman"/>
              <w:color w:val="000000" w:themeColor="text1"/>
            </w:rPr>
            <w:delText xml:space="preserve">the </w:delText>
          </w:r>
        </w:del>
      </w:ins>
      <w:del w:id="2519" w:author="Microsoft Office User" w:date="2023-03-11T09:52:00Z">
        <w:r w:rsidRPr="0060258A" w:rsidDel="00610174">
          <w:rPr>
            <w:rFonts w:ascii="Times New Roman" w:hAnsi="Times New Roman" w:cs="Times New Roman"/>
            <w:color w:val="000000" w:themeColor="text1"/>
          </w:rPr>
          <w:delText>direction of change</w:delText>
        </w:r>
      </w:del>
      <w:ins w:id="2520" w:author="Bo Shen" w:date="2023-02-13T13:01:00Z">
        <w:del w:id="2521" w:author="Microsoft Office User" w:date="2023-03-11T09:52:00Z">
          <w:r w:rsidDel="00610174">
            <w:rPr>
              <w:rFonts w:ascii="Times New Roman" w:hAnsi="Times New Roman" w:cs="Times New Roman"/>
              <w:color w:val="000000" w:themeColor="text1"/>
            </w:rPr>
            <w:delText>s</w:delText>
          </w:r>
        </w:del>
      </w:ins>
      <w:del w:id="2522" w:author="Microsoft Office User" w:date="2023-03-11T09:52:00Z">
        <w:r w:rsidRPr="0060258A" w:rsidDel="0061017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are robust to specific LDDM parameterizations (</w:t>
      </w:r>
      <w:r w:rsidRPr="002458D4">
        <w:rPr>
          <w:rFonts w:ascii="Times New Roman" w:hAnsi="Times New Roman" w:cs="Times New Roman"/>
          <w:b/>
          <w:bCs/>
          <w:color w:val="000000" w:themeColor="text1"/>
          <w:rPrChange w:id="2523" w:author="Bo Shen" w:date="2023-03-07T15:53:00Z">
            <w:rPr>
              <w:rFonts w:ascii="Times New Roman" w:hAnsi="Times New Roman" w:cs="Times New Roman"/>
              <w:color w:val="000000" w:themeColor="text1"/>
            </w:rPr>
          </w:rPrChange>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2524" w:author="Bo Shen" w:date="2023-02-13T13:03:00Z">
        <w:r w:rsidRPr="0060258A" w:rsidDel="00562BA1">
          <w:rPr>
            <w:rFonts w:ascii="Times New Roman" w:hAnsi="Times New Roman" w:cs="Times New Roman"/>
            <w:color w:val="000000" w:themeColor="text1"/>
          </w:rPr>
          <w:delText xml:space="preserve">increased </w:delText>
        </w:r>
      </w:del>
      <w:ins w:id="2525" w:author="Bo Shen" w:date="2023-02-13T13:0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2526" w:author="Bo Shen" w:date="2023-02-13T13:05:00Z">
        <w:r>
          <w:rPr>
            <w:rFonts w:ascii="Times New Roman" w:hAnsi="Times New Roman" w:cs="Times New Roman"/>
            <w:color w:val="000000" w:themeColor="text1"/>
          </w:rPr>
          <w:t xml:space="preserve">the excitatory neural activities during the </w:t>
        </w:r>
      </w:ins>
      <w:del w:id="2527"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2528" w:author="Bo Shen" w:date="2023-02-13T13:06:00Z">
        <w:r w:rsidRPr="0060258A" w:rsidDel="00562BA1">
          <w:rPr>
            <w:rFonts w:ascii="Times New Roman" w:hAnsi="Times New Roman" w:cs="Times New Roman"/>
            <w:color w:val="000000" w:themeColor="text1"/>
          </w:rPr>
          <w:delText xml:space="preserve">stages of neural activities </w:delText>
        </w:r>
      </w:del>
      <w:ins w:id="2529" w:author="Bo Shen" w:date="2023-02-13T13:06:00Z">
        <w:r>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2458D4">
        <w:rPr>
          <w:rFonts w:ascii="Times New Roman" w:hAnsi="Times New Roman" w:cs="Times New Roman"/>
          <w:b/>
          <w:bCs/>
          <w:color w:val="000000" w:themeColor="text1"/>
          <w:rPrChange w:id="2530" w:author="Bo Shen" w:date="2023-03-07T15:53:00Z">
            <w:rPr>
              <w:rFonts w:ascii="Times New Roman" w:hAnsi="Times New Roman" w:cs="Times New Roman"/>
              <w:color w:val="000000" w:themeColor="text1"/>
            </w:rPr>
          </w:rPrChange>
        </w:rPr>
        <w:t>Fig. 10E</w:t>
      </w:r>
      <w:r w:rsidRPr="0060258A">
        <w:rPr>
          <w:rFonts w:ascii="Times New Roman" w:hAnsi="Times New Roman" w:cs="Times New Roman"/>
          <w:color w:val="000000" w:themeColor="text1"/>
        </w:rPr>
        <w:t xml:space="preserve">). </w:t>
      </w:r>
      <w:ins w:id="2531" w:author="Bo Shen" w:date="2023-02-13T13:04:00Z">
        <w:r>
          <w:rPr>
            <w:rFonts w:ascii="Times New Roman" w:hAnsi="Times New Roman" w:cs="Times New Roman"/>
            <w:color w:val="000000" w:themeColor="text1"/>
          </w:rPr>
          <w:t>T</w:t>
        </w:r>
      </w:ins>
      <w:del w:id="2532"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w:t>
      </w:r>
      <w:del w:id="2533" w:author="Microsoft Office User" w:date="2023-03-11T09:53:00Z">
        <w:r w:rsidRPr="0060258A" w:rsidDel="002E3098">
          <w:rPr>
            <w:rFonts w:ascii="Times New Roman" w:hAnsi="Times New Roman" w:cs="Times New Roman"/>
            <w:color w:val="000000" w:themeColor="text1"/>
          </w:rPr>
          <w:delText xml:space="preserve"> will</w:delText>
        </w:r>
      </w:del>
      <w:r w:rsidRPr="0060258A">
        <w:rPr>
          <w:rFonts w:ascii="Times New Roman" w:hAnsi="Times New Roman" w:cs="Times New Roman"/>
          <w:color w:val="000000" w:themeColor="text1"/>
        </w:rPr>
        <w:t xml:space="preserve"> </w:t>
      </w:r>
      <w:ins w:id="2534" w:author="Microsoft Office User" w:date="2023-03-11T09:55:00Z">
        <w:r w:rsidR="00F8469D">
          <w:rPr>
            <w:rFonts w:ascii="Times New Roman" w:hAnsi="Times New Roman" w:cs="Times New Roman"/>
            <w:color w:val="000000" w:themeColor="text1"/>
          </w:rPr>
          <w:t xml:space="preserve">in these models </w:t>
        </w:r>
      </w:ins>
      <w:r w:rsidRPr="0060258A">
        <w:rPr>
          <w:rFonts w:ascii="Times New Roman" w:hAnsi="Times New Roman" w:cs="Times New Roman"/>
          <w:color w:val="000000" w:themeColor="text1"/>
        </w:rPr>
        <w:t>slow</w:t>
      </w:r>
      <w:ins w:id="2535" w:author="Microsoft Office User" w:date="2023-03-11T09:53:00Z">
        <w:r w:rsidR="002E3098">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own RTs but </w:t>
      </w:r>
      <w:del w:id="2536" w:author="Microsoft Office User" w:date="2023-03-11T09:53:00Z">
        <w:r w:rsidRPr="0060258A" w:rsidDel="002E3098">
          <w:rPr>
            <w:rFonts w:ascii="Times New Roman" w:hAnsi="Times New Roman" w:cs="Times New Roman"/>
            <w:color w:val="000000" w:themeColor="text1"/>
          </w:rPr>
          <w:delText xml:space="preserve">will </w:delText>
        </w:r>
      </w:del>
      <w:ins w:id="2537" w:author="Microsoft Office User" w:date="2023-03-11T09:53:00Z">
        <w:r w:rsidR="002E3098">
          <w:rPr>
            <w:rFonts w:ascii="Times New Roman" w:hAnsi="Times New Roman" w:cs="Times New Roman"/>
            <w:color w:val="000000" w:themeColor="text1"/>
          </w:rPr>
          <w:t>does</w:t>
        </w:r>
        <w:r w:rsidR="002E30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not affect </w:t>
      </w:r>
      <w:del w:id="2538" w:author="Microsoft Office User" w:date="2023-03-11T09:53:00Z">
        <w:r w:rsidRPr="0060258A" w:rsidDel="002E3098">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choice accuracy (</w:t>
      </w:r>
      <w:r w:rsidRPr="00E13C46">
        <w:rPr>
          <w:rFonts w:ascii="Times New Roman" w:hAnsi="Times New Roman" w:cs="Times New Roman"/>
          <w:b/>
          <w:bCs/>
          <w:color w:val="000000" w:themeColor="text1"/>
          <w:rPrChange w:id="2539" w:author="Bo Shen" w:date="2023-03-07T15:52:00Z">
            <w:rPr>
              <w:rFonts w:ascii="Times New Roman" w:hAnsi="Times New Roman" w:cs="Times New Roman"/>
              <w:color w:val="000000" w:themeColor="text1"/>
            </w:rPr>
          </w:rPrChange>
        </w:rPr>
        <w:t>Figs. 10F</w:t>
      </w:r>
      <w:ins w:id="2540" w:author="Bo Shen" w:date="2023-03-07T15:53:00Z">
        <w:r w:rsidR="00E13C46" w:rsidRPr="00E13C46">
          <w:rPr>
            <w:rFonts w:ascii="Times New Roman" w:hAnsi="Times New Roman" w:cs="Times New Roman"/>
            <w:color w:val="000000" w:themeColor="text1"/>
            <w:rPrChange w:id="2541" w:author="Bo Shen" w:date="2023-03-07T15:53:00Z">
              <w:rPr>
                <w:rFonts w:ascii="Times New Roman" w:hAnsi="Times New Roman" w:cs="Times New Roman"/>
                <w:b/>
                <w:bCs/>
                <w:color w:val="000000" w:themeColor="text1"/>
              </w:rPr>
            </w:rPrChange>
          </w:rPr>
          <w:t>,</w:t>
        </w:r>
      </w:ins>
      <w:r w:rsidRPr="00E13C46">
        <w:rPr>
          <w:rFonts w:ascii="Times New Roman" w:hAnsi="Times New Roman" w:cs="Times New Roman"/>
          <w:color w:val="000000" w:themeColor="text1"/>
        </w:rPr>
        <w:t xml:space="preserve"> </w:t>
      </w:r>
      <w:del w:id="2542" w:author="Bo Shen" w:date="2023-03-07T15:53:00Z">
        <w:r w:rsidRPr="00E13C46" w:rsidDel="00E13C46">
          <w:rPr>
            <w:rFonts w:ascii="Times New Roman" w:hAnsi="Times New Roman" w:cs="Times New Roman"/>
            <w:b/>
            <w:bCs/>
            <w:color w:val="000000" w:themeColor="text1"/>
            <w:rPrChange w:id="2543" w:author="Bo Shen" w:date="2023-03-07T15:52:00Z">
              <w:rPr>
                <w:rFonts w:ascii="Times New Roman" w:hAnsi="Times New Roman" w:cs="Times New Roman"/>
                <w:color w:val="000000" w:themeColor="text1"/>
              </w:rPr>
            </w:rPrChange>
          </w:rPr>
          <w:delText xml:space="preserve">and </w:delText>
        </w:r>
      </w:del>
      <w:r w:rsidRPr="00E13C46">
        <w:rPr>
          <w:rFonts w:ascii="Times New Roman" w:hAnsi="Times New Roman" w:cs="Times New Roman"/>
          <w:b/>
          <w:bCs/>
          <w:color w:val="000000" w:themeColor="text1"/>
          <w:rPrChange w:id="2544" w:author="Bo Shen" w:date="2023-03-07T15:52:00Z">
            <w:rPr>
              <w:rFonts w:ascii="Times New Roman" w:hAnsi="Times New Roman" w:cs="Times New Roman"/>
              <w:color w:val="000000" w:themeColor="text1"/>
            </w:rPr>
          </w:rPrChange>
        </w:rPr>
        <w:t>G</w:t>
      </w:r>
      <w:r w:rsidRPr="0060258A">
        <w:rPr>
          <w:rFonts w:ascii="Times New Roman" w:hAnsi="Times New Roman" w:cs="Times New Roman"/>
          <w:color w:val="000000" w:themeColor="text1"/>
        </w:rPr>
        <w:t>)</w:t>
      </w:r>
      <w:ins w:id="2545" w:author="Microsoft Office User" w:date="2023-03-11T09:55:00Z">
        <w:r w:rsidR="00F8469D">
          <w:rPr>
            <w:rFonts w:ascii="Times New Roman" w:hAnsi="Times New Roman" w:cs="Times New Roman"/>
            <w:color w:val="000000" w:themeColor="text1"/>
          </w:rPr>
          <w:t>, thus failing to replicate the observed speed-accuracy tradeoff</w:t>
        </w:r>
      </w:ins>
      <w:r w:rsidRPr="0060258A">
        <w:rPr>
          <w:rFonts w:ascii="Times New Roman" w:hAnsi="Times New Roman" w:cs="Times New Roman"/>
          <w:color w:val="000000" w:themeColor="text1"/>
        </w:rPr>
        <w:t xml:space="preserve">. </w:t>
      </w:r>
      <w:ins w:id="2546" w:author="Microsoft Office User" w:date="2023-03-11T09:55:00Z">
        <w:r w:rsidR="00F8469D">
          <w:rPr>
            <w:rFonts w:ascii="Times New Roman" w:hAnsi="Times New Roman" w:cs="Times New Roman"/>
            <w:color w:val="000000" w:themeColor="text1"/>
          </w:rPr>
          <w:t xml:space="preserve">We note that </w:t>
        </w:r>
      </w:ins>
      <w:del w:id="2547" w:author="Microsoft Office User" w:date="2023-03-11T09:55:00Z">
        <w:r w:rsidRPr="0060258A" w:rsidDel="00F8469D">
          <w:rPr>
            <w:rFonts w:ascii="Times New Roman" w:hAnsi="Times New Roman" w:cs="Times New Roman"/>
            <w:color w:val="000000" w:themeColor="text1"/>
          </w:rPr>
          <w:delText xml:space="preserve">These </w:delText>
        </w:r>
      </w:del>
      <w:ins w:id="2548" w:author="Microsoft Office User" w:date="2023-03-11T09:55:00Z">
        <w:r w:rsidR="00F8469D">
          <w:rPr>
            <w:rFonts w:ascii="Times New Roman" w:hAnsi="Times New Roman" w:cs="Times New Roman"/>
            <w:color w:val="000000" w:themeColor="text1"/>
          </w:rPr>
          <w:t>t</w:t>
        </w:r>
        <w:r w:rsidR="00F8469D" w:rsidRPr="0060258A">
          <w:rPr>
            <w:rFonts w:ascii="Times New Roman" w:hAnsi="Times New Roman" w:cs="Times New Roman"/>
            <w:color w:val="000000" w:themeColor="text1"/>
          </w:rPr>
          <w:t xml:space="preserve">hese </w:t>
        </w:r>
      </w:ins>
      <w:r w:rsidRPr="0060258A">
        <w:rPr>
          <w:rFonts w:ascii="Times New Roman" w:hAnsi="Times New Roman" w:cs="Times New Roman"/>
          <w:color w:val="000000" w:themeColor="text1"/>
        </w:rPr>
        <w:t xml:space="preserve">novel predictions </w:t>
      </w:r>
      <w:del w:id="2549" w:author="Microsoft Office User" w:date="2023-03-11T09:56:00Z">
        <w:r w:rsidRPr="0060258A" w:rsidDel="00F8469D">
          <w:rPr>
            <w:rFonts w:ascii="Times New Roman" w:hAnsi="Times New Roman" w:cs="Times New Roman"/>
            <w:color w:val="000000" w:themeColor="text1"/>
          </w:rPr>
          <w:delText xml:space="preserve">could be </w:delText>
        </w:r>
      </w:del>
      <w:del w:id="2550" w:author="Microsoft Office User" w:date="2023-03-11T09:55:00Z">
        <w:r w:rsidRPr="0060258A" w:rsidDel="00F8469D">
          <w:rPr>
            <w:rFonts w:ascii="Times New Roman" w:hAnsi="Times New Roman" w:cs="Times New Roman"/>
            <w:color w:val="000000" w:themeColor="text1"/>
          </w:rPr>
          <w:delText xml:space="preserve">readily </w:delText>
        </w:r>
      </w:del>
      <w:del w:id="2551" w:author="Microsoft Office User" w:date="2023-03-11T09:56:00Z">
        <w:r w:rsidRPr="0060258A" w:rsidDel="00F8469D">
          <w:rPr>
            <w:rFonts w:ascii="Times New Roman" w:hAnsi="Times New Roman" w:cs="Times New Roman"/>
            <w:color w:val="000000" w:themeColor="text1"/>
          </w:rPr>
          <w:delText>tested and</w:delText>
        </w:r>
      </w:del>
      <w:ins w:id="2552" w:author="Microsoft Office User" w:date="2023-03-11T09:56:00Z">
        <w:r w:rsidR="00F8469D">
          <w:rPr>
            <w:rFonts w:ascii="Times New Roman" w:hAnsi="Times New Roman" w:cs="Times New Roman"/>
            <w:color w:val="000000" w:themeColor="text1"/>
          </w:rPr>
          <w:t>that</w:t>
        </w:r>
      </w:ins>
      <w:r w:rsidRPr="0060258A">
        <w:rPr>
          <w:rFonts w:ascii="Times New Roman" w:hAnsi="Times New Roman" w:cs="Times New Roman"/>
          <w:color w:val="000000" w:themeColor="text1"/>
        </w:rPr>
        <w:t xml:space="preserve"> differentiate models </w:t>
      </w:r>
      <w:del w:id="2553" w:author="Microsoft Office User" w:date="2023-03-11T09:56:00Z">
        <w:r w:rsidRPr="0060258A" w:rsidDel="00F8469D">
          <w:rPr>
            <w:rFonts w:ascii="Times New Roman" w:hAnsi="Times New Roman" w:cs="Times New Roman"/>
            <w:color w:val="000000" w:themeColor="text1"/>
          </w:rPr>
          <w:delText xml:space="preserve">that </w:delText>
        </w:r>
      </w:del>
      <w:ins w:id="2554" w:author="Microsoft Office User" w:date="2023-03-11T09:56:00Z">
        <w:r w:rsidR="00F8469D">
          <w:rPr>
            <w:rFonts w:ascii="Times New Roman" w:hAnsi="Times New Roman" w:cs="Times New Roman"/>
            <w:color w:val="000000" w:themeColor="text1"/>
          </w:rPr>
          <w:t>which</w:t>
        </w:r>
        <w:r w:rsidR="00F8469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rely on </w:t>
      </w:r>
      <w:del w:id="2555" w:author="Microsoft Office User" w:date="2023-03-11T09:56:00Z">
        <w:r w:rsidRPr="0060258A" w:rsidDel="00F8469D">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 xml:space="preserve">structured disinhibition </w:t>
      </w:r>
      <w:ins w:id="2556" w:author="Microsoft Office User" w:date="2023-03-11T09:56:00Z">
        <w:r w:rsidR="00F8469D">
          <w:rPr>
            <w:rFonts w:ascii="Times New Roman" w:hAnsi="Times New Roman" w:cs="Times New Roman"/>
            <w:color w:val="000000" w:themeColor="text1"/>
          </w:rPr>
          <w:t>could be readily tested using modern optogenetic techniques</w:t>
        </w:r>
      </w:ins>
      <w:del w:id="2557" w:author="Microsoft Office User" w:date="2023-03-11T09:56:00Z">
        <w:r w:rsidRPr="0060258A" w:rsidDel="00F8469D">
          <w:rPr>
            <w:rFonts w:ascii="Times New Roman" w:hAnsi="Times New Roman" w:cs="Times New Roman"/>
            <w:color w:val="000000" w:themeColor="text1"/>
          </w:rPr>
          <w:delText>that we propose from models</w:delText>
        </w:r>
      </w:del>
      <w:ins w:id="2558" w:author="Bo Shen" w:date="2023-02-13T13:09:00Z">
        <w:del w:id="2559" w:author="Microsoft Office User" w:date="2023-03-03T11:58:00Z">
          <w:r w:rsidDel="0065383B">
            <w:rPr>
              <w:rFonts w:ascii="Times New Roman" w:hAnsi="Times New Roman" w:cs="Times New Roman"/>
              <w:color w:val="000000" w:themeColor="text1"/>
            </w:rPr>
            <w:delText>,</w:delText>
          </w:r>
        </w:del>
      </w:ins>
      <w:del w:id="2560" w:author="Microsoft Office User" w:date="2023-03-03T11:58:00Z">
        <w:r w:rsidRPr="0060258A" w:rsidDel="0065383B">
          <w:rPr>
            <w:rFonts w:ascii="Times New Roman" w:hAnsi="Times New Roman" w:cs="Times New Roman"/>
            <w:color w:val="000000" w:themeColor="text1"/>
          </w:rPr>
          <w:delText xml:space="preserve"> </w:delText>
        </w:r>
      </w:del>
      <w:ins w:id="2561" w:author="Bo Shen" w:date="2023-02-13T13:09:00Z">
        <w:del w:id="2562" w:author="Microsoft Office User" w:date="2023-03-03T11:58:00Z">
          <w:r w:rsidDel="0065383B">
            <w:rPr>
              <w:rFonts w:ascii="Times New Roman" w:hAnsi="Times New Roman" w:cs="Times New Roman"/>
              <w:color w:val="000000" w:themeColor="text1"/>
            </w:rPr>
            <w:delText>which</w:delText>
          </w:r>
        </w:del>
      </w:ins>
      <w:del w:id="2563" w:author="Microsoft Office User" w:date="2023-03-11T09:56:00Z">
        <w:r w:rsidRPr="0060258A" w:rsidDel="00F8469D">
          <w:rPr>
            <w:rFonts w:ascii="Times New Roman" w:hAnsi="Times New Roman" w:cs="Times New Roman"/>
            <w:color w:val="000000" w:themeColor="text1"/>
          </w:rPr>
          <w:delText>that employ</w:delText>
        </w:r>
      </w:del>
      <w:ins w:id="2564" w:author="Bo Shen" w:date="2023-02-13T13:09:00Z">
        <w:del w:id="2565" w:author="Microsoft Office User" w:date="2023-03-03T11:58:00Z">
          <w:r w:rsidDel="0065383B">
            <w:rPr>
              <w:rFonts w:ascii="Times New Roman" w:hAnsi="Times New Roman" w:cs="Times New Roman"/>
              <w:color w:val="000000" w:themeColor="text1"/>
            </w:rPr>
            <w:delText>s</w:delText>
          </w:r>
        </w:del>
      </w:ins>
      <w:del w:id="2566" w:author="Microsoft Office User" w:date="2023-03-11T09:56:00Z">
        <w:r w:rsidRPr="0060258A" w:rsidDel="00F8469D">
          <w:rPr>
            <w:rFonts w:ascii="Times New Roman" w:hAnsi="Times New Roman" w:cs="Times New Roman"/>
            <w:color w:val="000000" w:themeColor="text1"/>
          </w:rPr>
          <w:delText xml:space="preserve"> more traditional changes in the E/I balance to achieve state changes</w:delText>
        </w:r>
      </w:del>
      <w:r w:rsidRPr="0060258A">
        <w:rPr>
          <w:rFonts w:ascii="Times New Roman" w:hAnsi="Times New Roman" w:cs="Times New Roman"/>
          <w:color w:val="000000" w:themeColor="text1"/>
        </w:rPr>
        <w:t>.</w:t>
      </w:r>
      <w:del w:id="2567" w:author="Bo Shen" w:date="2023-02-03T18:49:00Z">
        <w:r w:rsidRPr="002E1CA5" w:rsidDel="005A2D8D">
          <w:rPr>
            <w:rFonts w:ascii="Times New Roman" w:hAnsi="Times New Roman" w:cs="Times New Roman"/>
            <w:color w:val="000000" w:themeColor="text1"/>
          </w:rPr>
          <w:br w:type="page"/>
        </w:r>
      </w:del>
    </w:p>
    <w:p w14:paraId="281F7AE2" w14:textId="77777777" w:rsidR="003F037C" w:rsidRPr="002E1CA5" w:rsidRDefault="003F037C" w:rsidP="002E1CA5">
      <w:pPr>
        <w:spacing w:line="480" w:lineRule="auto"/>
        <w:jc w:val="both"/>
        <w:rPr>
          <w:rFonts w:ascii="Times New Roman" w:hAnsi="Times New Roman" w:cs="Times New Roman"/>
          <w:color w:val="000000" w:themeColor="text1"/>
        </w:rPr>
      </w:pPr>
    </w:p>
    <w:p w14:paraId="2839ECE6" w14:textId="76079CAF" w:rsidR="00564B42" w:rsidRDefault="00564B42">
      <w:pPr>
        <w:rPr>
          <w:rFonts w:ascii="Times New Roman" w:hAnsi="Times New Roman" w:cs="Times New Roman"/>
          <w:color w:val="000000" w:themeColor="text1"/>
        </w:rPr>
      </w:pPr>
      <w:r>
        <w:rPr>
          <w:rFonts w:ascii="Times New Roman" w:hAnsi="Times New Roman" w:cs="Times New Roman"/>
          <w:color w:val="000000" w:themeColor="text1"/>
        </w:rPr>
        <w:br w:type="page"/>
      </w:r>
    </w:p>
    <w:p w14:paraId="32E1B63E" w14:textId="77777777" w:rsidR="00564B42" w:rsidRPr="0060258A" w:rsidRDefault="00564B42" w:rsidP="004C613D">
      <w:pPr>
        <w:pStyle w:val="Heading1"/>
      </w:pPr>
      <w:r w:rsidRPr="0060258A">
        <w:lastRenderedPageBreak/>
        <w:t>Discussion</w:t>
      </w:r>
    </w:p>
    <w:p w14:paraId="45024A0F" w14:textId="77777777" w:rsidR="00830AAF" w:rsidRPr="0060258A" w:rsidRDefault="00830AAF" w:rsidP="00101AEA">
      <w:pPr>
        <w:spacing w:line="480" w:lineRule="auto"/>
        <w:rPr>
          <w:rFonts w:ascii="Times New Roman" w:hAnsi="Times New Roman" w:cs="Times New Roman"/>
          <w:color w:val="000000" w:themeColor="text1"/>
        </w:rPr>
      </w:pPr>
    </w:p>
    <w:p w14:paraId="1C9DB540" w14:textId="5E120F66" w:rsidR="00564B42" w:rsidRDefault="00564B42" w:rsidP="00101AEA">
      <w:pPr>
        <w:spacing w:line="480" w:lineRule="auto"/>
        <w:jc w:val="both"/>
        <w:rPr>
          <w:ins w:id="2568" w:author="Kenway" w:date="2023-02-23T11:56:00Z"/>
          <w:rFonts w:ascii="Times New Roman" w:hAnsi="Times New Roman" w:cs="Times New Roman"/>
          <w:color w:val="000000" w:themeColor="text1"/>
        </w:rPr>
      </w:pPr>
      <w:ins w:id="2569" w:author="Kenway" w:date="2023-02-23T11:40:00Z">
        <w:r>
          <w:rPr>
            <w:rFonts w:ascii="Times New Roman" w:hAnsi="Times New Roman" w:cs="Times New Roman"/>
            <w:color w:val="000000" w:themeColor="text1"/>
          </w:rPr>
          <w:t xml:space="preserve">The </w:t>
        </w:r>
      </w:ins>
      <w:ins w:id="2570" w:author="Kenway" w:date="2023-02-23T11:41:00Z">
        <w:r>
          <w:rPr>
            <w:rFonts w:ascii="Times New Roman" w:hAnsi="Times New Roman" w:cs="Times New Roman"/>
            <w:color w:val="000000" w:themeColor="text1"/>
          </w:rPr>
          <w:t xml:space="preserve">prevalence of disinhibitory </w:t>
        </w:r>
      </w:ins>
      <w:ins w:id="2571" w:author="Kenway" w:date="2023-02-23T11:42:00Z">
        <w:r>
          <w:rPr>
            <w:rFonts w:ascii="Times New Roman" w:hAnsi="Times New Roman" w:cs="Times New Roman"/>
            <w:color w:val="000000" w:themeColor="text1"/>
          </w:rPr>
          <w:t>c</w:t>
        </w:r>
      </w:ins>
      <w:ins w:id="2572" w:author="Kenway" w:date="2023-02-23T11:41:00Z">
        <w:r>
          <w:rPr>
            <w:rFonts w:ascii="Times New Roman" w:hAnsi="Times New Roman" w:cs="Times New Roman"/>
            <w:color w:val="000000" w:themeColor="text1"/>
          </w:rPr>
          <w:t xml:space="preserve">ircuit motifs </w:t>
        </w:r>
      </w:ins>
      <w:ins w:id="2573" w:author="Kenway" w:date="2023-02-23T11:51:00Z">
        <w:r>
          <w:rPr>
            <w:rFonts w:ascii="Times New Roman" w:hAnsi="Times New Roman" w:cs="Times New Roman"/>
            <w:color w:val="000000" w:themeColor="text1"/>
          </w:rPr>
          <w:t>in the brain</w:t>
        </w:r>
      </w:ins>
      <w:ins w:id="2574" w:author="Microsoft Office User" w:date="2023-03-11T09:57:00Z">
        <w:r w:rsidR="00650CA2">
          <w:rPr>
            <w:rFonts w:ascii="Times New Roman" w:hAnsi="Times New Roman" w:cs="Times New Roman"/>
            <w:color w:val="000000" w:themeColor="text1"/>
          </w:rPr>
          <w:t>,</w:t>
        </w:r>
      </w:ins>
      <w:ins w:id="2575" w:author="Kenway" w:date="2023-02-23T11:51:00Z">
        <w:r>
          <w:rPr>
            <w:rFonts w:ascii="Times New Roman" w:hAnsi="Times New Roman" w:cs="Times New Roman"/>
            <w:color w:val="000000" w:themeColor="text1"/>
          </w:rPr>
          <w:t xml:space="preserve"> </w:t>
        </w:r>
      </w:ins>
      <w:ins w:id="2576" w:author="Kenway" w:date="2023-02-23T11:40:00Z">
        <w:r>
          <w:rPr>
            <w:rFonts w:ascii="Times New Roman" w:hAnsi="Times New Roman" w:cs="Times New Roman"/>
            <w:color w:val="000000" w:themeColor="text1"/>
          </w:rPr>
          <w:t xml:space="preserve">and </w:t>
        </w:r>
      </w:ins>
      <w:ins w:id="2577" w:author="Kenway" w:date="2023-02-23T11:52:00Z">
        <w:r>
          <w:rPr>
            <w:rFonts w:ascii="Times New Roman" w:hAnsi="Times New Roman" w:cs="Times New Roman"/>
            <w:color w:val="000000" w:themeColor="text1"/>
          </w:rPr>
          <w:t xml:space="preserve">recent </w:t>
        </w:r>
      </w:ins>
      <w:ins w:id="2578" w:author="Kenway" w:date="2023-02-23T11:40:00Z">
        <w:r>
          <w:rPr>
            <w:rFonts w:ascii="Times New Roman" w:hAnsi="Times New Roman" w:cs="Times New Roman"/>
            <w:color w:val="000000" w:themeColor="text1"/>
          </w:rPr>
          <w:t>evidenc</w:t>
        </w:r>
      </w:ins>
      <w:ins w:id="2579" w:author="Kenway" w:date="2023-02-23T11:41:00Z">
        <w:r>
          <w:rPr>
            <w:rFonts w:ascii="Times New Roman" w:hAnsi="Times New Roman" w:cs="Times New Roman"/>
            <w:color w:val="000000" w:themeColor="text1"/>
          </w:rPr>
          <w:t>e</w:t>
        </w:r>
      </w:ins>
      <w:ins w:id="2580" w:author="Kenway" w:date="2023-02-23T11:40:00Z">
        <w:r>
          <w:rPr>
            <w:rFonts w:ascii="Times New Roman" w:hAnsi="Times New Roman" w:cs="Times New Roman"/>
            <w:color w:val="000000" w:themeColor="text1"/>
          </w:rPr>
          <w:t xml:space="preserve"> for structured </w:t>
        </w:r>
      </w:ins>
      <w:ins w:id="2581" w:author="Kenway" w:date="2023-02-23T11:52:00Z">
        <w:del w:id="2582" w:author="Bo Shen" w:date="2023-02-24T11:10:00Z">
          <w:r w:rsidDel="00AB20E1">
            <w:rPr>
              <w:rFonts w:ascii="Times New Roman" w:hAnsi="Times New Roman" w:cs="Times New Roman"/>
              <w:color w:val="000000" w:themeColor="text1"/>
            </w:rPr>
            <w:delText>decsion</w:delText>
          </w:r>
        </w:del>
      </w:ins>
      <w:ins w:id="2583" w:author="Bo Shen" w:date="2023-02-24T11:10:00Z">
        <w:r>
          <w:rPr>
            <w:rFonts w:ascii="Times New Roman" w:hAnsi="Times New Roman" w:cs="Times New Roman"/>
            <w:color w:val="000000" w:themeColor="text1"/>
          </w:rPr>
          <w:t>decision</w:t>
        </w:r>
      </w:ins>
      <w:ins w:id="2584" w:author="Kenway" w:date="2023-02-23T11:52:00Z">
        <w:r>
          <w:rPr>
            <w:rFonts w:ascii="Times New Roman" w:hAnsi="Times New Roman" w:cs="Times New Roman"/>
            <w:color w:val="000000" w:themeColor="text1"/>
          </w:rPr>
          <w:t xml:space="preserve">-related </w:t>
        </w:r>
      </w:ins>
      <w:ins w:id="2585" w:author="Kenway" w:date="2023-02-23T11:40:00Z">
        <w:r>
          <w:rPr>
            <w:rFonts w:ascii="Times New Roman" w:hAnsi="Times New Roman" w:cs="Times New Roman"/>
            <w:color w:val="000000" w:themeColor="text1"/>
          </w:rPr>
          <w:t>inhibitory activity</w:t>
        </w:r>
      </w:ins>
      <w:ins w:id="2586" w:author="Microsoft Office User" w:date="2023-03-11T09:57:00Z">
        <w:r w:rsidR="00650CA2">
          <w:rPr>
            <w:rFonts w:ascii="Times New Roman" w:hAnsi="Times New Roman" w:cs="Times New Roman"/>
            <w:color w:val="000000" w:themeColor="text1"/>
          </w:rPr>
          <w:t>,</w:t>
        </w:r>
      </w:ins>
      <w:ins w:id="2587" w:author="Kenway" w:date="2023-02-23T11:42:00Z">
        <w:r>
          <w:rPr>
            <w:rFonts w:ascii="Times New Roman" w:hAnsi="Times New Roman" w:cs="Times New Roman"/>
            <w:color w:val="000000" w:themeColor="text1"/>
          </w:rPr>
          <w:t xml:space="preserve"> </w:t>
        </w:r>
        <w:del w:id="2588" w:author="Bo Shen" w:date="2023-02-24T14:17:00Z">
          <w:r w:rsidDel="00890549">
            <w:rPr>
              <w:rFonts w:ascii="Times New Roman" w:hAnsi="Times New Roman" w:cs="Times New Roman"/>
              <w:color w:val="000000" w:themeColor="text1"/>
            </w:rPr>
            <w:delText>argue</w:delText>
          </w:r>
        </w:del>
      </w:ins>
      <w:ins w:id="2589" w:author="Bo Shen" w:date="2023-02-24T14:17:00Z">
        <w:r>
          <w:rPr>
            <w:rFonts w:ascii="Times New Roman" w:hAnsi="Times New Roman" w:cs="Times New Roman"/>
            <w:color w:val="000000" w:themeColor="text1"/>
          </w:rPr>
          <w:t>argue</w:t>
        </w:r>
        <w:del w:id="2590" w:author="Microsoft Office User" w:date="2023-03-13T11:25:00Z">
          <w:r w:rsidDel="00B8546B">
            <w:rPr>
              <w:rFonts w:ascii="Times New Roman" w:hAnsi="Times New Roman" w:cs="Times New Roman"/>
              <w:color w:val="000000" w:themeColor="text1"/>
            </w:rPr>
            <w:delText>s</w:delText>
          </w:r>
        </w:del>
      </w:ins>
      <w:ins w:id="2591" w:author="Kenway" w:date="2023-02-23T11:42:00Z">
        <w:r>
          <w:rPr>
            <w:rFonts w:ascii="Times New Roman" w:hAnsi="Times New Roman" w:cs="Times New Roman"/>
            <w:color w:val="000000" w:themeColor="text1"/>
          </w:rPr>
          <w:t xml:space="preserve"> for a more </w:t>
        </w:r>
        <w:del w:id="2592" w:author="Bo Shen" w:date="2023-02-24T15:05:00Z">
          <w:r w:rsidDel="0051513B">
            <w:rPr>
              <w:rFonts w:ascii="Times New Roman" w:hAnsi="Times New Roman" w:cs="Times New Roman" w:hint="eastAsia"/>
              <w:color w:val="000000" w:themeColor="text1"/>
            </w:rPr>
            <w:delText>complex</w:delText>
          </w:r>
        </w:del>
      </w:ins>
      <w:ins w:id="2593" w:author="Kenway" w:date="2023-02-23T11:44:00Z">
        <w:del w:id="2594" w:author="Bo Shen" w:date="2023-02-24T15:05:00Z">
          <w:r w:rsidDel="0051513B">
            <w:rPr>
              <w:rFonts w:ascii="Times New Roman" w:hAnsi="Times New Roman" w:cs="Times New Roman" w:hint="eastAsia"/>
              <w:color w:val="000000" w:themeColor="text1"/>
            </w:rPr>
            <w:delText xml:space="preserve"> </w:delText>
          </w:r>
        </w:del>
      </w:ins>
      <w:ins w:id="2595" w:author="Bo Shen" w:date="2023-02-24T15:05:00Z">
        <w:r>
          <w:rPr>
            <w:rFonts w:ascii="Times New Roman" w:hAnsi="Times New Roman" w:cs="Times New Roman" w:hint="eastAsia"/>
            <w:color w:val="000000" w:themeColor="text1"/>
          </w:rPr>
          <w:t>structured</w:t>
        </w:r>
        <w:r>
          <w:rPr>
            <w:rFonts w:ascii="Times New Roman" w:hAnsi="Times New Roman" w:cs="Times New Roman"/>
            <w:color w:val="000000" w:themeColor="text1"/>
          </w:rPr>
          <w:t xml:space="preserve"> </w:t>
        </w:r>
      </w:ins>
      <w:ins w:id="2596" w:author="Kenway" w:date="2023-02-23T11:44:00Z">
        <w:r>
          <w:rPr>
            <w:rFonts w:ascii="Times New Roman" w:hAnsi="Times New Roman" w:cs="Times New Roman"/>
            <w:color w:val="000000" w:themeColor="text1"/>
          </w:rPr>
          <w:t xml:space="preserve">implementation of </w:t>
        </w:r>
        <w:del w:id="2597" w:author="Bo Shen" w:date="2023-02-24T11:10:00Z">
          <w:r w:rsidDel="00AB20E1">
            <w:rPr>
              <w:rFonts w:ascii="Times New Roman" w:hAnsi="Times New Roman" w:cs="Times New Roman"/>
              <w:color w:val="000000" w:themeColor="text1"/>
            </w:rPr>
            <w:delText>inhbition</w:delText>
          </w:r>
        </w:del>
      </w:ins>
      <w:ins w:id="2598" w:author="Bo Shen" w:date="2023-02-24T11:10:00Z">
        <w:r>
          <w:rPr>
            <w:rFonts w:ascii="Times New Roman" w:hAnsi="Times New Roman" w:cs="Times New Roman"/>
            <w:color w:val="000000" w:themeColor="text1"/>
          </w:rPr>
          <w:t>inhibition</w:t>
        </w:r>
      </w:ins>
      <w:ins w:id="2599" w:author="Kenway" w:date="2023-02-23T11:42:00Z">
        <w:r>
          <w:rPr>
            <w:rFonts w:ascii="Times New Roman" w:hAnsi="Times New Roman" w:cs="Times New Roman"/>
            <w:color w:val="000000" w:themeColor="text1"/>
          </w:rPr>
          <w:t xml:space="preserve"> in computat</w:t>
        </w:r>
      </w:ins>
      <w:ins w:id="2600" w:author="Kenway" w:date="2023-02-23T11:43:00Z">
        <w:r>
          <w:rPr>
            <w:rFonts w:ascii="Times New Roman" w:hAnsi="Times New Roman" w:cs="Times New Roman"/>
            <w:color w:val="000000" w:themeColor="text1"/>
          </w:rPr>
          <w:t>i</w:t>
        </w:r>
      </w:ins>
      <w:ins w:id="2601" w:author="Kenway" w:date="2023-02-23T11:42:00Z">
        <w:r>
          <w:rPr>
            <w:rFonts w:ascii="Times New Roman" w:hAnsi="Times New Roman" w:cs="Times New Roman"/>
            <w:color w:val="000000" w:themeColor="text1"/>
          </w:rPr>
          <w:t xml:space="preserve">onal models of decision-making. </w:t>
        </w:r>
      </w:ins>
      <w:ins w:id="2602" w:author="Kenway" w:date="2023-02-23T11:40:00Z">
        <w:del w:id="2603" w:author="Bo Shen" w:date="2023-02-24T14:49:00Z">
          <w:r w:rsidDel="00CE12E2">
            <w:rPr>
              <w:rFonts w:ascii="Times New Roman" w:hAnsi="Times New Roman" w:cs="Times New Roman"/>
              <w:color w:val="000000" w:themeColor="text1"/>
            </w:rPr>
            <w:delText xml:space="preserve"> </w:delText>
          </w:r>
        </w:del>
      </w:ins>
      <w:ins w:id="2604" w:author="Kenway" w:date="2023-02-23T11:44:00Z">
        <w:r>
          <w:rPr>
            <w:rFonts w:ascii="Times New Roman" w:hAnsi="Times New Roman" w:cs="Times New Roman"/>
            <w:color w:val="000000" w:themeColor="text1"/>
          </w:rPr>
          <w:t xml:space="preserve">Here, we </w:t>
        </w:r>
        <w:del w:id="2605" w:author="Microsoft Office User" w:date="2023-03-13T11:18:00Z">
          <w:r w:rsidDel="001036D5">
            <w:rPr>
              <w:rFonts w:ascii="Times New Roman" w:hAnsi="Times New Roman" w:cs="Times New Roman"/>
              <w:color w:val="000000" w:themeColor="text1"/>
            </w:rPr>
            <w:delText xml:space="preserve">developed and characterized a </w:delText>
          </w:r>
        </w:del>
      </w:ins>
      <w:ins w:id="2606" w:author="Kenway" w:date="2023-02-23T11:53:00Z">
        <w:del w:id="2607" w:author="Microsoft Office User" w:date="2023-03-13T11:18:00Z">
          <w:r w:rsidDel="001036D5">
            <w:rPr>
              <w:rFonts w:ascii="Times New Roman" w:hAnsi="Times New Roman" w:cs="Times New Roman"/>
              <w:color w:val="000000" w:themeColor="text1"/>
            </w:rPr>
            <w:delText>dynamic circuit model of decision-making with dynamic local di</w:delText>
          </w:r>
        </w:del>
        <w:del w:id="2608" w:author="Microsoft Office User" w:date="2023-03-13T11:17:00Z">
          <w:r w:rsidDel="001036D5">
            <w:rPr>
              <w:rFonts w:ascii="Times New Roman" w:hAnsi="Times New Roman" w:cs="Times New Roman"/>
              <w:color w:val="000000" w:themeColor="text1"/>
            </w:rPr>
            <w:delText xml:space="preserve">sinhibition. </w:delText>
          </w:r>
        </w:del>
      </w:ins>
      <w:moveToRangeStart w:id="2609" w:author="Kenway" w:date="2023-02-23T11:53:00Z" w:name="move1901655"/>
      <w:moveTo w:id="2610" w:author="Kenway" w:date="2023-02-23T11:53:00Z">
        <w:del w:id="2611" w:author="Microsoft Office User" w:date="2023-03-13T11:17:00Z">
          <w:r w:rsidRPr="0060258A" w:rsidDel="001036D5">
            <w:rPr>
              <w:rFonts w:ascii="Times New Roman" w:hAnsi="Times New Roman" w:cs="Times New Roman"/>
              <w:color w:val="000000" w:themeColor="text1"/>
            </w:rPr>
            <w:delText>W</w:delText>
          </w:r>
        </w:del>
        <w:del w:id="2612" w:author="Microsoft Office User" w:date="2023-03-13T11:18:00Z">
          <w:r w:rsidRPr="0060258A" w:rsidDel="001036D5">
            <w:rPr>
              <w:rFonts w:ascii="Times New Roman" w:hAnsi="Times New Roman" w:cs="Times New Roman"/>
              <w:color w:val="000000" w:themeColor="text1"/>
            </w:rPr>
            <w:delText>e</w:delText>
          </w:r>
        </w:del>
      </w:moveTo>
      <w:ins w:id="2613" w:author="Kenway" w:date="2023-02-23T11:54:00Z">
        <w:del w:id="2614" w:author="Microsoft Office User" w:date="2023-03-13T11:18:00Z">
          <w:r w:rsidDel="001036D5">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show </w:t>
        </w:r>
      </w:ins>
      <w:moveTo w:id="2615" w:author="Kenway" w:date="2023-02-23T11:53:00Z">
        <w:del w:id="2616" w:author="Kenway" w:date="2023-02-23T11:54:00Z">
          <w:r w:rsidRPr="0060258A" w:rsidDel="0094157C">
            <w:rPr>
              <w:rFonts w:ascii="Times New Roman" w:hAnsi="Times New Roman" w:cs="Times New Roman"/>
              <w:color w:val="000000" w:themeColor="text1"/>
            </w:rPr>
            <w:delText xml:space="preserve"> find </w:delText>
          </w:r>
        </w:del>
        <w:r w:rsidRPr="0060258A">
          <w:rPr>
            <w:rFonts w:ascii="Times New Roman" w:hAnsi="Times New Roman" w:cs="Times New Roman"/>
            <w:color w:val="000000" w:themeColor="text1"/>
          </w:rPr>
          <w:t xml:space="preserve">that </w:t>
        </w:r>
        <w:del w:id="2617" w:author="Kenway" w:date="2023-02-23T11:54:00Z">
          <w:r w:rsidRPr="0060258A" w:rsidDel="0094157C">
            <w:rPr>
              <w:rFonts w:ascii="Times New Roman" w:hAnsi="Times New Roman" w:cs="Times New Roman"/>
              <w:color w:val="000000" w:themeColor="text1"/>
            </w:rPr>
            <w:delText>a hybrid model that unifies these key features can be implemented with a specific biologically plausible architecture – local disinhibition.</w:delText>
          </w:r>
        </w:del>
      </w:moveTo>
      <w:moveToRangeEnd w:id="2609"/>
      <w:ins w:id="2618" w:author="Kenway" w:date="2023-02-23T11:54:00Z">
        <w:r>
          <w:rPr>
            <w:rFonts w:ascii="Times New Roman" w:hAnsi="Times New Roman" w:cs="Times New Roman"/>
            <w:color w:val="000000" w:themeColor="text1"/>
          </w:rPr>
          <w:t>the</w:t>
        </w:r>
      </w:ins>
      <w:ins w:id="2619" w:author="Microsoft Office User" w:date="2023-03-13T11:18:00Z">
        <w:r w:rsidR="001036D5">
          <w:rPr>
            <w:rFonts w:ascii="Times New Roman" w:hAnsi="Times New Roman" w:cs="Times New Roman"/>
            <w:color w:val="000000" w:themeColor="text1"/>
          </w:rPr>
          <w:t xml:space="preserve"> disinhibition-based</w:t>
        </w:r>
      </w:ins>
      <w:ins w:id="2620" w:author="Kenway" w:date="2023-02-23T11:54:00Z">
        <w:r>
          <w:rPr>
            <w:rFonts w:ascii="Times New Roman" w:hAnsi="Times New Roman" w:cs="Times New Roman"/>
            <w:color w:val="000000" w:themeColor="text1"/>
          </w:rPr>
          <w:t xml:space="preserve"> LDDM </w:t>
        </w:r>
      </w:ins>
      <w:ins w:id="2621" w:author="Microsoft Office User" w:date="2023-03-13T11:18:00Z">
        <w:r w:rsidR="001036D5">
          <w:rPr>
            <w:rFonts w:ascii="Times New Roman" w:hAnsi="Times New Roman" w:cs="Times New Roman"/>
            <w:color w:val="000000" w:themeColor="text1"/>
          </w:rPr>
          <w:t>replicates</w:t>
        </w:r>
      </w:ins>
      <w:ins w:id="2622" w:author="Kenway" w:date="2023-02-23T11:54:00Z">
        <w:del w:id="2623" w:author="Microsoft Office User" w:date="2023-03-13T11:18:00Z">
          <w:r w:rsidDel="001036D5">
            <w:rPr>
              <w:rFonts w:ascii="Times New Roman" w:hAnsi="Times New Roman" w:cs="Times New Roman"/>
              <w:color w:val="000000" w:themeColor="text1"/>
            </w:rPr>
            <w:delText>captures</w:delText>
          </w:r>
        </w:del>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ree</w:t>
        </w:r>
      </w:ins>
      <w:ins w:id="2624" w:author="Microsoft Office User" w:date="2023-03-13T11:18:00Z">
        <w:r w:rsidR="001036D5">
          <w:rPr>
            <w:rFonts w:ascii="Times New Roman" w:hAnsi="Times New Roman" w:cs="Times New Roman"/>
            <w:color w:val="000000" w:themeColor="text1"/>
          </w:rPr>
          <w:t xml:space="preserve"> </w:t>
        </w:r>
      </w:ins>
      <w:ins w:id="2625" w:author="Kenway" w:date="2023-02-23T11:54:00Z">
        <w:del w:id="2626" w:author="Microsoft Office User" w:date="2023-03-13T11:18:00Z">
          <w:r w:rsidRPr="0060258A" w:rsidDel="001036D5">
            <w:rPr>
              <w:rFonts w:ascii="Times New Roman" w:hAnsi="Times New Roman" w:cs="Times New Roman"/>
              <w:color w:val="000000" w:themeColor="text1"/>
            </w:rPr>
            <w:delText xml:space="preserve"> important and </w:delText>
          </w:r>
        </w:del>
        <w:r w:rsidRPr="0060258A">
          <w:rPr>
            <w:rFonts w:ascii="Times New Roman" w:hAnsi="Times New Roman" w:cs="Times New Roman"/>
            <w:color w:val="000000" w:themeColor="text1"/>
          </w:rPr>
          <w:t xml:space="preserve">characteristic features of </w:t>
        </w:r>
      </w:ins>
      <w:ins w:id="2627" w:author="Microsoft Office User" w:date="2023-03-11T09:58:00Z">
        <w:r w:rsidR="00650CA2">
          <w:rPr>
            <w:rFonts w:ascii="Times New Roman" w:hAnsi="Times New Roman" w:cs="Times New Roman"/>
            <w:color w:val="000000" w:themeColor="text1"/>
          </w:rPr>
          <w:t>neuro</w:t>
        </w:r>
      </w:ins>
      <w:ins w:id="2628" w:author="Microsoft Office User" w:date="2023-03-13T11:20:00Z">
        <w:r w:rsidR="00F80FBD">
          <w:rPr>
            <w:rFonts w:ascii="Times New Roman" w:hAnsi="Times New Roman" w:cs="Times New Roman"/>
            <w:color w:val="000000" w:themeColor="text1"/>
          </w:rPr>
          <w:t>biological</w:t>
        </w:r>
      </w:ins>
      <w:ins w:id="2629" w:author="Microsoft Office User" w:date="2023-03-11T09:58:00Z">
        <w:r w:rsidR="00650CA2">
          <w:rPr>
            <w:rFonts w:ascii="Times New Roman" w:hAnsi="Times New Roman" w:cs="Times New Roman"/>
            <w:color w:val="000000" w:themeColor="text1"/>
          </w:rPr>
          <w:t xml:space="preserve"> </w:t>
        </w:r>
      </w:ins>
      <w:ins w:id="2630" w:author="Kenway" w:date="2023-02-23T11:54:00Z">
        <w:r w:rsidRPr="0060258A">
          <w:rPr>
            <w:rFonts w:ascii="Times New Roman" w:hAnsi="Times New Roman" w:cs="Times New Roman"/>
            <w:color w:val="000000" w:themeColor="text1"/>
          </w:rPr>
          <w:t>decision</w:t>
        </w:r>
        <w:del w:id="2631" w:author="Bo Shen" w:date="2023-02-24T15:11:00Z">
          <w:r w:rsidRPr="0060258A" w:rsidDel="0051513B">
            <w:rPr>
              <w:rFonts w:ascii="Times New Roman" w:hAnsi="Times New Roman" w:cs="Times New Roman"/>
              <w:color w:val="000000" w:themeColor="text1"/>
            </w:rPr>
            <w:delText xml:space="preserve"> </w:delText>
          </w:r>
        </w:del>
      </w:ins>
      <w:ins w:id="2632" w:author="Bo Shen" w:date="2023-02-24T15:11:00Z">
        <w:r>
          <w:rPr>
            <w:rFonts w:ascii="Times New Roman" w:hAnsi="Times New Roman" w:cs="Times New Roman"/>
            <w:color w:val="000000" w:themeColor="text1"/>
          </w:rPr>
          <w:t>-</w:t>
        </w:r>
      </w:ins>
      <w:ins w:id="2633" w:author="Kenway" w:date="2023-02-23T11:54:00Z">
        <w:r w:rsidRPr="0060258A">
          <w:rPr>
            <w:rFonts w:ascii="Times New Roman" w:hAnsi="Times New Roman" w:cs="Times New Roman"/>
            <w:color w:val="000000" w:themeColor="text1"/>
          </w:rPr>
          <w:t>making</w:t>
        </w:r>
        <w:r>
          <w:rPr>
            <w:rFonts w:ascii="Times New Roman" w:hAnsi="Times New Roman" w:cs="Times New Roman"/>
            <w:color w:val="000000" w:themeColor="text1"/>
          </w:rPr>
          <w:t xml:space="preserve"> </w:t>
        </w:r>
      </w:ins>
      <w:ins w:id="2634" w:author="Bo Shen" w:date="2023-02-24T14:53:00Z">
        <w:r>
          <w:rPr>
            <w:rFonts w:ascii="Times New Roman" w:hAnsi="Times New Roman" w:cs="Times New Roman"/>
            <w:color w:val="000000" w:themeColor="text1"/>
          </w:rPr>
          <w:t>–</w:t>
        </w:r>
      </w:ins>
      <w:ins w:id="2635" w:author="Kenway" w:date="2023-02-23T11:54:00Z">
        <w:del w:id="2636" w:author="Bo Shen" w:date="2023-02-24T14:53:00Z">
          <w:r w:rsidDel="00CE12E2">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n</w:t>
        </w:r>
      </w:ins>
      <w:del w:id="2637" w:author="Kenway" w:date="2023-02-23T11:54:00Z">
        <w:r w:rsidRPr="0060258A" w:rsidDel="0094157C">
          <w:rPr>
            <w:rFonts w:ascii="Times New Roman" w:hAnsi="Times New Roman" w:cs="Times New Roman"/>
            <w:color w:val="000000" w:themeColor="text1"/>
          </w:rPr>
          <w:delText>N</w:delText>
        </w:r>
      </w:del>
      <w:r w:rsidRPr="0060258A">
        <w:rPr>
          <w:rFonts w:ascii="Times New Roman" w:hAnsi="Times New Roman" w:cs="Times New Roman"/>
          <w:color w:val="000000" w:themeColor="text1"/>
        </w:rPr>
        <w:t>ormalized value coding, WTA choice, and persistent activity</w:t>
      </w:r>
      <w:ins w:id="2638" w:author="Kenway" w:date="2023-02-23T12:17:00Z">
        <w:r>
          <w:rPr>
            <w:rFonts w:ascii="Times New Roman" w:hAnsi="Times New Roman" w:cs="Times New Roman"/>
            <w:color w:val="000000" w:themeColor="text1"/>
          </w:rPr>
          <w:t xml:space="preserve"> – </w:t>
        </w:r>
      </w:ins>
      <w:ins w:id="2639" w:author="Microsoft Office User" w:date="2023-03-11T09:58:00Z">
        <w:r w:rsidR="00650CA2">
          <w:rPr>
            <w:rFonts w:ascii="Times New Roman" w:hAnsi="Times New Roman" w:cs="Times New Roman"/>
            <w:color w:val="000000" w:themeColor="text1"/>
          </w:rPr>
          <w:t xml:space="preserve">all </w:t>
        </w:r>
      </w:ins>
      <w:ins w:id="2640" w:author="Kenway" w:date="2023-02-23T12:17:00Z">
        <w:r>
          <w:rPr>
            <w:rFonts w:ascii="Times New Roman" w:hAnsi="Times New Roman" w:cs="Times New Roman"/>
            <w:color w:val="000000" w:themeColor="text1"/>
          </w:rPr>
          <w:t>with</w:t>
        </w:r>
      </w:ins>
      <w:ins w:id="2641" w:author="Bo Shen" w:date="2023-02-24T17:32:00Z">
        <w:r>
          <w:rPr>
            <w:rFonts w:ascii="Times New Roman" w:hAnsi="Times New Roman" w:cs="Times New Roman"/>
            <w:color w:val="000000" w:themeColor="text1"/>
          </w:rPr>
          <w:t>in</w:t>
        </w:r>
      </w:ins>
      <w:ins w:id="2642" w:author="Kenway" w:date="2023-02-23T12:17:00Z">
        <w:r>
          <w:rPr>
            <w:rFonts w:ascii="Times New Roman" w:hAnsi="Times New Roman" w:cs="Times New Roman"/>
            <w:color w:val="000000" w:themeColor="text1"/>
          </w:rPr>
          <w:t xml:space="preserve"> a single circuit architecture</w:t>
        </w:r>
      </w:ins>
      <w:ins w:id="2643" w:author="Kenway" w:date="2023-02-23T11:55:00Z">
        <w:r>
          <w:rPr>
            <w:rFonts w:ascii="Times New Roman" w:hAnsi="Times New Roman" w:cs="Times New Roman"/>
            <w:color w:val="000000" w:themeColor="text1"/>
          </w:rPr>
          <w:t>.</w:t>
        </w:r>
      </w:ins>
      <w:del w:id="2644" w:author="Kenway" w:date="2023-02-23T11:55:00Z">
        <w:r w:rsidRPr="0060258A" w:rsidDel="0094157C">
          <w:rPr>
            <w:rFonts w:ascii="Times New Roman" w:hAnsi="Times New Roman" w:cs="Times New Roman"/>
            <w:color w:val="000000" w:themeColor="text1"/>
          </w:rPr>
          <w:delText xml:space="preserve"> are</w:delText>
        </w:r>
      </w:del>
      <w:r w:rsidRPr="0060258A">
        <w:rPr>
          <w:rFonts w:ascii="Times New Roman" w:hAnsi="Times New Roman" w:cs="Times New Roman"/>
          <w:color w:val="000000" w:themeColor="text1"/>
        </w:rPr>
        <w:t xml:space="preserve"> </w:t>
      </w:r>
      <w:del w:id="2645" w:author="Kenway" w:date="2023-02-23T11:54:00Z">
        <w:r w:rsidRPr="0060258A" w:rsidDel="0094157C">
          <w:rPr>
            <w:rFonts w:ascii="Times New Roman" w:hAnsi="Times New Roman" w:cs="Times New Roman"/>
            <w:color w:val="000000" w:themeColor="text1"/>
          </w:rPr>
          <w:delText xml:space="preserve">three important and characteristic features of decision making which have all been observed in single neurons. </w:delText>
        </w:r>
      </w:del>
      <w:moveFromRangeStart w:id="2646" w:author="Kenway" w:date="2023-02-23T11:53:00Z" w:name="move1901655"/>
      <w:moveFrom w:id="2647" w:author="Kenway" w:date="2023-02-23T11:53:00Z">
        <w:r w:rsidRPr="0060258A" w:rsidDel="0094157C">
          <w:rPr>
            <w:rFonts w:ascii="Times New Roman" w:hAnsi="Times New Roman" w:cs="Times New Roman"/>
            <w:color w:val="000000" w:themeColor="text1"/>
          </w:rPr>
          <w:t xml:space="preserve">We find that a hybrid model that unifies these key features can be implemented with a specific biologically plausible architecture – local disinhibition. </w:t>
        </w:r>
      </w:moveFrom>
      <w:moveFromRangeEnd w:id="2646"/>
      <w:del w:id="2648" w:author="Bo Shen" w:date="2023-02-24T17:33:00Z">
        <w:r w:rsidRPr="0060258A" w:rsidDel="007E285F">
          <w:rPr>
            <w:rFonts w:ascii="Times New Roman" w:hAnsi="Times New Roman" w:cs="Times New Roman"/>
            <w:color w:val="000000" w:themeColor="text1"/>
          </w:rPr>
          <w:delText xml:space="preserve">In the LDDM, gated disinhibition separates the value normalization and WTA choice computations, enabling them to be generated in the same circuit architecture. </w:delText>
        </w:r>
      </w:del>
      <w:moveFromRangeStart w:id="2649" w:author="Bo Shen" w:date="2023-02-27T12:11:00Z" w:name="move128392299"/>
      <w:moveFrom w:id="2650" w:author="Bo Shen" w:date="2023-02-27T12:11:00Z">
        <w:r w:rsidRPr="0060258A" w:rsidDel="00343CC2">
          <w:rPr>
            <w:rFonts w:ascii="Times New Roman" w:hAnsi="Times New Roman" w:cs="Times New Roman"/>
            <w:color w:val="000000" w:themeColor="text1"/>
          </w:rPr>
          <w:t>Notably, the gated disinhibition in the LDDM replicates features of diverse, existing computational models: the top-down control of normalization via disinhibition mirrors recently proposed mechanisms for flexible modulation of contextual processing in sensory circuits</w:t>
        </w:r>
        <w:r w:rsidRPr="0060258A"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Pr="0060258A" w:rsidDel="00343CC2">
          <w:rPr>
            <w:rFonts w:ascii="Times New Roman" w:hAnsi="Times New Roman" w:cs="Times New Roman"/>
            <w:color w:val="000000" w:themeColor="text1"/>
          </w:rPr>
          <w:fldChar w:fldCharType="separate"/>
        </w:r>
        <w:r w:rsidDel="00343CC2">
          <w:rPr>
            <w:rFonts w:ascii="Times New Roman" w:hAnsi="Times New Roman" w:cs="Times New Roman"/>
            <w:color w:val="000000" w:themeColor="text1"/>
          </w:rPr>
          <w:t>(Coen-Cagli et al., 2012, 2015; Schwartz &amp; Coen-Cagli, 2013)</w:t>
        </w:r>
        <w:r w:rsidRPr="0060258A" w:rsidDel="00343CC2">
          <w:rPr>
            <w:rFonts w:ascii="Times New Roman" w:hAnsi="Times New Roman" w:cs="Times New Roman"/>
            <w:color w:val="000000" w:themeColor="text1"/>
          </w:rPr>
          <w:fldChar w:fldCharType="end"/>
        </w:r>
        <w:r w:rsidRPr="0060258A" w:rsidDel="00343CC2">
          <w:rPr>
            <w:rFonts w:ascii="Times New Roman" w:hAnsi="Times New Roman" w:cs="Times New Roman"/>
            <w:color w:val="000000" w:themeColor="text1"/>
          </w:rPr>
          <w:t xml:space="preserve"> and input-scaled disinhibition implements a self-sparing inhibition motif central to midbrain models of categorical selection</w:t>
        </w:r>
        <w:r w:rsidRPr="0060258A"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Pr="0060258A" w:rsidDel="00343CC2">
          <w:rPr>
            <w:rFonts w:ascii="Times New Roman" w:hAnsi="Times New Roman" w:cs="Times New Roman"/>
            <w:color w:val="000000" w:themeColor="text1"/>
          </w:rPr>
          <w:fldChar w:fldCharType="separate"/>
        </w:r>
        <w:r w:rsidDel="00343CC2">
          <w:rPr>
            <w:rFonts w:ascii="Times New Roman" w:hAnsi="Times New Roman" w:cs="Times New Roman"/>
            <w:color w:val="000000" w:themeColor="text1"/>
          </w:rPr>
          <w:t>(Mahajan &amp; Mysore, 2022; Mysore &amp; Kothari, 2020)</w:t>
        </w:r>
        <w:r w:rsidRPr="0060258A" w:rsidDel="00343CC2">
          <w:rPr>
            <w:rFonts w:ascii="Times New Roman" w:hAnsi="Times New Roman" w:cs="Times New Roman"/>
            <w:color w:val="000000" w:themeColor="text1"/>
          </w:rPr>
          <w:fldChar w:fldCharType="end"/>
        </w:r>
        <w:r w:rsidRPr="0060258A" w:rsidDel="00343CC2">
          <w:rPr>
            <w:rFonts w:ascii="Times New Roman" w:hAnsi="Times New Roman" w:cs="Times New Roman"/>
            <w:color w:val="000000" w:themeColor="text1"/>
          </w:rPr>
          <w:t xml:space="preserve">. </w:t>
        </w:r>
      </w:moveFrom>
      <w:moveFromRangeEnd w:id="2649"/>
      <w:del w:id="2651" w:author="Microsoft Office User" w:date="2023-03-13T11:23:00Z">
        <w:r w:rsidRPr="0060258A" w:rsidDel="00F80FBD">
          <w:rPr>
            <w:rFonts w:ascii="Times New Roman" w:hAnsi="Times New Roman" w:cs="Times New Roman"/>
            <w:color w:val="000000" w:themeColor="text1"/>
          </w:rPr>
          <w:delText>When fit to empirical behav</w:delText>
        </w:r>
      </w:del>
      <w:ins w:id="2652" w:author="Microsoft Office User" w:date="2023-03-13T11:23:00Z">
        <w:r w:rsidR="00F80FBD">
          <w:rPr>
            <w:rFonts w:ascii="Times New Roman" w:hAnsi="Times New Roman" w:cs="Times New Roman"/>
            <w:color w:val="000000" w:themeColor="text1"/>
          </w:rPr>
          <w:t xml:space="preserve">Furthermore, the LDDM outperforms </w:t>
        </w:r>
      </w:ins>
      <w:ins w:id="2653" w:author="Microsoft Office User" w:date="2023-03-13T11:24:00Z">
        <w:r w:rsidR="00F80FBD">
          <w:rPr>
            <w:rFonts w:ascii="Times New Roman" w:hAnsi="Times New Roman" w:cs="Times New Roman"/>
            <w:color w:val="000000" w:themeColor="text1"/>
          </w:rPr>
          <w:t xml:space="preserve">existing </w:t>
        </w:r>
        <w:r w:rsidR="00B8546B">
          <w:rPr>
            <w:rFonts w:ascii="Times New Roman" w:hAnsi="Times New Roman" w:cs="Times New Roman"/>
            <w:color w:val="000000" w:themeColor="text1"/>
          </w:rPr>
          <w:t xml:space="preserve">recurrent circuit and leaky accumulator </w:t>
        </w:r>
        <w:r w:rsidR="00F80FBD">
          <w:rPr>
            <w:rFonts w:ascii="Times New Roman" w:hAnsi="Times New Roman" w:cs="Times New Roman"/>
            <w:color w:val="000000" w:themeColor="text1"/>
          </w:rPr>
          <w:t>decision models</w:t>
        </w:r>
      </w:ins>
      <w:ins w:id="2654" w:author="Microsoft Office User" w:date="2023-03-13T11:25:00Z">
        <w:r w:rsidR="00B8546B">
          <w:rPr>
            <w:rFonts w:ascii="Times New Roman" w:hAnsi="Times New Roman" w:cs="Times New Roman"/>
            <w:color w:val="000000" w:themeColor="text1"/>
          </w:rPr>
          <w:t xml:space="preserve"> in fitting empirical choice data and replicating decision-related neural dynamics.</w:t>
        </w:r>
      </w:ins>
      <w:del w:id="2655" w:author="Microsoft Office User" w:date="2023-03-13T11:23:00Z">
        <w:r w:rsidRPr="0060258A" w:rsidDel="00F80FBD">
          <w:rPr>
            <w:rFonts w:ascii="Times New Roman" w:hAnsi="Times New Roman" w:cs="Times New Roman"/>
            <w:color w:val="000000" w:themeColor="text1"/>
          </w:rPr>
          <w:delText>ioral obse</w:delText>
        </w:r>
      </w:del>
      <w:ins w:id="2656" w:author="Microsoft Office User" w:date="2023-03-13T11:27:00Z">
        <w:r w:rsidR="00B8546B">
          <w:rPr>
            <w:rFonts w:ascii="Times New Roman" w:hAnsi="Times New Roman" w:cs="Times New Roman"/>
            <w:color w:val="000000" w:themeColor="text1"/>
          </w:rPr>
          <w:t xml:space="preserve"> </w:t>
        </w:r>
      </w:ins>
      <w:del w:id="2657" w:author="Microsoft Office User" w:date="2023-03-13T11:22:00Z">
        <w:r w:rsidRPr="0060258A" w:rsidDel="00F80FBD">
          <w:rPr>
            <w:rFonts w:ascii="Times New Roman" w:hAnsi="Times New Roman" w:cs="Times New Roman"/>
            <w:color w:val="000000" w:themeColor="text1"/>
          </w:rPr>
          <w:delText>rvation, the LDDM accurately captures choice and RT patterns, driven by underlying mod</w:delText>
        </w:r>
      </w:del>
      <w:del w:id="2658" w:author="Microsoft Office User" w:date="2023-03-13T11:21:00Z">
        <w:r w:rsidRPr="0060258A" w:rsidDel="00F80FBD">
          <w:rPr>
            <w:rFonts w:ascii="Times New Roman" w:hAnsi="Times New Roman" w:cs="Times New Roman"/>
            <w:color w:val="000000" w:themeColor="text1"/>
          </w:rPr>
          <w:delText>el dynamics that reproduce the neural dynamics of empirical neurophysiological findings</w:delText>
        </w:r>
      </w:del>
      <w:del w:id="2659" w:author="Microsoft Office User" w:date="2023-03-13T11:26:00Z">
        <w:r w:rsidRPr="0060258A" w:rsidDel="00B8546B">
          <w:rPr>
            <w:rFonts w:ascii="Times New Roman" w:hAnsi="Times New Roman" w:cs="Times New Roman"/>
            <w:color w:val="000000" w:themeColor="text1"/>
          </w:rPr>
          <w:delText>.</w:delText>
        </w:r>
      </w:del>
      <w:del w:id="2660" w:author="Microsoft Office User" w:date="2023-03-13T11:19:00Z">
        <w:r w:rsidRPr="0060258A" w:rsidDel="00F80FBD">
          <w:rPr>
            <w:rFonts w:ascii="Times New Roman" w:hAnsi="Times New Roman" w:cs="Times New Roman"/>
            <w:color w:val="000000" w:themeColor="text1"/>
          </w:rPr>
          <w:delText xml:space="preserve"> </w:delText>
        </w:r>
        <w:commentRangeStart w:id="2661"/>
        <w:r w:rsidRPr="0060258A" w:rsidDel="00F80FBD">
          <w:rPr>
            <w:rFonts w:ascii="Times New Roman" w:hAnsi="Times New Roman" w:cs="Times New Roman"/>
            <w:color w:val="000000" w:themeColor="text1"/>
            <w:lang w:eastAsia="zh-TW"/>
          </w:rPr>
          <w:delText xml:space="preserve">Since the vast majority of empirical neural responses have been recorded from putative pyramidal neurons, we focus here on excitatory LDDM responses; however, the structured inhibition we model from newer anatomical data predicts input-selective inhibition. </w:delText>
        </w:r>
        <w:commentRangeEnd w:id="2661"/>
        <w:r w:rsidR="00650CA2" w:rsidDel="00F80FBD">
          <w:rPr>
            <w:rStyle w:val="CommentReference"/>
          </w:rPr>
          <w:commentReference w:id="2661"/>
        </w:r>
        <w:r w:rsidRPr="0060258A" w:rsidDel="00F80FBD">
          <w:rPr>
            <w:rFonts w:ascii="Times New Roman" w:hAnsi="Times New Roman" w:cs="Times New Roman"/>
            <w:color w:val="000000" w:themeColor="text1"/>
            <w:lang w:eastAsia="zh-TW"/>
          </w:rPr>
          <w:delText>T</w:delText>
        </w:r>
      </w:del>
      <w:ins w:id="2662" w:author="Bo Shen" w:date="2023-03-11T11:48:00Z">
        <w:del w:id="2663" w:author="Microsoft Office User" w:date="2023-03-13T11:19:00Z">
          <w:r w:rsidR="00F6639A" w:rsidDel="00F80FBD">
            <w:rPr>
              <w:rFonts w:ascii="Times New Roman" w:hAnsi="Times New Roman" w:cs="Times New Roman"/>
              <w:color w:val="000000" w:themeColor="text1"/>
              <w:lang w:eastAsia="zh-TW"/>
            </w:rPr>
            <w:delText>t</w:delText>
          </w:r>
        </w:del>
      </w:ins>
      <w:del w:id="2664" w:author="Microsoft Office User" w:date="2023-03-13T11:19:00Z">
        <w:r w:rsidRPr="0060258A" w:rsidDel="00F80FBD">
          <w:rPr>
            <w:rFonts w:ascii="Times New Roman" w:hAnsi="Times New Roman" w:cs="Times New Roman"/>
            <w:color w:val="000000" w:themeColor="text1"/>
            <w:lang w:eastAsia="zh-TW"/>
          </w:rPr>
          <w:delText xml:space="preserve">he model also makes novel predictions about inhibitory and disinhibitory activity dynamics and pharmacological manipulations that </w:delText>
        </w:r>
      </w:del>
      <w:del w:id="2665" w:author="Microsoft Office User" w:date="2023-03-11T09:59:00Z">
        <w:r w:rsidRPr="0060258A" w:rsidDel="00650CA2">
          <w:rPr>
            <w:rFonts w:ascii="Times New Roman" w:hAnsi="Times New Roman" w:cs="Times New Roman"/>
            <w:color w:val="000000" w:themeColor="text1"/>
            <w:lang w:eastAsia="zh-TW"/>
          </w:rPr>
          <w:delText xml:space="preserve">may </w:delText>
        </w:r>
      </w:del>
      <w:del w:id="2666" w:author="Microsoft Office User" w:date="2023-03-13T11:19:00Z">
        <w:r w:rsidRPr="0060258A" w:rsidDel="00F80FBD">
          <w:rPr>
            <w:rFonts w:ascii="Times New Roman" w:hAnsi="Times New Roman" w:cs="Times New Roman"/>
            <w:color w:val="000000" w:themeColor="text1"/>
            <w:lang w:eastAsia="zh-TW"/>
          </w:rPr>
          <w:delText>warrant future examination.</w:delText>
        </w:r>
      </w:del>
      <w:del w:id="2667" w:author="Microsoft Office User" w:date="2023-03-13T11:26:00Z">
        <w:r w:rsidRPr="0060258A" w:rsidDel="00B8546B">
          <w:rPr>
            <w:rFonts w:ascii="Times New Roman" w:hAnsi="Times New Roman" w:cs="Times New Roman"/>
            <w:color w:val="000000" w:themeColor="text1"/>
            <w:lang w:eastAsia="zh-TW"/>
          </w:rPr>
          <w:delText xml:space="preserve"> </w:delText>
        </w:r>
      </w:del>
      <w:commentRangeStart w:id="2668"/>
      <w:del w:id="2669" w:author="Microsoft Office User" w:date="2023-03-11T09:59:00Z">
        <w:r w:rsidRPr="0060258A" w:rsidDel="00650CA2">
          <w:rPr>
            <w:rFonts w:ascii="Times New Roman" w:hAnsi="Times New Roman" w:cs="Times New Roman"/>
            <w:color w:val="000000" w:themeColor="text1"/>
          </w:rPr>
          <w:delText>Furthermore</w:delText>
        </w:r>
      </w:del>
      <w:ins w:id="2670" w:author="Microsoft Office User" w:date="2023-03-11T09:59:00Z">
        <w:r w:rsidR="00650CA2">
          <w:rPr>
            <w:rFonts w:ascii="Times New Roman" w:hAnsi="Times New Roman" w:cs="Times New Roman"/>
            <w:color w:val="000000" w:themeColor="text1"/>
          </w:rPr>
          <w:t>Perhaps most importantly</w:t>
        </w:r>
      </w:ins>
      <w:commentRangeEnd w:id="2668"/>
      <w:r w:rsidR="00F6639A">
        <w:rPr>
          <w:rStyle w:val="CommentReference"/>
        </w:rPr>
        <w:commentReference w:id="2668"/>
      </w:r>
      <w:r w:rsidRPr="0060258A">
        <w:rPr>
          <w:rFonts w:ascii="Times New Roman" w:hAnsi="Times New Roman" w:cs="Times New Roman"/>
          <w:color w:val="000000" w:themeColor="text1"/>
        </w:rPr>
        <w:t xml:space="preserve">, </w:t>
      </w:r>
      <w:del w:id="2671" w:author="Microsoft Office User" w:date="2023-03-13T11:27:00Z">
        <w:r w:rsidRPr="0060258A" w:rsidDel="00B8546B">
          <w:rPr>
            <w:rFonts w:ascii="Times New Roman" w:hAnsi="Times New Roman" w:cs="Times New Roman"/>
            <w:color w:val="000000" w:themeColor="text1"/>
          </w:rPr>
          <w:delText xml:space="preserve">via disinhibitory control, </w:delText>
        </w:r>
      </w:del>
      <w:ins w:id="2672" w:author="Bo Shen" w:date="2023-03-11T12:38:00Z">
        <w:r w:rsidR="00683356" w:rsidRPr="0060258A">
          <w:rPr>
            <w:rFonts w:ascii="Times New Roman" w:hAnsi="Times New Roman" w:cs="Times New Roman"/>
            <w:color w:val="000000" w:themeColor="text1"/>
          </w:rPr>
          <w:t xml:space="preserve">the LDDM provides a </w:t>
        </w:r>
      </w:ins>
      <w:ins w:id="2673" w:author="Microsoft Office User" w:date="2023-03-13T11:28:00Z">
        <w:r w:rsidR="00B8546B">
          <w:rPr>
            <w:rFonts w:ascii="Times New Roman" w:hAnsi="Times New Roman" w:cs="Times New Roman"/>
            <w:color w:val="000000" w:themeColor="text1"/>
          </w:rPr>
          <w:t xml:space="preserve">novel </w:t>
        </w:r>
      </w:ins>
      <w:ins w:id="2674" w:author="Bo Shen" w:date="2023-03-11T12:38:00Z">
        <w:r w:rsidR="00683356" w:rsidRPr="0060258A">
          <w:rPr>
            <w:rFonts w:ascii="Times New Roman" w:hAnsi="Times New Roman" w:cs="Times New Roman"/>
            <w:color w:val="000000" w:themeColor="text1"/>
          </w:rPr>
          <w:t>mechanism for top-down control of decision dynamics</w:t>
        </w:r>
        <w:r w:rsidR="00683356">
          <w:rPr>
            <w:rFonts w:ascii="Times New Roman" w:hAnsi="Times New Roman" w:cs="Times New Roman" w:hint="eastAsia"/>
            <w:color w:val="000000" w:themeColor="text1"/>
          </w:rPr>
          <w:t>.</w:t>
        </w:r>
        <w:r w:rsidR="00683356" w:rsidRPr="0060258A">
          <w:rPr>
            <w:rFonts w:ascii="Times New Roman" w:hAnsi="Times New Roman" w:cs="Times New Roman"/>
            <w:color w:val="000000" w:themeColor="text1"/>
          </w:rPr>
          <w:t xml:space="preserve"> </w:t>
        </w:r>
      </w:ins>
      <w:ins w:id="2675" w:author="Bo Shen" w:date="2023-03-11T12:57:00Z">
        <w:del w:id="2676" w:author="Microsoft Office User" w:date="2023-03-13T11:22:00Z">
          <w:r w:rsidR="00F848A8" w:rsidDel="00F80FBD">
            <w:rPr>
              <w:rFonts w:ascii="Times New Roman" w:hAnsi="Times New Roman" w:cs="Times New Roman"/>
              <w:color w:val="000000" w:themeColor="text1"/>
            </w:rPr>
            <w:delText>With that, t</w:delText>
          </w:r>
        </w:del>
      </w:ins>
      <w:del w:id="2677" w:author="Bo Shen" w:date="2023-03-11T12:38:00Z">
        <w:r w:rsidRPr="0060258A" w:rsidDel="00683356">
          <w:rPr>
            <w:rFonts w:ascii="Times New Roman" w:hAnsi="Times New Roman" w:cs="Times New Roman"/>
            <w:color w:val="000000" w:themeColor="text1"/>
          </w:rPr>
          <w:delText>t</w:delText>
        </w:r>
      </w:del>
      <w:del w:id="2678" w:author="Microsoft Office User" w:date="2023-03-13T11:22:00Z">
        <w:r w:rsidRPr="0060258A" w:rsidDel="00F80FBD">
          <w:rPr>
            <w:rFonts w:ascii="Times New Roman" w:hAnsi="Times New Roman" w:cs="Times New Roman"/>
            <w:color w:val="000000" w:themeColor="text1"/>
          </w:rPr>
          <w:delText xml:space="preserve">he LDDM can exhibit both line attractor and point attractor forms of persistent activity </w:delText>
        </w:r>
      </w:del>
      <w:ins w:id="2679" w:author="Bo Shen" w:date="2023-03-11T14:05:00Z">
        <w:del w:id="2680" w:author="Microsoft Office User" w:date="2023-03-13T11:22:00Z">
          <w:r w:rsidR="00642BC2" w:rsidDel="00F80FBD">
            <w:rPr>
              <w:rFonts w:ascii="Times New Roman" w:hAnsi="Times New Roman" w:cs="Times New Roman"/>
              <w:color w:val="000000" w:themeColor="text1"/>
            </w:rPr>
            <w:delText>,</w:delText>
          </w:r>
        </w:del>
      </w:ins>
      <w:del w:id="2681" w:author="Microsoft Office User" w:date="2023-03-13T11:22:00Z">
        <w:r w:rsidRPr="0060258A" w:rsidDel="00F80FBD">
          <w:rPr>
            <w:rFonts w:ascii="Times New Roman" w:hAnsi="Times New Roman" w:cs="Times New Roman"/>
            <w:color w:val="000000" w:themeColor="text1"/>
          </w:rPr>
          <w:delText xml:space="preserve">without a change in the circuit structure. </w:delText>
        </w:r>
      </w:del>
      <w:del w:id="2682" w:author="Bo Shen" w:date="2023-03-11T12:38:00Z">
        <w:r w:rsidRPr="0060258A" w:rsidDel="007F250D">
          <w:rPr>
            <w:rFonts w:ascii="Times New Roman" w:hAnsi="Times New Roman" w:cs="Times New Roman"/>
            <w:color w:val="000000" w:themeColor="text1"/>
          </w:rPr>
          <w:delText xml:space="preserve">Finally, gated disinhibition in </w:delText>
        </w:r>
        <w:r w:rsidRPr="0060258A" w:rsidDel="00683356">
          <w:rPr>
            <w:rFonts w:ascii="Times New Roman" w:hAnsi="Times New Roman" w:cs="Times New Roman"/>
            <w:color w:val="000000" w:themeColor="text1"/>
          </w:rPr>
          <w:delText>the LDDM provides a mechanism for top-down control of decision dynamics</w:delText>
        </w:r>
      </w:del>
      <w:ins w:id="2683" w:author="Microsoft Office User" w:date="2023-03-11T10:00:00Z">
        <w:del w:id="2684" w:author="Bo Shen" w:date="2023-03-11T12:36:00Z">
          <w:r w:rsidR="00650CA2" w:rsidDel="00683356">
            <w:rPr>
              <w:rFonts w:ascii="Times New Roman" w:hAnsi="Times New Roman" w:cs="Times New Roman"/>
              <w:color w:val="000000" w:themeColor="text1"/>
            </w:rPr>
            <w:delText xml:space="preserve"> including regulation of the speed-accuracy tradeoff</w:delText>
          </w:r>
        </w:del>
      </w:ins>
      <w:del w:id="2685" w:author="Bo Shen" w:date="2023-03-11T12:38:00Z">
        <w:r w:rsidRPr="0060258A" w:rsidDel="007F250D">
          <w:rPr>
            <w:rFonts w:ascii="Times New Roman" w:hAnsi="Times New Roman" w:cs="Times New Roman"/>
            <w:color w:val="000000" w:themeColor="text1"/>
          </w:rPr>
          <w:delText xml:space="preserve">. </w:delText>
        </w:r>
      </w:del>
      <w:del w:id="2686" w:author="Bo Shen" w:date="2023-03-11T12:39:00Z">
        <w:r w:rsidRPr="0060258A" w:rsidDel="007F250D">
          <w:rPr>
            <w:rFonts w:ascii="Times New Roman" w:hAnsi="Times New Roman" w:cs="Times New Roman"/>
            <w:color w:val="000000" w:themeColor="text1"/>
          </w:rPr>
          <w:delText>Controlling</w:delText>
        </w:r>
      </w:del>
      <w:ins w:id="2687" w:author="Bo Shen" w:date="2023-03-11T12:39:00Z">
        <w:r w:rsidR="007F250D">
          <w:rPr>
            <w:rFonts w:ascii="Times New Roman" w:hAnsi="Times New Roman" w:cs="Times New Roman"/>
            <w:color w:val="000000" w:themeColor="text1"/>
          </w:rPr>
          <w:t>W</w:t>
        </w:r>
      </w:ins>
      <w:ins w:id="2688" w:author="Bo Shen" w:date="2023-03-11T12:57:00Z">
        <w:r w:rsidR="00F84DB7">
          <w:rPr>
            <w:rFonts w:ascii="Times New Roman" w:hAnsi="Times New Roman" w:cs="Times New Roman"/>
            <w:color w:val="000000" w:themeColor="text1"/>
          </w:rPr>
          <w:t>hen contr</w:t>
        </w:r>
      </w:ins>
      <w:ins w:id="2689" w:author="Bo Shen" w:date="2023-03-11T12:58:00Z">
        <w:r w:rsidR="00F84DB7">
          <w:rPr>
            <w:rFonts w:ascii="Times New Roman" w:hAnsi="Times New Roman" w:cs="Times New Roman"/>
            <w:color w:val="000000" w:themeColor="text1"/>
          </w:rPr>
          <w:t xml:space="preserve">olling </w:t>
        </w:r>
      </w:ins>
      <w:del w:id="2690" w:author="Bo Shen" w:date="2023-03-11T12:58:00Z">
        <w:r w:rsidRPr="0060258A" w:rsidDel="00F84DB7">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the timing of disinhibition</w:t>
      </w:r>
      <w:ins w:id="2691" w:author="Bo Shen" w:date="2023-03-11T12:39:00Z">
        <w:r w:rsidR="007F250D">
          <w:rPr>
            <w:rFonts w:ascii="Times New Roman" w:hAnsi="Times New Roman" w:cs="Times New Roman"/>
            <w:color w:val="000000" w:themeColor="text1"/>
          </w:rPr>
          <w:t>, the LDDM</w:t>
        </w:r>
      </w:ins>
      <w:r w:rsidRPr="0060258A">
        <w:rPr>
          <w:rFonts w:ascii="Times New Roman" w:hAnsi="Times New Roman" w:cs="Times New Roman"/>
          <w:color w:val="000000" w:themeColor="text1"/>
        </w:rPr>
        <w:t xml:space="preserve"> </w:t>
      </w:r>
      <w:ins w:id="2692" w:author="Microsoft Office User" w:date="2023-03-11T10:00:00Z">
        <w:r w:rsidR="00650CA2">
          <w:rPr>
            <w:rFonts w:ascii="Times New Roman" w:hAnsi="Times New Roman" w:cs="Times New Roman"/>
            <w:color w:val="000000" w:themeColor="text1"/>
          </w:rPr>
          <w:t xml:space="preserve">effectively </w:t>
        </w:r>
      </w:ins>
      <w:r w:rsidRPr="0060258A">
        <w:rPr>
          <w:rFonts w:ascii="Times New Roman" w:hAnsi="Times New Roman" w:cs="Times New Roman"/>
          <w:color w:val="000000" w:themeColor="text1"/>
        </w:rPr>
        <w:t xml:space="preserve">paces the decision process and replicates neural dynamics from </w:t>
      </w:r>
      <w:ins w:id="2693" w:author="Microsoft Office User" w:date="2023-03-11T10:01:00Z">
        <w:r w:rsidR="00650CA2">
          <w:rPr>
            <w:rFonts w:ascii="Times New Roman" w:hAnsi="Times New Roman" w:cs="Times New Roman"/>
            <w:color w:val="000000" w:themeColor="text1"/>
          </w:rPr>
          <w:t xml:space="preserve">a wide range of empirical </w:t>
        </w:r>
      </w:ins>
      <w:del w:id="2694" w:author="Microsoft Office User" w:date="2023-03-11T10:01:00Z">
        <w:r w:rsidRPr="0060258A" w:rsidDel="00650CA2">
          <w:rPr>
            <w:rFonts w:ascii="Times New Roman" w:hAnsi="Times New Roman" w:cs="Times New Roman"/>
            <w:color w:val="000000" w:themeColor="text1"/>
          </w:rPr>
          <w:delText xml:space="preserve">various </w:delText>
        </w:r>
      </w:del>
      <w:r w:rsidRPr="0060258A">
        <w:rPr>
          <w:rFonts w:ascii="Times New Roman" w:hAnsi="Times New Roman" w:cs="Times New Roman"/>
          <w:color w:val="000000" w:themeColor="text1"/>
        </w:rPr>
        <w:t>choice task</w:t>
      </w:r>
      <w:del w:id="2695" w:author="Microsoft Office User" w:date="2023-03-11T10:01:00Z">
        <w:r w:rsidRPr="0060258A" w:rsidDel="00650CA2">
          <w:rPr>
            <w:rFonts w:ascii="Times New Roman" w:hAnsi="Times New Roman" w:cs="Times New Roman"/>
            <w:color w:val="000000" w:themeColor="text1"/>
          </w:rPr>
          <w:delText xml:space="preserve"> variant</w:delText>
        </w:r>
      </w:del>
      <w:r w:rsidRPr="0060258A">
        <w:rPr>
          <w:rFonts w:ascii="Times New Roman" w:hAnsi="Times New Roman" w:cs="Times New Roman"/>
          <w:color w:val="000000" w:themeColor="text1"/>
        </w:rPr>
        <w:t>s.</w:t>
      </w:r>
    </w:p>
    <w:p w14:paraId="693F2BA5" w14:textId="548DDE5F" w:rsidR="00564B42" w:rsidDel="0003574D" w:rsidRDefault="00564B42" w:rsidP="00101AEA">
      <w:pPr>
        <w:spacing w:line="480" w:lineRule="auto"/>
        <w:jc w:val="both"/>
        <w:rPr>
          <w:del w:id="2696" w:author="Bo Shen" w:date="2023-02-27T12:10:00Z"/>
          <w:rFonts w:ascii="Times New Roman" w:hAnsi="Times New Roman" w:cs="Times New Roman"/>
          <w:i/>
          <w:iCs/>
          <w:color w:val="000000" w:themeColor="text1"/>
        </w:rPr>
      </w:pPr>
      <w:ins w:id="2697" w:author="Kenway" w:date="2023-02-23T11:56:00Z">
        <w:del w:id="2698" w:author="Bo Shen" w:date="2023-02-27T12:10:00Z">
          <w:r w:rsidRPr="0003574D" w:rsidDel="00343CC2">
            <w:rPr>
              <w:rFonts w:ascii="Times New Roman" w:hAnsi="Times New Roman" w:cs="Times New Roman"/>
              <w:i/>
              <w:iCs/>
              <w:color w:val="000000" w:themeColor="text1"/>
              <w:rPrChange w:id="2699" w:author="Microsoft Office User" w:date="2023-03-13T11:06:00Z">
                <w:rPr>
                  <w:rFonts w:ascii="Times New Roman" w:hAnsi="Times New Roman" w:cs="Times New Roman"/>
                  <w:color w:val="000000" w:themeColor="text1"/>
                </w:rPr>
              </w:rPrChange>
            </w:rPr>
            <w:delText xml:space="preserve">The LDDM </w:delText>
          </w:r>
        </w:del>
      </w:ins>
      <w:ins w:id="2700" w:author="Kenway" w:date="2023-02-23T12:20:00Z">
        <w:del w:id="2701" w:author="Bo Shen" w:date="2023-02-27T12:10:00Z">
          <w:r w:rsidRPr="0003574D" w:rsidDel="00343CC2">
            <w:rPr>
              <w:rFonts w:ascii="Times New Roman" w:hAnsi="Times New Roman" w:cs="Times New Roman"/>
              <w:i/>
              <w:iCs/>
              <w:color w:val="000000" w:themeColor="text1"/>
              <w:rPrChange w:id="2702" w:author="Microsoft Office User" w:date="2023-03-13T11:06:00Z">
                <w:rPr>
                  <w:rFonts w:ascii="Times New Roman" w:hAnsi="Times New Roman" w:cs="Times New Roman"/>
                  <w:color w:val="000000" w:themeColor="text1"/>
                </w:rPr>
              </w:rPrChange>
            </w:rPr>
            <w:delText>implements a flexible reconfiguration of dynamical regimes</w:delText>
          </w:r>
        </w:del>
      </w:ins>
      <w:ins w:id="2703" w:author="Kenway" w:date="2023-02-23T12:21:00Z">
        <w:del w:id="2704" w:author="Bo Shen" w:date="2023-02-27T12:10:00Z">
          <w:r w:rsidRPr="0003574D" w:rsidDel="00343CC2">
            <w:rPr>
              <w:rFonts w:ascii="Times New Roman" w:hAnsi="Times New Roman" w:cs="Times New Roman"/>
              <w:i/>
              <w:iCs/>
              <w:color w:val="000000" w:themeColor="text1"/>
              <w:rPrChange w:id="2705" w:author="Microsoft Office User" w:date="2023-03-13T11:06:00Z">
                <w:rPr>
                  <w:rFonts w:ascii="Times New Roman" w:hAnsi="Times New Roman" w:cs="Times New Roman"/>
                  <w:color w:val="000000" w:themeColor="text1"/>
                </w:rPr>
              </w:rPrChange>
            </w:rPr>
            <w:delText>, shifting from stable</w:delText>
          </w:r>
        </w:del>
      </w:ins>
      <w:ins w:id="2706" w:author="Kenway" w:date="2023-02-23T12:22:00Z">
        <w:del w:id="2707" w:author="Bo Shen" w:date="2023-02-27T12:10:00Z">
          <w:r w:rsidRPr="0003574D" w:rsidDel="00343CC2">
            <w:rPr>
              <w:rFonts w:ascii="Times New Roman" w:hAnsi="Times New Roman" w:cs="Times New Roman"/>
              <w:i/>
              <w:iCs/>
              <w:color w:val="000000" w:themeColor="text1"/>
              <w:rPrChange w:id="2708" w:author="Microsoft Office User" w:date="2023-03-13T11:06:00Z">
                <w:rPr>
                  <w:rFonts w:ascii="Times New Roman" w:hAnsi="Times New Roman" w:cs="Times New Roman"/>
                  <w:color w:val="000000" w:themeColor="text1"/>
                </w:rPr>
              </w:rPrChange>
            </w:rPr>
            <w:delText>,</w:delText>
          </w:r>
        </w:del>
      </w:ins>
      <w:ins w:id="2709" w:author="Kenway" w:date="2023-02-23T12:21:00Z">
        <w:del w:id="2710" w:author="Bo Shen" w:date="2023-02-27T12:10:00Z">
          <w:r w:rsidRPr="0003574D" w:rsidDel="00343CC2">
            <w:rPr>
              <w:rFonts w:ascii="Times New Roman" w:hAnsi="Times New Roman" w:cs="Times New Roman"/>
              <w:i/>
              <w:iCs/>
              <w:color w:val="000000" w:themeColor="text1"/>
              <w:rPrChange w:id="2711" w:author="Microsoft Office User" w:date="2023-03-13T11:06:00Z">
                <w:rPr>
                  <w:rFonts w:ascii="Times New Roman" w:hAnsi="Times New Roman" w:cs="Times New Roman"/>
                  <w:color w:val="000000" w:themeColor="text1"/>
                </w:rPr>
              </w:rPrChange>
            </w:rPr>
            <w:delText xml:space="preserve"> normalized value coding to WTA selection dynamics.</w:delText>
          </w:r>
        </w:del>
      </w:ins>
      <w:ins w:id="2712" w:author="Kenway" w:date="2023-02-23T12:23:00Z">
        <w:del w:id="2713" w:author="Bo Shen" w:date="2023-02-27T12:10:00Z">
          <w:r w:rsidRPr="0003574D" w:rsidDel="00343CC2">
            <w:rPr>
              <w:rFonts w:ascii="Times New Roman" w:hAnsi="Times New Roman" w:cs="Times New Roman"/>
              <w:i/>
              <w:iCs/>
              <w:color w:val="000000" w:themeColor="text1"/>
              <w:rPrChange w:id="2714" w:author="Microsoft Office User" w:date="2023-03-13T11:06:00Z">
                <w:rPr>
                  <w:rFonts w:ascii="Times New Roman" w:hAnsi="Times New Roman" w:cs="Times New Roman"/>
                  <w:color w:val="000000" w:themeColor="text1"/>
                </w:rPr>
              </w:rPrChange>
            </w:rPr>
            <w:delText xml:space="preserve"> In the LDDM, this is achieved by a broad, </w:delText>
          </w:r>
        </w:del>
      </w:ins>
      <w:ins w:id="2715" w:author="Kenway" w:date="2023-02-23T12:27:00Z">
        <w:del w:id="2716" w:author="Bo Shen" w:date="2023-02-27T12:10:00Z">
          <w:r w:rsidRPr="0003574D" w:rsidDel="00343CC2">
            <w:rPr>
              <w:rFonts w:ascii="Times New Roman" w:hAnsi="Times New Roman" w:cs="Times New Roman"/>
              <w:i/>
              <w:iCs/>
              <w:color w:val="000000" w:themeColor="text1"/>
              <w:rPrChange w:id="2717" w:author="Microsoft Office User" w:date="2023-03-13T11:06:00Z">
                <w:rPr>
                  <w:rFonts w:ascii="Times New Roman" w:hAnsi="Times New Roman" w:cs="Times New Roman"/>
                  <w:color w:val="000000" w:themeColor="text1"/>
                </w:rPr>
              </w:rPrChange>
            </w:rPr>
            <w:delText xml:space="preserve">initially </w:delText>
          </w:r>
        </w:del>
      </w:ins>
      <w:ins w:id="2718" w:author="Kenway" w:date="2023-02-23T12:23:00Z">
        <w:del w:id="2719" w:author="Bo Shen" w:date="2023-02-27T12:10:00Z">
          <w:r w:rsidRPr="0003574D" w:rsidDel="00343CC2">
            <w:rPr>
              <w:rFonts w:ascii="Times New Roman" w:hAnsi="Times New Roman" w:cs="Times New Roman"/>
              <w:i/>
              <w:iCs/>
              <w:color w:val="000000" w:themeColor="text1"/>
              <w:rPrChange w:id="2720" w:author="Microsoft Office User" w:date="2023-03-13T11:06:00Z">
                <w:rPr>
                  <w:rFonts w:ascii="Times New Roman" w:hAnsi="Times New Roman" w:cs="Times New Roman"/>
                  <w:color w:val="000000" w:themeColor="text1"/>
                </w:rPr>
              </w:rPrChange>
            </w:rPr>
            <w:delText>non-selective disi</w:delText>
          </w:r>
        </w:del>
      </w:ins>
      <w:ins w:id="2721" w:author="Kenway" w:date="2023-02-23T12:27:00Z">
        <w:del w:id="2722" w:author="Bo Shen" w:date="2023-02-27T12:10:00Z">
          <w:r w:rsidRPr="0003574D" w:rsidDel="00343CC2">
            <w:rPr>
              <w:rFonts w:ascii="Times New Roman" w:hAnsi="Times New Roman" w:cs="Times New Roman"/>
              <w:i/>
              <w:iCs/>
              <w:color w:val="000000" w:themeColor="text1"/>
              <w:rPrChange w:id="2723" w:author="Microsoft Office User" w:date="2023-03-13T11:06:00Z">
                <w:rPr>
                  <w:rFonts w:ascii="Times New Roman" w:hAnsi="Times New Roman" w:cs="Times New Roman"/>
                  <w:color w:val="000000" w:themeColor="text1"/>
                </w:rPr>
              </w:rPrChange>
            </w:rPr>
            <w:delText>n</w:delText>
          </w:r>
        </w:del>
      </w:ins>
      <w:ins w:id="2724" w:author="Kenway" w:date="2023-02-23T12:23:00Z">
        <w:del w:id="2725" w:author="Bo Shen" w:date="2023-02-27T12:10:00Z">
          <w:r w:rsidRPr="0003574D" w:rsidDel="00343CC2">
            <w:rPr>
              <w:rFonts w:ascii="Times New Roman" w:hAnsi="Times New Roman" w:cs="Times New Roman"/>
              <w:i/>
              <w:iCs/>
              <w:color w:val="000000" w:themeColor="text1"/>
              <w:rPrChange w:id="2726" w:author="Microsoft Office User" w:date="2023-03-13T11:06:00Z">
                <w:rPr>
                  <w:rFonts w:ascii="Times New Roman" w:hAnsi="Times New Roman" w:cs="Times New Roman"/>
                  <w:color w:val="000000" w:themeColor="text1"/>
                </w:rPr>
              </w:rPrChange>
            </w:rPr>
            <w:delText>hibition</w:delText>
          </w:r>
        </w:del>
      </w:ins>
      <w:ins w:id="2727" w:author="Kenway" w:date="2023-02-23T12:28:00Z">
        <w:del w:id="2728" w:author="Bo Shen" w:date="2023-02-27T12:10:00Z">
          <w:r w:rsidRPr="0003574D" w:rsidDel="00343CC2">
            <w:rPr>
              <w:rFonts w:ascii="Times New Roman" w:hAnsi="Times New Roman" w:cs="Times New Roman"/>
              <w:i/>
              <w:iCs/>
              <w:color w:val="000000" w:themeColor="text1"/>
              <w:rPrChange w:id="2729" w:author="Microsoft Office User" w:date="2023-03-13T11:06:00Z">
                <w:rPr>
                  <w:rFonts w:ascii="Times New Roman" w:hAnsi="Times New Roman" w:cs="Times New Roman"/>
                  <w:color w:val="000000" w:themeColor="text1"/>
                </w:rPr>
              </w:rPrChange>
            </w:rPr>
            <w:delText xml:space="preserve">, but other circuit mechanisms can achieve </w:delText>
          </w:r>
        </w:del>
      </w:ins>
      <w:ins w:id="2730" w:author="Kenway" w:date="2023-02-23T17:22:00Z">
        <w:del w:id="2731" w:author="Bo Shen" w:date="2023-02-27T12:10:00Z">
          <w:r w:rsidRPr="0003574D" w:rsidDel="00343CC2">
            <w:rPr>
              <w:rFonts w:ascii="Times New Roman" w:hAnsi="Times New Roman" w:cs="Times New Roman"/>
              <w:i/>
              <w:iCs/>
              <w:color w:val="000000" w:themeColor="text1"/>
              <w:rPrChange w:id="2732" w:author="Microsoft Office User" w:date="2023-03-13T11:06:00Z">
                <w:rPr>
                  <w:rFonts w:ascii="Times New Roman" w:hAnsi="Times New Roman" w:cs="Times New Roman"/>
                  <w:color w:val="000000" w:themeColor="text1"/>
                </w:rPr>
              </w:rPrChange>
            </w:rPr>
            <w:delText xml:space="preserve">a </w:delText>
          </w:r>
        </w:del>
      </w:ins>
      <w:ins w:id="2733" w:author="Kenway" w:date="2023-02-23T12:23:00Z">
        <w:del w:id="2734" w:author="Bo Shen" w:date="2023-02-27T12:10:00Z">
          <w:r w:rsidRPr="0003574D" w:rsidDel="00343CC2">
            <w:rPr>
              <w:rFonts w:ascii="Times New Roman" w:hAnsi="Times New Roman" w:cs="Times New Roman"/>
              <w:i/>
              <w:iCs/>
              <w:color w:val="000000" w:themeColor="text1"/>
              <w:rPrChange w:id="2735" w:author="Microsoft Office User" w:date="2023-03-13T11:06:00Z">
                <w:rPr>
                  <w:rFonts w:ascii="Times New Roman" w:hAnsi="Times New Roman" w:cs="Times New Roman"/>
                  <w:color w:val="000000" w:themeColor="text1"/>
                </w:rPr>
              </w:rPrChange>
            </w:rPr>
            <w:delText>similar reconfiguration.</w:delText>
          </w:r>
        </w:del>
      </w:ins>
      <w:ins w:id="2736" w:author="Kenway" w:date="2023-02-23T12:28:00Z">
        <w:del w:id="2737" w:author="Bo Shen" w:date="2023-02-27T12:10:00Z">
          <w:r w:rsidRPr="0003574D" w:rsidDel="00343CC2">
            <w:rPr>
              <w:rFonts w:ascii="Times New Roman" w:hAnsi="Times New Roman" w:cs="Times New Roman"/>
              <w:i/>
              <w:iCs/>
              <w:color w:val="000000" w:themeColor="text1"/>
              <w:rPrChange w:id="2738" w:author="Microsoft Office User" w:date="2023-03-13T11:06:00Z">
                <w:rPr>
                  <w:rFonts w:ascii="Times New Roman" w:hAnsi="Times New Roman" w:cs="Times New Roman"/>
                  <w:color w:val="000000" w:themeColor="text1"/>
                </w:rPr>
              </w:rPrChange>
            </w:rPr>
            <w:delText xml:space="preserve"> For example, </w:delText>
          </w:r>
        </w:del>
      </w:ins>
      <w:ins w:id="2739" w:author="Kenway" w:date="2023-02-23T12:30:00Z">
        <w:del w:id="2740" w:author="Bo Shen" w:date="2023-02-27T12:10:00Z">
          <w:r w:rsidRPr="0003574D" w:rsidDel="00343CC2">
            <w:rPr>
              <w:rFonts w:ascii="Times New Roman" w:hAnsi="Times New Roman" w:cs="Times New Roman"/>
              <w:i/>
              <w:iCs/>
              <w:color w:val="000000" w:themeColor="text1"/>
              <w:rPrChange w:id="2741" w:author="Microsoft Office User" w:date="2023-03-13T11:06:00Z">
                <w:rPr>
                  <w:rFonts w:ascii="Times New Roman" w:hAnsi="Times New Roman" w:cs="Times New Roman"/>
                  <w:color w:val="000000" w:themeColor="text1"/>
                </w:rPr>
              </w:rPrChange>
            </w:rPr>
            <w:delText>a mutual inhibition network can capture th</w:delText>
          </w:r>
        </w:del>
      </w:ins>
      <w:ins w:id="2742" w:author="Kenway" w:date="2023-02-23T12:31:00Z">
        <w:del w:id="2743" w:author="Bo Shen" w:date="2023-02-27T12:10:00Z">
          <w:r w:rsidRPr="0003574D" w:rsidDel="00343CC2">
            <w:rPr>
              <w:rFonts w:ascii="Times New Roman" w:hAnsi="Times New Roman" w:cs="Times New Roman"/>
              <w:i/>
              <w:iCs/>
              <w:color w:val="000000" w:themeColor="text1"/>
              <w:rPrChange w:id="2744" w:author="Microsoft Office User" w:date="2023-03-13T11:06:00Z">
                <w:rPr>
                  <w:rFonts w:ascii="Times New Roman" w:hAnsi="Times New Roman" w:cs="Times New Roman"/>
                  <w:color w:val="000000" w:themeColor="text1"/>
                </w:rPr>
              </w:rPrChange>
            </w:rPr>
            <w:delText>e</w:delText>
          </w:r>
        </w:del>
      </w:ins>
      <w:ins w:id="2745" w:author="Kenway" w:date="2023-02-23T12:30:00Z">
        <w:del w:id="2746" w:author="Bo Shen" w:date="2023-02-27T12:10:00Z">
          <w:r w:rsidRPr="0003574D" w:rsidDel="00343CC2">
            <w:rPr>
              <w:rFonts w:ascii="Times New Roman" w:hAnsi="Times New Roman" w:cs="Times New Roman"/>
              <w:i/>
              <w:iCs/>
              <w:color w:val="000000" w:themeColor="text1"/>
              <w:rPrChange w:id="2747" w:author="Microsoft Office User" w:date="2023-03-13T11:06:00Z">
                <w:rPr>
                  <w:rFonts w:ascii="Times New Roman" w:hAnsi="Times New Roman" w:cs="Times New Roman"/>
                  <w:color w:val="000000" w:themeColor="text1"/>
                </w:rPr>
              </w:rPrChange>
            </w:rPr>
            <w:delText xml:space="preserve"> different regimes of sequential two-interval decision-making – stimulus loading, working memory, and comparison </w:delText>
          </w:r>
        </w:del>
      </w:ins>
      <w:ins w:id="2748" w:author="Kenway" w:date="2023-02-23T12:31:00Z">
        <w:del w:id="2749" w:author="Bo Shen" w:date="2023-02-27T12:10:00Z">
          <w:r w:rsidRPr="0003574D" w:rsidDel="00343CC2">
            <w:rPr>
              <w:rFonts w:ascii="Times New Roman" w:hAnsi="Times New Roman" w:cs="Times New Roman"/>
              <w:i/>
              <w:iCs/>
              <w:color w:val="000000" w:themeColor="text1"/>
              <w:rPrChange w:id="2750" w:author="Microsoft Office User" w:date="2023-03-13T11:06:00Z">
                <w:rPr>
                  <w:rFonts w:ascii="Times New Roman" w:hAnsi="Times New Roman" w:cs="Times New Roman"/>
                  <w:color w:val="000000" w:themeColor="text1"/>
                </w:rPr>
              </w:rPrChange>
            </w:rPr>
            <w:delText>–</w:delText>
          </w:r>
        </w:del>
      </w:ins>
      <w:ins w:id="2751" w:author="Kenway" w:date="2023-02-23T12:30:00Z">
        <w:del w:id="2752" w:author="Bo Shen" w:date="2023-02-27T12:10:00Z">
          <w:r w:rsidRPr="0003574D" w:rsidDel="00343CC2">
            <w:rPr>
              <w:rFonts w:ascii="Times New Roman" w:hAnsi="Times New Roman" w:cs="Times New Roman"/>
              <w:i/>
              <w:iCs/>
              <w:color w:val="000000" w:themeColor="text1"/>
              <w:rPrChange w:id="2753" w:author="Microsoft Office User" w:date="2023-03-13T11:06:00Z">
                <w:rPr>
                  <w:rFonts w:ascii="Times New Roman" w:hAnsi="Times New Roman" w:cs="Times New Roman"/>
                  <w:color w:val="000000" w:themeColor="text1"/>
                </w:rPr>
              </w:rPrChange>
            </w:rPr>
            <w:delText xml:space="preserve"> </w:delText>
          </w:r>
        </w:del>
      </w:ins>
      <w:ins w:id="2754" w:author="Kenway" w:date="2023-02-23T12:33:00Z">
        <w:del w:id="2755" w:author="Bo Shen" w:date="2023-02-27T12:10:00Z">
          <w:r w:rsidRPr="0003574D" w:rsidDel="00343CC2">
            <w:rPr>
              <w:rFonts w:ascii="Times New Roman" w:hAnsi="Times New Roman" w:cs="Times New Roman"/>
              <w:i/>
              <w:iCs/>
              <w:color w:val="000000" w:themeColor="text1"/>
              <w:rPrChange w:id="2756" w:author="Microsoft Office User" w:date="2023-03-13T11:06:00Z">
                <w:rPr>
                  <w:rFonts w:ascii="Times New Roman" w:hAnsi="Times New Roman" w:cs="Times New Roman"/>
                  <w:color w:val="000000" w:themeColor="text1"/>
                </w:rPr>
              </w:rPrChange>
            </w:rPr>
            <w:delText xml:space="preserve">by </w:delText>
          </w:r>
        </w:del>
      </w:ins>
      <w:ins w:id="2757" w:author="Kenway" w:date="2023-02-23T12:31:00Z">
        <w:del w:id="2758" w:author="Bo Shen" w:date="2023-02-27T12:10:00Z">
          <w:r w:rsidRPr="0003574D" w:rsidDel="00343CC2">
            <w:rPr>
              <w:rFonts w:ascii="Times New Roman" w:hAnsi="Times New Roman" w:cs="Times New Roman"/>
              <w:i/>
              <w:iCs/>
              <w:color w:val="000000" w:themeColor="text1"/>
              <w:rPrChange w:id="2759" w:author="Microsoft Office User" w:date="2023-03-13T11:06:00Z">
                <w:rPr>
                  <w:rFonts w:ascii="Times New Roman" w:hAnsi="Times New Roman" w:cs="Times New Roman"/>
                  <w:color w:val="000000" w:themeColor="text1"/>
                </w:rPr>
              </w:rPrChange>
            </w:rPr>
            <w:delText>assuming a flexible reconfigura</w:delText>
          </w:r>
        </w:del>
      </w:ins>
      <w:ins w:id="2760" w:author="Kenway" w:date="2023-02-23T12:56:00Z">
        <w:del w:id="2761" w:author="Bo Shen" w:date="2023-02-27T12:10:00Z">
          <w:r w:rsidRPr="0003574D" w:rsidDel="00343CC2">
            <w:rPr>
              <w:rFonts w:ascii="Times New Roman" w:hAnsi="Times New Roman" w:cs="Times New Roman"/>
              <w:i/>
              <w:iCs/>
              <w:color w:val="000000" w:themeColor="text1"/>
              <w:rPrChange w:id="2762" w:author="Microsoft Office User" w:date="2023-03-13T11:06:00Z">
                <w:rPr>
                  <w:rFonts w:ascii="Times New Roman" w:hAnsi="Times New Roman" w:cs="Times New Roman"/>
                  <w:color w:val="000000" w:themeColor="text1"/>
                </w:rPr>
              </w:rPrChange>
            </w:rPr>
            <w:delText>t</w:delText>
          </w:r>
        </w:del>
      </w:ins>
      <w:ins w:id="2763" w:author="Kenway" w:date="2023-02-23T12:31:00Z">
        <w:del w:id="2764" w:author="Bo Shen" w:date="2023-02-27T12:10:00Z">
          <w:r w:rsidRPr="0003574D" w:rsidDel="00343CC2">
            <w:rPr>
              <w:rFonts w:ascii="Times New Roman" w:hAnsi="Times New Roman" w:cs="Times New Roman"/>
              <w:i/>
              <w:iCs/>
              <w:color w:val="000000" w:themeColor="text1"/>
              <w:rPrChange w:id="2765" w:author="Microsoft Office User" w:date="2023-03-13T11:06:00Z">
                <w:rPr>
                  <w:rFonts w:ascii="Times New Roman" w:hAnsi="Times New Roman" w:cs="Times New Roman"/>
                  <w:color w:val="000000" w:themeColor="text1"/>
                </w:rPr>
              </w:rPrChange>
            </w:rPr>
            <w:delText xml:space="preserve">ion of external inputs </w:delText>
          </w:r>
        </w:del>
      </w:ins>
      <w:del w:id="2766" w:author="Bo Shen" w:date="2023-02-27T12:10:00Z">
        <w:r w:rsidRPr="0003574D" w:rsidDel="00343CC2">
          <w:rPr>
            <w:rFonts w:ascii="Times New Roman" w:hAnsi="Times New Roman" w:cs="Times New Roman"/>
            <w:i/>
            <w:iCs/>
            <w:color w:val="000000" w:themeColor="text1"/>
            <w:rPrChange w:id="2767" w:author="Microsoft Office User" w:date="2023-03-13T11:06:00Z">
              <w:rPr>
                <w:rFonts w:ascii="Times New Roman" w:hAnsi="Times New Roman" w:cs="Times New Roman"/>
                <w:color w:val="000000" w:themeColor="text1"/>
              </w:rPr>
            </w:rPrChange>
          </w:rPr>
          <w:fldChar w:fldCharType="begin"/>
        </w:r>
        <w:r w:rsidRPr="0003574D" w:rsidDel="00343CC2">
          <w:rPr>
            <w:rFonts w:ascii="Times New Roman" w:hAnsi="Times New Roman" w:cs="Times New Roman"/>
            <w:i/>
            <w:iCs/>
            <w:color w:val="000000" w:themeColor="text1"/>
            <w:rPrChange w:id="2768" w:author="Microsoft Office User" w:date="2023-03-13T11:06:00Z">
              <w:rPr>
                <w:rFonts w:ascii="Times New Roman" w:hAnsi="Times New Roman" w:cs="Times New Roman"/>
                <w:color w:val="000000" w:themeColor="text1"/>
              </w:rPr>
            </w:rPrChange>
          </w:rPr>
          <w:delInstrText xml:space="preserve"> ADDIN ZOTERO_ITEM CSL_CITATION {"citationID":"1LdjVyaR","properties":{"formattedCitation":"(Machens, 2005)","plainCitation":"(Machens, 2005)","noteIndex":0},"citationItems":[{"id":3521,"uris":["http://zotero.org/users/6345545/items/7EPJKG8X"],"itemData":{"id":3521,"type":"article-journal","container-title":"Science","DOI":"10.1126/science.1104171","ISSN":"0036-8075, 1095-9203","issue":"5712","journalAbbreviation":"Science","language":"en","page":"1121-1124","source":"DOI.org (Crossref)","title":"Flexible Control of Mutual Inhibition: A Neural Model of Two-Interval Discrimination","title-short":"Flexible Control of Mutual Inhibition","volume":"307","author":[{"family":"Machens","given":"C. K."}],"issued":{"date-parts":[["2005",2,18]]}}}],"schema":"https://github.com/citation-style-language/schema/raw/master/csl-citation.json"} </w:delInstrText>
        </w:r>
        <w:r w:rsidRPr="0003574D" w:rsidDel="00343CC2">
          <w:rPr>
            <w:rFonts w:ascii="Times New Roman" w:hAnsi="Times New Roman" w:cs="Times New Roman"/>
            <w:i/>
            <w:iCs/>
            <w:color w:val="000000" w:themeColor="text1"/>
            <w:rPrChange w:id="2769" w:author="Microsoft Office User" w:date="2023-03-13T11:06:00Z">
              <w:rPr>
                <w:rFonts w:ascii="Times New Roman" w:hAnsi="Times New Roman" w:cs="Times New Roman"/>
                <w:color w:val="000000" w:themeColor="text1"/>
              </w:rPr>
            </w:rPrChange>
          </w:rPr>
          <w:fldChar w:fldCharType="separate"/>
        </w:r>
        <w:r w:rsidRPr="0003574D" w:rsidDel="00343CC2">
          <w:rPr>
            <w:rFonts w:ascii="Times New Roman" w:hAnsi="Times New Roman" w:cs="Times New Roman"/>
            <w:i/>
            <w:iCs/>
            <w:noProof/>
            <w:color w:val="000000" w:themeColor="text1"/>
            <w:rPrChange w:id="2770" w:author="Microsoft Office User" w:date="2023-03-13T11:06:00Z">
              <w:rPr>
                <w:rFonts w:ascii="Times New Roman" w:hAnsi="Times New Roman" w:cs="Times New Roman"/>
                <w:noProof/>
                <w:color w:val="000000" w:themeColor="text1"/>
              </w:rPr>
            </w:rPrChange>
          </w:rPr>
          <w:delText>(Machens, 2005)</w:delText>
        </w:r>
        <w:r w:rsidRPr="0003574D" w:rsidDel="00343CC2">
          <w:rPr>
            <w:rFonts w:ascii="Times New Roman" w:hAnsi="Times New Roman" w:cs="Times New Roman"/>
            <w:i/>
            <w:iCs/>
            <w:color w:val="000000" w:themeColor="text1"/>
            <w:rPrChange w:id="2771" w:author="Microsoft Office User" w:date="2023-03-13T11:06:00Z">
              <w:rPr>
                <w:rFonts w:ascii="Times New Roman" w:hAnsi="Times New Roman" w:cs="Times New Roman"/>
                <w:color w:val="000000" w:themeColor="text1"/>
              </w:rPr>
            </w:rPrChange>
          </w:rPr>
          <w:fldChar w:fldCharType="end"/>
        </w:r>
      </w:del>
      <w:ins w:id="2772" w:author="Kenway" w:date="2023-02-23T12:31:00Z">
        <w:del w:id="2773" w:author="Bo Shen" w:date="2023-02-24T17:15:00Z">
          <w:r w:rsidRPr="0003574D" w:rsidDel="00C95CA9">
            <w:rPr>
              <w:rFonts w:ascii="Times New Roman" w:hAnsi="Times New Roman" w:cs="Times New Roman"/>
              <w:i/>
              <w:iCs/>
              <w:color w:val="000000" w:themeColor="text1"/>
              <w:rPrChange w:id="2774" w:author="Microsoft Office User" w:date="2023-03-13T11:06:00Z">
                <w:rPr>
                  <w:rFonts w:ascii="Times New Roman" w:hAnsi="Times New Roman" w:cs="Times New Roman"/>
                  <w:color w:val="000000" w:themeColor="text1"/>
                </w:rPr>
              </w:rPrChange>
            </w:rPr>
            <w:delText>(REF Machens)</w:delText>
          </w:r>
        </w:del>
      </w:ins>
      <w:ins w:id="2775" w:author="Kenway" w:date="2023-02-23T12:32:00Z">
        <w:del w:id="2776" w:author="Bo Shen" w:date="2023-02-27T12:10:00Z">
          <w:r w:rsidRPr="0003574D" w:rsidDel="00343CC2">
            <w:rPr>
              <w:rFonts w:ascii="Times New Roman" w:hAnsi="Times New Roman" w:cs="Times New Roman"/>
              <w:i/>
              <w:iCs/>
              <w:color w:val="000000" w:themeColor="text1"/>
              <w:rPrChange w:id="2777" w:author="Microsoft Office User" w:date="2023-03-13T11:06:00Z">
                <w:rPr>
                  <w:rFonts w:ascii="Times New Roman" w:hAnsi="Times New Roman" w:cs="Times New Roman"/>
                  <w:color w:val="000000" w:themeColor="text1"/>
                </w:rPr>
              </w:rPrChange>
            </w:rPr>
            <w:delText>.</w:delText>
          </w:r>
        </w:del>
      </w:ins>
      <w:ins w:id="2778" w:author="Kenway" w:date="2023-02-23T12:39:00Z">
        <w:del w:id="2779" w:author="Bo Shen" w:date="2023-02-27T12:10:00Z">
          <w:r w:rsidRPr="0003574D" w:rsidDel="00343CC2">
            <w:rPr>
              <w:rFonts w:ascii="Times New Roman" w:hAnsi="Times New Roman" w:cs="Times New Roman"/>
              <w:i/>
              <w:iCs/>
              <w:color w:val="000000" w:themeColor="text1"/>
              <w:rPrChange w:id="2780" w:author="Microsoft Office User" w:date="2023-03-13T11:06:00Z">
                <w:rPr>
                  <w:rFonts w:ascii="Times New Roman" w:hAnsi="Times New Roman" w:cs="Times New Roman"/>
                  <w:color w:val="000000" w:themeColor="text1"/>
                </w:rPr>
              </w:rPrChange>
            </w:rPr>
            <w:delText xml:space="preserve"> Similar to the LDDM, this model </w:delText>
          </w:r>
        </w:del>
      </w:ins>
      <w:ins w:id="2781" w:author="Kenway" w:date="2023-02-23T12:40:00Z">
        <w:del w:id="2782" w:author="Bo Shen" w:date="2023-02-27T12:10:00Z">
          <w:r w:rsidRPr="0003574D" w:rsidDel="00343CC2">
            <w:rPr>
              <w:rFonts w:ascii="Times New Roman" w:hAnsi="Times New Roman" w:cs="Times New Roman"/>
              <w:i/>
              <w:iCs/>
              <w:color w:val="000000" w:themeColor="text1"/>
              <w:rPrChange w:id="2783" w:author="Microsoft Office User" w:date="2023-03-13T11:06:00Z">
                <w:rPr>
                  <w:rFonts w:ascii="Times New Roman" w:hAnsi="Times New Roman" w:cs="Times New Roman"/>
                  <w:color w:val="000000" w:themeColor="text1"/>
                </w:rPr>
              </w:rPrChange>
            </w:rPr>
            <w:delText xml:space="preserve">can </w:delText>
          </w:r>
        </w:del>
      </w:ins>
      <w:ins w:id="2784" w:author="Kenway" w:date="2023-02-23T12:39:00Z">
        <w:del w:id="2785" w:author="Bo Shen" w:date="2023-02-27T12:10:00Z">
          <w:r w:rsidRPr="0003574D" w:rsidDel="00343CC2">
            <w:rPr>
              <w:rFonts w:ascii="Times New Roman" w:hAnsi="Times New Roman" w:cs="Times New Roman"/>
              <w:i/>
              <w:iCs/>
              <w:color w:val="000000" w:themeColor="text1"/>
              <w:rPrChange w:id="2786" w:author="Microsoft Office User" w:date="2023-03-13T11:06:00Z">
                <w:rPr>
                  <w:rFonts w:ascii="Times New Roman" w:hAnsi="Times New Roman" w:cs="Times New Roman"/>
                  <w:color w:val="000000" w:themeColor="text1"/>
                </w:rPr>
              </w:rPrChange>
            </w:rPr>
            <w:delText>transi</w:delText>
          </w:r>
        </w:del>
        <w:del w:id="2787" w:author="Bo Shen" w:date="2023-02-24T17:48:00Z">
          <w:r w:rsidRPr="0003574D" w:rsidDel="005B7998">
            <w:rPr>
              <w:rFonts w:ascii="Times New Roman" w:hAnsi="Times New Roman" w:cs="Times New Roman"/>
              <w:i/>
              <w:iCs/>
              <w:color w:val="000000" w:themeColor="text1"/>
              <w:rPrChange w:id="2788" w:author="Microsoft Office User" w:date="2023-03-13T11:06:00Z">
                <w:rPr>
                  <w:rFonts w:ascii="Times New Roman" w:hAnsi="Times New Roman" w:cs="Times New Roman"/>
                  <w:color w:val="000000" w:themeColor="text1"/>
                </w:rPr>
              </w:rPrChange>
            </w:rPr>
            <w:delText>s</w:delText>
          </w:r>
        </w:del>
        <w:del w:id="2789" w:author="Bo Shen" w:date="2023-02-27T12:10:00Z">
          <w:r w:rsidRPr="0003574D" w:rsidDel="00343CC2">
            <w:rPr>
              <w:rFonts w:ascii="Times New Roman" w:hAnsi="Times New Roman" w:cs="Times New Roman"/>
              <w:i/>
              <w:iCs/>
              <w:color w:val="000000" w:themeColor="text1"/>
              <w:rPrChange w:id="2790" w:author="Microsoft Office User" w:date="2023-03-13T11:06:00Z">
                <w:rPr>
                  <w:rFonts w:ascii="Times New Roman" w:hAnsi="Times New Roman" w:cs="Times New Roman"/>
                  <w:color w:val="000000" w:themeColor="text1"/>
                </w:rPr>
              </w:rPrChange>
            </w:rPr>
            <w:delText>t</w:delText>
          </w:r>
        </w:del>
        <w:del w:id="2791" w:author="Bo Shen" w:date="2023-02-24T17:48:00Z">
          <w:r w:rsidRPr="0003574D" w:rsidDel="005B7998">
            <w:rPr>
              <w:rFonts w:ascii="Times New Roman" w:hAnsi="Times New Roman" w:cs="Times New Roman"/>
              <w:i/>
              <w:iCs/>
              <w:color w:val="000000" w:themeColor="text1"/>
              <w:rPrChange w:id="2792" w:author="Microsoft Office User" w:date="2023-03-13T11:06:00Z">
                <w:rPr>
                  <w:rFonts w:ascii="Times New Roman" w:hAnsi="Times New Roman" w:cs="Times New Roman"/>
                  <w:color w:val="000000" w:themeColor="text1"/>
                </w:rPr>
              </w:rPrChange>
            </w:rPr>
            <w:delText>ion</w:delText>
          </w:r>
        </w:del>
        <w:del w:id="2793" w:author="Bo Shen" w:date="2023-02-27T12:10:00Z">
          <w:r w:rsidRPr="0003574D" w:rsidDel="00343CC2">
            <w:rPr>
              <w:rFonts w:ascii="Times New Roman" w:hAnsi="Times New Roman" w:cs="Times New Roman"/>
              <w:i/>
              <w:iCs/>
              <w:color w:val="000000" w:themeColor="text1"/>
              <w:rPrChange w:id="2794" w:author="Microsoft Office User" w:date="2023-03-13T11:06:00Z">
                <w:rPr>
                  <w:rFonts w:ascii="Times New Roman" w:hAnsi="Times New Roman" w:cs="Times New Roman"/>
                  <w:color w:val="000000" w:themeColor="text1"/>
                </w:rPr>
              </w:rPrChange>
            </w:rPr>
            <w:delText xml:space="preserve"> between point attractor</w:delText>
          </w:r>
        </w:del>
      </w:ins>
      <w:ins w:id="2795" w:author="Kenway" w:date="2023-02-23T12:40:00Z">
        <w:del w:id="2796" w:author="Bo Shen" w:date="2023-02-27T12:10:00Z">
          <w:r w:rsidRPr="0003574D" w:rsidDel="00343CC2">
            <w:rPr>
              <w:rFonts w:ascii="Times New Roman" w:hAnsi="Times New Roman" w:cs="Times New Roman"/>
              <w:i/>
              <w:iCs/>
              <w:color w:val="000000" w:themeColor="text1"/>
              <w:rPrChange w:id="2797" w:author="Microsoft Office User" w:date="2023-03-13T11:06:00Z">
                <w:rPr>
                  <w:rFonts w:ascii="Times New Roman" w:hAnsi="Times New Roman" w:cs="Times New Roman"/>
                  <w:color w:val="000000" w:themeColor="text1"/>
                </w:rPr>
              </w:rPrChange>
            </w:rPr>
            <w:delText xml:space="preserve"> (initial stimulus encoding)</w:delText>
          </w:r>
        </w:del>
      </w:ins>
      <w:ins w:id="2798" w:author="Kenway" w:date="2023-02-23T12:39:00Z">
        <w:del w:id="2799" w:author="Bo Shen" w:date="2023-02-27T12:10:00Z">
          <w:r w:rsidRPr="0003574D" w:rsidDel="00343CC2">
            <w:rPr>
              <w:rFonts w:ascii="Times New Roman" w:hAnsi="Times New Roman" w:cs="Times New Roman"/>
              <w:i/>
              <w:iCs/>
              <w:color w:val="000000" w:themeColor="text1"/>
              <w:rPrChange w:id="2800" w:author="Microsoft Office User" w:date="2023-03-13T11:06:00Z">
                <w:rPr>
                  <w:rFonts w:ascii="Times New Roman" w:hAnsi="Times New Roman" w:cs="Times New Roman"/>
                  <w:color w:val="000000" w:themeColor="text1"/>
                </w:rPr>
              </w:rPrChange>
            </w:rPr>
            <w:delText>, line attractor</w:delText>
          </w:r>
        </w:del>
      </w:ins>
      <w:ins w:id="2801" w:author="Kenway" w:date="2023-02-23T12:40:00Z">
        <w:del w:id="2802" w:author="Bo Shen" w:date="2023-02-27T12:10:00Z">
          <w:r w:rsidRPr="0003574D" w:rsidDel="00343CC2">
            <w:rPr>
              <w:rFonts w:ascii="Times New Roman" w:hAnsi="Times New Roman" w:cs="Times New Roman"/>
              <w:i/>
              <w:iCs/>
              <w:color w:val="000000" w:themeColor="text1"/>
              <w:rPrChange w:id="2803" w:author="Microsoft Office User" w:date="2023-03-13T11:06:00Z">
                <w:rPr>
                  <w:rFonts w:ascii="Times New Roman" w:hAnsi="Times New Roman" w:cs="Times New Roman"/>
                  <w:color w:val="000000" w:themeColor="text1"/>
                </w:rPr>
              </w:rPrChange>
            </w:rPr>
            <w:delText xml:space="preserve"> (working memory)</w:delText>
          </w:r>
        </w:del>
      </w:ins>
      <w:ins w:id="2804" w:author="Kenway" w:date="2023-02-23T12:39:00Z">
        <w:del w:id="2805" w:author="Bo Shen" w:date="2023-02-27T12:10:00Z">
          <w:r w:rsidRPr="0003574D" w:rsidDel="00343CC2">
            <w:rPr>
              <w:rFonts w:ascii="Times New Roman" w:hAnsi="Times New Roman" w:cs="Times New Roman"/>
              <w:i/>
              <w:iCs/>
              <w:color w:val="000000" w:themeColor="text1"/>
              <w:rPrChange w:id="2806" w:author="Microsoft Office User" w:date="2023-03-13T11:06:00Z">
                <w:rPr>
                  <w:rFonts w:ascii="Times New Roman" w:hAnsi="Times New Roman" w:cs="Times New Roman"/>
                  <w:color w:val="000000" w:themeColor="text1"/>
                </w:rPr>
              </w:rPrChange>
            </w:rPr>
            <w:delText xml:space="preserve">, and saddle point </w:delText>
          </w:r>
        </w:del>
      </w:ins>
      <w:ins w:id="2807" w:author="Kenway" w:date="2023-02-23T12:40:00Z">
        <w:del w:id="2808" w:author="Bo Shen" w:date="2023-02-27T12:10:00Z">
          <w:r w:rsidRPr="0003574D" w:rsidDel="00343CC2">
            <w:rPr>
              <w:rFonts w:ascii="Times New Roman" w:hAnsi="Times New Roman" w:cs="Times New Roman"/>
              <w:i/>
              <w:iCs/>
              <w:color w:val="000000" w:themeColor="text1"/>
              <w:rPrChange w:id="2809" w:author="Microsoft Office User" w:date="2023-03-13T11:06:00Z">
                <w:rPr>
                  <w:rFonts w:ascii="Times New Roman" w:hAnsi="Times New Roman" w:cs="Times New Roman"/>
                  <w:color w:val="000000" w:themeColor="text1"/>
                </w:rPr>
              </w:rPrChange>
            </w:rPr>
            <w:delText xml:space="preserve">(comparison) </w:delText>
          </w:r>
        </w:del>
      </w:ins>
      <w:ins w:id="2810" w:author="Kenway" w:date="2023-02-23T12:39:00Z">
        <w:del w:id="2811" w:author="Bo Shen" w:date="2023-02-27T12:10:00Z">
          <w:r w:rsidRPr="0003574D" w:rsidDel="00343CC2">
            <w:rPr>
              <w:rFonts w:ascii="Times New Roman" w:hAnsi="Times New Roman" w:cs="Times New Roman"/>
              <w:i/>
              <w:iCs/>
              <w:color w:val="000000" w:themeColor="text1"/>
              <w:rPrChange w:id="2812" w:author="Microsoft Office User" w:date="2023-03-13T11:06:00Z">
                <w:rPr>
                  <w:rFonts w:ascii="Times New Roman" w:hAnsi="Times New Roman" w:cs="Times New Roman"/>
                  <w:color w:val="000000" w:themeColor="text1"/>
                </w:rPr>
              </w:rPrChange>
            </w:rPr>
            <w:delText>dynamics</w:delText>
          </w:r>
        </w:del>
      </w:ins>
      <w:ins w:id="2813" w:author="Kenway" w:date="2023-02-23T12:40:00Z">
        <w:del w:id="2814" w:author="Bo Shen" w:date="2023-02-27T12:10:00Z">
          <w:r w:rsidRPr="0003574D" w:rsidDel="00343CC2">
            <w:rPr>
              <w:rFonts w:ascii="Times New Roman" w:hAnsi="Times New Roman" w:cs="Times New Roman"/>
              <w:i/>
              <w:iCs/>
              <w:color w:val="000000" w:themeColor="text1"/>
              <w:rPrChange w:id="2815" w:author="Microsoft Office User" w:date="2023-03-13T11:06:00Z">
                <w:rPr>
                  <w:rFonts w:ascii="Times New Roman" w:hAnsi="Times New Roman" w:cs="Times New Roman"/>
                  <w:color w:val="000000" w:themeColor="text1"/>
                </w:rPr>
              </w:rPrChange>
            </w:rPr>
            <w:delText xml:space="preserve">, though it captures a sequential rather than a simultaneous decision process. </w:delText>
          </w:r>
        </w:del>
      </w:ins>
      <w:ins w:id="2816" w:author="Kenway" w:date="2023-02-23T12:56:00Z">
        <w:del w:id="2817" w:author="Bo Shen" w:date="2023-02-27T12:10:00Z">
          <w:r w:rsidRPr="0003574D" w:rsidDel="00343CC2">
            <w:rPr>
              <w:rFonts w:ascii="Times New Roman" w:hAnsi="Times New Roman" w:cs="Times New Roman"/>
              <w:i/>
              <w:iCs/>
              <w:color w:val="000000" w:themeColor="text1"/>
              <w:rPrChange w:id="2818" w:author="Microsoft Office User" w:date="2023-03-13T11:06:00Z">
                <w:rPr>
                  <w:rFonts w:ascii="Times New Roman" w:hAnsi="Times New Roman" w:cs="Times New Roman"/>
                  <w:color w:val="000000" w:themeColor="text1"/>
                </w:rPr>
              </w:rPrChange>
            </w:rPr>
            <w:delText xml:space="preserve">Interestingly, disinhibition may </w:delText>
          </w:r>
        </w:del>
      </w:ins>
      <w:ins w:id="2819" w:author="Kenway" w:date="2023-02-23T12:58:00Z">
        <w:del w:id="2820" w:author="Bo Shen" w:date="2023-02-27T12:10:00Z">
          <w:r w:rsidRPr="0003574D" w:rsidDel="00343CC2">
            <w:rPr>
              <w:rFonts w:ascii="Times New Roman" w:hAnsi="Times New Roman" w:cs="Times New Roman"/>
              <w:i/>
              <w:iCs/>
              <w:color w:val="000000" w:themeColor="text1"/>
              <w:rPrChange w:id="2821" w:author="Microsoft Office User" w:date="2023-03-13T11:06:00Z">
                <w:rPr>
                  <w:rFonts w:ascii="Times New Roman" w:hAnsi="Times New Roman" w:cs="Times New Roman"/>
                  <w:color w:val="000000" w:themeColor="text1"/>
                </w:rPr>
              </w:rPrChange>
            </w:rPr>
            <w:delText xml:space="preserve">also </w:delText>
          </w:r>
        </w:del>
      </w:ins>
      <w:ins w:id="2822" w:author="Kenway" w:date="2023-02-23T12:56:00Z">
        <w:del w:id="2823" w:author="Bo Shen" w:date="2023-02-27T12:10:00Z">
          <w:r w:rsidRPr="0003574D" w:rsidDel="00343CC2">
            <w:rPr>
              <w:rFonts w:ascii="Times New Roman" w:hAnsi="Times New Roman" w:cs="Times New Roman"/>
              <w:i/>
              <w:iCs/>
              <w:color w:val="000000" w:themeColor="text1"/>
              <w:rPrChange w:id="2824" w:author="Microsoft Office User" w:date="2023-03-13T11:06:00Z">
                <w:rPr>
                  <w:rFonts w:ascii="Times New Roman" w:hAnsi="Times New Roman" w:cs="Times New Roman"/>
                  <w:color w:val="000000" w:themeColor="text1"/>
                </w:rPr>
              </w:rPrChange>
            </w:rPr>
            <w:delText xml:space="preserve">play a role in this model, </w:delText>
          </w:r>
        </w:del>
      </w:ins>
      <w:ins w:id="2825" w:author="Kenway" w:date="2023-02-23T12:58:00Z">
        <w:del w:id="2826" w:author="Bo Shen" w:date="2023-02-27T12:10:00Z">
          <w:r w:rsidRPr="0003574D" w:rsidDel="00343CC2">
            <w:rPr>
              <w:rFonts w:ascii="Times New Roman" w:hAnsi="Times New Roman" w:cs="Times New Roman"/>
              <w:i/>
              <w:iCs/>
              <w:color w:val="000000" w:themeColor="text1"/>
              <w:rPrChange w:id="2827" w:author="Microsoft Office User" w:date="2023-03-13T11:06:00Z">
                <w:rPr>
                  <w:rFonts w:ascii="Times New Roman" w:hAnsi="Times New Roman" w:cs="Times New Roman"/>
                  <w:color w:val="000000" w:themeColor="text1"/>
                </w:rPr>
              </w:rPrChange>
            </w:rPr>
            <w:delText>providing a theoretical mechanism to switch the routing of external inputs</w:delText>
          </w:r>
        </w:del>
      </w:ins>
      <w:ins w:id="2828" w:author="Kenway" w:date="2023-02-23T12:59:00Z">
        <w:del w:id="2829" w:author="Bo Shen" w:date="2023-02-27T12:10:00Z">
          <w:r w:rsidRPr="0003574D" w:rsidDel="00343CC2">
            <w:rPr>
              <w:rFonts w:ascii="Times New Roman" w:hAnsi="Times New Roman" w:cs="Times New Roman"/>
              <w:i/>
              <w:iCs/>
              <w:color w:val="000000" w:themeColor="text1"/>
              <w:rPrChange w:id="2830" w:author="Microsoft Office User" w:date="2023-03-13T11:06:00Z">
                <w:rPr>
                  <w:rFonts w:ascii="Times New Roman" w:hAnsi="Times New Roman" w:cs="Times New Roman"/>
                  <w:color w:val="000000" w:themeColor="text1"/>
                </w:rPr>
              </w:rPrChange>
            </w:rPr>
            <w:delText xml:space="preserve"> within</w:delText>
          </w:r>
        </w:del>
        <w:del w:id="2831" w:author="Bo Shen" w:date="2023-02-24T17:48:00Z">
          <w:r w:rsidRPr="0003574D" w:rsidDel="005B7998">
            <w:rPr>
              <w:rFonts w:ascii="Times New Roman" w:hAnsi="Times New Roman" w:cs="Times New Roman"/>
              <w:i/>
              <w:iCs/>
              <w:color w:val="000000" w:themeColor="text1"/>
              <w:rPrChange w:id="2832" w:author="Microsoft Office User" w:date="2023-03-13T11:06:00Z">
                <w:rPr>
                  <w:rFonts w:ascii="Times New Roman" w:hAnsi="Times New Roman" w:cs="Times New Roman"/>
                  <w:color w:val="000000" w:themeColor="text1"/>
                </w:rPr>
              </w:rPrChange>
            </w:rPr>
            <w:delText>g</w:delText>
          </w:r>
        </w:del>
        <w:del w:id="2833" w:author="Bo Shen" w:date="2023-02-27T12:10:00Z">
          <w:r w:rsidRPr="0003574D" w:rsidDel="00343CC2">
            <w:rPr>
              <w:rFonts w:ascii="Times New Roman" w:hAnsi="Times New Roman" w:cs="Times New Roman"/>
              <w:i/>
              <w:iCs/>
              <w:color w:val="000000" w:themeColor="text1"/>
              <w:rPrChange w:id="2834" w:author="Microsoft Office User" w:date="2023-03-13T11:06:00Z">
                <w:rPr>
                  <w:rFonts w:ascii="Times New Roman" w:hAnsi="Times New Roman" w:cs="Times New Roman"/>
                  <w:color w:val="000000" w:themeColor="text1"/>
                </w:rPr>
              </w:rPrChange>
            </w:rPr>
            <w:delText xml:space="preserve"> the circuit.</w:delText>
          </w:r>
        </w:del>
      </w:ins>
      <w:ins w:id="2835" w:author="Kenway" w:date="2023-02-23T12:58:00Z">
        <w:del w:id="2836" w:author="Bo Shen" w:date="2023-02-27T12:10:00Z">
          <w:r w:rsidRPr="0003574D" w:rsidDel="00343CC2">
            <w:rPr>
              <w:rFonts w:ascii="Times New Roman" w:hAnsi="Times New Roman" w:cs="Times New Roman"/>
              <w:i/>
              <w:iCs/>
              <w:color w:val="000000" w:themeColor="text1"/>
              <w:rPrChange w:id="2837" w:author="Microsoft Office User" w:date="2023-03-13T11:06:00Z">
                <w:rPr>
                  <w:rFonts w:ascii="Times New Roman" w:hAnsi="Times New Roman" w:cs="Times New Roman"/>
                  <w:color w:val="000000" w:themeColor="text1"/>
                </w:rPr>
              </w:rPrChange>
            </w:rPr>
            <w:delText xml:space="preserve"> </w:delText>
          </w:r>
        </w:del>
      </w:ins>
    </w:p>
    <w:p w14:paraId="6198CB56" w14:textId="77777777" w:rsidR="0003574D" w:rsidRPr="0003574D" w:rsidRDefault="0003574D" w:rsidP="00101AEA">
      <w:pPr>
        <w:spacing w:line="480" w:lineRule="auto"/>
        <w:jc w:val="both"/>
        <w:rPr>
          <w:ins w:id="2838" w:author="Microsoft Office User" w:date="2023-03-13T11:06:00Z"/>
          <w:rFonts w:ascii="Times New Roman" w:hAnsi="Times New Roman" w:cs="Times New Roman"/>
          <w:i/>
          <w:iCs/>
          <w:color w:val="000000" w:themeColor="text1"/>
          <w:rPrChange w:id="2839" w:author="Microsoft Office User" w:date="2023-03-13T11:06:00Z">
            <w:rPr>
              <w:ins w:id="2840" w:author="Microsoft Office User" w:date="2023-03-13T11:06:00Z"/>
              <w:rFonts w:ascii="Times New Roman" w:hAnsi="Times New Roman" w:cs="Times New Roman"/>
              <w:color w:val="000000" w:themeColor="text1"/>
            </w:rPr>
          </w:rPrChange>
        </w:rPr>
      </w:pPr>
    </w:p>
    <w:p w14:paraId="64FAD5A9" w14:textId="179F8695" w:rsidR="0003574D" w:rsidRPr="0003574D" w:rsidRDefault="0003574D" w:rsidP="00101AEA">
      <w:pPr>
        <w:spacing w:line="480" w:lineRule="auto"/>
        <w:jc w:val="both"/>
        <w:rPr>
          <w:ins w:id="2841" w:author="Microsoft Office User" w:date="2023-03-13T11:05:00Z"/>
          <w:rFonts w:ascii="Times New Roman" w:hAnsi="Times New Roman" w:cs="Times New Roman"/>
          <w:i/>
          <w:iCs/>
          <w:color w:val="000000" w:themeColor="text1"/>
          <w:rPrChange w:id="2842" w:author="Microsoft Office User" w:date="2023-03-13T11:06:00Z">
            <w:rPr>
              <w:ins w:id="2843" w:author="Microsoft Office User" w:date="2023-03-13T11:05:00Z"/>
              <w:rFonts w:ascii="Times New Roman" w:hAnsi="Times New Roman" w:cs="Times New Roman"/>
              <w:color w:val="000000" w:themeColor="text1"/>
            </w:rPr>
          </w:rPrChange>
        </w:rPr>
      </w:pPr>
      <w:ins w:id="2844" w:author="Microsoft Office User" w:date="2023-03-13T11:05:00Z">
        <w:r w:rsidRPr="0003574D">
          <w:rPr>
            <w:rFonts w:ascii="Times New Roman" w:hAnsi="Times New Roman" w:cs="Times New Roman"/>
            <w:i/>
            <w:iCs/>
            <w:color w:val="000000" w:themeColor="text1"/>
            <w:rPrChange w:id="2845" w:author="Microsoft Office User" w:date="2023-03-13T11:06:00Z">
              <w:rPr>
                <w:rFonts w:ascii="Times New Roman" w:hAnsi="Times New Roman" w:cs="Times New Roman"/>
                <w:color w:val="000000" w:themeColor="text1"/>
              </w:rPr>
            </w:rPrChange>
          </w:rPr>
          <w:t xml:space="preserve">Flexible control </w:t>
        </w:r>
      </w:ins>
      <w:ins w:id="2846" w:author="Microsoft Office User" w:date="2023-03-13T11:06:00Z">
        <w:r w:rsidRPr="0003574D">
          <w:rPr>
            <w:rFonts w:ascii="Times New Roman" w:hAnsi="Times New Roman" w:cs="Times New Roman"/>
            <w:i/>
            <w:iCs/>
            <w:color w:val="000000" w:themeColor="text1"/>
            <w:rPrChange w:id="2847" w:author="Microsoft Office User" w:date="2023-03-13T11:06:00Z">
              <w:rPr>
                <w:rFonts w:ascii="Times New Roman" w:hAnsi="Times New Roman" w:cs="Times New Roman"/>
                <w:color w:val="000000" w:themeColor="text1"/>
              </w:rPr>
            </w:rPrChange>
          </w:rPr>
          <w:t>of dynamic regimes</w:t>
        </w:r>
      </w:ins>
    </w:p>
    <w:p w14:paraId="16AA451A" w14:textId="77777777" w:rsidR="0003574D" w:rsidRDefault="0003574D" w:rsidP="00101AEA">
      <w:pPr>
        <w:spacing w:line="480" w:lineRule="auto"/>
        <w:jc w:val="both"/>
        <w:rPr>
          <w:ins w:id="2848" w:author="Microsoft Office User" w:date="2023-03-13T11:05:00Z"/>
          <w:rFonts w:ascii="Times New Roman" w:hAnsi="Times New Roman" w:cs="Times New Roman"/>
          <w:color w:val="000000" w:themeColor="text1"/>
        </w:rPr>
      </w:pPr>
    </w:p>
    <w:p w14:paraId="377A3926" w14:textId="7777B093" w:rsidR="00564B42" w:rsidDel="00757ECE" w:rsidRDefault="00564B42" w:rsidP="00101AEA">
      <w:pPr>
        <w:spacing w:line="480" w:lineRule="auto"/>
        <w:jc w:val="both"/>
        <w:rPr>
          <w:ins w:id="2849" w:author="Kenway" w:date="2023-02-23T13:42:00Z"/>
          <w:del w:id="2850" w:author="Bo Shen" w:date="2023-03-11T12:30:00Z"/>
          <w:rFonts w:ascii="Times New Roman" w:hAnsi="Times New Roman" w:cs="Times New Roman"/>
          <w:color w:val="000000" w:themeColor="text1"/>
        </w:rPr>
      </w:pPr>
    </w:p>
    <w:p w14:paraId="66EF4955" w14:textId="34D4822D" w:rsidR="00564B42" w:rsidDel="00757ECE" w:rsidRDefault="00564B42" w:rsidP="00101AEA">
      <w:pPr>
        <w:spacing w:line="480" w:lineRule="auto"/>
        <w:jc w:val="both"/>
        <w:rPr>
          <w:ins w:id="2851" w:author="Kenway" w:date="2023-02-23T13:42:00Z"/>
          <w:del w:id="2852" w:author="Bo Shen" w:date="2023-03-11T12:30:00Z"/>
          <w:rFonts w:ascii="Times New Roman" w:hAnsi="Times New Roman" w:cs="Times New Roman"/>
          <w:color w:val="000000" w:themeColor="text1"/>
        </w:rPr>
      </w:pPr>
      <w:ins w:id="2853" w:author="Kenway" w:date="2023-02-23T13:44:00Z">
        <w:del w:id="2854" w:author="Bo Shen" w:date="2023-02-24T17:25:00Z">
          <w:r w:rsidDel="006057EF">
            <w:rPr>
              <w:rFonts w:ascii="Times New Roman" w:hAnsi="Times New Roman" w:cs="Times New Roman"/>
              <w:color w:val="000000" w:themeColor="text1"/>
            </w:rPr>
            <w:delText>Disinnhibition</w:delText>
          </w:r>
        </w:del>
        <w:del w:id="2855" w:author="Bo Shen" w:date="2023-03-11T12:30:00Z">
          <w:r w:rsidDel="00757ECE">
            <w:rPr>
              <w:rFonts w:ascii="Times New Roman" w:hAnsi="Times New Roman" w:cs="Times New Roman"/>
              <w:color w:val="000000" w:themeColor="text1"/>
            </w:rPr>
            <w:delText xml:space="preserve"> has</w:delText>
          </w:r>
        </w:del>
      </w:ins>
      <w:ins w:id="2856" w:author="Kenway" w:date="2023-02-23T13:42:00Z">
        <w:del w:id="2857" w:author="Bo Shen" w:date="2023-03-11T12:30:00Z">
          <w:r w:rsidDel="00757ECE">
            <w:rPr>
              <w:rFonts w:ascii="Times New Roman" w:hAnsi="Times New Roman" w:cs="Times New Roman"/>
              <w:color w:val="000000" w:themeColor="text1"/>
            </w:rPr>
            <w:delText xml:space="preserve"> been </w:delText>
          </w:r>
        </w:del>
      </w:ins>
      <w:ins w:id="2858" w:author="Kenway" w:date="2023-02-23T13:45:00Z">
        <w:del w:id="2859" w:author="Bo Shen" w:date="2023-03-11T12:30:00Z">
          <w:r w:rsidDel="00757ECE">
            <w:rPr>
              <w:rFonts w:ascii="Times New Roman" w:hAnsi="Times New Roman" w:cs="Times New Roman"/>
              <w:color w:val="000000" w:themeColor="text1"/>
            </w:rPr>
            <w:delText xml:space="preserve">previously </w:delText>
          </w:r>
        </w:del>
      </w:ins>
      <w:ins w:id="2860" w:author="Kenway" w:date="2023-02-23T13:42:00Z">
        <w:del w:id="2861" w:author="Bo Shen" w:date="2023-03-11T12:30:00Z">
          <w:r w:rsidDel="00757ECE">
            <w:rPr>
              <w:rFonts w:ascii="Times New Roman" w:hAnsi="Times New Roman" w:cs="Times New Roman"/>
              <w:color w:val="000000" w:themeColor="text1"/>
            </w:rPr>
            <w:delText xml:space="preserve">linked </w:delText>
          </w:r>
        </w:del>
      </w:ins>
      <w:ins w:id="2862" w:author="Kenway" w:date="2023-02-23T13:46:00Z">
        <w:del w:id="2863" w:author="Bo Shen" w:date="2023-03-11T12:30:00Z">
          <w:r w:rsidDel="00757ECE">
            <w:rPr>
              <w:rFonts w:ascii="Times New Roman" w:hAnsi="Times New Roman" w:cs="Times New Roman"/>
              <w:color w:val="000000" w:themeColor="text1"/>
            </w:rPr>
            <w:delText xml:space="preserve">in separate models </w:delText>
          </w:r>
        </w:del>
      </w:ins>
      <w:ins w:id="2864" w:author="Kenway" w:date="2023-02-23T13:42:00Z">
        <w:del w:id="2865" w:author="Bo Shen" w:date="2023-03-11T12:30:00Z">
          <w:r w:rsidDel="00757ECE">
            <w:rPr>
              <w:rFonts w:ascii="Times New Roman" w:hAnsi="Times New Roman" w:cs="Times New Roman"/>
              <w:color w:val="000000" w:themeColor="text1"/>
            </w:rPr>
            <w:delText>to computational functions</w:delText>
          </w:r>
        </w:del>
      </w:ins>
      <w:ins w:id="2866" w:author="Kenway" w:date="2023-02-23T13:46:00Z">
        <w:del w:id="2867" w:author="Bo Shen" w:date="2023-03-11T12:30:00Z">
          <w:r w:rsidDel="00757ECE">
            <w:rPr>
              <w:rFonts w:ascii="Times New Roman" w:hAnsi="Times New Roman" w:cs="Times New Roman"/>
              <w:color w:val="000000" w:themeColor="text1"/>
            </w:rPr>
            <w:delText xml:space="preserve"> exhibited </w:delText>
          </w:r>
        </w:del>
      </w:ins>
      <w:ins w:id="2868" w:author="Microsoft Office User" w:date="2023-03-11T10:01:00Z">
        <w:del w:id="2869" w:author="Bo Shen" w:date="2023-03-11T12:30:00Z">
          <w:r w:rsidR="00830AAF" w:rsidDel="00757ECE">
            <w:rPr>
              <w:rFonts w:ascii="Times New Roman" w:hAnsi="Times New Roman" w:cs="Times New Roman"/>
              <w:color w:val="000000" w:themeColor="text1"/>
            </w:rPr>
            <w:delText xml:space="preserve">in a unified manner </w:delText>
          </w:r>
        </w:del>
      </w:ins>
      <w:ins w:id="2870" w:author="Kenway" w:date="2023-02-23T13:46:00Z">
        <w:del w:id="2871" w:author="Bo Shen" w:date="2023-03-11T12:30:00Z">
          <w:r w:rsidDel="00757ECE">
            <w:rPr>
              <w:rFonts w:ascii="Times New Roman" w:hAnsi="Times New Roman" w:cs="Times New Roman"/>
              <w:color w:val="000000" w:themeColor="text1"/>
            </w:rPr>
            <w:delText xml:space="preserve">together by the LDDM. </w:delText>
          </w:r>
        </w:del>
      </w:ins>
      <w:ins w:id="2872" w:author="Kenway" w:date="2023-02-23T14:02:00Z">
        <w:del w:id="2873" w:author="Bo Shen" w:date="2023-03-11T12:30:00Z">
          <w:r w:rsidDel="00757ECE">
            <w:rPr>
              <w:rFonts w:ascii="Times New Roman" w:hAnsi="Times New Roman" w:cs="Times New Roman"/>
              <w:color w:val="000000" w:themeColor="text1"/>
            </w:rPr>
            <w:delText xml:space="preserve">For example, </w:delText>
          </w:r>
        </w:del>
      </w:ins>
      <w:moveToRangeStart w:id="2874" w:author="Bo Shen" w:date="2023-02-27T12:11:00Z" w:name="move128392299"/>
      <w:moveTo w:id="2875" w:author="Bo Shen" w:date="2023-02-27T12:11:00Z">
        <w:del w:id="2876" w:author="Bo Shen" w:date="2023-02-27T12:11:00Z">
          <w:r w:rsidRPr="0060258A" w:rsidDel="00343CC2">
            <w:rPr>
              <w:rFonts w:ascii="Times New Roman" w:hAnsi="Times New Roman" w:cs="Times New Roman"/>
              <w:color w:val="000000" w:themeColor="text1"/>
            </w:rPr>
            <w:delText xml:space="preserve">Notably, the gated disinhibition in the LDDM replicates features of diverse, existing computational models: </w:delText>
          </w:r>
        </w:del>
        <w:del w:id="2877" w:author="Bo Shen" w:date="2023-03-11T12:30:00Z">
          <w:r w:rsidRPr="0060258A" w:rsidDel="00757ECE">
            <w:rPr>
              <w:rFonts w:ascii="Times New Roman" w:hAnsi="Times New Roman" w:cs="Times New Roman"/>
              <w:color w:val="000000" w:themeColor="text1"/>
            </w:rPr>
            <w:delText>the top-down control of normalization via disinhibition mirrors recently proposed mechanisms for flexible modulation of contextual processing in sensory circuits</w:delText>
          </w:r>
          <w:r w:rsidDel="00757ECE">
            <w:rPr>
              <w:rFonts w:ascii="Times New Roman" w:hAnsi="Times New Roman" w:cs="Times New Roman"/>
              <w:color w:val="000000" w:themeColor="text1"/>
            </w:rPr>
            <w:delText xml:space="preserve"> </w:delText>
          </w:r>
          <w:r w:rsidRPr="0060258A"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delInstrText>
          </w:r>
          <w:r w:rsidRPr="0060258A" w:rsidDel="00757ECE">
            <w:rPr>
              <w:rFonts w:ascii="Times New Roman" w:hAnsi="Times New Roman" w:cs="Times New Roman"/>
              <w:color w:val="000000" w:themeColor="text1"/>
            </w:rPr>
            <w:fldChar w:fldCharType="separate"/>
          </w:r>
          <w:r w:rsidDel="00757ECE">
            <w:rPr>
              <w:rFonts w:ascii="Times New Roman" w:hAnsi="Times New Roman" w:cs="Times New Roman"/>
              <w:color w:val="000000" w:themeColor="text1"/>
            </w:rPr>
            <w:delText>(Coen-Cagli et al., 2012, 2015; Schwartz &amp; Coen-Cagli, 2013)</w:delText>
          </w:r>
          <w:r w:rsidRPr="0060258A" w:rsidDel="00757ECE">
            <w:rPr>
              <w:rFonts w:ascii="Times New Roman" w:hAnsi="Times New Roman" w:cs="Times New Roman"/>
              <w:color w:val="000000" w:themeColor="text1"/>
            </w:rPr>
            <w:fldChar w:fldCharType="end"/>
          </w:r>
          <w:r w:rsidRPr="0060258A" w:rsidDel="00757ECE">
            <w:rPr>
              <w:rFonts w:ascii="Times New Roman" w:hAnsi="Times New Roman" w:cs="Times New Roman"/>
              <w:color w:val="000000" w:themeColor="text1"/>
            </w:rPr>
            <w:delText xml:space="preserve"> and input-scaled disinhibition implements a self-sparing</w:delText>
          </w:r>
        </w:del>
      </w:moveTo>
      <w:ins w:id="2878" w:author="Microsoft Office User" w:date="2023-03-11T10:02:00Z">
        <w:del w:id="2879" w:author="Bo Shen" w:date="2023-03-11T12:30:00Z">
          <w:r w:rsidR="00830AAF" w:rsidDel="00757ECE">
            <w:rPr>
              <w:rFonts w:ascii="Times New Roman" w:hAnsi="Times New Roman" w:cs="Times New Roman"/>
              <w:color w:val="000000" w:themeColor="text1"/>
            </w:rPr>
            <w:delText>‘’</w:delText>
          </w:r>
        </w:del>
      </w:ins>
      <w:moveTo w:id="2880" w:author="Bo Shen" w:date="2023-02-27T12:11:00Z">
        <w:del w:id="2881" w:author="Bo Shen" w:date="2023-03-11T12:30:00Z">
          <w:r w:rsidRPr="0060258A" w:rsidDel="00757ECE">
            <w:rPr>
              <w:rFonts w:ascii="Times New Roman" w:hAnsi="Times New Roman" w:cs="Times New Roman"/>
              <w:color w:val="000000" w:themeColor="text1"/>
            </w:rPr>
            <w:delText xml:space="preserve"> inhibition motif central to midbrain models of categorical selection</w:delText>
          </w:r>
          <w:r w:rsidDel="00757ECE">
            <w:rPr>
              <w:rFonts w:ascii="Times New Roman" w:hAnsi="Times New Roman" w:cs="Times New Roman"/>
              <w:color w:val="000000" w:themeColor="text1"/>
            </w:rPr>
            <w:delText xml:space="preserve"> </w:delText>
          </w:r>
          <w:r w:rsidRPr="0060258A"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delInstrText>
          </w:r>
          <w:r w:rsidRPr="0060258A" w:rsidDel="00757ECE">
            <w:rPr>
              <w:rFonts w:ascii="Times New Roman" w:hAnsi="Times New Roman" w:cs="Times New Roman"/>
              <w:color w:val="000000" w:themeColor="text1"/>
            </w:rPr>
            <w:fldChar w:fldCharType="separate"/>
          </w:r>
          <w:r w:rsidDel="00757ECE">
            <w:rPr>
              <w:rFonts w:ascii="Times New Roman" w:hAnsi="Times New Roman" w:cs="Times New Roman"/>
              <w:color w:val="000000" w:themeColor="text1"/>
            </w:rPr>
            <w:delText>(Mahajan &amp; Mysore, 2022; Mysore &amp; Kothari, 2020)</w:delText>
          </w:r>
          <w:r w:rsidRPr="0060258A" w:rsidDel="00757ECE">
            <w:rPr>
              <w:rFonts w:ascii="Times New Roman" w:hAnsi="Times New Roman" w:cs="Times New Roman"/>
              <w:color w:val="000000" w:themeColor="text1"/>
            </w:rPr>
            <w:fldChar w:fldCharType="end"/>
          </w:r>
          <w:r w:rsidRPr="0060258A" w:rsidDel="00757ECE">
            <w:rPr>
              <w:rFonts w:ascii="Times New Roman" w:hAnsi="Times New Roman" w:cs="Times New Roman"/>
              <w:color w:val="000000" w:themeColor="text1"/>
            </w:rPr>
            <w:delText>.</w:delText>
          </w:r>
        </w:del>
      </w:moveTo>
      <w:del w:id="2882" w:author="Bo Shen" w:date="2023-03-11T12:30:00Z">
        <w:r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rgKWbAv8","properties":{"formattedCitation":"(Karnani et al., 2016)","plainCitation":"(Karnani et al., 2016)","noteIndex":0},"citationItems":[{"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757ECE">
          <w:rPr>
            <w:rFonts w:ascii="Cambria Math" w:hAnsi="Cambria Math" w:cs="Cambria Math"/>
            <w:color w:val="000000" w:themeColor="text1"/>
          </w:rPr>
          <w:delInstrText>∼</w:delInstrText>
        </w:r>
        <w:r w:rsidDel="00757ECE">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schema":"https://github.com/citation-style-language/schema/raw/master/csl-citation.json"} </w:delInstrText>
        </w:r>
        <w:r w:rsidDel="00757ECE">
          <w:rPr>
            <w:rFonts w:ascii="Times New Roman" w:hAnsi="Times New Roman" w:cs="Times New Roman"/>
            <w:color w:val="000000" w:themeColor="text1"/>
          </w:rPr>
          <w:fldChar w:fldCharType="separate"/>
        </w:r>
        <w:r w:rsidDel="00757ECE">
          <w:rPr>
            <w:rFonts w:ascii="Times New Roman" w:hAnsi="Times New Roman" w:cs="Times New Roman"/>
            <w:noProof/>
            <w:color w:val="000000" w:themeColor="text1"/>
          </w:rPr>
          <w:delText>(Karnani et al., 2016)</w:delText>
        </w:r>
        <w:r w:rsidDel="00757ECE">
          <w:rPr>
            <w:rFonts w:ascii="Times New Roman" w:hAnsi="Times New Roman" w:cs="Times New Roman"/>
            <w:color w:val="000000" w:themeColor="text1"/>
          </w:rPr>
          <w:fldChar w:fldCharType="end"/>
        </w:r>
      </w:del>
      <w:ins w:id="2883" w:author="Microsoft Office User" w:date="2023-03-11T10:03:00Z">
        <w:del w:id="2884" w:author="Bo Shen" w:date="2023-03-11T12:30:00Z">
          <w:r w:rsidR="00830AAF" w:rsidDel="00757ECE">
            <w:rPr>
              <w:rFonts w:ascii="Times New Roman" w:hAnsi="Times New Roman" w:cs="Times New Roman"/>
              <w:color w:val="000000" w:themeColor="text1"/>
            </w:rPr>
            <w:delText xml:space="preserve"> </w:delText>
          </w:r>
        </w:del>
      </w:ins>
      <w:commentRangeStart w:id="2885"/>
      <w:moveTo w:id="2886" w:author="Bo Shen" w:date="2023-02-27T12:11:00Z">
        <w:del w:id="2887" w:author="Bo Shen" w:date="2023-03-11T12:30:00Z">
          <w:r w:rsidRPr="0060258A" w:rsidDel="00757ECE">
            <w:rPr>
              <w:rFonts w:ascii="Times New Roman" w:hAnsi="Times New Roman" w:cs="Times New Roman"/>
              <w:color w:val="000000" w:themeColor="text1"/>
            </w:rPr>
            <w:delText xml:space="preserve"> </w:delText>
          </w:r>
        </w:del>
      </w:moveTo>
      <w:moveToRangeEnd w:id="2874"/>
      <w:ins w:id="2888" w:author="Kenway" w:date="2023-02-27T13:41:00Z">
        <w:del w:id="2889" w:author="Bo Shen" w:date="2023-03-11T12:30:00Z">
          <w:r w:rsidDel="00757ECE">
            <w:rPr>
              <w:rFonts w:ascii="Times New Roman" w:hAnsi="Times New Roman" w:cs="Times New Roman"/>
              <w:color w:val="000000" w:themeColor="text1"/>
            </w:rPr>
            <w:delText xml:space="preserve">A computational model employing dendritic disinhibition captures flexible behavior in a context-dependent decision task; however, disinhibition plays a different role in this model (context-dependent input gating) and in the LDDM (transition from value coding to WTA selection and mutual competition). </w:delText>
          </w:r>
        </w:del>
      </w:ins>
      <w:commentRangeEnd w:id="2885"/>
      <w:del w:id="2890" w:author="Bo Shen" w:date="2023-03-11T12:30:00Z">
        <w:r w:rsidR="00830AAF" w:rsidDel="00757ECE">
          <w:rPr>
            <w:rStyle w:val="CommentReference"/>
          </w:rPr>
          <w:commentReference w:id="2885"/>
        </w:r>
      </w:del>
      <w:moveToRangeStart w:id="2891" w:author="Bo Shen" w:date="2023-02-27T12:25:00Z" w:name="move128393160"/>
      <w:commentRangeStart w:id="2892"/>
      <w:moveTo w:id="2893" w:author="Bo Shen" w:date="2023-02-27T12:25:00Z">
        <w:del w:id="2894" w:author="Bo Shen" w:date="2023-03-11T12:30:00Z">
          <w:r w:rsidDel="00757ECE">
            <w:rPr>
              <w:rFonts w:ascii="Times New Roman" w:hAnsi="Times New Roman" w:cs="Times New Roman"/>
              <w:color w:val="000000" w:themeColor="text1"/>
            </w:rPr>
            <w:delText xml:space="preserve">Finally, </w:delText>
          </w:r>
        </w:del>
      </w:moveTo>
      <w:moveToRangeEnd w:id="2891"/>
      <w:commentRangeEnd w:id="2892"/>
      <w:del w:id="2895" w:author="Bo Shen" w:date="2023-03-11T12:30:00Z">
        <w:r w:rsidR="00830AAF" w:rsidDel="00757ECE">
          <w:rPr>
            <w:rStyle w:val="CommentReference"/>
          </w:rPr>
          <w:commentReference w:id="2892"/>
        </w:r>
      </w:del>
      <w:ins w:id="2896" w:author="Kenway" w:date="2023-02-27T13:42:00Z">
        <w:del w:id="2897" w:author="Bo Shen" w:date="2023-03-11T12:30:00Z">
          <w:r w:rsidDel="00757ECE">
            <w:rPr>
              <w:rFonts w:ascii="Times New Roman" w:hAnsi="Times New Roman" w:cs="Times New Roman"/>
              <w:color w:val="000000" w:themeColor="text1"/>
            </w:rPr>
            <w:delText>One notable difference between previous research and our current work is that disinhibition</w:delText>
          </w:r>
        </w:del>
      </w:ins>
      <w:ins w:id="2898" w:author="Kenway" w:date="2023-02-27T13:45:00Z">
        <w:del w:id="2899" w:author="Bo Shen" w:date="2023-03-11T12:30:00Z">
          <w:r w:rsidDel="00757ECE">
            <w:rPr>
              <w:rFonts w:ascii="Times New Roman" w:hAnsi="Times New Roman" w:cs="Times New Roman"/>
              <w:color w:val="000000" w:themeColor="text1"/>
            </w:rPr>
            <w:delText xml:space="preserve"> in past models typically</w:delText>
          </w:r>
        </w:del>
      </w:ins>
      <w:ins w:id="2900" w:author="Kenway" w:date="2023-02-27T13:44:00Z">
        <w:del w:id="2901" w:author="Bo Shen" w:date="2023-03-11T12:30:00Z">
          <w:r w:rsidDel="00757ECE">
            <w:rPr>
              <w:rFonts w:ascii="Times New Roman" w:hAnsi="Times New Roman" w:cs="Times New Roman"/>
              <w:color w:val="000000" w:themeColor="text1"/>
            </w:rPr>
            <w:delText xml:space="preserve"> contributes to a specific function (e.g. input gating, categorical selection, working </w:delText>
          </w:r>
        </w:del>
        <w:del w:id="2902" w:author="Bo Shen" w:date="2023-03-07T20:14:00Z">
          <w:r w:rsidDel="009B4108">
            <w:rPr>
              <w:rFonts w:ascii="Times New Roman" w:hAnsi="Times New Roman" w:cs="Times New Roman"/>
              <w:color w:val="000000" w:themeColor="text1"/>
            </w:rPr>
            <w:delText>memoery</w:delText>
          </w:r>
        </w:del>
        <w:del w:id="2903" w:author="Bo Shen" w:date="2023-03-11T12:30:00Z">
          <w:r w:rsidDel="00757ECE">
            <w:rPr>
              <w:rFonts w:ascii="Times New Roman" w:hAnsi="Times New Roman" w:cs="Times New Roman"/>
              <w:color w:val="000000" w:themeColor="text1"/>
            </w:rPr>
            <w:delText>, etc.)</w:delText>
          </w:r>
        </w:del>
      </w:ins>
      <w:ins w:id="2904" w:author="Kenway" w:date="2023-02-27T13:46:00Z">
        <w:del w:id="2905" w:author="Bo Shen" w:date="2023-03-11T12:30:00Z">
          <w:r w:rsidDel="00757ECE">
            <w:rPr>
              <w:rFonts w:ascii="Times New Roman" w:hAnsi="Times New Roman" w:cs="Times New Roman"/>
              <w:color w:val="000000" w:themeColor="text1"/>
            </w:rPr>
            <w:delText>, whereas disinhibition in the LDDM both mediates a transition from value coding to WTA selection and plays an integral role in the selection process itself.</w:delText>
          </w:r>
        </w:del>
      </w:ins>
      <w:ins w:id="2906" w:author="Kenway" w:date="2023-02-27T13:42:00Z">
        <w:del w:id="2907" w:author="Bo Shen" w:date="2023-03-11T12:30:00Z">
          <w:r w:rsidDel="00757ECE">
            <w:rPr>
              <w:rFonts w:ascii="Times New Roman" w:hAnsi="Times New Roman" w:cs="Times New Roman"/>
              <w:color w:val="000000" w:themeColor="text1"/>
            </w:rPr>
            <w:delText xml:space="preserve"> </w:delText>
          </w:r>
        </w:del>
      </w:ins>
      <w:ins w:id="2908" w:author="Kenway" w:date="2023-02-23T14:16:00Z">
        <w:del w:id="2909" w:author="Bo Shen" w:date="2023-02-27T12:25:00Z">
          <w:r w:rsidDel="00F51772">
            <w:rPr>
              <w:rFonts w:ascii="Times New Roman" w:hAnsi="Times New Roman" w:cs="Times New Roman"/>
              <w:color w:val="000000" w:themeColor="text1"/>
            </w:rPr>
            <w:delText xml:space="preserve">PV neuron </w:delText>
          </w:r>
        </w:del>
        <w:del w:id="2910" w:author="Bo Shen" w:date="2023-02-24T17:25:00Z">
          <w:r w:rsidDel="00136B2E">
            <w:rPr>
              <w:rFonts w:ascii="Times New Roman" w:hAnsi="Times New Roman" w:cs="Times New Roman"/>
              <w:color w:val="000000" w:themeColor="text1"/>
            </w:rPr>
            <w:delText>acitvation</w:delText>
          </w:r>
        </w:del>
        <w:del w:id="2911" w:author="Bo Shen" w:date="2023-02-27T12:25:00Z">
          <w:r w:rsidDel="00F51772">
            <w:rPr>
              <w:rFonts w:ascii="Times New Roman" w:hAnsi="Times New Roman" w:cs="Times New Roman"/>
              <w:color w:val="000000" w:themeColor="text1"/>
            </w:rPr>
            <w:delText xml:space="preserve"> within</w:delText>
          </w:r>
        </w:del>
        <w:del w:id="2912" w:author="Bo Shen" w:date="2023-02-24T17:25:00Z">
          <w:r w:rsidDel="00136B2E">
            <w:rPr>
              <w:rFonts w:ascii="Times New Roman" w:hAnsi="Times New Roman" w:cs="Times New Roman"/>
              <w:color w:val="000000" w:themeColor="text1"/>
            </w:rPr>
            <w:delText>g</w:delText>
          </w:r>
        </w:del>
        <w:del w:id="2913" w:author="Bo Shen" w:date="2023-02-27T12:25:00Z">
          <w:r w:rsidDel="00F51772">
            <w:rPr>
              <w:rFonts w:ascii="Times New Roman" w:hAnsi="Times New Roman" w:cs="Times New Roman"/>
              <w:color w:val="000000" w:themeColor="text1"/>
            </w:rPr>
            <w:delText xml:space="preserve"> a </w:delText>
          </w:r>
        </w:del>
      </w:ins>
      <w:ins w:id="2914" w:author="Kenway" w:date="2023-02-23T14:02:00Z">
        <w:del w:id="2915" w:author="Bo Shen" w:date="2023-02-27T12:25:00Z">
          <w:r w:rsidDel="00F51772">
            <w:rPr>
              <w:rFonts w:ascii="Times New Roman" w:hAnsi="Times New Roman" w:cs="Times New Roman"/>
              <w:color w:val="000000" w:themeColor="text1"/>
            </w:rPr>
            <w:delText>disinhibitory</w:delText>
          </w:r>
        </w:del>
      </w:ins>
      <w:ins w:id="2916" w:author="Kenway" w:date="2023-02-23T14:04:00Z">
        <w:del w:id="2917" w:author="Bo Shen" w:date="2023-02-27T12:25:00Z">
          <w:r w:rsidDel="00F51772">
            <w:rPr>
              <w:rFonts w:ascii="Times New Roman" w:hAnsi="Times New Roman" w:cs="Times New Roman"/>
              <w:color w:val="000000" w:themeColor="text1"/>
            </w:rPr>
            <w:delText xml:space="preserve"> circuit motif can produce a divisive normalization of tuning curves </w:delText>
          </w:r>
        </w:del>
      </w:ins>
      <w:ins w:id="2918" w:author="Kenway" w:date="2023-02-23T14:02:00Z">
        <w:del w:id="2919" w:author="Bo Shen" w:date="2023-02-27T12:25:00Z">
          <w:r w:rsidDel="00F51772">
            <w:rPr>
              <w:rFonts w:ascii="Times New Roman" w:hAnsi="Times New Roman" w:cs="Times New Roman"/>
              <w:color w:val="000000" w:themeColor="text1"/>
            </w:rPr>
            <w:delText>in a model of visual cortex</w:delText>
          </w:r>
        </w:del>
      </w:ins>
      <w:ins w:id="2920" w:author="Kenway" w:date="2023-02-23T14:10:00Z">
        <w:del w:id="2921" w:author="Bo Shen" w:date="2023-02-27T12:25:00Z">
          <w:r w:rsidDel="00F51772">
            <w:rPr>
              <w:rFonts w:ascii="Times New Roman" w:hAnsi="Times New Roman" w:cs="Times New Roman"/>
              <w:color w:val="000000" w:themeColor="text1"/>
            </w:rPr>
            <w:delText xml:space="preserve"> </w:delText>
          </w:r>
        </w:del>
      </w:ins>
      <w:del w:id="2922" w:author="Bo Shen" w:date="2023-02-27T12:25:00Z">
        <w:r w:rsidDel="00F51772">
          <w:rPr>
            <w:rFonts w:ascii="Times New Roman" w:hAnsi="Times New Roman" w:cs="Times New Roman"/>
            <w:color w:val="000000" w:themeColor="text1"/>
          </w:rPr>
          <w:fldChar w:fldCharType="begin"/>
        </w:r>
        <w:r w:rsidDel="00F51772">
          <w:rPr>
            <w:rFonts w:ascii="Times New Roman" w:hAnsi="Times New Roman" w:cs="Times New Roman"/>
            <w:color w:val="000000" w:themeColor="text1"/>
          </w:rPr>
          <w:del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delInstrText>
        </w:r>
        <w:r w:rsidDel="00F51772">
          <w:rPr>
            <w:rFonts w:ascii="Times New Roman" w:hAnsi="Times New Roman" w:cs="Times New Roman"/>
            <w:color w:val="000000" w:themeColor="text1"/>
          </w:rPr>
          <w:fldChar w:fldCharType="separate"/>
        </w:r>
        <w:r w:rsidDel="00F51772">
          <w:rPr>
            <w:rFonts w:ascii="Times New Roman" w:hAnsi="Times New Roman" w:cs="Times New Roman"/>
            <w:noProof/>
            <w:color w:val="000000" w:themeColor="text1"/>
          </w:rPr>
          <w:delText>(Litwin-Kumar et al., 2016)</w:delText>
        </w:r>
        <w:r w:rsidDel="00F51772">
          <w:rPr>
            <w:rFonts w:ascii="Times New Roman" w:hAnsi="Times New Roman" w:cs="Times New Roman"/>
            <w:color w:val="000000" w:themeColor="text1"/>
          </w:rPr>
          <w:fldChar w:fldCharType="end"/>
        </w:r>
      </w:del>
      <w:ins w:id="2923" w:author="Kenway" w:date="2023-02-23T14:10:00Z">
        <w:del w:id="2924" w:author="Bo Shen" w:date="2023-02-24T17:26:00Z">
          <w:r w:rsidDel="00136B2E">
            <w:rPr>
              <w:rFonts w:ascii="Times New Roman" w:hAnsi="Times New Roman" w:cs="Times New Roman"/>
              <w:color w:val="000000" w:themeColor="text1"/>
            </w:rPr>
            <w:delText>(REF Litwin-Kumar 2016)</w:delText>
          </w:r>
        </w:del>
      </w:ins>
      <w:ins w:id="2925" w:author="Kenway" w:date="2023-02-23T14:02:00Z">
        <w:del w:id="2926" w:author="Bo Shen" w:date="2023-02-27T12:25:00Z">
          <w:r w:rsidDel="00F51772">
            <w:rPr>
              <w:rFonts w:ascii="Times New Roman" w:hAnsi="Times New Roman" w:cs="Times New Roman"/>
              <w:color w:val="000000" w:themeColor="text1"/>
            </w:rPr>
            <w:delText xml:space="preserve">. This division </w:delText>
          </w:r>
        </w:del>
      </w:ins>
      <w:ins w:id="2927" w:author="Kenway" w:date="2023-02-23T14:09:00Z">
        <w:del w:id="2928" w:author="Bo Shen" w:date="2023-02-27T12:25:00Z">
          <w:r w:rsidDel="00F51772">
            <w:rPr>
              <w:rFonts w:ascii="Times New Roman" w:hAnsi="Times New Roman" w:cs="Times New Roman"/>
              <w:color w:val="000000" w:themeColor="text1"/>
            </w:rPr>
            <w:delText>can arise from different circuit mechanisms, such as reduced tuned input and firing rate nonlinearities.</w:delText>
          </w:r>
        </w:del>
      </w:ins>
      <w:ins w:id="2929" w:author="Kenway" w:date="2023-02-23T14:10:00Z">
        <w:del w:id="2930" w:author="Bo Shen" w:date="2023-02-27T12:25:00Z">
          <w:r w:rsidDel="00F51772">
            <w:rPr>
              <w:rFonts w:ascii="Times New Roman" w:hAnsi="Times New Roman" w:cs="Times New Roman"/>
              <w:color w:val="000000" w:themeColor="text1"/>
            </w:rPr>
            <w:delText xml:space="preserve"> </w:delText>
          </w:r>
        </w:del>
      </w:ins>
      <w:ins w:id="2931" w:author="Kenway" w:date="2023-02-23T14:11:00Z">
        <w:del w:id="2932" w:author="Bo Shen" w:date="2023-02-27T12:25:00Z">
          <w:r w:rsidDel="00F51772">
            <w:rPr>
              <w:rFonts w:ascii="Times New Roman" w:hAnsi="Times New Roman" w:cs="Times New Roman"/>
              <w:color w:val="000000" w:themeColor="text1"/>
            </w:rPr>
            <w:delText xml:space="preserve">Disinhibition has also been proposed to underlie the long timescales of information processing seen in working memory, </w:delText>
          </w:r>
        </w:del>
      </w:ins>
      <w:ins w:id="2933" w:author="Kenway" w:date="2023-02-23T14:18:00Z">
        <w:del w:id="2934" w:author="Bo Shen" w:date="2023-02-27T12:25:00Z">
          <w:r w:rsidDel="00F51772">
            <w:rPr>
              <w:rFonts w:ascii="Times New Roman" w:hAnsi="Times New Roman" w:cs="Times New Roman"/>
              <w:color w:val="000000" w:themeColor="text1"/>
            </w:rPr>
            <w:delText>as enhancing inhibitory-to-</w:delText>
          </w:r>
        </w:del>
        <w:del w:id="2935" w:author="Bo Shen" w:date="2023-02-24T15:43:00Z">
          <w:r w:rsidDel="00480986">
            <w:rPr>
              <w:rFonts w:ascii="Times New Roman" w:hAnsi="Times New Roman" w:cs="Times New Roman"/>
              <w:color w:val="000000" w:themeColor="text1"/>
            </w:rPr>
            <w:delText>inhibtory</w:delText>
          </w:r>
        </w:del>
        <w:del w:id="2936" w:author="Bo Shen" w:date="2023-02-27T12:25:00Z">
          <w:r w:rsidDel="00F51772">
            <w:rPr>
              <w:rFonts w:ascii="Times New Roman" w:hAnsi="Times New Roman" w:cs="Times New Roman"/>
              <w:color w:val="000000" w:themeColor="text1"/>
            </w:rPr>
            <w:delText xml:space="preserve"> connections </w:delText>
          </w:r>
        </w:del>
      </w:ins>
      <w:ins w:id="2937" w:author="Kenway" w:date="2023-02-23T14:19:00Z">
        <w:del w:id="2938" w:author="Bo Shen" w:date="2023-02-27T12:25:00Z">
          <w:r w:rsidDel="00F51772">
            <w:rPr>
              <w:rFonts w:ascii="Times New Roman" w:hAnsi="Times New Roman" w:cs="Times New Roman"/>
              <w:color w:val="000000" w:themeColor="text1"/>
            </w:rPr>
            <w:delText xml:space="preserve">stabilizes temporal dynamics and </w:delText>
          </w:r>
        </w:del>
      </w:ins>
      <w:ins w:id="2939" w:author="Kenway" w:date="2023-02-23T14:18:00Z">
        <w:del w:id="2940" w:author="Bo Shen" w:date="2023-02-27T12:25:00Z">
          <w:r w:rsidDel="00F51772">
            <w:rPr>
              <w:rFonts w:ascii="Times New Roman" w:hAnsi="Times New Roman" w:cs="Times New Roman"/>
              <w:color w:val="000000" w:themeColor="text1"/>
            </w:rPr>
            <w:delText xml:space="preserve">improves working memory performance in recurrent </w:delText>
          </w:r>
        </w:del>
        <w:del w:id="2941" w:author="Bo Shen" w:date="2023-02-24T15:43:00Z">
          <w:r w:rsidDel="00480986">
            <w:rPr>
              <w:rFonts w:ascii="Times New Roman" w:hAnsi="Times New Roman" w:cs="Times New Roman"/>
              <w:color w:val="000000" w:themeColor="text1"/>
            </w:rPr>
            <w:delText>nerual</w:delText>
          </w:r>
        </w:del>
        <w:del w:id="2942" w:author="Bo Shen" w:date="2023-02-27T12:25:00Z">
          <w:r w:rsidDel="00F51772">
            <w:rPr>
              <w:rFonts w:ascii="Times New Roman" w:hAnsi="Times New Roman" w:cs="Times New Roman"/>
              <w:color w:val="000000" w:themeColor="text1"/>
            </w:rPr>
            <w:delText xml:space="preserve"> network</w:delText>
          </w:r>
        </w:del>
      </w:ins>
      <w:ins w:id="2943" w:author="Kenway" w:date="2023-02-23T14:19:00Z">
        <w:del w:id="2944" w:author="Bo Shen" w:date="2023-02-27T12:25:00Z">
          <w:r w:rsidDel="00F51772">
            <w:rPr>
              <w:rFonts w:ascii="Times New Roman" w:hAnsi="Times New Roman" w:cs="Times New Roman"/>
              <w:color w:val="000000" w:themeColor="text1"/>
            </w:rPr>
            <w:delText xml:space="preserve">s </w:delText>
          </w:r>
        </w:del>
      </w:ins>
      <w:del w:id="2945" w:author="Bo Shen" w:date="2023-02-27T12:25:00Z">
        <w:r w:rsidDel="00F51772">
          <w:rPr>
            <w:rFonts w:ascii="Times New Roman" w:hAnsi="Times New Roman" w:cs="Times New Roman"/>
            <w:color w:val="000000" w:themeColor="text1"/>
          </w:rPr>
          <w:fldChar w:fldCharType="begin"/>
        </w:r>
        <w:r w:rsidDel="00F51772">
          <w:rPr>
            <w:rFonts w:ascii="Times New Roman" w:hAnsi="Times New Roman" w:cs="Times New Roman"/>
            <w:color w:val="000000" w:themeColor="text1"/>
          </w:rPr>
          <w:del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delInstrText>
        </w:r>
        <w:r w:rsidDel="00F51772">
          <w:rPr>
            <w:rFonts w:ascii="Times New Roman" w:hAnsi="Times New Roman" w:cs="Times New Roman"/>
            <w:color w:val="000000" w:themeColor="text1"/>
          </w:rPr>
          <w:fldChar w:fldCharType="separate"/>
        </w:r>
        <w:r w:rsidDel="00F51772">
          <w:rPr>
            <w:rFonts w:ascii="Times New Roman" w:hAnsi="Times New Roman" w:cs="Times New Roman"/>
            <w:noProof/>
            <w:color w:val="000000" w:themeColor="text1"/>
          </w:rPr>
          <w:delText>(R. Kim &amp; Sejnowski, 2021)</w:delText>
        </w:r>
        <w:r w:rsidDel="00F51772">
          <w:rPr>
            <w:rFonts w:ascii="Times New Roman" w:hAnsi="Times New Roman" w:cs="Times New Roman"/>
            <w:color w:val="000000" w:themeColor="text1"/>
          </w:rPr>
          <w:fldChar w:fldCharType="end"/>
        </w:r>
      </w:del>
      <w:ins w:id="2946" w:author="Kenway" w:date="2023-02-23T14:19:00Z">
        <w:del w:id="2947" w:author="Bo Shen" w:date="2023-02-24T15:46:00Z">
          <w:r w:rsidDel="00480986">
            <w:rPr>
              <w:rFonts w:ascii="Times New Roman" w:hAnsi="Times New Roman" w:cs="Times New Roman"/>
              <w:color w:val="000000" w:themeColor="text1"/>
            </w:rPr>
            <w:delText>(REF Kim 2021)</w:delText>
          </w:r>
        </w:del>
        <w:del w:id="2948" w:author="Bo Shen" w:date="2023-02-27T12:25:00Z">
          <w:r w:rsidDel="00F51772">
            <w:rPr>
              <w:rFonts w:ascii="Times New Roman" w:hAnsi="Times New Roman" w:cs="Times New Roman"/>
              <w:color w:val="000000" w:themeColor="text1"/>
            </w:rPr>
            <w:delText>.</w:delText>
          </w:r>
        </w:del>
      </w:ins>
      <w:ins w:id="2949" w:author="Kenway" w:date="2023-02-23T17:09:00Z">
        <w:del w:id="2950" w:author="Bo Shen" w:date="2023-02-27T12:25:00Z">
          <w:r w:rsidDel="00F51772">
            <w:rPr>
              <w:rFonts w:ascii="Times New Roman" w:hAnsi="Times New Roman" w:cs="Times New Roman"/>
              <w:color w:val="000000" w:themeColor="text1"/>
            </w:rPr>
            <w:delText xml:space="preserve"> </w:delText>
          </w:r>
        </w:del>
      </w:ins>
      <w:moveFromRangeStart w:id="2951" w:author="Bo Shen" w:date="2023-02-27T12:25:00Z" w:name="move128393160"/>
      <w:moveFrom w:id="2952" w:author="Bo Shen" w:date="2023-02-27T12:25:00Z">
        <w:ins w:id="2953" w:author="Kenway" w:date="2023-02-23T17:09:00Z">
          <w:del w:id="2954" w:author="Bo Shen" w:date="2023-03-11T12:30:00Z">
            <w:r w:rsidDel="00757ECE">
              <w:rPr>
                <w:rFonts w:ascii="Times New Roman" w:hAnsi="Times New Roman" w:cs="Times New Roman"/>
                <w:color w:val="000000" w:themeColor="text1"/>
              </w:rPr>
              <w:delText>Finally</w:delText>
            </w:r>
          </w:del>
        </w:ins>
      </w:moveFrom>
      <w:moveFromRangeEnd w:id="2951"/>
      <w:del w:id="2955" w:author="Bo Shen" w:date="2023-03-11T12:30:00Z">
        <w:r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delInstrText>
        </w:r>
        <w:r w:rsidDel="00757ECE">
          <w:rPr>
            <w:rFonts w:ascii="Times New Roman" w:hAnsi="Times New Roman" w:cs="Times New Roman"/>
            <w:color w:val="000000" w:themeColor="text1"/>
          </w:rPr>
          <w:fldChar w:fldCharType="separate"/>
        </w:r>
        <w:r w:rsidDel="00757ECE">
          <w:rPr>
            <w:rFonts w:ascii="Times New Roman" w:hAnsi="Times New Roman" w:cs="Times New Roman"/>
            <w:noProof/>
            <w:color w:val="000000" w:themeColor="text1"/>
          </w:rPr>
          <w:delText>(Yang et al., 2016)</w:delText>
        </w:r>
        <w:r w:rsidDel="00757ECE">
          <w:rPr>
            <w:rFonts w:ascii="Times New Roman" w:hAnsi="Times New Roman" w:cs="Times New Roman"/>
            <w:color w:val="000000" w:themeColor="text1"/>
          </w:rPr>
          <w:fldChar w:fldCharType="end"/>
        </w:r>
      </w:del>
    </w:p>
    <w:p w14:paraId="6555235B" w14:textId="2C787121" w:rsidR="00927302" w:rsidDel="00022BDB" w:rsidRDefault="00927302">
      <w:pPr>
        <w:pStyle w:val="Heading4"/>
        <w:rPr>
          <w:ins w:id="2956" w:author="Kenway" w:date="2023-02-22T14:19:00Z"/>
          <w:del w:id="2957" w:author="Bo Shen" w:date="2023-03-11T12:18:00Z"/>
        </w:rPr>
        <w:pPrChange w:id="2958" w:author="Bo Shen" w:date="2023-03-11T12:17:00Z">
          <w:pPr>
            <w:spacing w:line="480" w:lineRule="auto"/>
            <w:jc w:val="both"/>
          </w:pPr>
        </w:pPrChange>
      </w:pPr>
    </w:p>
    <w:p w14:paraId="45EDBE58" w14:textId="5792C2AD" w:rsidR="00564B42" w:rsidDel="00757ECE" w:rsidRDefault="00564B42" w:rsidP="00101AEA">
      <w:pPr>
        <w:spacing w:line="480" w:lineRule="auto"/>
        <w:jc w:val="both"/>
        <w:rPr>
          <w:ins w:id="2959" w:author="Kenway" w:date="2023-02-22T14:26:00Z"/>
          <w:del w:id="2960" w:author="Bo Shen" w:date="2023-03-11T12:30:00Z"/>
          <w:rFonts w:ascii="Times New Roman" w:hAnsi="Times New Roman" w:cs="Times New Roman"/>
          <w:color w:val="000000" w:themeColor="text1"/>
        </w:rPr>
      </w:pPr>
      <w:ins w:id="2961" w:author="Kenway" w:date="2023-02-22T14:20:00Z">
        <w:del w:id="2962" w:author="Bo Shen" w:date="2023-03-11T12:18:00Z">
          <w:r w:rsidDel="00022BDB">
            <w:rPr>
              <w:rFonts w:ascii="Times New Roman" w:hAnsi="Times New Roman" w:cs="Times New Roman"/>
              <w:color w:val="000000" w:themeColor="text1"/>
            </w:rPr>
            <w:delText>While</w:delText>
          </w:r>
        </w:del>
      </w:ins>
      <w:ins w:id="2963" w:author="Kenway" w:date="2023-02-22T14:23:00Z">
        <w:del w:id="2964" w:author="Bo Shen" w:date="2023-03-11T12:18:00Z">
          <w:r w:rsidDel="00022BDB">
            <w:rPr>
              <w:rFonts w:ascii="Times New Roman" w:hAnsi="Times New Roman" w:cs="Times New Roman"/>
              <w:color w:val="000000" w:themeColor="text1"/>
            </w:rPr>
            <w:delText xml:space="preserve"> absent in </w:delText>
          </w:r>
        </w:del>
      </w:ins>
      <w:ins w:id="2965" w:author="Kenway" w:date="2023-02-22T14:20:00Z">
        <w:del w:id="2966" w:author="Bo Shen" w:date="2023-03-11T12:18:00Z">
          <w:r w:rsidDel="00022BDB">
            <w:rPr>
              <w:rFonts w:ascii="Times New Roman" w:hAnsi="Times New Roman" w:cs="Times New Roman"/>
              <w:color w:val="000000" w:themeColor="text1"/>
            </w:rPr>
            <w:delText xml:space="preserve">standard </w:delText>
          </w:r>
        </w:del>
      </w:ins>
      <w:ins w:id="2967" w:author="Kenway" w:date="2023-02-22T14:24:00Z">
        <w:del w:id="2968" w:author="Bo Shen" w:date="2023-03-11T12:18:00Z">
          <w:r w:rsidDel="00022BDB">
            <w:rPr>
              <w:rFonts w:ascii="Times New Roman" w:hAnsi="Times New Roman" w:cs="Times New Roman"/>
              <w:color w:val="000000" w:themeColor="text1"/>
            </w:rPr>
            <w:delText xml:space="preserve">existing </w:delText>
          </w:r>
        </w:del>
      </w:ins>
      <w:ins w:id="2969" w:author="Kenway" w:date="2023-02-22T14:20:00Z">
        <w:del w:id="2970" w:author="Bo Shen" w:date="2023-03-11T12:18:00Z">
          <w:r w:rsidDel="00022BDB">
            <w:rPr>
              <w:rFonts w:ascii="Times New Roman" w:hAnsi="Times New Roman" w:cs="Times New Roman"/>
              <w:color w:val="000000" w:themeColor="text1"/>
            </w:rPr>
            <w:delText>cortical decision models</w:delText>
          </w:r>
        </w:del>
      </w:ins>
      <w:ins w:id="2971" w:author="Kenway" w:date="2023-02-22T14:24:00Z">
        <w:del w:id="2972" w:author="Bo Shen" w:date="2023-03-11T12:18:00Z">
          <w:r w:rsidDel="00022BDB">
            <w:rPr>
              <w:rFonts w:ascii="Times New Roman" w:hAnsi="Times New Roman" w:cs="Times New Roman"/>
              <w:color w:val="000000" w:themeColor="text1"/>
            </w:rPr>
            <w:delText>, disinhibition is a key element of action selection in models of the cortical-basal ganglia (CBG) system</w:delText>
          </w:r>
        </w:del>
      </w:ins>
      <w:ins w:id="2973" w:author="Kenway" w:date="2023-02-22T14:33:00Z">
        <w:del w:id="2974" w:author="Bo Shen" w:date="2023-03-11T12:18:00Z">
          <w:r w:rsidDel="00022BDB">
            <w:rPr>
              <w:rFonts w:ascii="Times New Roman" w:hAnsi="Times New Roman" w:cs="Times New Roman"/>
              <w:color w:val="000000" w:themeColor="text1"/>
            </w:rPr>
            <w:delText xml:space="preserve"> </w:delText>
          </w:r>
        </w:del>
      </w:ins>
      <w:del w:id="2975"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Bogacz &amp; Gurney, 2007; Frank, 2005; Lo &amp; Wang, 2006; Schroll &amp; Hamker, 2013; Wei et al., 2015)</w:delText>
        </w:r>
        <w:r w:rsidDel="00022BDB">
          <w:rPr>
            <w:rFonts w:ascii="Times New Roman" w:hAnsi="Times New Roman" w:cs="Times New Roman"/>
            <w:color w:val="000000" w:themeColor="text1"/>
          </w:rPr>
          <w:fldChar w:fldCharType="end"/>
        </w:r>
      </w:del>
      <w:commentRangeStart w:id="2976"/>
      <w:ins w:id="2977" w:author="Kenway" w:date="2023-02-22T14:33:00Z">
        <w:del w:id="2978" w:author="Bo Shen" w:date="2023-02-27T13:06:00Z">
          <w:r w:rsidDel="00DA60C8">
            <w:rPr>
              <w:rFonts w:ascii="Times New Roman" w:hAnsi="Times New Roman" w:cs="Times New Roman"/>
              <w:color w:val="000000" w:themeColor="text1"/>
            </w:rPr>
            <w:delText>(REFS)</w:delText>
          </w:r>
          <w:commentRangeEnd w:id="2976"/>
          <w:r w:rsidDel="00DA60C8">
            <w:rPr>
              <w:rStyle w:val="CommentReference"/>
            </w:rPr>
            <w:commentReference w:id="2976"/>
          </w:r>
        </w:del>
      </w:ins>
      <w:ins w:id="2979" w:author="Kenway" w:date="2023-02-22T14:24:00Z">
        <w:del w:id="2980" w:author="Bo Shen" w:date="2023-03-11T12:18:00Z">
          <w:r w:rsidDel="00022BDB">
            <w:rPr>
              <w:rFonts w:ascii="Times New Roman" w:hAnsi="Times New Roman" w:cs="Times New Roman"/>
              <w:color w:val="000000" w:themeColor="text1"/>
            </w:rPr>
            <w:delText>.</w:delText>
          </w:r>
        </w:del>
      </w:ins>
      <w:ins w:id="2981" w:author="Kenway" w:date="2023-02-22T14:20:00Z">
        <w:del w:id="2982" w:author="Bo Shen" w:date="2023-03-11T12:18:00Z">
          <w:r w:rsidDel="00022BDB">
            <w:rPr>
              <w:rFonts w:ascii="Times New Roman" w:hAnsi="Times New Roman" w:cs="Times New Roman"/>
              <w:color w:val="000000" w:themeColor="text1"/>
            </w:rPr>
            <w:delText xml:space="preserve"> I</w:delText>
          </w:r>
        </w:del>
      </w:ins>
      <w:ins w:id="2983" w:author="Kenway" w:date="2023-02-21T10:47:00Z">
        <w:del w:id="2984" w:author="Bo Shen" w:date="2023-03-11T12:18:00Z">
          <w:r w:rsidDel="00022BDB">
            <w:rPr>
              <w:rFonts w:ascii="Times New Roman" w:hAnsi="Times New Roman" w:cs="Times New Roman"/>
              <w:color w:val="000000" w:themeColor="text1"/>
            </w:rPr>
            <w:delText xml:space="preserve">n the </w:delText>
          </w:r>
        </w:del>
      </w:ins>
      <w:ins w:id="2985" w:author="Kenway" w:date="2023-02-21T10:48:00Z">
        <w:del w:id="2986" w:author="Bo Shen" w:date="2023-03-11T12:18:00Z">
          <w:r w:rsidDel="00022BDB">
            <w:rPr>
              <w:rFonts w:ascii="Times New Roman" w:hAnsi="Times New Roman" w:cs="Times New Roman"/>
              <w:color w:val="000000" w:themeColor="text1"/>
            </w:rPr>
            <w:delText xml:space="preserve">basal ganglia </w:delText>
          </w:r>
        </w:del>
      </w:ins>
      <w:ins w:id="2987" w:author="Kenway" w:date="2023-02-21T10:47:00Z">
        <w:del w:id="2988" w:author="Bo Shen" w:date="2023-03-11T12:18:00Z">
          <w:r w:rsidDel="00022BDB">
            <w:rPr>
              <w:rFonts w:ascii="Times New Roman" w:hAnsi="Times New Roman" w:cs="Times New Roman"/>
              <w:color w:val="000000" w:themeColor="text1"/>
            </w:rPr>
            <w:delText>direct pathway</w:delText>
          </w:r>
        </w:del>
      </w:ins>
      <w:ins w:id="2989" w:author="Kenway" w:date="2023-02-21T10:48:00Z">
        <w:del w:id="2990" w:author="Bo Shen" w:date="2023-03-11T12:18:00Z">
          <w:r w:rsidDel="00022BDB">
            <w:rPr>
              <w:rFonts w:ascii="Times New Roman" w:hAnsi="Times New Roman" w:cs="Times New Roman"/>
              <w:color w:val="000000" w:themeColor="text1"/>
            </w:rPr>
            <w:delText xml:space="preserve">, </w:delText>
          </w:r>
        </w:del>
      </w:ins>
      <w:ins w:id="2991" w:author="Kenway" w:date="2023-02-21T11:29:00Z">
        <w:del w:id="2992" w:author="Bo Shen" w:date="2023-03-11T12:18:00Z">
          <w:r w:rsidDel="00022BDB">
            <w:rPr>
              <w:rFonts w:ascii="Times New Roman" w:hAnsi="Times New Roman" w:cs="Times New Roman"/>
              <w:color w:val="000000" w:themeColor="text1"/>
            </w:rPr>
            <w:delText>GABAergic neurons in the striatum</w:delText>
          </w:r>
        </w:del>
      </w:ins>
      <w:ins w:id="2993" w:author="Kenway" w:date="2023-02-21T11:30:00Z">
        <w:del w:id="2994" w:author="Bo Shen" w:date="2023-03-11T12:18:00Z">
          <w:r w:rsidDel="00022BDB">
            <w:rPr>
              <w:rFonts w:ascii="Times New Roman" w:hAnsi="Times New Roman" w:cs="Times New Roman"/>
              <w:color w:val="000000" w:themeColor="text1"/>
            </w:rPr>
            <w:delText xml:space="preserve"> inhibit neurons in the substantia nigra pars reticulata</w:delText>
          </w:r>
        </w:del>
      </w:ins>
      <w:ins w:id="2995" w:author="Kenway" w:date="2023-02-21T11:31:00Z">
        <w:del w:id="2996" w:author="Bo Shen" w:date="2023-03-11T12:18:00Z">
          <w:r w:rsidDel="00022BDB">
            <w:rPr>
              <w:rFonts w:ascii="Times New Roman" w:hAnsi="Times New Roman" w:cs="Times New Roman"/>
              <w:color w:val="000000" w:themeColor="text1"/>
            </w:rPr>
            <w:delText xml:space="preserve"> and internal globus pallidus</w:delText>
          </w:r>
        </w:del>
      </w:ins>
      <w:ins w:id="2997" w:author="Kenway" w:date="2023-02-21T11:32:00Z">
        <w:del w:id="2998" w:author="Bo Shen" w:date="2023-03-11T12:18:00Z">
          <w:r w:rsidDel="00022BDB">
            <w:rPr>
              <w:rFonts w:ascii="Times New Roman" w:hAnsi="Times New Roman" w:cs="Times New Roman"/>
              <w:color w:val="000000" w:themeColor="text1"/>
            </w:rPr>
            <w:delText xml:space="preserve">, which in turn send inhibitory projections to the thalamus. Cortical inputs to the striatum thus produce a disinhibition of thalamic outputs to cortex and </w:delText>
          </w:r>
        </w:del>
      </w:ins>
      <w:ins w:id="2999" w:author="Kenway" w:date="2023-02-21T11:47:00Z">
        <w:del w:id="3000" w:author="Bo Shen" w:date="2023-03-11T12:18:00Z">
          <w:r w:rsidDel="00022BDB">
            <w:rPr>
              <w:rFonts w:ascii="Times New Roman" w:hAnsi="Times New Roman" w:cs="Times New Roman"/>
              <w:color w:val="000000" w:themeColor="text1"/>
            </w:rPr>
            <w:delText>brainstem motor areas, resulting in motor facilitation.</w:delText>
          </w:r>
        </w:del>
      </w:ins>
      <w:ins w:id="3001" w:author="Kenway" w:date="2023-02-22T14:27:00Z">
        <w:del w:id="3002" w:author="Bo Shen" w:date="2023-03-11T12:18:00Z">
          <w:r w:rsidDel="00022BDB">
            <w:rPr>
              <w:rFonts w:ascii="Times New Roman" w:hAnsi="Times New Roman" w:cs="Times New Roman"/>
              <w:color w:val="000000" w:themeColor="text1"/>
            </w:rPr>
            <w:delText xml:space="preserve"> </w:delText>
          </w:r>
        </w:del>
      </w:ins>
      <w:ins w:id="3003" w:author="Kenway" w:date="2023-02-21T11:47:00Z">
        <w:del w:id="3004" w:author="Bo Shen" w:date="2023-03-11T12:18:00Z">
          <w:r w:rsidDel="00022BDB">
            <w:rPr>
              <w:rFonts w:ascii="Times New Roman" w:hAnsi="Times New Roman" w:cs="Times New Roman"/>
              <w:color w:val="000000" w:themeColor="text1"/>
            </w:rPr>
            <w:delText>Crucially, th</w:delText>
          </w:r>
        </w:del>
        <w:del w:id="3005" w:author="Bo Shen" w:date="2023-02-27T12:36:00Z">
          <w:r w:rsidDel="00DC2E17">
            <w:rPr>
              <w:rFonts w:ascii="Times New Roman" w:hAnsi="Times New Roman" w:cs="Times New Roman"/>
              <w:color w:val="000000" w:themeColor="text1"/>
            </w:rPr>
            <w:delText>is</w:delText>
          </w:r>
        </w:del>
      </w:ins>
      <w:ins w:id="3006" w:author="Kenway" w:date="2023-02-21T11:55:00Z">
        <w:del w:id="3007" w:author="Bo Shen" w:date="2023-03-11T12:18:00Z">
          <w:r w:rsidDel="00022BDB">
            <w:rPr>
              <w:rFonts w:ascii="Times New Roman" w:hAnsi="Times New Roman" w:cs="Times New Roman"/>
              <w:color w:val="000000" w:themeColor="text1"/>
            </w:rPr>
            <w:delText xml:space="preserve"> </w:delText>
          </w:r>
        </w:del>
        <w:del w:id="3008" w:author="Bo Shen" w:date="2023-02-27T12:35:00Z">
          <w:r w:rsidDel="00DC2E17">
            <w:rPr>
              <w:rFonts w:ascii="Times New Roman" w:hAnsi="Times New Roman" w:cs="Times New Roman"/>
              <w:color w:val="000000" w:themeColor="text1"/>
            </w:rPr>
            <w:delText>facilitation</w:delText>
          </w:r>
        </w:del>
        <w:del w:id="3009" w:author="Bo Shen" w:date="2023-03-11T12:18:00Z">
          <w:r w:rsidDel="00022BDB">
            <w:rPr>
              <w:rFonts w:ascii="Times New Roman" w:hAnsi="Times New Roman" w:cs="Times New Roman"/>
              <w:color w:val="000000" w:themeColor="text1"/>
            </w:rPr>
            <w:delText xml:space="preserve"> </w:delText>
          </w:r>
        </w:del>
      </w:ins>
      <w:ins w:id="3010" w:author="Microsoft Office User" w:date="2023-03-11T10:08:00Z">
        <w:del w:id="3011" w:author="Bo Shen" w:date="2023-03-11T12:18:00Z">
          <w:r w:rsidR="00830AAF" w:rsidDel="00022BDB">
            <w:rPr>
              <w:rFonts w:ascii="Times New Roman" w:hAnsi="Times New Roman" w:cs="Times New Roman"/>
              <w:color w:val="000000" w:themeColor="text1"/>
            </w:rPr>
            <w:delText xml:space="preserve">system </w:delText>
          </w:r>
        </w:del>
      </w:ins>
      <w:ins w:id="3012" w:author="Kenway" w:date="2023-02-21T11:55:00Z">
        <w:del w:id="3013" w:author="Bo Shen" w:date="2023-03-11T12:18:00Z">
          <w:r w:rsidDel="00022BDB">
            <w:rPr>
              <w:rFonts w:ascii="Times New Roman" w:hAnsi="Times New Roman" w:cs="Times New Roman"/>
              <w:color w:val="000000" w:themeColor="text1"/>
            </w:rPr>
            <w:delText xml:space="preserve">is selective: the selection of a specific action </w:delText>
          </w:r>
        </w:del>
      </w:ins>
      <w:ins w:id="3014" w:author="Kenway" w:date="2023-02-21T11:57:00Z">
        <w:del w:id="3015" w:author="Bo Shen" w:date="2023-03-11T12:18:00Z">
          <w:r w:rsidDel="00022BDB">
            <w:rPr>
              <w:rFonts w:ascii="Times New Roman" w:hAnsi="Times New Roman" w:cs="Times New Roman"/>
              <w:color w:val="000000" w:themeColor="text1"/>
            </w:rPr>
            <w:delText>requires a</w:delText>
          </w:r>
        </w:del>
      </w:ins>
      <w:ins w:id="3016" w:author="Kenway" w:date="2023-02-21T11:55:00Z">
        <w:del w:id="3017" w:author="Bo Shen" w:date="2023-03-11T12:18:00Z">
          <w:r w:rsidDel="00022BDB">
            <w:rPr>
              <w:rFonts w:ascii="Times New Roman" w:hAnsi="Times New Roman" w:cs="Times New Roman"/>
              <w:color w:val="000000" w:themeColor="text1"/>
            </w:rPr>
            <w:delText xml:space="preserve"> selective disinhibition </w:delText>
          </w:r>
        </w:del>
      </w:ins>
      <w:ins w:id="3018" w:author="Kenway" w:date="2023-02-21T11:59:00Z">
        <w:del w:id="3019" w:author="Bo Shen" w:date="2023-03-11T12:18:00Z">
          <w:r w:rsidDel="00022BDB">
            <w:rPr>
              <w:rFonts w:ascii="Times New Roman" w:hAnsi="Times New Roman" w:cs="Times New Roman"/>
              <w:color w:val="000000" w:themeColor="text1"/>
            </w:rPr>
            <w:delText xml:space="preserve">driven by </w:delText>
          </w:r>
        </w:del>
      </w:ins>
      <w:ins w:id="3020" w:author="Kenway" w:date="2023-02-21T13:20:00Z">
        <w:del w:id="3021" w:author="Bo Shen" w:date="2023-03-11T12:18:00Z">
          <w:r w:rsidDel="00022BDB">
            <w:rPr>
              <w:rFonts w:ascii="Times New Roman" w:hAnsi="Times New Roman" w:cs="Times New Roman"/>
              <w:color w:val="000000" w:themeColor="text1"/>
            </w:rPr>
            <w:delText xml:space="preserve">asymmetries in </w:delText>
          </w:r>
        </w:del>
      </w:ins>
      <w:ins w:id="3022" w:author="Kenway" w:date="2023-02-21T11:59:00Z">
        <w:del w:id="3023" w:author="Bo Shen" w:date="2023-03-11T12:18:00Z">
          <w:r w:rsidDel="00022BDB">
            <w:rPr>
              <w:rFonts w:ascii="Times New Roman" w:hAnsi="Times New Roman" w:cs="Times New Roman"/>
              <w:color w:val="000000" w:themeColor="text1"/>
            </w:rPr>
            <w:delText>cortical inputs</w:delText>
          </w:r>
        </w:del>
      </w:ins>
      <w:ins w:id="3024" w:author="Kenway" w:date="2023-02-21T13:20:00Z">
        <w:del w:id="3025" w:author="Bo Shen" w:date="2023-03-11T12:18:00Z">
          <w:r w:rsidDel="00022BDB">
            <w:rPr>
              <w:rFonts w:ascii="Times New Roman" w:hAnsi="Times New Roman" w:cs="Times New Roman"/>
              <w:color w:val="000000" w:themeColor="text1"/>
            </w:rPr>
            <w:delText xml:space="preserve"> or striatal synaptic weights</w:delText>
          </w:r>
        </w:del>
      </w:ins>
      <w:del w:id="3026" w:author="Bo Shen" w:date="2023-02-27T12:41:00Z">
        <w:r w:rsidDel="00DC2E17">
          <w:rPr>
            <w:rFonts w:ascii="Times New Roman" w:hAnsi="Times New Roman" w:cs="Times New Roman"/>
            <w:color w:val="000000" w:themeColor="text1"/>
          </w:rPr>
          <w:fldChar w:fldCharType="begin"/>
        </w:r>
        <w:r w:rsidDel="00DC2E17">
          <w:rPr>
            <w:rFonts w:ascii="Times New Roman" w:hAnsi="Times New Roman" w:cs="Times New Roman"/>
            <w:color w:val="000000" w:themeColor="text1"/>
          </w:rPr>
          <w:del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delInstrText>
        </w:r>
        <w:r w:rsidDel="00DC2E17">
          <w:rPr>
            <w:rFonts w:ascii="Times New Roman" w:hAnsi="Times New Roman" w:cs="Times New Roman"/>
            <w:color w:val="000000" w:themeColor="text1"/>
          </w:rPr>
          <w:fldChar w:fldCharType="separate"/>
        </w:r>
        <w:r w:rsidDel="00DC2E17">
          <w:rPr>
            <w:rFonts w:ascii="Times New Roman" w:hAnsi="Times New Roman" w:cs="Times New Roman"/>
            <w:noProof/>
            <w:color w:val="000000" w:themeColor="text1"/>
          </w:rPr>
          <w:delText>(Frank, 2005; Lo &amp; Wang, 2006)</w:delText>
        </w:r>
        <w:r w:rsidDel="00DC2E17">
          <w:rPr>
            <w:rFonts w:ascii="Times New Roman" w:hAnsi="Times New Roman" w:cs="Times New Roman"/>
            <w:color w:val="000000" w:themeColor="text1"/>
          </w:rPr>
          <w:fldChar w:fldCharType="end"/>
        </w:r>
      </w:del>
      <w:ins w:id="3027" w:author="Kenway" w:date="2023-02-21T11:59:00Z">
        <w:del w:id="3028" w:author="Bo Shen" w:date="2023-03-11T12:18:00Z">
          <w:r w:rsidDel="00022BDB">
            <w:rPr>
              <w:rFonts w:ascii="Times New Roman" w:hAnsi="Times New Roman" w:cs="Times New Roman"/>
              <w:color w:val="000000" w:themeColor="text1"/>
            </w:rPr>
            <w:delText xml:space="preserve">. This selective disinhibition is an essential element of computational models of the </w:delText>
          </w:r>
        </w:del>
      </w:ins>
      <w:ins w:id="3029" w:author="Kenway" w:date="2023-02-21T15:43:00Z">
        <w:del w:id="3030" w:author="Bo Shen" w:date="2023-03-11T12:18:00Z">
          <w:r w:rsidDel="00022BDB">
            <w:rPr>
              <w:rFonts w:ascii="Times New Roman" w:hAnsi="Times New Roman" w:cs="Times New Roman"/>
              <w:color w:val="000000" w:themeColor="text1"/>
            </w:rPr>
            <w:delText>CBG</w:delText>
          </w:r>
        </w:del>
      </w:ins>
      <w:ins w:id="3031" w:author="Kenway" w:date="2023-02-21T11:59:00Z">
        <w:del w:id="3032" w:author="Bo Shen" w:date="2023-03-11T12:18:00Z">
          <w:r w:rsidDel="00022BDB">
            <w:rPr>
              <w:rFonts w:ascii="Times New Roman" w:hAnsi="Times New Roman" w:cs="Times New Roman"/>
              <w:color w:val="000000" w:themeColor="text1"/>
            </w:rPr>
            <w:delText xml:space="preserve"> system</w:delText>
          </w:r>
        </w:del>
        <w:del w:id="3033" w:author="Bo Shen" w:date="2023-02-27T12:41:00Z">
          <w:r w:rsidDel="00DC2E17">
            <w:rPr>
              <w:rFonts w:ascii="Times New Roman" w:hAnsi="Times New Roman" w:cs="Times New Roman"/>
              <w:color w:val="000000" w:themeColor="text1"/>
            </w:rPr>
            <w:delText xml:space="preserve"> (</w:delText>
          </w:r>
          <w:commentRangeStart w:id="3034"/>
          <w:r w:rsidDel="00DC2E17">
            <w:rPr>
              <w:rFonts w:ascii="Times New Roman" w:hAnsi="Times New Roman" w:cs="Times New Roman"/>
              <w:color w:val="000000" w:themeColor="text1"/>
            </w:rPr>
            <w:delText>REFS</w:delText>
          </w:r>
        </w:del>
      </w:ins>
      <w:commentRangeEnd w:id="3034"/>
      <w:ins w:id="3035" w:author="Kenway" w:date="2023-02-21T12:18:00Z">
        <w:del w:id="3036" w:author="Bo Shen" w:date="2023-02-27T12:41:00Z">
          <w:r w:rsidDel="00DC2E17">
            <w:rPr>
              <w:rStyle w:val="CommentReference"/>
            </w:rPr>
            <w:commentReference w:id="3034"/>
          </w:r>
        </w:del>
      </w:ins>
      <w:ins w:id="3037" w:author="Kenway" w:date="2023-02-21T11:59:00Z">
        <w:del w:id="3038" w:author="Bo Shen" w:date="2023-02-27T12:41:00Z">
          <w:r w:rsidDel="00DC2E17">
            <w:rPr>
              <w:rFonts w:ascii="Times New Roman" w:hAnsi="Times New Roman" w:cs="Times New Roman"/>
              <w:color w:val="000000" w:themeColor="text1"/>
            </w:rPr>
            <w:delText>)</w:delText>
          </w:r>
        </w:del>
        <w:del w:id="3039" w:author="Bo Shen" w:date="2023-03-11T12:18:00Z">
          <w:r w:rsidDel="00022BDB">
            <w:rPr>
              <w:rFonts w:ascii="Times New Roman" w:hAnsi="Times New Roman" w:cs="Times New Roman"/>
              <w:color w:val="000000" w:themeColor="text1"/>
            </w:rPr>
            <w:delText xml:space="preserve">, including more complex models that incorporate </w:delText>
          </w:r>
        </w:del>
      </w:ins>
      <w:ins w:id="3040" w:author="Kenway" w:date="2023-02-21T12:02:00Z">
        <w:del w:id="3041" w:author="Bo Shen" w:date="2023-03-11T12:18:00Z">
          <w:r w:rsidDel="00022BDB">
            <w:rPr>
              <w:rFonts w:ascii="Times New Roman" w:hAnsi="Times New Roman" w:cs="Times New Roman"/>
              <w:color w:val="000000" w:themeColor="text1"/>
            </w:rPr>
            <w:delText xml:space="preserve">global inhibition mediated by the indirect and </w:delText>
          </w:r>
        </w:del>
        <w:del w:id="3042" w:author="Bo Shen" w:date="2023-02-27T12:40:00Z">
          <w:r w:rsidDel="00DC2E17">
            <w:rPr>
              <w:rFonts w:ascii="Times New Roman" w:hAnsi="Times New Roman" w:cs="Times New Roman"/>
              <w:color w:val="000000" w:themeColor="text1"/>
            </w:rPr>
            <w:delText>hyperdirect</w:delText>
          </w:r>
        </w:del>
        <w:del w:id="3043" w:author="Bo Shen" w:date="2023-03-11T12:18:00Z">
          <w:r w:rsidDel="00022BDB">
            <w:rPr>
              <w:rFonts w:ascii="Times New Roman" w:hAnsi="Times New Roman" w:cs="Times New Roman"/>
              <w:color w:val="000000" w:themeColor="text1"/>
            </w:rPr>
            <w:delText xml:space="preserve"> pathways </w:delText>
          </w:r>
        </w:del>
      </w:ins>
      <w:del w:id="3044"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Bogacz &amp; Gurney, 2007; Schroll &amp; Hamker, 2013; Wei et al., 2015)</w:delText>
        </w:r>
        <w:r w:rsidDel="00022BDB">
          <w:rPr>
            <w:rFonts w:ascii="Times New Roman" w:hAnsi="Times New Roman" w:cs="Times New Roman"/>
            <w:color w:val="000000" w:themeColor="text1"/>
          </w:rPr>
          <w:fldChar w:fldCharType="end"/>
        </w:r>
      </w:del>
      <w:ins w:id="3045" w:author="Kenway" w:date="2023-02-21T12:02:00Z">
        <w:del w:id="3046" w:author="Bo Shen" w:date="2023-02-27T12:41:00Z">
          <w:r w:rsidDel="00DC2E17">
            <w:rPr>
              <w:rFonts w:ascii="Times New Roman" w:hAnsi="Times New Roman" w:cs="Times New Roman"/>
              <w:color w:val="000000" w:themeColor="text1"/>
            </w:rPr>
            <w:delText>(</w:delText>
          </w:r>
          <w:commentRangeStart w:id="3047"/>
          <w:r w:rsidDel="00DC2E17">
            <w:rPr>
              <w:rFonts w:ascii="Times New Roman" w:hAnsi="Times New Roman" w:cs="Times New Roman"/>
              <w:color w:val="000000" w:themeColor="text1"/>
            </w:rPr>
            <w:delText>REFS</w:delText>
          </w:r>
        </w:del>
      </w:ins>
      <w:commentRangeEnd w:id="3047"/>
      <w:ins w:id="3048" w:author="Kenway" w:date="2023-02-21T14:02:00Z">
        <w:del w:id="3049" w:author="Bo Shen" w:date="2023-02-27T12:41:00Z">
          <w:r w:rsidDel="00DC2E17">
            <w:rPr>
              <w:rStyle w:val="CommentReference"/>
            </w:rPr>
            <w:commentReference w:id="3047"/>
          </w:r>
        </w:del>
      </w:ins>
      <w:ins w:id="3050" w:author="Kenway" w:date="2023-02-21T12:02:00Z">
        <w:del w:id="3051" w:author="Bo Shen" w:date="2023-02-27T12:41:00Z">
          <w:r w:rsidDel="00DC2E17">
            <w:rPr>
              <w:rFonts w:ascii="Times New Roman" w:hAnsi="Times New Roman" w:cs="Times New Roman"/>
              <w:color w:val="000000" w:themeColor="text1"/>
            </w:rPr>
            <w:delText>)</w:delText>
          </w:r>
        </w:del>
        <w:del w:id="3052" w:author="Bo Shen" w:date="2023-03-11T12:18:00Z">
          <w:r w:rsidDel="00022BDB">
            <w:rPr>
              <w:rFonts w:ascii="Times New Roman" w:hAnsi="Times New Roman" w:cs="Times New Roman"/>
              <w:color w:val="000000" w:themeColor="text1"/>
            </w:rPr>
            <w:delText>.</w:delText>
          </w:r>
        </w:del>
      </w:ins>
      <w:ins w:id="3053" w:author="Kenway" w:date="2023-02-21T15:41:00Z">
        <w:del w:id="3054" w:author="Bo Shen" w:date="2023-03-11T12:18:00Z">
          <w:r w:rsidDel="00022BDB">
            <w:rPr>
              <w:rFonts w:ascii="Times New Roman" w:hAnsi="Times New Roman" w:cs="Times New Roman"/>
              <w:color w:val="000000" w:themeColor="text1"/>
            </w:rPr>
            <w:delText xml:space="preserve"> </w:delText>
          </w:r>
        </w:del>
      </w:ins>
      <w:ins w:id="3055" w:author="Kenway" w:date="2023-02-22T14:28:00Z">
        <w:del w:id="3056" w:author="Bo Shen" w:date="2023-03-11T12:18:00Z">
          <w:r w:rsidDel="00022BDB">
            <w:rPr>
              <w:rFonts w:ascii="Times New Roman" w:hAnsi="Times New Roman" w:cs="Times New Roman"/>
              <w:color w:val="000000" w:themeColor="text1"/>
            </w:rPr>
            <w:delText xml:space="preserve">While both the LDDM and CBG models utilize disinhibition to drive selection, </w:delText>
          </w:r>
        </w:del>
      </w:ins>
      <w:ins w:id="3057" w:author="Microsoft Office User" w:date="2023-03-11T10:09:00Z">
        <w:del w:id="3058" w:author="Bo Shen" w:date="2023-03-11T12:18:00Z">
          <w:r w:rsidR="00830AAF" w:rsidDel="00022BDB">
            <w:rPr>
              <w:rFonts w:ascii="Times New Roman" w:hAnsi="Times New Roman" w:cs="Times New Roman"/>
              <w:color w:val="000000" w:themeColor="text1"/>
            </w:rPr>
            <w:delText xml:space="preserve">however, </w:delText>
          </w:r>
        </w:del>
      </w:ins>
      <w:ins w:id="3059" w:author="Kenway" w:date="2023-02-22T14:28:00Z">
        <w:del w:id="3060" w:author="Bo Shen" w:date="2023-03-11T12:18:00Z">
          <w:r w:rsidDel="00022BDB">
            <w:rPr>
              <w:rFonts w:ascii="Times New Roman" w:hAnsi="Times New Roman" w:cs="Times New Roman"/>
              <w:color w:val="000000" w:themeColor="text1"/>
            </w:rPr>
            <w:delText>they differ in two important ways.</w:delText>
          </w:r>
        </w:del>
      </w:ins>
      <w:ins w:id="3061" w:author="Kenway" w:date="2023-02-22T14:32:00Z">
        <w:del w:id="3062" w:author="Bo Shen" w:date="2023-03-11T12:18:00Z">
          <w:r w:rsidDel="00022BDB">
            <w:rPr>
              <w:rFonts w:ascii="Times New Roman" w:hAnsi="Times New Roman" w:cs="Times New Roman"/>
              <w:color w:val="000000" w:themeColor="text1"/>
            </w:rPr>
            <w:delText xml:space="preserve"> First, </w:delText>
          </w:r>
        </w:del>
      </w:ins>
      <w:ins w:id="3063" w:author="Kenway" w:date="2023-02-22T14:27:00Z">
        <w:del w:id="3064" w:author="Bo Shen" w:date="2023-03-11T12:18:00Z">
          <w:r w:rsidDel="00022BDB">
            <w:rPr>
              <w:rFonts w:ascii="Times New Roman" w:hAnsi="Times New Roman" w:cs="Times New Roman"/>
              <w:color w:val="000000" w:themeColor="text1"/>
            </w:rPr>
            <w:delText xml:space="preserve">disinhibition in the LDDM functions in a novel manner that implements a transition between value coding and WTA selection states. This transition is mediated by a broad activation of </w:delText>
          </w:r>
        </w:del>
      </w:ins>
      <w:ins w:id="3065" w:author="Kenway" w:date="2023-02-22T15:44:00Z">
        <w:del w:id="3066" w:author="Bo Shen" w:date="2023-02-27T12:42:00Z">
          <w:r w:rsidDel="00DC2E17">
            <w:rPr>
              <w:rFonts w:ascii="Times New Roman" w:hAnsi="Times New Roman" w:cs="Times New Roman"/>
              <w:color w:val="000000" w:themeColor="text1"/>
            </w:rPr>
            <w:delText xml:space="preserve">non-selective </w:delText>
          </w:r>
        </w:del>
      </w:ins>
      <w:ins w:id="3067" w:author="Kenway" w:date="2023-02-22T14:27:00Z">
        <w:del w:id="3068" w:author="Bo Shen" w:date="2023-03-11T12:18:00Z">
          <w:r w:rsidDel="00022BDB">
            <w:rPr>
              <w:rFonts w:ascii="Times New Roman" w:hAnsi="Times New Roman" w:cs="Times New Roman"/>
              <w:color w:val="000000" w:themeColor="text1"/>
            </w:rPr>
            <w:delText xml:space="preserve">disinhibition across </w:delText>
          </w:r>
        </w:del>
      </w:ins>
      <w:ins w:id="3069" w:author="Kenway" w:date="2023-02-22T15:44:00Z">
        <w:del w:id="3070" w:author="Bo Shen" w:date="2023-03-11T12:18:00Z">
          <w:r w:rsidDel="00022BDB">
            <w:rPr>
              <w:rFonts w:ascii="Times New Roman" w:hAnsi="Times New Roman" w:cs="Times New Roman"/>
              <w:color w:val="000000" w:themeColor="text1"/>
            </w:rPr>
            <w:delText>the</w:delText>
          </w:r>
        </w:del>
      </w:ins>
      <w:ins w:id="3071" w:author="Kenway" w:date="2023-02-22T14:27:00Z">
        <w:del w:id="3072" w:author="Bo Shen" w:date="2023-03-11T12:18:00Z">
          <w:r w:rsidDel="00022BDB">
            <w:rPr>
              <w:rFonts w:ascii="Times New Roman" w:hAnsi="Times New Roman" w:cs="Times New Roman"/>
              <w:color w:val="000000" w:themeColor="text1"/>
            </w:rPr>
            <w:delText xml:space="preserve"> </w:delText>
          </w:r>
        </w:del>
      </w:ins>
      <w:ins w:id="3073" w:author="Kenway" w:date="2023-02-22T15:44:00Z">
        <w:del w:id="3074" w:author="Bo Shen" w:date="2023-03-11T12:18:00Z">
          <w:r w:rsidDel="00022BDB">
            <w:rPr>
              <w:rFonts w:ascii="Times New Roman" w:hAnsi="Times New Roman" w:cs="Times New Roman"/>
              <w:color w:val="000000" w:themeColor="text1"/>
            </w:rPr>
            <w:delText>decision circuit</w:delText>
          </w:r>
        </w:del>
      </w:ins>
      <w:ins w:id="3075" w:author="Kenway" w:date="2023-02-22T14:27:00Z">
        <w:del w:id="3076" w:author="Bo Shen" w:date="2023-03-11T12:18:00Z">
          <w:r w:rsidDel="00022BDB">
            <w:rPr>
              <w:rFonts w:ascii="Times New Roman" w:hAnsi="Times New Roman" w:cs="Times New Roman"/>
              <w:color w:val="000000" w:themeColor="text1"/>
            </w:rPr>
            <w:delText>.</w:delText>
          </w:r>
        </w:del>
        <w:del w:id="3077" w:author="Bo Shen" w:date="2023-02-27T12:45:00Z">
          <w:r w:rsidDel="00DC2E17">
            <w:rPr>
              <w:rFonts w:ascii="Times New Roman" w:hAnsi="Times New Roman" w:cs="Times New Roman"/>
              <w:color w:val="000000" w:themeColor="text1"/>
            </w:rPr>
            <w:delText xml:space="preserve"> Subsequently</w:delText>
          </w:r>
        </w:del>
      </w:ins>
      <w:ins w:id="3078" w:author="Kenway" w:date="2023-02-22T14:42:00Z">
        <w:del w:id="3079" w:author="Bo Shen" w:date="2023-02-27T12:45:00Z">
          <w:r w:rsidDel="00DC2E17">
            <w:rPr>
              <w:rFonts w:ascii="Times New Roman" w:hAnsi="Times New Roman" w:cs="Times New Roman"/>
              <w:color w:val="000000" w:themeColor="text1"/>
            </w:rPr>
            <w:delText>,</w:delText>
          </w:r>
        </w:del>
      </w:ins>
      <w:ins w:id="3080" w:author="Kenway" w:date="2023-02-22T14:27:00Z">
        <w:del w:id="3081" w:author="Bo Shen" w:date="2023-03-11T12:18:00Z">
          <w:r w:rsidDel="00022BDB">
            <w:rPr>
              <w:rFonts w:ascii="Times New Roman" w:hAnsi="Times New Roman" w:cs="Times New Roman"/>
              <w:color w:val="000000" w:themeColor="text1"/>
            </w:rPr>
            <w:delText xml:space="preserve"> </w:delText>
          </w:r>
        </w:del>
        <w:del w:id="3082" w:author="Bo Shen" w:date="2023-02-27T12:44:00Z">
          <w:r w:rsidDel="00DC2E17">
            <w:rPr>
              <w:rFonts w:ascii="Times New Roman" w:hAnsi="Times New Roman" w:cs="Times New Roman"/>
              <w:color w:val="000000" w:themeColor="text1"/>
            </w:rPr>
            <w:delText>non-selective disinhibition becomes selective a</w:delText>
          </w:r>
        </w:del>
        <w:del w:id="3083" w:author="Bo Shen" w:date="2023-02-27T12:51:00Z">
          <w:r w:rsidDel="0067679B">
            <w:rPr>
              <w:rFonts w:ascii="Times New Roman" w:hAnsi="Times New Roman" w:cs="Times New Roman"/>
              <w:color w:val="000000" w:themeColor="text1"/>
            </w:rPr>
            <w:delText>fter interaction with differential value inputs to option-spec</w:delText>
          </w:r>
        </w:del>
      </w:ins>
      <w:ins w:id="3084" w:author="Kenway" w:date="2023-02-23T10:22:00Z">
        <w:del w:id="3085" w:author="Bo Shen" w:date="2023-02-27T12:51:00Z">
          <w:r w:rsidDel="0067679B">
            <w:rPr>
              <w:rFonts w:ascii="Times New Roman" w:hAnsi="Times New Roman" w:cs="Times New Roman"/>
              <w:color w:val="000000" w:themeColor="text1"/>
            </w:rPr>
            <w:delText>i</w:delText>
          </w:r>
        </w:del>
      </w:ins>
      <w:ins w:id="3086" w:author="Kenway" w:date="2023-02-22T14:27:00Z">
        <w:del w:id="3087" w:author="Bo Shen" w:date="2023-02-27T12:51:00Z">
          <w:r w:rsidDel="0067679B">
            <w:rPr>
              <w:rFonts w:ascii="Times New Roman" w:hAnsi="Times New Roman" w:cs="Times New Roman"/>
              <w:color w:val="000000" w:themeColor="text1"/>
            </w:rPr>
            <w:delText>fic subcircuits</w:delText>
          </w:r>
        </w:del>
        <w:del w:id="3088" w:author="Bo Shen" w:date="2023-02-27T12:44:00Z">
          <w:r w:rsidDel="00DC2E17">
            <w:rPr>
              <w:rFonts w:ascii="Times New Roman" w:hAnsi="Times New Roman" w:cs="Times New Roman"/>
              <w:color w:val="000000" w:themeColor="text1"/>
            </w:rPr>
            <w:delText>; in this stage, selectiv</w:delText>
          </w:r>
        </w:del>
      </w:ins>
      <w:ins w:id="3089" w:author="Kenway" w:date="2023-02-22T14:43:00Z">
        <w:del w:id="3090" w:author="Bo Shen" w:date="2023-02-27T12:44:00Z">
          <w:r w:rsidDel="00DC2E17">
            <w:rPr>
              <w:rFonts w:ascii="Times New Roman" w:hAnsi="Times New Roman" w:cs="Times New Roman"/>
              <w:color w:val="000000" w:themeColor="text1"/>
            </w:rPr>
            <w:delText>e</w:delText>
          </w:r>
        </w:del>
      </w:ins>
      <w:ins w:id="3091" w:author="Kenway" w:date="2023-02-22T14:27:00Z">
        <w:del w:id="3092" w:author="Bo Shen" w:date="2023-02-27T12:51:00Z">
          <w:r w:rsidDel="0067679B">
            <w:rPr>
              <w:rFonts w:ascii="Times New Roman" w:hAnsi="Times New Roman" w:cs="Times New Roman"/>
              <w:color w:val="000000" w:themeColor="text1"/>
            </w:rPr>
            <w:delText xml:space="preserve"> disinhibition</w:delText>
          </w:r>
        </w:del>
      </w:ins>
      <w:ins w:id="3093" w:author="Kenway" w:date="2023-02-22T14:44:00Z">
        <w:del w:id="3094" w:author="Bo Shen" w:date="2023-02-27T12:51:00Z">
          <w:r w:rsidDel="0067679B">
            <w:rPr>
              <w:rFonts w:ascii="Times New Roman" w:hAnsi="Times New Roman" w:cs="Times New Roman"/>
              <w:color w:val="000000" w:themeColor="text1"/>
            </w:rPr>
            <w:delText xml:space="preserve"> is biased towards spec</w:delText>
          </w:r>
        </w:del>
      </w:ins>
      <w:ins w:id="3095" w:author="Kenway" w:date="2023-02-23T10:22:00Z">
        <w:del w:id="3096" w:author="Bo Shen" w:date="2023-02-27T12:51:00Z">
          <w:r w:rsidDel="0067679B">
            <w:rPr>
              <w:rFonts w:ascii="Times New Roman" w:hAnsi="Times New Roman" w:cs="Times New Roman"/>
              <w:color w:val="000000" w:themeColor="text1"/>
            </w:rPr>
            <w:delText>i</w:delText>
          </w:r>
        </w:del>
      </w:ins>
      <w:ins w:id="3097" w:author="Kenway" w:date="2023-02-22T14:44:00Z">
        <w:del w:id="3098" w:author="Bo Shen" w:date="2023-02-27T12:51:00Z">
          <w:r w:rsidDel="0067679B">
            <w:rPr>
              <w:rFonts w:ascii="Times New Roman" w:hAnsi="Times New Roman" w:cs="Times New Roman"/>
              <w:color w:val="000000" w:themeColor="text1"/>
            </w:rPr>
            <w:delText>fic alternatives as in CBG models.</w:delText>
          </w:r>
        </w:del>
      </w:ins>
      <w:ins w:id="3099" w:author="Kenway" w:date="2023-02-22T14:27:00Z">
        <w:del w:id="3100" w:author="Bo Shen" w:date="2023-02-27T12:51:00Z">
          <w:r w:rsidDel="0067679B">
            <w:rPr>
              <w:rFonts w:ascii="Times New Roman" w:hAnsi="Times New Roman" w:cs="Times New Roman"/>
              <w:color w:val="000000" w:themeColor="text1"/>
            </w:rPr>
            <w:delText xml:space="preserve"> </w:delText>
          </w:r>
        </w:del>
      </w:ins>
      <w:ins w:id="3101" w:author="Kenway" w:date="2023-02-22T14:44:00Z">
        <w:del w:id="3102" w:author="Bo Shen" w:date="2023-03-11T12:18:00Z">
          <w:r w:rsidDel="00022BDB">
            <w:rPr>
              <w:rFonts w:ascii="Times New Roman" w:hAnsi="Times New Roman" w:cs="Times New Roman"/>
              <w:color w:val="000000" w:themeColor="text1"/>
            </w:rPr>
            <w:delText xml:space="preserve">Second, </w:delText>
          </w:r>
        </w:del>
      </w:ins>
      <w:ins w:id="3103" w:author="Kenway" w:date="2023-02-22T15:45:00Z">
        <w:del w:id="3104" w:author="Bo Shen" w:date="2023-03-11T12:18:00Z">
          <w:r w:rsidDel="00022BDB">
            <w:rPr>
              <w:rFonts w:ascii="Times New Roman" w:hAnsi="Times New Roman" w:cs="Times New Roman"/>
              <w:color w:val="000000" w:themeColor="text1"/>
            </w:rPr>
            <w:delText xml:space="preserve">disinhibition in </w:delText>
          </w:r>
        </w:del>
      </w:ins>
      <w:ins w:id="3105" w:author="Kenway" w:date="2023-02-22T14:44:00Z">
        <w:del w:id="3106" w:author="Bo Shen" w:date="2023-03-11T12:18:00Z">
          <w:r w:rsidDel="00022BDB">
            <w:rPr>
              <w:rFonts w:ascii="Times New Roman" w:hAnsi="Times New Roman" w:cs="Times New Roman"/>
              <w:color w:val="000000" w:themeColor="text1"/>
            </w:rPr>
            <w:delText>the LDDM</w:delText>
          </w:r>
        </w:del>
      </w:ins>
      <w:ins w:id="3107" w:author="Kenway" w:date="2023-02-22T15:45:00Z">
        <w:del w:id="3108" w:author="Bo Shen" w:date="2023-03-11T12:18:00Z">
          <w:r w:rsidDel="00022BDB">
            <w:rPr>
              <w:rFonts w:ascii="Times New Roman" w:hAnsi="Times New Roman" w:cs="Times New Roman"/>
              <w:color w:val="000000" w:themeColor="text1"/>
            </w:rPr>
            <w:delText xml:space="preserve"> is tightly integrated with </w:delText>
          </w:r>
        </w:del>
      </w:ins>
      <w:ins w:id="3109" w:author="Kenway" w:date="2023-02-22T15:46:00Z">
        <w:del w:id="3110" w:author="Bo Shen" w:date="2023-03-11T12:18:00Z">
          <w:r w:rsidDel="00022BDB">
            <w:rPr>
              <w:rFonts w:ascii="Times New Roman" w:hAnsi="Times New Roman" w:cs="Times New Roman"/>
              <w:color w:val="000000" w:themeColor="text1"/>
            </w:rPr>
            <w:delText xml:space="preserve">the </w:delText>
          </w:r>
        </w:del>
      </w:ins>
      <w:ins w:id="3111" w:author="Kenway" w:date="2023-02-22T15:45:00Z">
        <w:del w:id="3112" w:author="Bo Shen" w:date="2023-03-11T12:18:00Z">
          <w:r w:rsidDel="00022BDB">
            <w:rPr>
              <w:rFonts w:ascii="Times New Roman" w:hAnsi="Times New Roman" w:cs="Times New Roman"/>
              <w:color w:val="000000" w:themeColor="text1"/>
            </w:rPr>
            <w:delText>lateral inhibition</w:delText>
          </w:r>
        </w:del>
      </w:ins>
      <w:ins w:id="3113" w:author="Kenway" w:date="2023-02-22T15:46:00Z">
        <w:del w:id="3114" w:author="Bo Shen" w:date="2023-03-11T12:18:00Z">
          <w:r w:rsidDel="00022BDB">
            <w:rPr>
              <w:rFonts w:ascii="Times New Roman" w:hAnsi="Times New Roman" w:cs="Times New Roman"/>
              <w:color w:val="000000" w:themeColor="text1"/>
            </w:rPr>
            <w:delText xml:space="preserve"> that mediates competition between alternatives; </w:delText>
          </w:r>
        </w:del>
      </w:ins>
      <w:ins w:id="3115" w:author="Kenway" w:date="2023-02-22T16:10:00Z">
        <w:del w:id="3116" w:author="Bo Shen" w:date="2023-03-11T12:18:00Z">
          <w:r w:rsidDel="00022BDB">
            <w:rPr>
              <w:rFonts w:ascii="Times New Roman" w:hAnsi="Times New Roman" w:cs="Times New Roman"/>
              <w:color w:val="000000" w:themeColor="text1"/>
            </w:rPr>
            <w:delText>consistent with the microarchitecture of cortex</w:delText>
          </w:r>
        </w:del>
      </w:ins>
      <w:ins w:id="3117" w:author="Microsoft Office User" w:date="2023-03-11T10:09:00Z">
        <w:del w:id="3118" w:author="Bo Shen" w:date="2023-03-11T12:18:00Z">
          <w:r w:rsidR="00830AAF" w:rsidDel="00022BDB">
            <w:rPr>
              <w:rFonts w:ascii="Times New Roman" w:hAnsi="Times New Roman" w:cs="Times New Roman"/>
              <w:color w:val="000000" w:themeColor="text1"/>
            </w:rPr>
            <w:delText xml:space="preserve">which it seeks to model </w:delText>
          </w:r>
        </w:del>
      </w:ins>
      <w:del w:id="3119"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022BDB">
          <w:rPr>
            <w:rFonts w:ascii="Cambria Math" w:hAnsi="Cambria Math" w:cs="Cambria Math"/>
            <w:color w:val="000000" w:themeColor="text1"/>
          </w:rPr>
          <w:delInstrText>∼</w:delInstrText>
        </w:r>
        <w:r w:rsidDel="00022BDB">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Fu et al., 2014; Karnani et al., 2016; Kepecs &amp; Fishell, 2014; Pi et al., 2013; S. Zhang et al., 2014)</w:delText>
        </w:r>
        <w:r w:rsidDel="00022BDB">
          <w:rPr>
            <w:rFonts w:ascii="Times New Roman" w:hAnsi="Times New Roman" w:cs="Times New Roman"/>
            <w:color w:val="000000" w:themeColor="text1"/>
          </w:rPr>
          <w:fldChar w:fldCharType="end"/>
        </w:r>
      </w:del>
      <w:ins w:id="3120" w:author="Kenway" w:date="2023-02-22T16:11:00Z">
        <w:del w:id="3121" w:author="Bo Shen" w:date="2023-02-27T12:48:00Z">
          <w:r w:rsidDel="0067679B">
            <w:rPr>
              <w:rFonts w:ascii="Times New Roman" w:hAnsi="Times New Roman" w:cs="Times New Roman"/>
              <w:color w:val="000000" w:themeColor="text1"/>
            </w:rPr>
            <w:delText xml:space="preserve"> (REFS)</w:delText>
          </w:r>
        </w:del>
      </w:ins>
      <w:ins w:id="3122" w:author="Kenway" w:date="2023-02-22T16:10:00Z">
        <w:del w:id="3123" w:author="Bo Shen" w:date="2023-03-11T12:18:00Z">
          <w:r w:rsidDel="00022BDB">
            <w:rPr>
              <w:rFonts w:ascii="Times New Roman" w:hAnsi="Times New Roman" w:cs="Times New Roman"/>
              <w:color w:val="000000" w:themeColor="text1"/>
            </w:rPr>
            <w:delText xml:space="preserve">, </w:delText>
          </w:r>
        </w:del>
      </w:ins>
      <w:ins w:id="3124" w:author="Kenway" w:date="2023-02-22T15:46:00Z">
        <w:del w:id="3125" w:author="Bo Shen" w:date="2023-03-11T12:18:00Z">
          <w:r w:rsidDel="00022BDB">
            <w:rPr>
              <w:rFonts w:ascii="Times New Roman" w:hAnsi="Times New Roman" w:cs="Times New Roman"/>
              <w:color w:val="000000" w:themeColor="text1"/>
            </w:rPr>
            <w:delText xml:space="preserve">disinhibitory, inhibitory and excitatory neurons are part of </w:delText>
          </w:r>
        </w:del>
      </w:ins>
      <w:ins w:id="3126" w:author="Kenway" w:date="2023-02-22T15:48:00Z">
        <w:del w:id="3127" w:author="Bo Shen" w:date="2023-03-11T12:18:00Z">
          <w:r w:rsidDel="00022BDB">
            <w:rPr>
              <w:rFonts w:ascii="Times New Roman" w:hAnsi="Times New Roman" w:cs="Times New Roman"/>
              <w:color w:val="000000" w:themeColor="text1"/>
            </w:rPr>
            <w:delText>the</w:delText>
          </w:r>
        </w:del>
      </w:ins>
      <w:ins w:id="3128" w:author="Kenway" w:date="2023-02-22T15:46:00Z">
        <w:del w:id="3129" w:author="Bo Shen" w:date="2023-03-11T12:18:00Z">
          <w:r w:rsidDel="00022BDB">
            <w:rPr>
              <w:rFonts w:ascii="Times New Roman" w:hAnsi="Times New Roman" w:cs="Times New Roman"/>
              <w:color w:val="000000" w:themeColor="text1"/>
            </w:rPr>
            <w:delText xml:space="preserve"> </w:delText>
          </w:r>
        </w:del>
      </w:ins>
      <w:ins w:id="3130" w:author="Kenway" w:date="2023-02-22T15:48:00Z">
        <w:del w:id="3131" w:author="Bo Shen" w:date="2023-03-11T12:18:00Z">
          <w:r w:rsidDel="00022BDB">
            <w:rPr>
              <w:rFonts w:ascii="Times New Roman" w:hAnsi="Times New Roman" w:cs="Times New Roman"/>
              <w:color w:val="000000" w:themeColor="text1"/>
            </w:rPr>
            <w:delText>same</w:delText>
          </w:r>
        </w:del>
      </w:ins>
      <w:ins w:id="3132" w:author="Kenway" w:date="2023-02-22T15:49:00Z">
        <w:del w:id="3133" w:author="Bo Shen" w:date="2023-03-11T12:18:00Z">
          <w:r w:rsidDel="00022BDB">
            <w:rPr>
              <w:rFonts w:ascii="Times New Roman" w:hAnsi="Times New Roman" w:cs="Times New Roman"/>
              <w:color w:val="000000" w:themeColor="text1"/>
            </w:rPr>
            <w:delText xml:space="preserve"> </w:delText>
          </w:r>
        </w:del>
      </w:ins>
      <w:ins w:id="3134" w:author="Kenway" w:date="2023-02-22T15:48:00Z">
        <w:del w:id="3135" w:author="Bo Shen" w:date="2023-03-11T12:18:00Z">
          <w:r w:rsidDel="00022BDB">
            <w:rPr>
              <w:rFonts w:ascii="Times New Roman" w:hAnsi="Times New Roman" w:cs="Times New Roman"/>
              <w:color w:val="000000" w:themeColor="text1"/>
            </w:rPr>
            <w:delText>local circuit. In contrast,</w:delText>
          </w:r>
        </w:del>
      </w:ins>
      <w:ins w:id="3136" w:author="Kenway" w:date="2023-02-22T16:07:00Z">
        <w:del w:id="3137" w:author="Bo Shen" w:date="2023-03-11T12:18:00Z">
          <w:r w:rsidDel="00022BDB">
            <w:rPr>
              <w:rFonts w:ascii="Times New Roman" w:hAnsi="Times New Roman" w:cs="Times New Roman"/>
              <w:color w:val="000000" w:themeColor="text1"/>
            </w:rPr>
            <w:delText xml:space="preserve"> the basal ganglia </w:delText>
          </w:r>
        </w:del>
      </w:ins>
      <w:ins w:id="3138" w:author="Microsoft Office User" w:date="2023-03-11T10:10:00Z">
        <w:del w:id="3139" w:author="Bo Shen" w:date="2023-03-11T12:18:00Z">
          <w:r w:rsidR="00830AAF" w:rsidDel="00022BDB">
            <w:rPr>
              <w:rFonts w:ascii="Times New Roman" w:hAnsi="Times New Roman" w:cs="Times New Roman"/>
              <w:color w:val="000000" w:themeColor="text1"/>
            </w:rPr>
            <w:delText xml:space="preserve">is known to </w:delText>
          </w:r>
        </w:del>
      </w:ins>
      <w:ins w:id="3140" w:author="Kenway" w:date="2023-02-22T16:07:00Z">
        <w:del w:id="3141" w:author="Bo Shen" w:date="2023-03-11T12:18:00Z">
          <w:r w:rsidDel="00022BDB">
            <w:rPr>
              <w:rFonts w:ascii="Times New Roman" w:hAnsi="Times New Roman" w:cs="Times New Roman"/>
              <w:color w:val="000000" w:themeColor="text1"/>
            </w:rPr>
            <w:delText>lack</w:delText>
          </w:r>
        </w:del>
      </w:ins>
      <w:ins w:id="3142" w:author="Microsoft Office User" w:date="2023-03-11T10:10:00Z">
        <w:del w:id="3143" w:author="Bo Shen" w:date="2023-03-11T12:18:00Z">
          <w:r w:rsidR="00830AAF" w:rsidDel="00022BDB">
            <w:rPr>
              <w:rFonts w:ascii="Times New Roman" w:hAnsi="Times New Roman" w:cs="Times New Roman"/>
              <w:color w:val="000000" w:themeColor="text1"/>
            </w:rPr>
            <w:delText xml:space="preserve"> these</w:delText>
          </w:r>
        </w:del>
      </w:ins>
      <w:ins w:id="3144" w:author="Kenway" w:date="2023-02-22T16:11:00Z">
        <w:del w:id="3145" w:author="Bo Shen" w:date="2023-03-11T12:18:00Z">
          <w:r w:rsidDel="00022BDB">
            <w:rPr>
              <w:rFonts w:ascii="Times New Roman" w:hAnsi="Times New Roman" w:cs="Times New Roman"/>
              <w:color w:val="000000" w:themeColor="text1"/>
            </w:rPr>
            <w:delText xml:space="preserve"> local, lateral connections and </w:delText>
          </w:r>
        </w:del>
      </w:ins>
      <w:ins w:id="3146" w:author="Kenway" w:date="2023-02-22T16:15:00Z">
        <w:del w:id="3147" w:author="Bo Shen" w:date="2023-03-11T12:18:00Z">
          <w:r w:rsidDel="00022BDB">
            <w:rPr>
              <w:rFonts w:ascii="Times New Roman" w:hAnsi="Times New Roman" w:cs="Times New Roman"/>
              <w:color w:val="000000" w:themeColor="text1"/>
            </w:rPr>
            <w:delText xml:space="preserve">mutual competition in </w:delText>
          </w:r>
        </w:del>
      </w:ins>
      <w:ins w:id="3148" w:author="Kenway" w:date="2023-02-22T16:11:00Z">
        <w:del w:id="3149" w:author="Bo Shen" w:date="2023-03-11T12:18:00Z">
          <w:r w:rsidDel="00022BDB">
            <w:rPr>
              <w:rFonts w:ascii="Times New Roman" w:hAnsi="Times New Roman" w:cs="Times New Roman"/>
              <w:color w:val="000000" w:themeColor="text1"/>
            </w:rPr>
            <w:delText>CBG models typically require</w:delText>
          </w:r>
        </w:del>
        <w:del w:id="3150" w:author="Bo Shen" w:date="2023-02-27T12:52:00Z">
          <w:r w:rsidDel="007F09C3">
            <w:rPr>
              <w:rFonts w:ascii="Times New Roman" w:hAnsi="Times New Roman" w:cs="Times New Roman"/>
              <w:color w:val="000000" w:themeColor="text1"/>
            </w:rPr>
            <w:delText>s</w:delText>
          </w:r>
        </w:del>
        <w:del w:id="3151" w:author="Bo Shen" w:date="2023-03-11T12:18:00Z">
          <w:r w:rsidDel="00022BDB">
            <w:rPr>
              <w:rFonts w:ascii="Times New Roman" w:hAnsi="Times New Roman" w:cs="Times New Roman"/>
              <w:color w:val="000000" w:themeColor="text1"/>
            </w:rPr>
            <w:delText xml:space="preserve"> both </w:delText>
          </w:r>
        </w:del>
      </w:ins>
      <w:ins w:id="3152" w:author="Kenway" w:date="2023-02-22T16:15:00Z">
        <w:del w:id="3153" w:author="Bo Shen" w:date="2023-03-11T12:18:00Z">
          <w:r w:rsidDel="00022BDB">
            <w:rPr>
              <w:rFonts w:ascii="Times New Roman" w:hAnsi="Times New Roman" w:cs="Times New Roman"/>
              <w:color w:val="000000" w:themeColor="text1"/>
            </w:rPr>
            <w:delText xml:space="preserve">direct pathway </w:delText>
          </w:r>
        </w:del>
      </w:ins>
      <w:ins w:id="3154" w:author="Kenway" w:date="2023-02-22T16:11:00Z">
        <w:del w:id="3155" w:author="Bo Shen" w:date="2023-03-11T12:18:00Z">
          <w:r w:rsidDel="00022BDB">
            <w:rPr>
              <w:rFonts w:ascii="Times New Roman" w:hAnsi="Times New Roman" w:cs="Times New Roman"/>
              <w:color w:val="000000" w:themeColor="text1"/>
            </w:rPr>
            <w:delText>disinhibition</w:delText>
          </w:r>
        </w:del>
      </w:ins>
      <w:ins w:id="3156" w:author="Kenway" w:date="2023-02-22T16:14:00Z">
        <w:del w:id="3157" w:author="Bo Shen" w:date="2023-03-11T12:18:00Z">
          <w:r w:rsidDel="00022BDB">
            <w:rPr>
              <w:rFonts w:ascii="Times New Roman" w:hAnsi="Times New Roman" w:cs="Times New Roman"/>
              <w:color w:val="000000" w:themeColor="text1"/>
            </w:rPr>
            <w:delText xml:space="preserve"> along with diffus</w:delText>
          </w:r>
        </w:del>
        <w:del w:id="3158" w:author="Bo Shen" w:date="2023-02-27T12:53:00Z">
          <w:r w:rsidDel="007F09C3">
            <w:rPr>
              <w:rFonts w:ascii="Times New Roman" w:hAnsi="Times New Roman" w:cs="Times New Roman"/>
              <w:color w:val="000000" w:themeColor="text1"/>
            </w:rPr>
            <w:delText>e</w:delText>
          </w:r>
        </w:del>
        <w:del w:id="3159" w:author="Bo Shen" w:date="2023-03-11T12:18:00Z">
          <w:r w:rsidDel="00022BDB">
            <w:rPr>
              <w:rFonts w:ascii="Times New Roman" w:hAnsi="Times New Roman" w:cs="Times New Roman"/>
              <w:color w:val="000000" w:themeColor="text1"/>
            </w:rPr>
            <w:delText xml:space="preserve"> suppression of competing motor plans via the indirect or </w:delText>
          </w:r>
        </w:del>
        <w:del w:id="3160" w:author="Bo Shen" w:date="2023-02-27T12:50:00Z">
          <w:r w:rsidDel="0067679B">
            <w:rPr>
              <w:rFonts w:ascii="Times New Roman" w:hAnsi="Times New Roman" w:cs="Times New Roman"/>
              <w:color w:val="000000" w:themeColor="text1"/>
            </w:rPr>
            <w:delText>hyperdirect</w:delText>
          </w:r>
        </w:del>
        <w:del w:id="3161" w:author="Bo Shen" w:date="2023-03-11T12:18:00Z">
          <w:r w:rsidDel="00022BDB">
            <w:rPr>
              <w:rFonts w:ascii="Times New Roman" w:hAnsi="Times New Roman" w:cs="Times New Roman"/>
              <w:color w:val="000000" w:themeColor="text1"/>
            </w:rPr>
            <w:delText xml:space="preserve"> pathways</w:delText>
          </w:r>
        </w:del>
      </w:ins>
      <w:ins w:id="3162" w:author="Kenway" w:date="2023-02-22T16:16:00Z">
        <w:del w:id="3163" w:author="Bo Shen" w:date="2023-03-11T12:18:00Z">
          <w:r w:rsidDel="00022BDB">
            <w:rPr>
              <w:rFonts w:ascii="Times New Roman" w:hAnsi="Times New Roman" w:cs="Times New Roman"/>
              <w:color w:val="000000" w:themeColor="text1"/>
            </w:rPr>
            <w:delText xml:space="preserve"> </w:delText>
          </w:r>
        </w:del>
      </w:ins>
      <w:del w:id="3164"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Bogacz &amp; Gurney, 2007; Schroll &amp; Hamker, 2013; Wei et al., 2015)</w:delText>
        </w:r>
        <w:r w:rsidDel="00022BDB">
          <w:rPr>
            <w:rFonts w:ascii="Times New Roman" w:hAnsi="Times New Roman" w:cs="Times New Roman"/>
            <w:color w:val="000000" w:themeColor="text1"/>
          </w:rPr>
          <w:fldChar w:fldCharType="end"/>
        </w:r>
      </w:del>
      <w:ins w:id="3165" w:author="Kenway" w:date="2023-02-22T16:16:00Z">
        <w:del w:id="3166" w:author="Bo Shen" w:date="2023-02-27T12:50:00Z">
          <w:r w:rsidDel="0067679B">
            <w:rPr>
              <w:rFonts w:ascii="Times New Roman" w:hAnsi="Times New Roman" w:cs="Times New Roman"/>
              <w:color w:val="000000" w:themeColor="text1"/>
            </w:rPr>
            <w:delText>(REFS)</w:delText>
          </w:r>
        </w:del>
      </w:ins>
      <w:ins w:id="3167" w:author="Kenway" w:date="2023-02-22T16:14:00Z">
        <w:del w:id="3168" w:author="Bo Shen" w:date="2023-03-11T12:18:00Z">
          <w:r w:rsidDel="00022BDB">
            <w:rPr>
              <w:rFonts w:ascii="Times New Roman" w:hAnsi="Times New Roman" w:cs="Times New Roman"/>
              <w:color w:val="000000" w:themeColor="text1"/>
            </w:rPr>
            <w:delText>.</w:delText>
          </w:r>
        </w:del>
      </w:ins>
      <w:ins w:id="3169" w:author="Kenway" w:date="2023-02-22T16:11:00Z">
        <w:del w:id="3170" w:author="Bo Shen" w:date="2023-03-11T12:18:00Z">
          <w:r w:rsidDel="00022BDB">
            <w:rPr>
              <w:rFonts w:ascii="Times New Roman" w:hAnsi="Times New Roman" w:cs="Times New Roman"/>
              <w:color w:val="000000" w:themeColor="text1"/>
            </w:rPr>
            <w:delText xml:space="preserve"> </w:delText>
          </w:r>
        </w:del>
      </w:ins>
      <w:ins w:id="3171" w:author="Kenway" w:date="2023-02-22T16:17:00Z">
        <w:del w:id="3172" w:author="Bo Shen" w:date="2023-03-11T12:18:00Z">
          <w:r w:rsidDel="00022BDB">
            <w:rPr>
              <w:rFonts w:ascii="Times New Roman" w:hAnsi="Times New Roman" w:cs="Times New Roman"/>
              <w:color w:val="000000" w:themeColor="text1"/>
            </w:rPr>
            <w:delText>Thus, whi</w:delText>
          </w:r>
        </w:del>
      </w:ins>
      <w:ins w:id="3173" w:author="Kenway" w:date="2023-02-22T16:22:00Z">
        <w:del w:id="3174" w:author="Bo Shen" w:date="2023-03-11T12:18:00Z">
          <w:r w:rsidDel="00022BDB">
            <w:rPr>
              <w:rFonts w:ascii="Times New Roman" w:hAnsi="Times New Roman" w:cs="Times New Roman"/>
              <w:color w:val="000000" w:themeColor="text1"/>
            </w:rPr>
            <w:delText>l</w:delText>
          </w:r>
        </w:del>
      </w:ins>
      <w:ins w:id="3175" w:author="Kenway" w:date="2023-02-22T16:17:00Z">
        <w:del w:id="3176" w:author="Bo Shen" w:date="2023-03-11T12:18:00Z">
          <w:r w:rsidDel="00022BDB">
            <w:rPr>
              <w:rFonts w:ascii="Times New Roman" w:hAnsi="Times New Roman" w:cs="Times New Roman"/>
              <w:color w:val="000000" w:themeColor="text1"/>
            </w:rPr>
            <w:delText xml:space="preserve">e conceptually similar to CBG models, </w:delText>
          </w:r>
        </w:del>
      </w:ins>
      <w:ins w:id="3177" w:author="Kenway" w:date="2023-02-22T16:26:00Z">
        <w:del w:id="3178" w:author="Bo Shen" w:date="2023-03-11T12:18:00Z">
          <w:r w:rsidDel="00022BDB">
            <w:rPr>
              <w:rFonts w:ascii="Times New Roman" w:hAnsi="Times New Roman" w:cs="Times New Roman"/>
              <w:color w:val="000000" w:themeColor="text1"/>
            </w:rPr>
            <w:delText xml:space="preserve">disinhibition in </w:delText>
          </w:r>
        </w:del>
      </w:ins>
      <w:ins w:id="3179" w:author="Kenway" w:date="2023-02-22T16:23:00Z">
        <w:del w:id="3180" w:author="Bo Shen" w:date="2023-03-11T12:18:00Z">
          <w:r w:rsidDel="00022BDB">
            <w:rPr>
              <w:rFonts w:ascii="Times New Roman" w:hAnsi="Times New Roman" w:cs="Times New Roman"/>
              <w:color w:val="000000" w:themeColor="text1"/>
            </w:rPr>
            <w:delText>the LDDM is tightly</w:delText>
          </w:r>
        </w:del>
      </w:ins>
      <w:ins w:id="3181" w:author="Kenway" w:date="2023-02-22T16:26:00Z">
        <w:del w:id="3182" w:author="Bo Shen" w:date="2023-03-11T12:18:00Z">
          <w:r w:rsidDel="00022BDB">
            <w:rPr>
              <w:rFonts w:ascii="Times New Roman" w:hAnsi="Times New Roman" w:cs="Times New Roman"/>
              <w:color w:val="000000" w:themeColor="text1"/>
            </w:rPr>
            <w:delText xml:space="preserve"> integrated with competitive inhibition</w:delText>
          </w:r>
        </w:del>
      </w:ins>
      <w:ins w:id="3183" w:author="Kenway" w:date="2023-02-22T16:28:00Z">
        <w:del w:id="3184" w:author="Bo Shen" w:date="2023-03-11T12:18:00Z">
          <w:r w:rsidDel="00022BDB">
            <w:rPr>
              <w:rFonts w:ascii="Times New Roman" w:hAnsi="Times New Roman" w:cs="Times New Roman"/>
              <w:color w:val="000000" w:themeColor="text1"/>
            </w:rPr>
            <w:delText xml:space="preserve"> and provides a dynami</w:delText>
          </w:r>
        </w:del>
      </w:ins>
      <w:ins w:id="3185" w:author="Kenway" w:date="2023-02-22T16:29:00Z">
        <w:del w:id="3186" w:author="Bo Shen" w:date="2023-03-11T12:18:00Z">
          <w:r w:rsidDel="00022BDB">
            <w:rPr>
              <w:rFonts w:ascii="Times New Roman" w:hAnsi="Times New Roman" w:cs="Times New Roman"/>
              <w:color w:val="000000" w:themeColor="text1"/>
            </w:rPr>
            <w:delText>c</w:delText>
          </w:r>
        </w:del>
      </w:ins>
      <w:ins w:id="3187" w:author="Kenway" w:date="2023-02-22T16:28:00Z">
        <w:del w:id="3188" w:author="Bo Shen" w:date="2023-03-11T12:18:00Z">
          <w:r w:rsidDel="00022BDB">
            <w:rPr>
              <w:rFonts w:ascii="Times New Roman" w:hAnsi="Times New Roman" w:cs="Times New Roman"/>
              <w:color w:val="000000" w:themeColor="text1"/>
            </w:rPr>
            <w:delText xml:space="preserve"> control of circuit state, both characteristics of decision-making in cortical brain areas.</w:delText>
          </w:r>
        </w:del>
      </w:ins>
    </w:p>
    <w:p w14:paraId="7FD04AE7" w14:textId="509B9BB0" w:rsidR="00564B42" w:rsidRPr="00622C5F" w:rsidDel="0003574D" w:rsidRDefault="00A00796" w:rsidP="00101AEA">
      <w:pPr>
        <w:spacing w:line="480" w:lineRule="auto"/>
        <w:jc w:val="both"/>
        <w:rPr>
          <w:del w:id="3189" w:author="Microsoft Office User" w:date="2023-03-13T11:06:00Z"/>
          <w:rFonts w:ascii="Times New Roman" w:hAnsi="Times New Roman" w:cs="Times New Roman"/>
          <w:color w:val="000000" w:themeColor="text1"/>
        </w:rPr>
      </w:pPr>
      <w:del w:id="3190" w:author="Bo Shen" w:date="2023-03-11T12:30:00Z">
        <w:r w:rsidDel="00757ECE">
          <w:rPr>
            <w:rFonts w:ascii="Times New Roman" w:hAnsi="Times New Roman" w:cs="Times New Roman"/>
            <w:color w:val="000000" w:themeColor="text1"/>
          </w:rPr>
          <w:delText xml:space="preserve"> </w:delText>
        </w:r>
        <w:r w:rsidDel="00757ECE">
          <w:rPr>
            <w:rFonts w:ascii="Times New Roman" w:hAnsi="Times New Roman" w:cs="Times New Roman"/>
            <w:color w:val="000000" w:themeColor="text1"/>
          </w:rPr>
          <w:fldChar w:fldCharType="begin"/>
        </w:r>
        <w:r w:rsidR="00383211" w:rsidDel="00757ECE">
          <w:rPr>
            <w:rFonts w:ascii="Times New Roman" w:hAnsi="Times New Roman" w:cs="Times New Roman"/>
            <w:color w:val="000000" w:themeColor="text1"/>
          </w:rPr>
          <w:del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delInstrText>
        </w:r>
        <w:r w:rsidDel="00757ECE">
          <w:rPr>
            <w:rFonts w:ascii="Times New Roman" w:hAnsi="Times New Roman" w:cs="Times New Roman"/>
            <w:color w:val="000000" w:themeColor="text1"/>
          </w:rPr>
          <w:fldChar w:fldCharType="separate"/>
        </w:r>
        <w:r w:rsidR="00383211" w:rsidRPr="00383211" w:rsidDel="00757ECE">
          <w:rPr>
            <w:rFonts w:ascii="Times New Roman" w:hAnsi="Times New Roman" w:cs="Times New Roman"/>
            <w:color w:val="000000"/>
          </w:rPr>
          <w:delText>(Machens et al., 2005)</w:delText>
        </w:r>
        <w:r w:rsidDel="00757ECE">
          <w:rPr>
            <w:rFonts w:ascii="Times New Roman" w:hAnsi="Times New Roman" w:cs="Times New Roman"/>
            <w:color w:val="000000" w:themeColor="text1"/>
          </w:rPr>
          <w:fldChar w:fldCharType="end"/>
        </w:r>
      </w:del>
      <w:ins w:id="3191" w:author="Microsoft Office User" w:date="2023-03-11T10:12:00Z">
        <w:del w:id="3192" w:author="Bo Shen" w:date="2023-03-11T12:30:00Z">
          <w:r w:rsidR="00C50ED1" w:rsidDel="00757ECE">
            <w:rPr>
              <w:rFonts w:ascii="Times New Roman" w:hAnsi="Times New Roman" w:cs="Times New Roman"/>
              <w:color w:val="000000" w:themeColor="text1"/>
            </w:rPr>
            <w:delText>ion</w:delText>
          </w:r>
        </w:del>
      </w:ins>
      <w:commentRangeStart w:id="3193"/>
      <w:commentRangeEnd w:id="3193"/>
      <w:del w:id="3194" w:author="Bo Shen" w:date="2023-03-11T12:30:00Z">
        <w:r w:rsidR="00C50ED1" w:rsidDel="00757ECE">
          <w:rPr>
            <w:rStyle w:val="CommentReference"/>
          </w:rPr>
          <w:commentReference w:id="3193"/>
        </w:r>
      </w:del>
    </w:p>
    <w:p w14:paraId="74D67A46" w14:textId="5B974EBA" w:rsidR="00564B42" w:rsidDel="001036D5" w:rsidRDefault="00564B42" w:rsidP="00101AEA">
      <w:pPr>
        <w:spacing w:line="480" w:lineRule="auto"/>
        <w:jc w:val="both"/>
        <w:rPr>
          <w:del w:id="3195" w:author="Bo Shen" w:date="2023-03-11T12:08:00Z"/>
          <w:rFonts w:ascii="Times New Roman" w:hAnsi="Times New Roman" w:cs="Times New Roman"/>
          <w:color w:val="000000" w:themeColor="text1"/>
        </w:rPr>
      </w:pPr>
      <w:r w:rsidRPr="0060258A">
        <w:rPr>
          <w:rFonts w:ascii="Times New Roman" w:hAnsi="Times New Roman" w:cs="Times New Roman"/>
          <w:color w:val="000000" w:themeColor="text1"/>
        </w:rPr>
        <w:t xml:space="preserve">While normalized value coding and WTA selection have largely been modeled separately, the LDDM offers a biologically-plausible circuit architecture that integrates </w:t>
      </w:r>
      <w:r w:rsidRPr="0060258A">
        <w:rPr>
          <w:rFonts w:ascii="Times New Roman" w:hAnsi="Times New Roman" w:cs="Times New Roman" w:hint="eastAsia"/>
          <w:color w:val="000000" w:themeColor="text1"/>
        </w:rPr>
        <w:t>the</w:t>
      </w:r>
      <w:r w:rsidRPr="0060258A">
        <w:rPr>
          <w:rFonts w:ascii="Times New Roman" w:hAnsi="Times New Roman" w:cs="Times New Roman"/>
          <w:color w:val="000000" w:themeColor="text1"/>
        </w:rPr>
        <w:t xml:space="preserve"> two features</w:t>
      </w:r>
      <w:ins w:id="3196" w:author="Bo Shen" w:date="2023-03-11T12:00:00Z">
        <w:r w:rsidR="00222612">
          <w:rPr>
            <w:rFonts w:ascii="Times New Roman" w:hAnsi="Times New Roman" w:cs="Times New Roman"/>
            <w:color w:val="000000" w:themeColor="text1"/>
          </w:rPr>
          <w:t xml:space="preserve"> via local disinhibition</w:t>
        </w:r>
      </w:ins>
      <w:r w:rsidRPr="0060258A">
        <w:rPr>
          <w:rFonts w:ascii="Times New Roman" w:hAnsi="Times New Roman" w:cs="Times New Roman"/>
          <w:color w:val="000000" w:themeColor="text1"/>
        </w:rPr>
        <w:t>. Existing neurophysiological evidence show that WTA dynamics and normalized coding co-exist in the same brain regions. On the one hand, neural activities show relative value coding in the early stage of decision-making, reflecting a context-dependent modulation consistent with the canonical divisive normalization computation</w:t>
      </w:r>
      <w:ins w:id="3197"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6QQP5Qy","properties":{"formattedCitation":"(Churchland et al., 2008; Kira et al., 2015; Louie et al., 2011; Pastor-Bernier &amp; Cisek, 2011; Rorie et al., 2010; Strait et al., 2014; Yamada et al., 2018)","plainCitation":"(Churchland et al., 2008; Kira et al., 2015; Louie et al., 2011;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Kira et al., 2015; Louie et al., 2011;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n the other hand, WTA choice dynamics are widely observed during decision making </w:t>
      </w:r>
      <w:r w:rsidRPr="0060258A">
        <w:rPr>
          <w:rFonts w:ascii="Times New Roman" w:hAnsi="Times New Roman" w:cs="Times New Roman"/>
          <w:color w:val="000000" w:themeColor="text1"/>
        </w:rPr>
        <w:lastRenderedPageBreak/>
        <w:t>across multiple brain regions of non-human primates</w:t>
      </w:r>
      <w:ins w:id="3198"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C18bA2U","properties":{"formatted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plain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cluding many of the brain regions that show normalized value coding. In addition, </w:t>
      </w:r>
      <w:del w:id="3199" w:author="Bo Shen" w:date="2023-03-11T12:02:00Z">
        <w:r w:rsidRPr="0060258A" w:rsidDel="00A3288B">
          <w:rPr>
            <w:rFonts w:ascii="Times New Roman" w:hAnsi="Times New Roman" w:cs="Times New Roman"/>
            <w:color w:val="000000" w:themeColor="text1"/>
          </w:rPr>
          <w:delText>a transition from graded coding to WTA choice has been widely documented in the decision relevant regions mentioned above. N</w:delText>
        </w:r>
      </w:del>
      <w:ins w:id="3200" w:author="Bo Shen" w:date="2023-03-11T12:02:00Z">
        <w:r w:rsidR="00A3288B">
          <w:rPr>
            <w:rFonts w:ascii="Times New Roman" w:hAnsi="Times New Roman" w:cs="Times New Roman"/>
            <w:color w:val="000000" w:themeColor="text1"/>
          </w:rPr>
          <w:t>n</w:t>
        </w:r>
      </w:ins>
      <w:r w:rsidRPr="0060258A">
        <w:rPr>
          <w:rFonts w:ascii="Times New Roman" w:hAnsi="Times New Roman" w:cs="Times New Roman"/>
          <w:color w:val="000000" w:themeColor="text1"/>
        </w:rPr>
        <w:t>eural firing rates shows a graded coding of perceptual evidence and reward during the early stage of decision-making and gradually transition to a categorical coding for choice in the late period of decision-making</w:t>
      </w:r>
      <w:ins w:id="3201"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Z6KHXlb","properties":{"formattedCitation":"(Churchland et al., 2008; Dorris &amp; Glimcher, 2004; Gold &amp; Shadlen, 2007; Platt &amp; Glimcher, 1999; Roitman &amp; Shadlen, 2002; Rorie et al., 2010; Shadlen &amp; Newsome, 1996, 2001; Sugrue et al., 2004; B. Zhang et al., 2021)","plainCitation":"(Churchland et al., 2008; Dorris &amp; Glimcher, 2004; Gold &amp; Shadlen, 2007; Platt &amp; Glimcher, 1999; Roitman &amp; Shadlen, 2002; Rorie et al., 2010; Shadlen &amp; Newsome, 1996, 2001; Sugrue et al., 2004; B. Zhang et al., 202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6,"uris":["http://zotero.org/users/6345545/items/J97SNHKF"],"itemData":{"id":376,"type":"article-journal","abstract":"The primate visual system offers unprecedented opportunities for investigating the neural basis of cognition. Even the simplest visual discrimination task requires processing of sensory signals, formation of a decision, and orchestration of a motor response. With our extensive knowledge of the primate visual and oculomotor systems as a base, it is now possible to investigate the neural basis of simple visual decisions that link sensation to action. Here we describe an initial study of neural responses in the lateral intraparietal area (LIP) of the cerebral cortex while alert monkeys discriminated the direction ofmotion in a visual display. A subset of LIP neurons carried high-level signals that may comprise a neural correlate of the decision process in our task. These signals are neither sensory nor motor in the strictest sense; rather they appear to reflect integration of sensory signals toward a decision appropriate for guiding movement. If this ultimately proves to be the case, several fascinating issues in cognitive neuroscience will be brought under rigorous physiological scrutiny.","container-title":"Proceedings of the National Academy of Sciences","DOI":"10.1073/pnas.93.2.628","ISSN":"0027-8424, 1091-6490","issue":"2","journalAbbreviation":"Proceedings of the National Academy of Sciences","language":"en","page":"628-633","source":"DOI.org (Crossref)","title":"Motion perception: seeing and deciding.","title-short":"Motion perception","volume":"93","author":[{"family":"Shadlen","given":"Michael N."},{"family":"Newsome","given":"W. T."}],"issued":{"date-parts":[["1996",1,23]]}}},{"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orris &amp; Glimcher, 2004; Gold &amp; Shadlen, 2007; Platt &amp; Glimcher, 1999; Roitman &amp; Shadlen, 2002; Rorie et al., 2010; Shadlen &amp; Newsome, 1996, 2001; Sugrue et al., 2004;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del w:id="3202" w:author="Bo Shen" w:date="2023-03-11T12:02:00Z">
        <w:r w:rsidRPr="0060258A" w:rsidDel="00A3288B">
          <w:rPr>
            <w:rFonts w:ascii="Times New Roman" w:hAnsi="Times New Roman" w:cs="Times New Roman"/>
            <w:color w:val="000000" w:themeColor="text1"/>
          </w:rPr>
          <w:delText xml:space="preserve">However, the evidence for one alternative is typically inversely related to the evidence for the other alternative, making it difficult to dissociate the dynamic effects of evidence integration and contextual information about other alternatives. </w:delText>
        </w:r>
      </w:del>
    </w:p>
    <w:p w14:paraId="56B424B0" w14:textId="59C16095" w:rsidR="001036D5" w:rsidRDefault="001036D5" w:rsidP="00101AEA">
      <w:pPr>
        <w:spacing w:line="480" w:lineRule="auto"/>
        <w:jc w:val="both"/>
        <w:rPr>
          <w:ins w:id="3203" w:author="Microsoft Office User" w:date="2023-03-13T11:16:00Z"/>
          <w:rFonts w:ascii="Times New Roman" w:hAnsi="Times New Roman" w:cs="Times New Roman"/>
          <w:color w:val="000000" w:themeColor="text1"/>
        </w:rPr>
      </w:pPr>
    </w:p>
    <w:p w14:paraId="6AA32C3D" w14:textId="77777777" w:rsidR="001036D5" w:rsidRPr="0060258A" w:rsidRDefault="001036D5" w:rsidP="00101AEA">
      <w:pPr>
        <w:spacing w:line="480" w:lineRule="auto"/>
        <w:jc w:val="both"/>
        <w:rPr>
          <w:ins w:id="3204" w:author="Microsoft Office User" w:date="2023-03-13T11:16:00Z"/>
          <w:rFonts w:ascii="Times New Roman" w:hAnsi="Times New Roman" w:cs="Times New Roman"/>
          <w:color w:val="000000" w:themeColor="text1"/>
        </w:rPr>
      </w:pPr>
    </w:p>
    <w:p w14:paraId="631DC118" w14:textId="77777777" w:rsidR="00564B42" w:rsidRPr="0060258A" w:rsidDel="00A3288B" w:rsidRDefault="00564B42" w:rsidP="00101AEA">
      <w:pPr>
        <w:spacing w:line="480" w:lineRule="auto"/>
        <w:jc w:val="both"/>
        <w:rPr>
          <w:del w:id="3205" w:author="Bo Shen" w:date="2023-03-11T12:08:00Z"/>
          <w:rFonts w:ascii="Times New Roman" w:hAnsi="Times New Roman" w:cs="Times New Roman"/>
          <w:color w:val="000000" w:themeColor="text1"/>
        </w:rPr>
      </w:pPr>
    </w:p>
    <w:p w14:paraId="67ABED68" w14:textId="3AF0FE68" w:rsidR="00A3288B" w:rsidRDefault="00564B42" w:rsidP="00101AEA">
      <w:pPr>
        <w:spacing w:line="480" w:lineRule="auto"/>
        <w:jc w:val="both"/>
        <w:rPr>
          <w:ins w:id="3206" w:author="Bo Shen" w:date="2023-03-11T12:08:00Z"/>
          <w:rFonts w:ascii="Times New Roman" w:hAnsi="Times New Roman" w:cs="Times New Roman"/>
          <w:color w:val="000000" w:themeColor="text1"/>
        </w:rPr>
      </w:pPr>
      <w:moveFromRangeStart w:id="3207" w:author="Bo Shen" w:date="2023-03-11T12:03:00Z" w:name="move129428647"/>
      <w:moveFrom w:id="3208" w:author="Bo Shen" w:date="2023-03-11T12:03:00Z">
        <w:r w:rsidRPr="0060258A" w:rsidDel="00A3288B">
          <w:rPr>
            <w:rFonts w:ascii="Times New Roman" w:hAnsi="Times New Roman" w:cs="Times New Roman"/>
            <w:color w:val="000000" w:themeColor="text1"/>
          </w:rPr>
          <w:t xml:space="preserve">In the LDDM, </w:t>
        </w:r>
        <w:r w:rsidRPr="0060258A" w:rsidDel="00A3288B">
          <w:rPr>
            <w:rFonts w:ascii="Times New Roman" w:hAnsi="Times New Roman" w:cs="Times New Roman" w:hint="eastAsia"/>
            <w:color w:val="000000" w:themeColor="text1"/>
          </w:rPr>
          <w:t>di</w:t>
        </w:r>
        <w:r w:rsidRPr="0060258A" w:rsidDel="00A3288B">
          <w:rPr>
            <w:rFonts w:ascii="Times New Roman" w:hAnsi="Times New Roman" w:cs="Times New Roman"/>
            <w:color w:val="000000" w:themeColor="text1"/>
          </w:rPr>
          <w:t xml:space="preserve">sinhibition modulates the dynamics of the circuit without requiring changes in circuit structure. </w:t>
        </w:r>
      </w:moveFrom>
      <w:moveFromRangeEnd w:id="3207"/>
      <w:r w:rsidRPr="0060258A">
        <w:rPr>
          <w:rFonts w:ascii="Times New Roman" w:hAnsi="Times New Roman" w:cs="Times New Roman"/>
          <w:color w:val="000000" w:themeColor="text1"/>
        </w:rPr>
        <w:t xml:space="preserve">Existing models </w:t>
      </w:r>
      <w:ins w:id="3209" w:author="Bo Shen" w:date="2023-03-11T12:40:00Z">
        <w:r w:rsidR="00723C93">
          <w:rPr>
            <w:rFonts w:ascii="Times New Roman" w:hAnsi="Times New Roman" w:cs="Times New Roman"/>
            <w:color w:val="000000" w:themeColor="text1"/>
          </w:rPr>
          <w:t xml:space="preserve">of decision-making </w:t>
        </w:r>
      </w:ins>
      <w:r w:rsidRPr="0060258A">
        <w:rPr>
          <w:rFonts w:ascii="Times New Roman" w:hAnsi="Times New Roman" w:cs="Times New Roman"/>
          <w:color w:val="000000" w:themeColor="text1"/>
        </w:rPr>
        <w:t>capture activity dynamics only in specific temporal intervals during decision-making tasks, or across trials in specific task paradigms</w:t>
      </w:r>
      <w:ins w:id="3210"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KYkgP6uJ","properties":{"formattedCitation":"(Hart &amp; Huk, 2020; Hunt et al., 2012; Louie et al., 2014; X.-J. Wang, 2002; Wong &amp; Wang, 2006)","plainCitation":"(Hart &amp; Huk, 2020; Hunt et al., 2012; Louie et al., 2014; X.-J. Wang, 2002; Wong &amp; Wang, 2006)","noteIndex":0},"citationItems":[{"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Hart &amp; Huk, 2020; Hunt et al., 2012; Louie et al., 2014;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us typically do not generalize across tasks. In contrast,</w:t>
      </w:r>
      <w:ins w:id="3211" w:author="Bo Shen" w:date="2023-03-11T12:03:00Z">
        <w:r w:rsidR="00A3288B" w:rsidRPr="00A3288B">
          <w:rPr>
            <w:rFonts w:ascii="Times New Roman" w:hAnsi="Times New Roman" w:cs="Times New Roman"/>
            <w:color w:val="000000" w:themeColor="text1"/>
          </w:rPr>
          <w:t xml:space="preserve"> </w:t>
        </w:r>
      </w:ins>
      <w:moveToRangeStart w:id="3212" w:author="Bo Shen" w:date="2023-03-11T12:03:00Z" w:name="move129428647"/>
      <w:moveTo w:id="3213" w:author="Bo Shen" w:date="2023-03-11T12:03:00Z">
        <w:del w:id="3214" w:author="Bo Shen" w:date="2023-03-11T12:04:00Z">
          <w:r w:rsidR="00A3288B" w:rsidRPr="0060258A" w:rsidDel="00A3288B">
            <w:rPr>
              <w:rFonts w:ascii="Times New Roman" w:hAnsi="Times New Roman" w:cs="Times New Roman"/>
              <w:color w:val="000000" w:themeColor="text1"/>
            </w:rPr>
            <w:delText xml:space="preserve">In </w:delText>
          </w:r>
        </w:del>
        <w:r w:rsidR="00A3288B" w:rsidRPr="0060258A">
          <w:rPr>
            <w:rFonts w:ascii="Times New Roman" w:hAnsi="Times New Roman" w:cs="Times New Roman"/>
            <w:color w:val="000000" w:themeColor="text1"/>
          </w:rPr>
          <w:t>the LDDM</w:t>
        </w:r>
        <w:del w:id="3215" w:author="Bo Shen" w:date="2023-03-11T12:04:00Z">
          <w:r w:rsidR="00A3288B" w:rsidRPr="0060258A" w:rsidDel="00A3288B">
            <w:rPr>
              <w:rFonts w:ascii="Times New Roman" w:hAnsi="Times New Roman" w:cs="Times New Roman"/>
              <w:color w:val="000000" w:themeColor="text1"/>
            </w:rPr>
            <w:delText xml:space="preserve">, </w:delText>
          </w:r>
          <w:r w:rsidR="00A3288B" w:rsidRPr="0060258A" w:rsidDel="00A3288B">
            <w:rPr>
              <w:rFonts w:ascii="Times New Roman" w:hAnsi="Times New Roman" w:cs="Times New Roman" w:hint="eastAsia"/>
              <w:color w:val="000000" w:themeColor="text1"/>
            </w:rPr>
            <w:delText>di</w:delText>
          </w:r>
          <w:r w:rsidR="00A3288B" w:rsidRPr="0060258A" w:rsidDel="00A3288B">
            <w:rPr>
              <w:rFonts w:ascii="Times New Roman" w:hAnsi="Times New Roman" w:cs="Times New Roman"/>
              <w:color w:val="000000" w:themeColor="text1"/>
            </w:rPr>
            <w:delText>sinhibition</w:delText>
          </w:r>
        </w:del>
        <w:r w:rsidR="00A3288B" w:rsidRPr="0060258A">
          <w:rPr>
            <w:rFonts w:ascii="Times New Roman" w:hAnsi="Times New Roman" w:cs="Times New Roman"/>
            <w:color w:val="000000" w:themeColor="text1"/>
          </w:rPr>
          <w:t xml:space="preserve"> modulates the dynamics of the circuit without requiring changes in circuit structure</w:t>
        </w:r>
      </w:moveTo>
      <w:ins w:id="3216" w:author="Bo Shen" w:date="2023-03-11T12:04:00Z">
        <w:r w:rsidR="00A3288B">
          <w:rPr>
            <w:rFonts w:ascii="Times New Roman" w:hAnsi="Times New Roman" w:cs="Times New Roman"/>
            <w:color w:val="000000" w:themeColor="text1"/>
          </w:rPr>
          <w:t xml:space="preserve"> via gated</w:t>
        </w:r>
        <w:r w:rsidR="00A3288B" w:rsidRPr="0060258A">
          <w:rPr>
            <w:rFonts w:ascii="Times New Roman" w:hAnsi="Times New Roman" w:cs="Times New Roman"/>
            <w:color w:val="000000" w:themeColor="text1"/>
          </w:rPr>
          <w:t xml:space="preserve"> </w:t>
        </w:r>
        <w:r w:rsidR="00A3288B" w:rsidRPr="0060258A">
          <w:rPr>
            <w:rFonts w:ascii="Times New Roman" w:hAnsi="Times New Roman" w:cs="Times New Roman" w:hint="eastAsia"/>
            <w:color w:val="000000" w:themeColor="text1"/>
          </w:rPr>
          <w:t>di</w:t>
        </w:r>
        <w:r w:rsidR="00A3288B" w:rsidRPr="0060258A">
          <w:rPr>
            <w:rFonts w:ascii="Times New Roman" w:hAnsi="Times New Roman" w:cs="Times New Roman"/>
            <w:color w:val="000000" w:themeColor="text1"/>
          </w:rPr>
          <w:t>sinhibition</w:t>
        </w:r>
      </w:ins>
      <w:ins w:id="3217" w:author="Bo Shen" w:date="2023-03-11T12:07:00Z">
        <w:r w:rsidR="00A3288B">
          <w:rPr>
            <w:rFonts w:ascii="Times New Roman" w:hAnsi="Times New Roman" w:cs="Times New Roman"/>
            <w:color w:val="000000" w:themeColor="text1"/>
          </w:rPr>
          <w:t xml:space="preserve"> driven by the external action instruction</w:t>
        </w:r>
      </w:ins>
      <w:ins w:id="3218" w:author="Bo Shen" w:date="2023-03-11T12:05:00Z">
        <w:r w:rsidR="00A3288B">
          <w:rPr>
            <w:rFonts w:ascii="Times New Roman" w:hAnsi="Times New Roman" w:cs="Times New Roman"/>
            <w:color w:val="000000" w:themeColor="text1"/>
          </w:rPr>
          <w:t xml:space="preserve">. </w:t>
        </w:r>
      </w:ins>
      <w:ins w:id="3219" w:author="Bo Shen" w:date="2023-03-11T12:06:00Z">
        <w:r w:rsidR="00A3288B">
          <w:rPr>
            <w:rFonts w:ascii="Times New Roman" w:hAnsi="Times New Roman" w:cs="Times New Roman"/>
            <w:color w:val="000000" w:themeColor="text1"/>
          </w:rPr>
          <w:t>C</w:t>
        </w:r>
      </w:ins>
      <w:moveTo w:id="3220" w:author="Bo Shen" w:date="2023-03-11T12:03:00Z">
        <w:del w:id="3221" w:author="Bo Shen" w:date="2023-03-11T12:04:00Z">
          <w:r w:rsidR="00A3288B" w:rsidRPr="0060258A" w:rsidDel="00A3288B">
            <w:rPr>
              <w:rFonts w:ascii="Times New Roman" w:hAnsi="Times New Roman" w:cs="Times New Roman"/>
              <w:color w:val="000000" w:themeColor="text1"/>
            </w:rPr>
            <w:delText>.</w:delText>
          </w:r>
        </w:del>
        <w:del w:id="3222" w:author="Bo Shen" w:date="2023-03-11T12:05:00Z">
          <w:r w:rsidR="00A3288B" w:rsidRPr="0060258A" w:rsidDel="00A3288B">
            <w:rPr>
              <w:rFonts w:ascii="Times New Roman" w:hAnsi="Times New Roman" w:cs="Times New Roman"/>
              <w:color w:val="000000" w:themeColor="text1"/>
            </w:rPr>
            <w:delText xml:space="preserve"> </w:delText>
          </w:r>
        </w:del>
      </w:moveTo>
      <w:moveToRangeEnd w:id="3212"/>
      <w:del w:id="3223" w:author="Bo Shen" w:date="2023-03-11T12:05:00Z">
        <w:r w:rsidRPr="0060258A" w:rsidDel="00A3288B">
          <w:rPr>
            <w:rFonts w:ascii="Times New Roman" w:hAnsi="Times New Roman" w:cs="Times New Roman"/>
            <w:color w:val="000000" w:themeColor="text1"/>
          </w:rPr>
          <w:delText xml:space="preserve"> gated disinhibition in the LDDM – driven by the external action instruction cue -</w:delText>
        </w:r>
      </w:del>
      <w:del w:id="3224" w:author="Bo Shen" w:date="2023-03-11T12:06:00Z">
        <w:r w:rsidRPr="0060258A" w:rsidDel="00A3288B">
          <w:rPr>
            <w:rFonts w:ascii="Times New Roman" w:hAnsi="Times New Roman" w:cs="Times New Roman"/>
            <w:color w:val="000000" w:themeColor="text1"/>
          </w:rPr>
          <w:delText xml:space="preserve"> c</w:delText>
        </w:r>
      </w:del>
      <w:r w:rsidRPr="0060258A">
        <w:rPr>
          <w:rFonts w:ascii="Times New Roman" w:hAnsi="Times New Roman" w:cs="Times New Roman"/>
          <w:color w:val="000000" w:themeColor="text1"/>
        </w:rPr>
        <w:t>ontrol</w:t>
      </w:r>
      <w:ins w:id="3225" w:author="Bo Shen" w:date="2023-03-11T12:41:00Z">
        <w:r w:rsidR="00423F24">
          <w:rPr>
            <w:rFonts w:ascii="Times New Roman" w:hAnsi="Times New Roman" w:cs="Times New Roman"/>
            <w:color w:val="000000" w:themeColor="text1"/>
          </w:rPr>
          <w:t>l</w:t>
        </w:r>
      </w:ins>
      <w:ins w:id="3226" w:author="Bo Shen" w:date="2023-03-11T12:06:00Z">
        <w:r w:rsidR="00A3288B">
          <w:rPr>
            <w:rFonts w:ascii="Times New Roman" w:hAnsi="Times New Roman" w:cs="Times New Roman"/>
            <w:color w:val="000000" w:themeColor="text1"/>
          </w:rPr>
          <w:t>ing</w:t>
        </w:r>
      </w:ins>
      <w:del w:id="3227" w:author="Bo Shen" w:date="2023-03-11T12:06:00Z">
        <w:r w:rsidRPr="0060258A" w:rsidDel="00A3288B">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the timing of valuation-to-WTA regime transition</w:t>
      </w:r>
      <w:del w:id="3228" w:author="Bo Shen" w:date="2023-03-11T12:06:00Z">
        <w:r w:rsidRPr="0060258A" w:rsidDel="00A3288B">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del w:id="3229" w:author="Bo Shen" w:date="2023-03-11T12:06:00Z">
        <w:r w:rsidRPr="0060258A" w:rsidDel="00A3288B">
          <w:rPr>
            <w:rFonts w:ascii="Times New Roman" w:hAnsi="Times New Roman" w:cs="Times New Roman"/>
            <w:color w:val="000000" w:themeColor="text1"/>
          </w:rPr>
          <w:delText xml:space="preserve">enabling </w:delText>
        </w:r>
      </w:del>
      <w:ins w:id="3230" w:author="Bo Shen" w:date="2023-03-11T12:06:00Z">
        <w:r w:rsidR="00A3288B" w:rsidRPr="0060258A">
          <w:rPr>
            <w:rFonts w:ascii="Times New Roman" w:hAnsi="Times New Roman" w:cs="Times New Roman"/>
            <w:color w:val="000000" w:themeColor="text1"/>
          </w:rPr>
          <w:t>enabl</w:t>
        </w:r>
        <w:r w:rsidR="00A3288B">
          <w:rPr>
            <w:rFonts w:ascii="Times New Roman" w:hAnsi="Times New Roman" w:cs="Times New Roman"/>
            <w:color w:val="000000" w:themeColor="text1"/>
          </w:rPr>
          <w:t>es</w:t>
        </w:r>
        <w:r w:rsidR="00A328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the LDDM to replicate neural dynamics in diverse task paradigms with different stimulus and action timing schedules</w:t>
      </w:r>
      <w:ins w:id="3231"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YosXrkX","properties":{"formattedCitation":"(Kiani et al., 2008; Roitman &amp; Shadlen, 2002; Rorie et al., 2010; Shadlen &amp; Newsome, 2001)","plainCitation":"(Kiani et al., 2008;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5716E317" w14:textId="19A37F43" w:rsidR="00A3288B" w:rsidDel="00443D85" w:rsidRDefault="00A3288B" w:rsidP="00101AEA">
      <w:pPr>
        <w:spacing w:line="480" w:lineRule="auto"/>
        <w:jc w:val="both"/>
        <w:rPr>
          <w:ins w:id="3232" w:author="Bo Shen" w:date="2023-03-11T12:20:00Z"/>
          <w:del w:id="3233" w:author="Microsoft Office User" w:date="2023-03-13T10:45:00Z"/>
          <w:rFonts w:ascii="Times New Roman" w:hAnsi="Times New Roman" w:cs="Times New Roman"/>
          <w:color w:val="000000" w:themeColor="text1"/>
        </w:rPr>
      </w:pPr>
    </w:p>
    <w:p w14:paraId="3055EA8F" w14:textId="77777777" w:rsidR="00CA0010" w:rsidRDefault="00CA0010" w:rsidP="00101AEA">
      <w:pPr>
        <w:spacing w:line="480" w:lineRule="auto"/>
        <w:jc w:val="both"/>
        <w:rPr>
          <w:ins w:id="3234" w:author="Bo Shen" w:date="2023-03-11T12:08:00Z"/>
          <w:rFonts w:ascii="Times New Roman" w:hAnsi="Times New Roman" w:cs="Times New Roman"/>
          <w:color w:val="000000" w:themeColor="text1"/>
        </w:rPr>
      </w:pPr>
    </w:p>
    <w:p w14:paraId="11DE0FB6" w14:textId="591E204A" w:rsidR="00BB0726" w:rsidRPr="00D53727" w:rsidRDefault="00CA0010">
      <w:pPr>
        <w:pStyle w:val="Heading4"/>
        <w:rPr>
          <w:ins w:id="3235" w:author="Bo Shen" w:date="2023-03-11T12:08:00Z"/>
        </w:rPr>
        <w:pPrChange w:id="3236" w:author="Bo Shen" w:date="2023-03-11T13:58:00Z">
          <w:pPr>
            <w:spacing w:line="480" w:lineRule="auto"/>
            <w:jc w:val="both"/>
          </w:pPr>
        </w:pPrChange>
      </w:pPr>
      <w:ins w:id="3237" w:author="Bo Shen" w:date="2023-03-11T12:20:00Z">
        <w:r>
          <w:lastRenderedPageBreak/>
          <w:t>B</w:t>
        </w:r>
      </w:ins>
      <w:ins w:id="3238" w:author="Bo Shen" w:date="2023-03-11T12:08:00Z">
        <w:r w:rsidR="00BB0726" w:rsidRPr="00D53727">
          <w:t xml:space="preserve">iological plausibility </w:t>
        </w:r>
      </w:ins>
      <w:ins w:id="3239" w:author="Bo Shen" w:date="2023-03-11T13:00:00Z">
        <w:r w:rsidR="00CD2FBE">
          <w:t>and</w:t>
        </w:r>
      </w:ins>
      <w:ins w:id="3240" w:author="Bo Shen" w:date="2023-03-11T12:09:00Z">
        <w:r w:rsidR="00BB0726" w:rsidRPr="00D53727">
          <w:t xml:space="preserve"> fas</w:t>
        </w:r>
      </w:ins>
      <w:ins w:id="3241" w:author="Bo Shen" w:date="2023-03-11T13:00:00Z">
        <w:r w:rsidR="00CD2FBE">
          <w:t xml:space="preserve">t </w:t>
        </w:r>
      </w:ins>
      <w:ins w:id="3242" w:author="Bo Shen" w:date="2023-03-11T12:09:00Z">
        <w:r w:rsidR="00BB0726" w:rsidRPr="00D53727">
          <w:t>modulat</w:t>
        </w:r>
      </w:ins>
      <w:ins w:id="3243" w:author="Bo Shen" w:date="2023-03-11T13:00:00Z">
        <w:r w:rsidR="00CD2FBE">
          <w:t>ion of</w:t>
        </w:r>
      </w:ins>
      <w:ins w:id="3244" w:author="Bo Shen" w:date="2023-03-11T12:09:00Z">
        <w:r w:rsidR="00BB0726" w:rsidRPr="00D53727">
          <w:t xml:space="preserve"> disinhibition</w:t>
        </w:r>
      </w:ins>
    </w:p>
    <w:p w14:paraId="7E95866B" w14:textId="77777777" w:rsidR="00CA0010" w:rsidRDefault="00CA0010" w:rsidP="00101AEA">
      <w:pPr>
        <w:spacing w:line="480" w:lineRule="auto"/>
        <w:jc w:val="both"/>
        <w:rPr>
          <w:ins w:id="3245" w:author="Bo Shen" w:date="2023-03-11T12:20:00Z"/>
          <w:rFonts w:ascii="Times New Roman" w:hAnsi="Times New Roman" w:cs="Times New Roman"/>
          <w:color w:val="000000" w:themeColor="text1"/>
        </w:rPr>
      </w:pPr>
    </w:p>
    <w:p w14:paraId="0785A4B1" w14:textId="5995A41E" w:rsidR="00564B42" w:rsidRPr="0060258A" w:rsidRDefault="00CD2FBE" w:rsidP="00101AEA">
      <w:pPr>
        <w:spacing w:line="480" w:lineRule="auto"/>
        <w:jc w:val="both"/>
        <w:rPr>
          <w:rFonts w:ascii="Times New Roman" w:hAnsi="Times New Roman" w:cs="Times New Roman"/>
          <w:color w:val="000000" w:themeColor="text1"/>
          <w:highlight w:val="yellow"/>
        </w:rPr>
      </w:pPr>
      <w:ins w:id="3246" w:author="Bo Shen" w:date="2023-03-11T13:00:00Z">
        <w:r>
          <w:rPr>
            <w:rFonts w:ascii="Times New Roman" w:hAnsi="Times New Roman" w:cs="Times New Roman"/>
            <w:color w:val="000000" w:themeColor="text1"/>
          </w:rPr>
          <w:t>T</w:t>
        </w:r>
      </w:ins>
      <w:ins w:id="3247" w:author="Bo Shen" w:date="2023-03-11T12:45:00Z">
        <w:r w:rsidR="003F3040" w:rsidRPr="0060258A">
          <w:rPr>
            <w:rFonts w:ascii="Times New Roman" w:hAnsi="Times New Roman" w:cs="Times New Roman"/>
            <w:color w:val="000000" w:themeColor="text1"/>
          </w:rPr>
          <w:t>he top-down control of normalization via disinhibition mirrors recently proposed mechanisms for flexible modulation of contextual processing in sensory circuits</w:t>
        </w:r>
        <w:r w:rsidR="003F3040">
          <w:rPr>
            <w:rFonts w:ascii="Times New Roman" w:hAnsi="Times New Roman" w:cs="Times New Roman"/>
            <w:color w:val="000000" w:themeColor="text1"/>
          </w:rPr>
          <w:t xml:space="preserve"> </w:t>
        </w:r>
        <w:r w:rsidR="003F3040" w:rsidRPr="0060258A">
          <w:rPr>
            <w:rFonts w:ascii="Times New Roman" w:hAnsi="Times New Roman" w:cs="Times New Roman"/>
            <w:color w:val="000000" w:themeColor="text1"/>
          </w:rPr>
          <w:fldChar w:fldCharType="begin"/>
        </w:r>
        <w:r w:rsidR="003F3040">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003F3040" w:rsidRPr="0060258A">
          <w:rPr>
            <w:rFonts w:ascii="Times New Roman" w:hAnsi="Times New Roman" w:cs="Times New Roman"/>
            <w:color w:val="000000" w:themeColor="text1"/>
          </w:rPr>
          <w:fldChar w:fldCharType="separate"/>
        </w:r>
        <w:r w:rsidR="003F3040">
          <w:rPr>
            <w:rFonts w:ascii="Times New Roman" w:hAnsi="Times New Roman" w:cs="Times New Roman"/>
            <w:color w:val="000000" w:themeColor="text1"/>
          </w:rPr>
          <w:t>(Coen-Cagli et al., 2012, 2015; Schwartz &amp; Coen-Cagli, 2013)</w:t>
        </w:r>
        <w:r w:rsidR="003F3040" w:rsidRPr="0060258A">
          <w:rPr>
            <w:rFonts w:ascii="Times New Roman" w:hAnsi="Times New Roman" w:cs="Times New Roman"/>
            <w:color w:val="000000" w:themeColor="text1"/>
          </w:rPr>
          <w:fldChar w:fldCharType="end"/>
        </w:r>
        <w:r w:rsidR="003F3040" w:rsidRPr="0060258A">
          <w:rPr>
            <w:rFonts w:ascii="Times New Roman" w:hAnsi="Times New Roman" w:cs="Times New Roman"/>
            <w:color w:val="000000" w:themeColor="text1"/>
          </w:rPr>
          <w:t xml:space="preserve"> and input-scaled disinhibition implements a self-sparing</w:t>
        </w:r>
        <w:r w:rsidR="003F3040">
          <w:rPr>
            <w:rFonts w:ascii="Times New Roman" w:hAnsi="Times New Roman" w:cs="Times New Roman"/>
            <w:color w:val="000000" w:themeColor="text1"/>
          </w:rPr>
          <w:t xml:space="preserve"> (‘donut-like’)</w:t>
        </w:r>
        <w:r w:rsidR="003F3040" w:rsidRPr="0060258A">
          <w:rPr>
            <w:rFonts w:ascii="Times New Roman" w:hAnsi="Times New Roman" w:cs="Times New Roman"/>
            <w:color w:val="000000" w:themeColor="text1"/>
          </w:rPr>
          <w:t xml:space="preserve"> inhibition motif central to midbrain models of categorical selection</w:t>
        </w:r>
        <w:r w:rsidR="003F3040">
          <w:rPr>
            <w:rFonts w:ascii="Times New Roman" w:hAnsi="Times New Roman" w:cs="Times New Roman"/>
            <w:color w:val="000000" w:themeColor="text1"/>
          </w:rPr>
          <w:t xml:space="preserve"> </w:t>
        </w:r>
        <w:r w:rsidR="003F3040" w:rsidRPr="0060258A">
          <w:rPr>
            <w:rFonts w:ascii="Times New Roman" w:hAnsi="Times New Roman" w:cs="Times New Roman"/>
            <w:color w:val="000000" w:themeColor="text1"/>
          </w:rPr>
          <w:fldChar w:fldCharType="begin"/>
        </w:r>
        <w:r w:rsidR="003F3040">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003F3040" w:rsidRPr="0060258A">
          <w:rPr>
            <w:rFonts w:ascii="Times New Roman" w:hAnsi="Times New Roman" w:cs="Times New Roman"/>
            <w:color w:val="000000" w:themeColor="text1"/>
          </w:rPr>
          <w:fldChar w:fldCharType="separate"/>
        </w:r>
        <w:r w:rsidR="003F3040">
          <w:rPr>
            <w:rFonts w:ascii="Times New Roman" w:hAnsi="Times New Roman" w:cs="Times New Roman"/>
            <w:color w:val="000000" w:themeColor="text1"/>
          </w:rPr>
          <w:t>(Mahajan &amp; Mysore, 2022; Mysore &amp; Kothari, 2020)</w:t>
        </w:r>
        <w:r w:rsidR="003F3040" w:rsidRPr="0060258A">
          <w:rPr>
            <w:rFonts w:ascii="Times New Roman" w:hAnsi="Times New Roman" w:cs="Times New Roman"/>
            <w:color w:val="000000" w:themeColor="text1"/>
          </w:rPr>
          <w:fldChar w:fldCharType="end"/>
        </w:r>
        <w:r w:rsidR="003F3040" w:rsidRPr="0060258A">
          <w:rPr>
            <w:rFonts w:ascii="Times New Roman" w:hAnsi="Times New Roman" w:cs="Times New Roman"/>
            <w:color w:val="000000" w:themeColor="text1"/>
          </w:rPr>
          <w:t>.</w:t>
        </w:r>
        <w:r w:rsidR="003F3040">
          <w:rPr>
            <w:rFonts w:ascii="Times New Roman" w:hAnsi="Times New Roman" w:cs="Times New Roman"/>
            <w:color w:val="000000" w:themeColor="text1"/>
          </w:rPr>
          <w:t xml:space="preserve"> The micro-circuit structure underlying donut-like inhibition has been revealed as a mechanism of localized disinhibition from </w:t>
        </w:r>
        <w:del w:id="3248" w:author="Microsoft Office User" w:date="2023-03-13T11:36:00Z">
          <w:r w:rsidR="003F3040" w:rsidDel="00267456">
            <w:rPr>
              <w:rFonts w:ascii="Times New Roman" w:hAnsi="Times New Roman" w:cs="Times New Roman"/>
              <w:color w:val="000000" w:themeColor="text1"/>
            </w:rPr>
            <w:delText>t</w:delText>
          </w:r>
        </w:del>
        <w:del w:id="3249" w:author="Microsoft Office User" w:date="2023-03-13T11:35:00Z">
          <w:r w:rsidR="003F3040" w:rsidDel="00267456">
            <w:rPr>
              <w:rFonts w:ascii="Times New Roman" w:hAnsi="Times New Roman" w:cs="Times New Roman"/>
              <w:color w:val="000000" w:themeColor="text1"/>
            </w:rPr>
            <w:delText xml:space="preserve">he </w:delText>
          </w:r>
        </w:del>
        <w:r w:rsidR="003F3040">
          <w:rPr>
            <w:rFonts w:ascii="Times New Roman" w:hAnsi="Times New Roman" w:cs="Times New Roman"/>
            <w:color w:val="000000" w:themeColor="text1"/>
          </w:rPr>
          <w:t xml:space="preserve">VIP neurons to </w:t>
        </w:r>
        <w:del w:id="3250" w:author="Microsoft Office User" w:date="2023-03-13T11:35:00Z">
          <w:r w:rsidR="003F3040" w:rsidDel="00267456">
            <w:rPr>
              <w:rFonts w:ascii="Times New Roman" w:hAnsi="Times New Roman" w:cs="Times New Roman"/>
              <w:color w:val="000000" w:themeColor="text1"/>
            </w:rPr>
            <w:delText xml:space="preserve">the </w:delText>
          </w:r>
        </w:del>
        <w:r w:rsidR="003F3040">
          <w:rPr>
            <w:rFonts w:ascii="Times New Roman" w:hAnsi="Times New Roman" w:cs="Times New Roman"/>
            <w:color w:val="000000" w:themeColor="text1"/>
          </w:rPr>
          <w:t xml:space="preserve">PV/SST neurons in the cortex </w:t>
        </w:r>
        <w:r w:rsidR="003F3040">
          <w:rPr>
            <w:rFonts w:ascii="Times New Roman" w:hAnsi="Times New Roman" w:cs="Times New Roman"/>
            <w:color w:val="000000" w:themeColor="text1"/>
          </w:rPr>
          <w:fldChar w:fldCharType="begin"/>
        </w:r>
        <w:r w:rsidR="003F3040">
          <w:rPr>
            <w:rFonts w:ascii="Times New Roman" w:hAnsi="Times New Roman" w:cs="Times New Roman"/>
            <w:color w:val="000000" w:themeColor="text1"/>
          </w:rPr>
          <w:instrText xml:space="preserve"> ADDIN ZOTERO_ITEM CSL_CITATION {"citationID":"rgKWbAv8","properties":{"formattedCitation":"(Karnani et al., 2016)","plainCitation":"(Karnani et al., 2016)","noteIndex":0},"citationItems":[{"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3F3040">
          <w:rPr>
            <w:rFonts w:ascii="Cambria Math" w:hAnsi="Cambria Math" w:cs="Cambria Math"/>
            <w:color w:val="000000" w:themeColor="text1"/>
          </w:rPr>
          <w:instrText>∼</w:instrText>
        </w:r>
        <w:r w:rsidR="003F3040">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schema":"https://github.com/citation-style-language/schema/raw/master/csl-citation.json"} </w:instrText>
        </w:r>
        <w:r w:rsidR="003F3040">
          <w:rPr>
            <w:rFonts w:ascii="Times New Roman" w:hAnsi="Times New Roman" w:cs="Times New Roman"/>
            <w:color w:val="000000" w:themeColor="text1"/>
          </w:rPr>
          <w:fldChar w:fldCharType="separate"/>
        </w:r>
        <w:r w:rsidR="003F3040">
          <w:rPr>
            <w:rFonts w:ascii="Times New Roman" w:hAnsi="Times New Roman" w:cs="Times New Roman"/>
            <w:noProof/>
            <w:color w:val="000000" w:themeColor="text1"/>
          </w:rPr>
          <w:t>(Karnani et al., 2016)</w:t>
        </w:r>
        <w:r w:rsidR="003F3040">
          <w:rPr>
            <w:rFonts w:ascii="Times New Roman" w:hAnsi="Times New Roman" w:cs="Times New Roman"/>
            <w:color w:val="000000" w:themeColor="text1"/>
          </w:rPr>
          <w:fldChar w:fldCharType="end"/>
        </w:r>
        <w:r w:rsidR="003F3040">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t>Recent research on neuromodulatory control of disinhibition offers biologically plausible mechanisms for such top-down control of circuit dynamics. In addition to evidence that VIP neurons are recruited by long-range projections from distanced regions</w:t>
      </w:r>
      <w:ins w:id="3251"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GiFggitI","properties":{"formattedCitation":"(S. Lee et al., 2013; S. Zhang et al., 2014)","plainCitation":"(S. Lee et al., 2013; S. Zhang et al., 2014)","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S. Lee et al., 2013; S. Zhang et al., 2014)</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VIP neurons are recruited by neuromodulatory projections such as acetylcholine</w:t>
      </w:r>
      <w:ins w:id="3252"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4GDBgoyf","properties":{"formattedCitation":"(Fu et al., 2014)","plainCitation":"(Fu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Pr>
          <w:rFonts w:ascii="Times New Roman" w:hAnsi="Times New Roman" w:cs="Times New Roman"/>
          <w:color w:val="000000" w:themeColor="text1"/>
        </w:rPr>
        <w:t>(Fu et al., 2014)</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xml:space="preserve"> from the basal forebrain and pedunculopontine nuclei and serotonin from the red nucleus. With ionotropic acetylcholine receptor (</w:t>
      </w:r>
      <w:proofErr w:type="spellStart"/>
      <w:r w:rsidR="00564B42" w:rsidRPr="0060258A">
        <w:rPr>
          <w:rFonts w:ascii="Times New Roman" w:hAnsi="Times New Roman" w:cs="Times New Roman"/>
          <w:color w:val="000000" w:themeColor="text1"/>
        </w:rPr>
        <w:t>nAChR</w:t>
      </w:r>
      <w:proofErr w:type="spellEnd"/>
      <w:r w:rsidR="00564B42" w:rsidRPr="0060258A">
        <w:rPr>
          <w:rFonts w:ascii="Times New Roman" w:hAnsi="Times New Roman" w:cs="Times New Roman"/>
          <w:color w:val="000000" w:themeColor="text1"/>
        </w:rPr>
        <w:t>) and serotonin receptors (5HT</w:t>
      </w:r>
      <w:r w:rsidR="00564B42" w:rsidRPr="0060258A">
        <w:rPr>
          <w:rFonts w:ascii="Times New Roman" w:hAnsi="Times New Roman" w:cs="Times New Roman"/>
          <w:color w:val="000000" w:themeColor="text1"/>
          <w:vertAlign w:val="subscript"/>
        </w:rPr>
        <w:t>3a</w:t>
      </w:r>
      <w:r w:rsidR="00564B42" w:rsidRPr="0060258A">
        <w:rPr>
          <w:rFonts w:ascii="Times New Roman" w:hAnsi="Times New Roman" w:cs="Times New Roman"/>
          <w:color w:val="000000" w:themeColor="text1"/>
        </w:rPr>
        <w:t>R and 5HT</w:t>
      </w:r>
      <w:r w:rsidR="00564B42" w:rsidRPr="0060258A">
        <w:rPr>
          <w:rFonts w:ascii="Times New Roman" w:hAnsi="Times New Roman" w:cs="Times New Roman"/>
          <w:color w:val="000000" w:themeColor="text1"/>
          <w:vertAlign w:val="subscript"/>
        </w:rPr>
        <w:t>2</w:t>
      </w:r>
      <w:r w:rsidR="00564B42" w:rsidRPr="0060258A">
        <w:rPr>
          <w:rFonts w:ascii="Times New Roman" w:hAnsi="Times New Roman" w:cs="Times New Roman"/>
          <w:color w:val="000000" w:themeColor="text1"/>
        </w:rPr>
        <w:t>R), VIP neurons depolarize to acetylcholine and serotonin</w:t>
      </w:r>
      <w:ins w:id="3253"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h69UjYhk","properties":{"formattedCitation":"(Alitto &amp; Dan, 2013; Pfeffer et al., 2013; Rudy et al., 2011; Tremblay et al., 2016)","plainCitation":"(Alitto &amp; Dan, 2013; Pfeffer et al., 2013; Rudy et al., 2011; Tremblay et al., 2016)","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Pr>
          <w:rFonts w:ascii="Times New Roman" w:hAnsi="Times New Roman" w:cs="Times New Roman"/>
          <w:color w:val="000000" w:themeColor="text1"/>
        </w:rPr>
        <w:t>(Alitto &amp; Dan, 2013; Pfeffer et al., 2013; Rudy et al., 2011; Tremblay et al., 2016)</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The spiking mode of a major type of VIP neurons in layer II/III of the cortex switches from an input-insensitive burst-quiescent mode to an input-sensitive tonic mode under cholinergic and serotonin modulation</w:t>
      </w:r>
      <w:ins w:id="3254"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FfsuJ226","properties":{"formattedCitation":"(Pr\\uc0\\u246{}nneke et al., 2020)","plainCitation":"(Prönneke et al., 2020)","noteIndex":0},"citationItems":[{"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sidRPr="009C2159">
        <w:rPr>
          <w:rFonts w:ascii="Times New Roman" w:hAnsi="Times New Roman" w:cs="Times New Roman"/>
          <w:color w:val="000000"/>
        </w:rPr>
        <w:t>(Prönneke et al., 2020)</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Such a mode-switching feature allows the disinhibitory neurons to receive excitatory projections with different gain under different level of neuromodulation, providing a mechanism to modulate network dynamics via disinhibition without a change in network structure</w:t>
      </w:r>
      <w:r w:rsidR="00564B42" w:rsidRPr="0060258A">
        <w:rPr>
          <w:rFonts w:ascii="Times New Roman" w:hAnsi="Times New Roman" w:cs="Times New Roman"/>
          <w:i/>
          <w:color w:val="000000" w:themeColor="text1"/>
        </w:rPr>
        <w:t>.</w:t>
      </w:r>
      <w:r w:rsidR="00564B42" w:rsidRPr="0060258A">
        <w:rPr>
          <w:rFonts w:ascii="Times New Roman" w:hAnsi="Times New Roman" w:cs="Times New Roman"/>
          <w:color w:val="000000" w:themeColor="text1"/>
        </w:rPr>
        <w:t xml:space="preserve"> </w:t>
      </w:r>
      <w:r w:rsidR="00564B42" w:rsidRPr="0060258A">
        <w:rPr>
          <w:rFonts w:ascii="Times New Roman" w:hAnsi="Times New Roman" w:cs="Times New Roman"/>
          <w:i/>
          <w:color w:val="000000" w:themeColor="text1"/>
        </w:rPr>
        <w:t>In</w:t>
      </w:r>
      <w:r w:rsidR="00564B42" w:rsidRPr="0060258A">
        <w:rPr>
          <w:rFonts w:ascii="Times New Roman" w:hAnsi="Times New Roman" w:cs="Times New Roman"/>
          <w:color w:val="000000" w:themeColor="text1"/>
        </w:rPr>
        <w:t xml:space="preserve"> </w:t>
      </w:r>
      <w:r w:rsidR="00564B42" w:rsidRPr="0060258A">
        <w:rPr>
          <w:rFonts w:ascii="Times New Roman" w:hAnsi="Times New Roman" w:cs="Times New Roman"/>
          <w:i/>
          <w:color w:val="000000" w:themeColor="text1"/>
        </w:rPr>
        <w:t>vivo</w:t>
      </w:r>
      <w:r w:rsidR="00564B42" w:rsidRPr="0060258A">
        <w:rPr>
          <w:rFonts w:ascii="Times New Roman" w:hAnsi="Times New Roman" w:cs="Times New Roman"/>
          <w:color w:val="000000" w:themeColor="text1"/>
        </w:rPr>
        <w:t xml:space="preserve"> studies show that disinhibition mediated by cholinergic activation is triggered in a surprisingly fast time scale of tens of milliseconds</w:t>
      </w:r>
      <w:ins w:id="3255"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nsgOvb9p","properties":{"formattedCitation":"(Alitto &amp; Dan, 2013; Hangya et al., 2015; Letzkus et al., 2011)","plainCitation":"(Alitto &amp; Dan, 2013; Hangya et al., 2015; Letzkus et al., 2011)","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4699,"uris":["http://zotero.org/users/6345545/items/UZ3N5HPC"],"itemData":{"id":4699,"type":"article-journal","abstract":"Basal forebrain cholinergic neurons constitute a major neuromodulatory system implicated in normal cognition and neurodegenerative dementias. Cholinergic projections densely innervate neocortex, releasing acetylcholine to regulate arousal, attention, and learning. However, their precise behavioral function is poorly understood because identified cholinergic neurons have never been recorded during behavior. To determine which aspects of cognition their activity might support, we recorded cholinergic neurons using optogenetic identification in mice performing an auditory detection task requiring sustained attention. We found that a non-cholinergic basal forebrain population—but not cholinergic neurons—were correlated with trial-to-trial measures of attention. Surprisingly, cholinergic neurons responded to reward and punishment with unusual speed and precision (18 ± 3 ms). Cholinergic responses were scaled by the unexpectedness of reinforcement and were highly similar across neurons and two nuclei innervating distinct cortical areas. These results reveal that the cholinergic system broadcasts a rapid and precisely timed reinforcement signal, supporting fast cortical activation and plasticity.","container-title":"Cell","DOI":"10.1016/j.cell.2015.07.057","ISSN":"0092-8674","issue":"5","journalAbbreviation":"Cell","language":"en","page":"1155-1168","source":"ScienceDirect","title":"Central Cholinergic Neurons Are Rapidly Recruited by Reinforcement Feedback","volume":"162","author":[{"family":"Hangya","given":"Balázs"},{"family":"Ranade","given":"Sachin P."},{"family":"Lorenc","given":"Maja"},{"family":"Kepecs","given":"Adam"}],"issued":{"date-parts":[["2015",8,27]]}}},{"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Pr>
          <w:rFonts w:ascii="Times New Roman" w:hAnsi="Times New Roman" w:cs="Times New Roman"/>
          <w:color w:val="000000" w:themeColor="text1"/>
        </w:rPr>
        <w:t xml:space="preserve">(Alitto &amp; Dan, 2013; Hangya et al., 2015; </w:t>
      </w:r>
      <w:r w:rsidR="00564B42">
        <w:rPr>
          <w:rFonts w:ascii="Times New Roman" w:hAnsi="Times New Roman" w:cs="Times New Roman"/>
          <w:color w:val="000000" w:themeColor="text1"/>
        </w:rPr>
        <w:lastRenderedPageBreak/>
        <w:t>Letzkus et al., 2011)</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supporting a fast modulation mechanism of disinhibition and network plasticity.</w:t>
      </w:r>
    </w:p>
    <w:p w14:paraId="2D0BCE27" w14:textId="77777777" w:rsidR="00564B42" w:rsidRPr="0060258A" w:rsidDel="00443D85" w:rsidRDefault="00564B42" w:rsidP="00101AEA">
      <w:pPr>
        <w:spacing w:line="480" w:lineRule="auto"/>
        <w:jc w:val="both"/>
        <w:rPr>
          <w:del w:id="3256" w:author="Microsoft Office User" w:date="2023-03-13T10:45:00Z"/>
          <w:rFonts w:ascii="Times New Roman" w:hAnsi="Times New Roman" w:cs="Times New Roman"/>
          <w:color w:val="000000" w:themeColor="text1"/>
        </w:rPr>
      </w:pPr>
    </w:p>
    <w:p w14:paraId="38F07C52" w14:textId="31C0ECDE" w:rsidR="00564B42" w:rsidRPr="0060258A" w:rsidDel="0026172E" w:rsidRDefault="00564B42" w:rsidP="00101AEA">
      <w:pPr>
        <w:spacing w:line="480" w:lineRule="auto"/>
        <w:jc w:val="both"/>
        <w:rPr>
          <w:moveFrom w:id="3257" w:author="Bo Shen" w:date="2023-03-11T12:47:00Z"/>
          <w:rFonts w:ascii="Times New Roman" w:hAnsi="Times New Roman" w:cs="Times New Roman"/>
          <w:color w:val="000000" w:themeColor="text1"/>
        </w:rPr>
      </w:pPr>
      <w:moveFromRangeStart w:id="3258" w:author="Bo Shen" w:date="2023-03-11T12:47:00Z" w:name="move129430937"/>
      <w:moveFrom w:id="3259" w:author="Bo Shen" w:date="2023-03-11T12:47:00Z">
        <w:r w:rsidRPr="0060258A" w:rsidDel="0026172E">
          <w:rPr>
            <w:rFonts w:ascii="Times New Roman" w:hAnsi="Times New Roman" w:cs="Times New Roman"/>
            <w:color w:val="000000" w:themeColor="text1"/>
          </w:rPr>
          <w:t>An interesting feature of the LDDM is that it can produce both point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Bathellier et al., 2012; Kopec et al., 2015; Niessing &amp; Friedrich, 2010; Wills et al., 2005)</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w:t>
        </w:r>
        <w:r w:rsidRPr="0060258A" w:rsidDel="00136B2E">
          <w:rPr>
            <w:rFonts w:ascii="Times New Roman" w:hAnsi="Times New Roman" w:cs="Times New Roman"/>
            <w:color w:val="000000" w:themeColor="text1"/>
          </w:rPr>
          <w:t xml:space="preserve"> </w:t>
        </w:r>
        <w:r w:rsidRPr="0060258A" w:rsidDel="0026172E">
          <w:rPr>
            <w:rFonts w:ascii="Times New Roman" w:hAnsi="Times New Roman" w:cs="Times New Roman"/>
            <w:color w:val="000000" w:themeColor="text1"/>
          </w:rPr>
          <w:t>and continuous/line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Ganguli et al., 2008; Wimmer et al., 2014; Yoon et al., 2013)</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dynamics in persistent activity, a balance controlled by the level of disinhibition. Given ambiguous empirical evidence, it remains controversial whether persistent activity in neural circuits exhibit</w:t>
        </w:r>
        <w:r w:rsidRPr="0060258A" w:rsidDel="0026172E">
          <w:rPr>
            <w:rFonts w:ascii="Times New Roman" w:hAnsi="Times New Roman" w:cs="Times New Roman" w:hint="eastAsia"/>
            <w:color w:val="000000" w:themeColor="text1"/>
          </w:rPr>
          <w:t xml:space="preserve"> </w:t>
        </w:r>
        <w:r w:rsidRPr="0060258A" w:rsidDel="0026172E">
          <w:rPr>
            <w:rFonts w:ascii="Times New Roman" w:hAnsi="Times New Roman" w:cs="Times New Roman"/>
            <w:color w:val="000000" w:themeColor="text1"/>
          </w:rPr>
          <w:t>point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Bathellier et al., 2012; Kopec et al., 2015; Niessing &amp; Friedrich, 2010; Wills et al., 2005)</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or continuous/line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Ganguli et al., 2008; Wimmer et al., 2014; Yoon et al., 2013)</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dynamics, and existing circuit models of persistent activity exclusively predict either a point attractor</w:t>
        </w:r>
        <w:r w:rsidRPr="0060258A" w:rsidDel="0026172E">
          <w:rPr>
            <w:rFonts w:ascii="Times New Roman" w:hAnsi="Times New Roman" w:cs="Times New Roman"/>
            <w:color w:val="000000" w:themeColor="text1"/>
          </w:rPr>
          <w:fldChar w:fldCharType="begin"/>
        </w:r>
        <w:r w:rsidR="00EA1839" w:rsidDel="0026172E">
          <w:rPr>
            <w:rFonts w:ascii="Times New Roman" w:hAnsi="Times New Roman" w:cs="Times New Roman"/>
            <w:color w:val="000000" w:themeColor="text1"/>
          </w:rPr>
          <w: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R="00EA1839" w:rsidDel="0026172E">
          <w:rPr>
            <w:rFonts w:ascii="Times New Roman" w:hAnsi="Times New Roman" w:cs="Times New Roman"/>
            <w:color w:val="000000" w:themeColor="text1"/>
          </w:rPr>
          <w:t>(Amit &amp; Brunel, 1997; Brunel &amp; Wang, 2001; Hopfield, 1982; X.-J. Wang, 1999)</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or line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Del="0026172E">
          <w:rPr>
            <w:rFonts w:ascii="Cambria Math" w:hAnsi="Cambria Math" w:cs="Cambria Math"/>
            <w:color w:val="000000" w:themeColor="text1"/>
          </w:rPr>
          <w:instrText>∼</w:instrText>
        </w:r>
        <w:r w:rsidDel="0026172E">
          <w:rPr>
            <w:rFonts w:ascii="Times New Roman" w:hAnsi="Times New Roman" w:cs="Times New Roman"/>
            <w:color w:val="000000" w:themeColor="text1"/>
          </w:rPr>
          <w:instrText xml:space="preserve">10–100 meters and </w:instrText>
        </w:r>
        <w:r w:rsidDel="0026172E">
          <w:rPr>
            <w:rFonts w:ascii="Cambria Math" w:hAnsi="Cambria Math" w:cs="Cambria Math"/>
            <w:color w:val="000000" w:themeColor="text1"/>
          </w:rPr>
          <w:instrText>∼</w:instrText>
        </w:r>
        <w:r w:rsidDel="0026172E">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Amari, 1977; Burak &amp; Fiete, 2009; Compte, 2000; Ganguli et al., 2008; Seung, 1996)</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The LDDM can generate both line attractor and point attractor states, suggesting that attractor dynamics might not be a fixed property of a network; rather, it may be adaptive and controllable by a top-down signal operating via gated disinhibition.</w:t>
        </w:r>
      </w:moveFrom>
    </w:p>
    <w:moveFromRangeEnd w:id="3258"/>
    <w:p w14:paraId="0093D14E" w14:textId="77777777" w:rsidR="00A03915" w:rsidRDefault="00A03915" w:rsidP="00101AEA">
      <w:pPr>
        <w:tabs>
          <w:tab w:val="left" w:pos="2263"/>
        </w:tabs>
        <w:spacing w:line="480" w:lineRule="auto"/>
        <w:jc w:val="both"/>
        <w:rPr>
          <w:ins w:id="3260" w:author="Bo Shen" w:date="2023-03-11T12:19:00Z"/>
          <w:rFonts w:ascii="Times New Roman" w:hAnsi="Times New Roman" w:cs="Times New Roman"/>
          <w:color w:val="000000" w:themeColor="text1"/>
        </w:rPr>
      </w:pPr>
    </w:p>
    <w:p w14:paraId="7CB092AA" w14:textId="5A227C4F" w:rsidR="00757ECE" w:rsidRPr="0060258A" w:rsidRDefault="00757ECE" w:rsidP="00513E7D">
      <w:pPr>
        <w:pStyle w:val="Heading4"/>
        <w:rPr>
          <w:ins w:id="3261" w:author="Bo Shen" w:date="2023-03-11T12:30:00Z"/>
        </w:rPr>
      </w:pPr>
      <w:ins w:id="3262" w:author="Bo Shen" w:date="2023-03-11T12:32:00Z">
        <w:r>
          <w:t xml:space="preserve">The contribution of LDDM </w:t>
        </w:r>
      </w:ins>
      <w:ins w:id="3263" w:author="Bo Shen" w:date="2023-03-11T12:31:00Z">
        <w:r>
          <w:t>over</w:t>
        </w:r>
      </w:ins>
      <w:ins w:id="3264" w:author="Bo Shen" w:date="2023-03-11T12:30:00Z">
        <w:r>
          <w:t xml:space="preserve"> existing </w:t>
        </w:r>
      </w:ins>
      <w:ins w:id="3265" w:author="Bo Shen" w:date="2023-03-11T12:48:00Z">
        <w:r w:rsidR="00F848A8">
          <w:rPr>
            <w:rFonts w:hint="eastAsia"/>
          </w:rPr>
          <w:t>dis</w:t>
        </w:r>
        <w:r w:rsidR="00F848A8">
          <w:t xml:space="preserve">inhibition </w:t>
        </w:r>
      </w:ins>
      <w:ins w:id="3266" w:author="Bo Shen" w:date="2023-03-11T12:30:00Z">
        <w:r>
          <w:t>models</w:t>
        </w:r>
      </w:ins>
    </w:p>
    <w:p w14:paraId="1CF77AE5" w14:textId="77777777" w:rsidR="00757ECE" w:rsidRDefault="00757ECE" w:rsidP="00757ECE">
      <w:pPr>
        <w:spacing w:line="480" w:lineRule="auto"/>
        <w:jc w:val="both"/>
        <w:rPr>
          <w:ins w:id="3267" w:author="Bo Shen" w:date="2023-03-11T12:30:00Z"/>
          <w:rFonts w:ascii="Times New Roman" w:hAnsi="Times New Roman" w:cs="Times New Roman"/>
          <w:color w:val="000000" w:themeColor="text1"/>
        </w:rPr>
      </w:pPr>
    </w:p>
    <w:p w14:paraId="5D3275D6" w14:textId="182FEC03" w:rsidR="00757ECE" w:rsidRDefault="00757ECE" w:rsidP="00757ECE">
      <w:pPr>
        <w:spacing w:line="480" w:lineRule="auto"/>
        <w:jc w:val="both"/>
        <w:rPr>
          <w:ins w:id="3268" w:author="Bo Shen" w:date="2023-03-11T12:30:00Z"/>
          <w:rFonts w:ascii="Times New Roman" w:hAnsi="Times New Roman" w:cs="Times New Roman"/>
          <w:color w:val="000000" w:themeColor="text1"/>
        </w:rPr>
      </w:pPr>
      <w:ins w:id="3269" w:author="Bo Shen" w:date="2023-03-11T12:30:00Z">
        <w:r>
          <w:rPr>
            <w:rFonts w:ascii="Times New Roman" w:hAnsi="Times New Roman" w:cs="Times New Roman"/>
            <w:color w:val="000000" w:themeColor="text1"/>
          </w:rPr>
          <w:t xml:space="preserve">Disinhibition has been previously linked in separate models to computational functions exhibited in a unified manner by the LDDM. </w:t>
        </w:r>
      </w:ins>
      <w:moveFromRangeStart w:id="3270" w:author="Microsoft Office User" w:date="2023-03-13T11:37:00Z" w:name="move129599882"/>
      <w:moveFrom w:id="3271" w:author="Microsoft Office User" w:date="2023-03-13T11:37:00Z">
        <w:ins w:id="3272" w:author="Bo Shen" w:date="2023-03-11T13:36:00Z">
          <w:r w:rsidR="00396A5B" w:rsidDel="00267456">
            <w:rPr>
              <w:rFonts w:ascii="Times New Roman" w:hAnsi="Times New Roman" w:cs="Times New Roman"/>
              <w:color w:val="000000" w:themeColor="text1"/>
            </w:rPr>
            <w:t xml:space="preserve">One notable difference between previous research and our current work is that disinhibition in past models typically contributes to a specific function (e.g., input gating, categorical selection, working memory, etc.), whereas disinhibition in the LDDM both mediates a transition from value coding to WTA selection and plays an integral role in the selection process itself. </w:t>
          </w:r>
        </w:ins>
      </w:moveFrom>
      <w:moveFromRangeEnd w:id="3270"/>
      <w:ins w:id="3273" w:author="Bo Shen" w:date="2023-03-11T12:30:00Z">
        <w:r>
          <w:rPr>
            <w:rFonts w:ascii="Times New Roman" w:hAnsi="Times New Roman" w:cs="Times New Roman"/>
            <w:color w:val="000000" w:themeColor="text1"/>
          </w:rPr>
          <w:t xml:space="preserve">For example, </w:t>
        </w:r>
      </w:ins>
      <w:ins w:id="3274" w:author="Bo Shen" w:date="2023-03-11T13:37:00Z">
        <w:r w:rsidR="00396A5B">
          <w:rPr>
            <w:rFonts w:ascii="Times New Roman" w:hAnsi="Times New Roman" w:cs="Times New Roman"/>
            <w:color w:val="000000" w:themeColor="text1"/>
          </w:rPr>
          <w:t xml:space="preserve">a computational model employing dendritic disinhibition captures </w:t>
        </w:r>
      </w:ins>
      <w:commentRangeStart w:id="3275"/>
      <w:ins w:id="3276" w:author="Bo Shen" w:date="2023-03-11T12:30:00Z">
        <w:r>
          <w:rPr>
            <w:rFonts w:ascii="Times New Roman" w:hAnsi="Times New Roman" w:cs="Times New Roman"/>
            <w:color w:val="000000" w:themeColor="text1"/>
          </w:rPr>
          <w:t>flexible information routing</w:t>
        </w:r>
      </w:ins>
      <w:ins w:id="3277" w:author="Bo Shen" w:date="2023-03-11T13:37:00Z">
        <w:r w:rsidR="00396A5B">
          <w:rPr>
            <w:rFonts w:ascii="Times New Roman" w:hAnsi="Times New Roman" w:cs="Times New Roman"/>
            <w:color w:val="000000" w:themeColor="text1"/>
          </w:rPr>
          <w:t xml:space="preserve"> in a context-dependent decision task, </w:t>
        </w:r>
      </w:ins>
      <w:ins w:id="3278" w:author="Bo Shen" w:date="2023-03-11T13:42:00Z">
        <w:r w:rsidR="003348A2">
          <w:rPr>
            <w:rFonts w:ascii="Times New Roman" w:hAnsi="Times New Roman" w:cs="Times New Roman"/>
            <w:color w:val="000000" w:themeColor="text1"/>
          </w:rPr>
          <w:t>with</w:t>
        </w:r>
      </w:ins>
      <w:ins w:id="3279" w:author="Bo Shen" w:date="2023-03-11T13:37:00Z">
        <w:r w:rsidR="00396A5B" w:rsidRPr="00396A5B">
          <w:rPr>
            <w:rFonts w:ascii="Times New Roman" w:hAnsi="Times New Roman" w:cs="Times New Roman"/>
            <w:color w:val="000000" w:themeColor="text1"/>
          </w:rPr>
          <w:t xml:space="preserve"> </w:t>
        </w:r>
      </w:ins>
      <w:ins w:id="3280" w:author="Bo Shen" w:date="2023-03-11T13:41:00Z">
        <w:r w:rsidR="003348A2">
          <w:rPr>
            <w:rFonts w:ascii="Times New Roman" w:hAnsi="Times New Roman" w:cs="Times New Roman"/>
            <w:color w:val="000000" w:themeColor="text1"/>
          </w:rPr>
          <w:t>d</w:t>
        </w:r>
      </w:ins>
      <w:ins w:id="3281" w:author="Bo Shen" w:date="2023-03-11T13:37:00Z">
        <w:r w:rsidR="00396A5B">
          <w:rPr>
            <w:rFonts w:ascii="Times New Roman" w:hAnsi="Times New Roman" w:cs="Times New Roman"/>
            <w:color w:val="000000" w:themeColor="text1"/>
          </w:rPr>
          <w:t>endritic disinhibition</w:t>
        </w:r>
      </w:ins>
      <w:ins w:id="3282" w:author="Bo Shen" w:date="2023-03-11T12:30:00Z">
        <w:r>
          <w:rPr>
            <w:rFonts w:ascii="Times New Roman" w:hAnsi="Times New Roman" w:cs="Times New Roman"/>
            <w:color w:val="000000" w:themeColor="text1"/>
          </w:rPr>
          <w:t xml:space="preserve"> gating on specific inputs to a circuit while gating off other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Yang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ins>
      <w:ins w:id="3283" w:author="Bo Shen" w:date="2023-03-11T13:40:00Z">
        <w:r w:rsidR="003348A2">
          <w:rPr>
            <w:rFonts w:ascii="Times New Roman" w:hAnsi="Times New Roman" w:cs="Times New Roman"/>
            <w:color w:val="000000" w:themeColor="text1"/>
          </w:rPr>
          <w:t>H</w:t>
        </w:r>
      </w:ins>
      <w:ins w:id="3284" w:author="Bo Shen" w:date="2023-03-11T12:30:00Z">
        <w:r>
          <w:rPr>
            <w:rFonts w:ascii="Times New Roman" w:hAnsi="Times New Roman" w:cs="Times New Roman"/>
            <w:color w:val="000000" w:themeColor="text1"/>
          </w:rPr>
          <w:t xml:space="preserve">owever, disinhibition plays a different role in this model (context-dependent input gating) </w:t>
        </w:r>
      </w:ins>
      <w:ins w:id="3285" w:author="Bo Shen" w:date="2023-03-11T13:40:00Z">
        <w:r w:rsidR="003348A2">
          <w:rPr>
            <w:rFonts w:ascii="Times New Roman" w:hAnsi="Times New Roman" w:cs="Times New Roman"/>
            <w:color w:val="000000" w:themeColor="text1"/>
          </w:rPr>
          <w:t>from</w:t>
        </w:r>
      </w:ins>
      <w:ins w:id="3286" w:author="Bo Shen" w:date="2023-03-11T12:30:00Z">
        <w:r>
          <w:rPr>
            <w:rFonts w:ascii="Times New Roman" w:hAnsi="Times New Roman" w:cs="Times New Roman"/>
            <w:color w:val="000000" w:themeColor="text1"/>
          </w:rPr>
          <w:t xml:space="preserve"> in the LDDM (transition from value coding to WTA selection and mutual competition). </w:t>
        </w:r>
        <w:commentRangeEnd w:id="3275"/>
        <w:r>
          <w:rPr>
            <w:rStyle w:val="CommentReference"/>
          </w:rPr>
          <w:commentReference w:id="3275"/>
        </w:r>
        <w:commentRangeStart w:id="3287"/>
        <w:r>
          <w:rPr>
            <w:rFonts w:ascii="Times New Roman" w:hAnsi="Times New Roman" w:cs="Times New Roman"/>
            <w:color w:val="000000" w:themeColor="text1"/>
          </w:rPr>
          <w:t xml:space="preserve">In </w:t>
        </w:r>
      </w:ins>
      <w:ins w:id="3288" w:author="Bo Shen" w:date="2023-03-11T13:43:00Z">
        <w:r w:rsidR="003348A2">
          <w:rPr>
            <w:rFonts w:ascii="Times New Roman" w:hAnsi="Times New Roman" w:cs="Times New Roman"/>
            <w:color w:val="000000" w:themeColor="text1"/>
          </w:rPr>
          <w:t xml:space="preserve">another </w:t>
        </w:r>
      </w:ins>
      <w:ins w:id="3289" w:author="Bo Shen" w:date="2023-03-11T13:44:00Z">
        <w:r w:rsidR="003348A2">
          <w:rPr>
            <w:rFonts w:ascii="Times New Roman" w:hAnsi="Times New Roman" w:cs="Times New Roman"/>
            <w:color w:val="000000" w:themeColor="text1"/>
          </w:rPr>
          <w:t>example</w:t>
        </w:r>
      </w:ins>
      <w:ins w:id="3290" w:author="Bo Shen" w:date="2023-03-11T12:30:00Z">
        <w:r>
          <w:rPr>
            <w:rFonts w:ascii="Times New Roman" w:hAnsi="Times New Roman" w:cs="Times New Roman"/>
            <w:color w:val="000000" w:themeColor="text1"/>
          </w:rPr>
          <w:t xml:space="preserve">, PV neuron activation within a disinhibitory circuit motif can produce a divisive normalization of tuning curves in a model of visual cortex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Litwin-Kumar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This division can arise from different circuit mechanisms, such as reduced tuned input and firing rate nonlinearities</w:t>
        </w:r>
      </w:ins>
      <w:ins w:id="3291" w:author="Bo Shen" w:date="2023-03-11T13:44:00Z">
        <w:del w:id="3292" w:author="Microsoft Office User" w:date="2023-03-13T11:13:00Z">
          <w:r w:rsidR="003348A2" w:rsidDel="001036D5">
            <w:rPr>
              <w:rFonts w:ascii="Times New Roman" w:hAnsi="Times New Roman" w:cs="Times New Roman"/>
              <w:color w:val="000000" w:themeColor="text1"/>
            </w:rPr>
            <w:delText xml:space="preserve">; however, </w:delText>
          </w:r>
        </w:del>
      </w:ins>
      <w:ins w:id="3293" w:author="Bo Shen" w:date="2023-03-11T13:45:00Z">
        <w:del w:id="3294" w:author="Microsoft Office User" w:date="2023-03-13T11:13:00Z">
          <w:r w:rsidR="003348A2" w:rsidDel="001036D5">
            <w:rPr>
              <w:rFonts w:ascii="Times New Roman" w:hAnsi="Times New Roman" w:cs="Times New Roman"/>
              <w:color w:val="000000" w:themeColor="text1"/>
            </w:rPr>
            <w:delText>it is unclear how disinhibition</w:delText>
          </w:r>
        </w:del>
      </w:ins>
      <w:ins w:id="3295" w:author="Bo Shen" w:date="2023-03-11T13:46:00Z">
        <w:del w:id="3296" w:author="Microsoft Office User" w:date="2023-03-13T11:13:00Z">
          <w:r w:rsidR="003348A2" w:rsidDel="001036D5">
            <w:rPr>
              <w:rFonts w:ascii="Times New Roman" w:hAnsi="Times New Roman" w:cs="Times New Roman"/>
              <w:color w:val="000000" w:themeColor="text1"/>
            </w:rPr>
            <w:delText xml:space="preserve"> would</w:delText>
          </w:r>
        </w:del>
      </w:ins>
      <w:ins w:id="3297" w:author="Bo Shen" w:date="2023-03-11T13:45:00Z">
        <w:del w:id="3298" w:author="Microsoft Office User" w:date="2023-03-13T11:13:00Z">
          <w:r w:rsidR="003348A2" w:rsidDel="001036D5">
            <w:rPr>
              <w:rFonts w:ascii="Times New Roman" w:hAnsi="Times New Roman" w:cs="Times New Roman"/>
              <w:color w:val="000000" w:themeColor="text1"/>
            </w:rPr>
            <w:delText xml:space="preserve"> drives WTA selection</w:delText>
          </w:r>
        </w:del>
      </w:ins>
      <w:ins w:id="3299" w:author="Bo Shen" w:date="2023-03-11T12:30:00Z">
        <w:r>
          <w:rPr>
            <w:rFonts w:ascii="Times New Roman" w:hAnsi="Times New Roman" w:cs="Times New Roman"/>
            <w:color w:val="000000" w:themeColor="text1"/>
          </w:rPr>
          <w:t xml:space="preserve">. Finally, disinhibition has also been proposed to underlie the long timescales of information processing seen in working memory, as enhancing inhibitory-to-inhibitory connections stabilizes temporal dynamics and improves working memory performance in recurrent neural network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 Kim &amp; Sejnowski, 202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commentRangeEnd w:id="3287"/>
        <w:r>
          <w:rPr>
            <w:rStyle w:val="CommentReference"/>
          </w:rPr>
          <w:commentReference w:id="3287"/>
        </w:r>
        <w:r>
          <w:rPr>
            <w:rFonts w:ascii="Times New Roman" w:hAnsi="Times New Roman" w:cs="Times New Roman"/>
            <w:color w:val="000000" w:themeColor="text1"/>
          </w:rPr>
          <w:t xml:space="preserve"> </w:t>
        </w:r>
      </w:ins>
      <w:moveToRangeStart w:id="3300" w:author="Microsoft Office User" w:date="2023-03-13T11:37:00Z" w:name="move129599882"/>
      <w:moveTo w:id="3301" w:author="Microsoft Office User" w:date="2023-03-13T11:37:00Z">
        <w:r w:rsidR="00267456">
          <w:rPr>
            <w:rFonts w:ascii="Times New Roman" w:hAnsi="Times New Roman" w:cs="Times New Roman"/>
            <w:color w:val="000000" w:themeColor="text1"/>
          </w:rPr>
          <w:t xml:space="preserve">One notable difference between previous research and our current work is that disinhibition in past models typically contributes to a specific function (e.g., input gating, categorical selection, working memory, etc.), whereas disinhibition in the LDDM both mediates a transition from value coding to WTA selection and plays an integral role in the selection process itself. </w:t>
        </w:r>
      </w:moveTo>
      <w:moveToRangeEnd w:id="3300"/>
      <w:ins w:id="3302" w:author="Bo Shen" w:date="2023-03-11T12:30:00Z">
        <w:r>
          <w:rPr>
            <w:rFonts w:ascii="Times New Roman" w:hAnsi="Times New Roman" w:cs="Times New Roman"/>
            <w:color w:val="000000" w:themeColor="text1"/>
          </w:rPr>
          <w:t xml:space="preserve">Taken together, previous results and our current work reinforce the importance of incorporating disinhibition in circuit models of decision-making. </w:t>
        </w:r>
      </w:ins>
    </w:p>
    <w:p w14:paraId="4AD1D95E" w14:textId="2192DFE6" w:rsidR="00757ECE" w:rsidDel="00443D85" w:rsidRDefault="00757ECE" w:rsidP="00757ECE">
      <w:pPr>
        <w:spacing w:line="480" w:lineRule="auto"/>
        <w:jc w:val="both"/>
        <w:rPr>
          <w:ins w:id="3303" w:author="Bo Shen" w:date="2023-03-11T13:30:00Z"/>
          <w:del w:id="3304" w:author="Microsoft Office User" w:date="2023-03-13T10:45:00Z"/>
          <w:rFonts w:ascii="Times New Roman" w:hAnsi="Times New Roman" w:cs="Times New Roman"/>
          <w:color w:val="000000" w:themeColor="text1"/>
        </w:rPr>
      </w:pPr>
    </w:p>
    <w:p w14:paraId="1AA43959" w14:textId="02DF189C" w:rsidR="00396A5B" w:rsidDel="0003574D" w:rsidRDefault="00396A5B" w:rsidP="00757ECE">
      <w:pPr>
        <w:spacing w:line="480" w:lineRule="auto"/>
        <w:jc w:val="both"/>
        <w:rPr>
          <w:ins w:id="3305" w:author="Bo Shen" w:date="2023-03-11T13:30:00Z"/>
          <w:del w:id="3306" w:author="Microsoft Office User" w:date="2023-03-13T11:05:00Z"/>
          <w:rFonts w:ascii="Times New Roman" w:hAnsi="Times New Roman" w:cs="Times New Roman"/>
          <w:color w:val="000000" w:themeColor="text1"/>
        </w:rPr>
      </w:pPr>
    </w:p>
    <w:p w14:paraId="2AD191B2" w14:textId="4006DBC6" w:rsidR="00396A5B" w:rsidDel="0003574D" w:rsidRDefault="00396A5B">
      <w:pPr>
        <w:pStyle w:val="Heading4"/>
        <w:rPr>
          <w:ins w:id="3307" w:author="Bo Shen" w:date="2023-03-11T13:31:00Z"/>
          <w:del w:id="3308" w:author="Microsoft Office User" w:date="2023-03-13T11:05:00Z"/>
        </w:rPr>
        <w:pPrChange w:id="3309" w:author="Bo Shen" w:date="2023-03-11T13:53:00Z">
          <w:pPr>
            <w:spacing w:line="480" w:lineRule="auto"/>
            <w:jc w:val="both"/>
          </w:pPr>
        </w:pPrChange>
      </w:pPr>
      <w:ins w:id="3310" w:author="Bo Shen" w:date="2023-03-11T13:30:00Z">
        <w:del w:id="3311" w:author="Microsoft Office User" w:date="2023-03-13T11:05:00Z">
          <w:r w:rsidDel="0003574D">
            <w:delText xml:space="preserve">Point-attractor and line-attractor </w:delText>
          </w:r>
        </w:del>
      </w:ins>
      <w:ins w:id="3312" w:author="Bo Shen" w:date="2023-03-11T13:31:00Z">
        <w:del w:id="3313" w:author="Microsoft Office User" w:date="2023-03-13T11:05:00Z">
          <w:r w:rsidDel="0003574D">
            <w:delText>persistent activity</w:delText>
          </w:r>
        </w:del>
      </w:ins>
    </w:p>
    <w:p w14:paraId="18CEC421" w14:textId="622A0F4C" w:rsidR="00396A5B" w:rsidDel="0003574D" w:rsidRDefault="00396A5B" w:rsidP="00757ECE">
      <w:pPr>
        <w:spacing w:line="480" w:lineRule="auto"/>
        <w:jc w:val="both"/>
        <w:rPr>
          <w:ins w:id="3314" w:author="Bo Shen" w:date="2023-03-11T12:30:00Z"/>
          <w:del w:id="3315" w:author="Microsoft Office User" w:date="2023-03-13T11:05:00Z"/>
          <w:rFonts w:ascii="Times New Roman" w:hAnsi="Times New Roman" w:cs="Times New Roman"/>
          <w:color w:val="000000" w:themeColor="text1"/>
        </w:rPr>
      </w:pPr>
    </w:p>
    <w:p w14:paraId="465D41F8" w14:textId="0DDE8FE4" w:rsidR="00FC1395" w:rsidRPr="0060258A" w:rsidDel="0003574D" w:rsidRDefault="00FC1395" w:rsidP="00FC1395">
      <w:pPr>
        <w:spacing w:line="480" w:lineRule="auto"/>
        <w:jc w:val="both"/>
        <w:rPr>
          <w:del w:id="3316" w:author="Microsoft Office User" w:date="2023-03-13T11:05:00Z"/>
          <w:moveTo w:id="3317" w:author="Bo Shen" w:date="2023-03-11T12:47:00Z"/>
          <w:rFonts w:ascii="Times New Roman" w:hAnsi="Times New Roman" w:cs="Times New Roman"/>
          <w:color w:val="000000" w:themeColor="text1"/>
        </w:rPr>
      </w:pPr>
      <w:moveToRangeStart w:id="3318" w:author="Bo Shen" w:date="2023-03-11T12:47:00Z" w:name="move129430937"/>
      <w:moveTo w:id="3319" w:author="Bo Shen" w:date="2023-03-11T12:47:00Z">
        <w:del w:id="3320" w:author="Microsoft Office User" w:date="2023-03-13T11:05:00Z">
          <w:r w:rsidRPr="0060258A" w:rsidDel="0003574D">
            <w:rPr>
              <w:rFonts w:ascii="Times New Roman" w:hAnsi="Times New Roman" w:cs="Times New Roman"/>
              <w:color w:val="000000" w:themeColor="text1"/>
            </w:rPr>
            <w:delText>An interesting feature of the LDDM is that it can produce both point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Bathellier et al., 2012; Kopec et al., 2015; Niessing &amp; Friedrich, 2010; Wills et al., 2005)</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and continuous/line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Ganguli et al., 2008; Wimmer et al., 2014; Yoon et al., 2013)</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dynamics in persistent activity, a balance controlled by the level of disinhibition. Given ambiguous empirical evidence, it remains controversial whether persistent activity in neural circuits exhibit</w:delText>
          </w:r>
          <w:r w:rsidRPr="0060258A" w:rsidDel="0003574D">
            <w:rPr>
              <w:rFonts w:ascii="Times New Roman" w:hAnsi="Times New Roman" w:cs="Times New Roman" w:hint="eastAsia"/>
              <w:color w:val="000000" w:themeColor="text1"/>
            </w:rPr>
            <w:delText xml:space="preserve"> </w:delText>
          </w:r>
          <w:r w:rsidRPr="0060258A" w:rsidDel="0003574D">
            <w:rPr>
              <w:rFonts w:ascii="Times New Roman" w:hAnsi="Times New Roman" w:cs="Times New Roman"/>
              <w:color w:val="000000" w:themeColor="text1"/>
            </w:rPr>
            <w:delText>point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Bathellier et al., 2012; Kopec et al., 2015; Niessing &amp; Friedrich, 2010; Wills et al., 2005)</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or continuous/line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Ganguli et al., 2008; Wimmer et al., 2014; Yoon et al., 2013)</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dynamics</w:delText>
          </w:r>
        </w:del>
      </w:moveTo>
      <w:ins w:id="3321" w:author="Bo Shen" w:date="2023-03-11T13:49:00Z">
        <w:del w:id="3322" w:author="Microsoft Office User" w:date="2023-03-13T11:05:00Z">
          <w:r w:rsidR="00037363" w:rsidDel="0003574D">
            <w:rPr>
              <w:rFonts w:ascii="Times New Roman" w:hAnsi="Times New Roman" w:cs="Times New Roman"/>
              <w:color w:val="000000" w:themeColor="text1"/>
            </w:rPr>
            <w:delText>.</w:delText>
          </w:r>
        </w:del>
      </w:ins>
      <w:moveTo w:id="3323" w:author="Bo Shen" w:date="2023-03-11T12:47:00Z">
        <w:del w:id="3324" w:author="Microsoft Office User" w:date="2023-03-13T11:05:00Z">
          <w:r w:rsidRPr="0060258A" w:rsidDel="0003574D">
            <w:rPr>
              <w:rFonts w:ascii="Times New Roman" w:hAnsi="Times New Roman" w:cs="Times New Roman"/>
              <w:color w:val="000000" w:themeColor="text1"/>
            </w:rPr>
            <w:delText>, and</w:delText>
          </w:r>
        </w:del>
      </w:moveTo>
      <w:ins w:id="3325" w:author="Bo Shen" w:date="2023-03-11T13:49:00Z">
        <w:del w:id="3326" w:author="Microsoft Office User" w:date="2023-03-13T11:05:00Z">
          <w:r w:rsidR="00037363" w:rsidDel="0003574D">
            <w:rPr>
              <w:rFonts w:ascii="Times New Roman" w:hAnsi="Times New Roman" w:cs="Times New Roman"/>
              <w:color w:val="000000" w:themeColor="text1"/>
            </w:rPr>
            <w:delText>Most</w:delText>
          </w:r>
        </w:del>
      </w:ins>
      <w:moveTo w:id="3327" w:author="Bo Shen" w:date="2023-03-11T12:47:00Z">
        <w:del w:id="3328" w:author="Microsoft Office User" w:date="2023-03-13T11:05:00Z">
          <w:r w:rsidRPr="0060258A" w:rsidDel="0003574D">
            <w:rPr>
              <w:rFonts w:ascii="Times New Roman" w:hAnsi="Times New Roman" w:cs="Times New Roman"/>
              <w:color w:val="000000" w:themeColor="text1"/>
            </w:rPr>
            <w:delText xml:space="preserve"> existing circuit models of persistent activity exclusively predict either a point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Amit &amp; Brunel, 1997; Brunel &amp; Wang, 2001; Hopfield, 1982; X.-J. Wang, 1999)</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or line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delInstrText>
          </w:r>
          <w:r w:rsidDel="0003574D">
            <w:rPr>
              <w:rFonts w:ascii="Cambria Math" w:hAnsi="Cambria Math" w:cs="Cambria Math"/>
              <w:color w:val="000000" w:themeColor="text1"/>
            </w:rPr>
            <w:delInstrText>∼</w:delInstrText>
          </w:r>
          <w:r w:rsidDel="0003574D">
            <w:rPr>
              <w:rFonts w:ascii="Times New Roman" w:hAnsi="Times New Roman" w:cs="Times New Roman"/>
              <w:color w:val="000000" w:themeColor="text1"/>
            </w:rPr>
            <w:delInstrText xml:space="preserve">10–100 meters and </w:delInstrText>
          </w:r>
          <w:r w:rsidDel="0003574D">
            <w:rPr>
              <w:rFonts w:ascii="Cambria Math" w:hAnsi="Cambria Math" w:cs="Cambria Math"/>
              <w:color w:val="000000" w:themeColor="text1"/>
            </w:rPr>
            <w:delInstrText>∼</w:delInstrText>
          </w:r>
          <w:r w:rsidDel="0003574D">
            <w:rPr>
              <w:rFonts w:ascii="Times New Roman" w:hAnsi="Times New Roman" w:cs="Times New Roman"/>
              <w:color w:val="000000" w:themeColor="text1"/>
            </w:rPr>
            <w:del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Amari, 1977; Burak &amp; Fiete, 2009; Compte, 2000; Ganguli et al., 2008; Seung, 1996)</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The LDDM </w:delText>
          </w:r>
        </w:del>
      </w:moveTo>
      <w:ins w:id="3329" w:author="Bo Shen" w:date="2023-03-11T13:50:00Z">
        <w:del w:id="3330" w:author="Microsoft Office User" w:date="2023-03-13T11:05:00Z">
          <w:r w:rsidR="00037363" w:rsidDel="0003574D">
            <w:rPr>
              <w:rFonts w:ascii="Times New Roman" w:hAnsi="Times New Roman" w:cs="Times New Roman"/>
              <w:color w:val="000000" w:themeColor="text1"/>
            </w:rPr>
            <w:delText>achieves the flexible reconfiguration of</w:delText>
          </w:r>
          <w:r w:rsidR="00037363" w:rsidRPr="0060258A" w:rsidDel="0003574D">
            <w:rPr>
              <w:rFonts w:ascii="Times New Roman" w:hAnsi="Times New Roman" w:cs="Times New Roman"/>
              <w:color w:val="000000" w:themeColor="text1"/>
            </w:rPr>
            <w:delText xml:space="preserve"> </w:delText>
          </w:r>
        </w:del>
      </w:ins>
      <w:moveTo w:id="3331" w:author="Bo Shen" w:date="2023-03-11T12:47:00Z">
        <w:del w:id="3332" w:author="Microsoft Office User" w:date="2023-03-13T11:05:00Z">
          <w:r w:rsidRPr="0060258A" w:rsidDel="0003574D">
            <w:rPr>
              <w:rFonts w:ascii="Times New Roman" w:hAnsi="Times New Roman" w:cs="Times New Roman"/>
              <w:color w:val="000000" w:themeColor="text1"/>
            </w:rPr>
            <w:delText>can generate both line attractor and point attractor states</w:delText>
          </w:r>
        </w:del>
      </w:moveTo>
      <w:ins w:id="3333" w:author="Bo Shen" w:date="2023-03-11T13:51:00Z">
        <w:del w:id="3334" w:author="Microsoft Office User" w:date="2023-03-13T11:05:00Z">
          <w:r w:rsidR="00037363" w:rsidDel="0003574D">
            <w:rPr>
              <w:rFonts w:ascii="Times New Roman" w:hAnsi="Times New Roman" w:cs="Times New Roman"/>
              <w:color w:val="000000" w:themeColor="text1"/>
            </w:rPr>
            <w:delText xml:space="preserve"> under the control of disinhibition</w:delText>
          </w:r>
        </w:del>
      </w:ins>
      <w:moveTo w:id="3335" w:author="Bo Shen" w:date="2023-03-11T12:47:00Z">
        <w:del w:id="3336" w:author="Microsoft Office User" w:date="2023-03-13T11:05:00Z">
          <w:r w:rsidRPr="0060258A" w:rsidDel="0003574D">
            <w:rPr>
              <w:rFonts w:ascii="Times New Roman" w:hAnsi="Times New Roman" w:cs="Times New Roman"/>
              <w:color w:val="000000" w:themeColor="text1"/>
            </w:rPr>
            <w:delText>, suggesting that attractor dynamics might not be a fixed property of a network; rather, it may be adaptive and controllable by a top-down signal operating via gated disinhibition.</w:delText>
          </w:r>
        </w:del>
      </w:moveTo>
      <w:ins w:id="3337" w:author="Bo Shen" w:date="2023-03-11T13:51:00Z">
        <w:del w:id="3338" w:author="Microsoft Office User" w:date="2023-03-13T11:05:00Z">
          <w:r w:rsidR="00037363" w:rsidDel="0003574D">
            <w:rPr>
              <w:rFonts w:ascii="Times New Roman" w:hAnsi="Times New Roman" w:cs="Times New Roman"/>
              <w:color w:val="000000" w:themeColor="text1"/>
            </w:rPr>
            <w:delText xml:space="preserve"> </w:delText>
          </w:r>
        </w:del>
      </w:ins>
    </w:p>
    <w:moveToRangeEnd w:id="3318"/>
    <w:p w14:paraId="6F8CB6AC" w14:textId="32460DFC" w:rsidR="00757ECE" w:rsidRPr="0060258A" w:rsidDel="0003574D" w:rsidRDefault="00757ECE" w:rsidP="00757ECE">
      <w:pPr>
        <w:spacing w:line="480" w:lineRule="auto"/>
        <w:jc w:val="both"/>
        <w:rPr>
          <w:ins w:id="3339" w:author="Bo Shen" w:date="2023-03-11T12:30:00Z"/>
          <w:del w:id="3340" w:author="Microsoft Office User" w:date="2023-03-13T11:05:00Z"/>
          <w:rFonts w:ascii="Times New Roman" w:hAnsi="Times New Roman" w:cs="Times New Roman"/>
          <w:color w:val="000000" w:themeColor="text1"/>
        </w:rPr>
      </w:pPr>
      <w:ins w:id="3341" w:author="Bo Shen" w:date="2023-03-11T12:30:00Z">
        <w:del w:id="3342" w:author="Microsoft Office User" w:date="2023-03-13T11:05:00Z">
          <w:r w:rsidDel="0003574D">
            <w:rPr>
              <w:rFonts w:ascii="Times New Roman" w:hAnsi="Times New Roman" w:cs="Times New Roman"/>
              <w:color w:val="000000" w:themeColor="text1"/>
            </w:rPr>
            <w:delText xml:space="preserve">Similar reconfiguration has been achieved by other circuit mechanisms. For example, a mutual inhibition network can capture the different regimes of sequential two-interval decision-making – stimulus loading, working memory, and comparison – by assuming a flexible reconfiguration of external inputs </w:delText>
          </w:r>
          <w:r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delInstrText>
          </w:r>
          <w:r w:rsidDel="0003574D">
            <w:rPr>
              <w:rFonts w:ascii="Times New Roman" w:hAnsi="Times New Roman" w:cs="Times New Roman"/>
              <w:color w:val="000000" w:themeColor="text1"/>
            </w:rPr>
            <w:fldChar w:fldCharType="separate"/>
          </w:r>
          <w:r w:rsidRPr="00383211" w:rsidDel="0003574D">
            <w:rPr>
              <w:rFonts w:ascii="Times New Roman" w:hAnsi="Times New Roman" w:cs="Times New Roman"/>
              <w:color w:val="000000"/>
            </w:rPr>
            <w:delText>(Machens et al., 2005)</w:delText>
          </w:r>
          <w:r w:rsidDel="0003574D">
            <w:rPr>
              <w:rFonts w:ascii="Times New Roman" w:hAnsi="Times New Roman" w:cs="Times New Roman"/>
              <w:color w:val="000000" w:themeColor="text1"/>
            </w:rPr>
            <w:fldChar w:fldCharType="end"/>
          </w:r>
          <w:r w:rsidDel="0003574D">
            <w:rPr>
              <w:rFonts w:ascii="Times New Roman" w:hAnsi="Times New Roman" w:cs="Times New Roman"/>
              <w:color w:val="000000" w:themeColor="text1"/>
            </w:rPr>
            <w:delText xml:space="preserve">. Similar to the LDDM, this model can transition between point attractor (initial stimulus encoding), line attractor (working memory), and saddle point (comparison) dynamics. Interestingly, disinhibition may also play a role in this model, </w:delText>
          </w:r>
        </w:del>
      </w:ins>
      <w:ins w:id="3343" w:author="Bo Shen" w:date="2023-03-11T14:02:00Z">
        <w:del w:id="3344" w:author="Microsoft Office User" w:date="2023-03-13T11:05:00Z">
          <w:r w:rsidR="00AC2B36" w:rsidDel="0003574D">
            <w:rPr>
              <w:rFonts w:ascii="Times New Roman" w:hAnsi="Times New Roman" w:cs="Times New Roman"/>
              <w:color w:val="000000" w:themeColor="text1"/>
            </w:rPr>
            <w:delText xml:space="preserve">by </w:delText>
          </w:r>
        </w:del>
      </w:ins>
      <w:ins w:id="3345" w:author="Bo Shen" w:date="2023-03-11T12:30:00Z">
        <w:del w:id="3346" w:author="Microsoft Office User" w:date="2023-03-13T11:05:00Z">
          <w:r w:rsidDel="0003574D">
            <w:rPr>
              <w:rFonts w:ascii="Times New Roman" w:hAnsi="Times New Roman" w:cs="Times New Roman"/>
              <w:color w:val="000000" w:themeColor="text1"/>
            </w:rPr>
            <w:delText>providing a theoretical mechanism to switch the routing of external inputs within the circuit</w:delText>
          </w:r>
        </w:del>
      </w:ins>
      <w:ins w:id="3347" w:author="Bo Shen" w:date="2023-03-11T14:00:00Z">
        <w:del w:id="3348" w:author="Microsoft Office User" w:date="2023-03-13T11:05:00Z">
          <w:r w:rsidR="004F1998" w:rsidDel="0003574D">
            <w:rPr>
              <w:rFonts w:ascii="Times New Roman" w:hAnsi="Times New Roman" w:cs="Times New Roman"/>
              <w:color w:val="000000" w:themeColor="text1"/>
            </w:rPr>
            <w:delText xml:space="preserve">, which </w:delText>
          </w:r>
        </w:del>
      </w:ins>
      <w:ins w:id="3349" w:author="Bo Shen" w:date="2023-03-11T14:03:00Z">
        <w:del w:id="3350" w:author="Microsoft Office User" w:date="2023-03-13T11:05:00Z">
          <w:r w:rsidR="00AC2B36" w:rsidDel="0003574D">
            <w:rPr>
              <w:rFonts w:ascii="Times New Roman" w:hAnsi="Times New Roman" w:cs="Times New Roman"/>
              <w:color w:val="000000" w:themeColor="text1"/>
            </w:rPr>
            <w:delText xml:space="preserve">drives the </w:delText>
          </w:r>
        </w:del>
      </w:ins>
      <w:ins w:id="3351" w:author="Bo Shen" w:date="2023-03-11T14:00:00Z">
        <w:del w:id="3352" w:author="Microsoft Office User" w:date="2023-03-13T11:05:00Z">
          <w:r w:rsidR="004F1998" w:rsidDel="0003574D">
            <w:rPr>
              <w:rFonts w:ascii="Times New Roman" w:hAnsi="Times New Roman" w:cs="Times New Roman"/>
              <w:color w:val="000000" w:themeColor="text1"/>
            </w:rPr>
            <w:delText xml:space="preserve">switch from line attractor to </w:delText>
          </w:r>
        </w:del>
      </w:ins>
      <w:ins w:id="3353" w:author="Bo Shen" w:date="2023-03-11T14:03:00Z">
        <w:del w:id="3354" w:author="Microsoft Office User" w:date="2023-03-13T11:05:00Z">
          <w:r w:rsidR="00AC2B36" w:rsidDel="0003574D">
            <w:rPr>
              <w:rFonts w:ascii="Times New Roman" w:hAnsi="Times New Roman" w:cs="Times New Roman"/>
              <w:color w:val="000000" w:themeColor="text1"/>
            </w:rPr>
            <w:delText>comparison dynamics</w:delText>
          </w:r>
        </w:del>
      </w:ins>
      <w:ins w:id="3355" w:author="Bo Shen" w:date="2023-03-11T12:30:00Z">
        <w:del w:id="3356" w:author="Microsoft Office User" w:date="2023-03-13T11:05:00Z">
          <w:r w:rsidDel="0003574D">
            <w:rPr>
              <w:rFonts w:ascii="Times New Roman" w:hAnsi="Times New Roman" w:cs="Times New Roman"/>
              <w:color w:val="000000" w:themeColor="text1"/>
            </w:rPr>
            <w:delText xml:space="preserve">. </w:delText>
          </w:r>
        </w:del>
      </w:ins>
    </w:p>
    <w:p w14:paraId="4056A888" w14:textId="5980E8EB" w:rsidR="00A533D5" w:rsidDel="00443D85" w:rsidRDefault="00A533D5" w:rsidP="00101AEA">
      <w:pPr>
        <w:tabs>
          <w:tab w:val="left" w:pos="2263"/>
        </w:tabs>
        <w:spacing w:line="480" w:lineRule="auto"/>
        <w:jc w:val="both"/>
        <w:rPr>
          <w:ins w:id="3357" w:author="Bo Shen" w:date="2023-03-11T12:31:00Z"/>
          <w:del w:id="3358" w:author="Microsoft Office User" w:date="2023-03-13T10:45:00Z"/>
          <w:rFonts w:ascii="Times New Roman" w:hAnsi="Times New Roman" w:cs="Times New Roman"/>
          <w:color w:val="000000" w:themeColor="text1"/>
        </w:rPr>
      </w:pPr>
    </w:p>
    <w:p w14:paraId="417455C3" w14:textId="77777777" w:rsidR="00757ECE" w:rsidRPr="0060258A" w:rsidRDefault="00757ECE" w:rsidP="00101AEA">
      <w:pPr>
        <w:tabs>
          <w:tab w:val="left" w:pos="2263"/>
        </w:tabs>
        <w:spacing w:line="480" w:lineRule="auto"/>
        <w:jc w:val="both"/>
        <w:rPr>
          <w:rFonts w:ascii="Times New Roman" w:hAnsi="Times New Roman" w:cs="Times New Roman"/>
          <w:color w:val="000000" w:themeColor="text1"/>
        </w:rPr>
      </w:pPr>
    </w:p>
    <w:p w14:paraId="0BD33B39" w14:textId="77777777" w:rsidR="00022BDB" w:rsidRDefault="00022BDB" w:rsidP="00513E7D">
      <w:pPr>
        <w:pStyle w:val="Heading4"/>
        <w:rPr>
          <w:ins w:id="3359" w:author="Bo Shen" w:date="2023-03-11T12:18:00Z"/>
        </w:rPr>
      </w:pPr>
      <w:ins w:id="3360" w:author="Bo Shen" w:date="2023-03-11T12:18:00Z">
        <w:r>
          <w:t>Disinhibition in cortical-ganglia pathways: the similarity and the difference</w:t>
        </w:r>
      </w:ins>
    </w:p>
    <w:p w14:paraId="4193A3BE" w14:textId="77777777" w:rsidR="00022BDB" w:rsidRDefault="00022BDB" w:rsidP="00022BDB">
      <w:pPr>
        <w:spacing w:line="480" w:lineRule="auto"/>
        <w:jc w:val="both"/>
        <w:rPr>
          <w:ins w:id="3361" w:author="Bo Shen" w:date="2023-03-11T12:18:00Z"/>
          <w:rFonts w:ascii="Times New Roman" w:hAnsi="Times New Roman" w:cs="Times New Roman"/>
          <w:color w:val="000000" w:themeColor="text1"/>
        </w:rPr>
      </w:pPr>
    </w:p>
    <w:p w14:paraId="4BDC3C33" w14:textId="77777777" w:rsidR="005E67A3" w:rsidRDefault="00022BDB" w:rsidP="00101AEA">
      <w:pPr>
        <w:spacing w:line="480" w:lineRule="auto"/>
        <w:jc w:val="both"/>
        <w:rPr>
          <w:ins w:id="3362" w:author="Microsoft Office User" w:date="2023-03-13T10:49:00Z"/>
          <w:rFonts w:ascii="Times New Roman" w:hAnsi="Times New Roman" w:cs="Times New Roman"/>
          <w:color w:val="000000" w:themeColor="text1"/>
        </w:rPr>
      </w:pPr>
      <w:ins w:id="3363" w:author="Bo Shen" w:date="2023-03-11T12:18:00Z">
        <w:r>
          <w:rPr>
            <w:rFonts w:ascii="Times New Roman" w:hAnsi="Times New Roman" w:cs="Times New Roman"/>
            <w:color w:val="000000" w:themeColor="text1"/>
          </w:rPr>
          <w:t xml:space="preserve">While absent in standard existing cortical decision models, disinhibition is a key element of action selection in models of the cortical-basal ganglia (CBG) system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Frank, 2005; Lo &amp; Wang, 2006; Schroll &amp; Hamker, 2013; Wei et al.,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 the basal ganglia direct pathway, GABAergic neurons in the striatum inhibit neurons in the substantia nigra pars reticulata and internal globus pallidus, which in turn send inhibitory projections to the thalamus. Cortical inputs to the striatum thus produce a disinhibition of thalamic outputs to cortex and brainstem motor areas, resulting in motor facilitation. Crucially, the activation of disinhibition in the CBG system is selective: the selection of a specific action requires a selective disinhibition driven by asymmetries in cortical inputs or striatal synaptic weights. This selective disinhibition is an essential element of computational models of the CBG system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rank, 2005; Lo &amp; Wang, 200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cluding more complex models that incorporate global inhibition mediated by the indirect and hyper direct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Schroll &amp; Hamker, 2013; Wei et al.,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ins>
    </w:p>
    <w:p w14:paraId="68DF8487" w14:textId="77777777" w:rsidR="005E67A3" w:rsidRDefault="005E67A3" w:rsidP="00101AEA">
      <w:pPr>
        <w:spacing w:line="480" w:lineRule="auto"/>
        <w:jc w:val="both"/>
        <w:rPr>
          <w:ins w:id="3364" w:author="Microsoft Office User" w:date="2023-03-13T10:49:00Z"/>
          <w:rFonts w:ascii="Times New Roman" w:hAnsi="Times New Roman" w:cs="Times New Roman"/>
          <w:color w:val="000000" w:themeColor="text1"/>
        </w:rPr>
      </w:pPr>
    </w:p>
    <w:p w14:paraId="57FD860A" w14:textId="1258847E" w:rsidR="00022BDB" w:rsidDel="00443D85" w:rsidRDefault="00022BDB" w:rsidP="00022BDB">
      <w:pPr>
        <w:spacing w:line="480" w:lineRule="auto"/>
        <w:jc w:val="both"/>
        <w:rPr>
          <w:ins w:id="3365" w:author="Bo Shen" w:date="2023-03-11T12:18:00Z"/>
          <w:del w:id="3366" w:author="Microsoft Office User" w:date="2023-03-13T10:45:00Z"/>
          <w:rFonts w:ascii="Times New Roman" w:hAnsi="Times New Roman" w:cs="Times New Roman"/>
          <w:color w:val="000000" w:themeColor="text1"/>
        </w:rPr>
      </w:pPr>
      <w:ins w:id="3367" w:author="Bo Shen" w:date="2023-03-11T12:18:00Z">
        <w:r>
          <w:rPr>
            <w:rFonts w:ascii="Times New Roman" w:hAnsi="Times New Roman" w:cs="Times New Roman"/>
            <w:color w:val="000000" w:themeColor="text1"/>
          </w:rPr>
          <w:t xml:space="preserve">While both the LDDM and the CBG models utilize disinhibition to drive selection, however, they differ in two important ways. First, disinhibition in the LDDM functions in a novel manner that implements a transition between value coding and WTA selection states. This transition is mediated by a broad/non-selective activation of disinhibition across the decision circuits. The activation of disinhibition is not biased towards specific alternatives until a period of interaction with differential value inputs to option-specific subcircuits. Second, disinhibition in the LDDM is tightly integrated with the lateral inhibition that mediates competition between alternatives; </w:t>
        </w:r>
        <w:r>
          <w:rPr>
            <w:rFonts w:ascii="Times New Roman" w:hAnsi="Times New Roman" w:cs="Times New Roman"/>
            <w:color w:val="000000" w:themeColor="text1"/>
          </w:rPr>
          <w:lastRenderedPageBreak/>
          <w:t xml:space="preserve">consistent with the microarchitecture of cortex which it seeks to mode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Karnani et al., 2016; Kepecs &amp; Fishell, 2014; Pi et al., 2013; S. Zhang et al., 201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disinhibitory, inhibitory and excitatory neurons are part of the same local circuit. In contrast, the basal ganglia is known to lack these local, lateral connections and mutual competition in the CBG models, which typically require both direct pathway disinhibition along with diffusive suppression of competing motor plans via the indirect or hyper direct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Schroll &amp; Hamker, 2013; Wei et al.,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Thus, while conceptually similar to the CBG models, disinhibition in the LDDM is tightly integrated with competitive inhibition and provides a dynamic control of circuit state, both characteristics of decision-making in cortical brain areas.</w:t>
        </w:r>
      </w:ins>
    </w:p>
    <w:p w14:paraId="03F3AF37" w14:textId="4811EAE6" w:rsidR="00022BDB" w:rsidRDefault="00022BDB" w:rsidP="00101AEA">
      <w:pPr>
        <w:spacing w:line="480" w:lineRule="auto"/>
        <w:jc w:val="both"/>
        <w:rPr>
          <w:ins w:id="3368" w:author="Bo Shen" w:date="2023-03-11T12:47:00Z"/>
          <w:rFonts w:ascii="Times New Roman" w:hAnsi="Times New Roman" w:cs="Times New Roman"/>
          <w:color w:val="000000" w:themeColor="text1"/>
        </w:rPr>
      </w:pPr>
    </w:p>
    <w:p w14:paraId="2F08A129" w14:textId="77777777" w:rsidR="0003574D" w:rsidRDefault="0003574D" w:rsidP="0003574D">
      <w:pPr>
        <w:spacing w:line="480" w:lineRule="auto"/>
        <w:jc w:val="both"/>
        <w:rPr>
          <w:ins w:id="3369" w:author="Microsoft Office User" w:date="2023-03-13T11:05:00Z"/>
          <w:rFonts w:ascii="Times New Roman" w:hAnsi="Times New Roman" w:cs="Times New Roman"/>
          <w:color w:val="000000" w:themeColor="text1"/>
        </w:rPr>
      </w:pPr>
    </w:p>
    <w:p w14:paraId="791B6B2C" w14:textId="77777777" w:rsidR="0003574D" w:rsidRDefault="0003574D" w:rsidP="0003574D">
      <w:pPr>
        <w:pStyle w:val="Heading4"/>
        <w:rPr>
          <w:ins w:id="3370" w:author="Microsoft Office User" w:date="2023-03-13T11:05:00Z"/>
        </w:rPr>
      </w:pPr>
      <w:ins w:id="3371" w:author="Microsoft Office User" w:date="2023-03-13T11:05:00Z">
        <w:r>
          <w:t>Point-attractor and line-attractor persistent activity</w:t>
        </w:r>
      </w:ins>
    </w:p>
    <w:p w14:paraId="2BEB698D" w14:textId="77777777" w:rsidR="0003574D" w:rsidRDefault="0003574D" w:rsidP="0003574D">
      <w:pPr>
        <w:spacing w:line="480" w:lineRule="auto"/>
        <w:jc w:val="both"/>
        <w:rPr>
          <w:ins w:id="3372" w:author="Microsoft Office User" w:date="2023-03-13T11:05:00Z"/>
          <w:rFonts w:ascii="Times New Roman" w:hAnsi="Times New Roman" w:cs="Times New Roman"/>
          <w:color w:val="000000" w:themeColor="text1"/>
        </w:rPr>
      </w:pPr>
    </w:p>
    <w:p w14:paraId="013D15BA" w14:textId="77777777" w:rsidR="0003574D" w:rsidRPr="0060258A" w:rsidRDefault="0003574D" w:rsidP="0003574D">
      <w:pPr>
        <w:spacing w:line="480" w:lineRule="auto"/>
        <w:jc w:val="both"/>
        <w:rPr>
          <w:ins w:id="3373" w:author="Microsoft Office User" w:date="2023-03-13T11:05:00Z"/>
          <w:rFonts w:ascii="Times New Roman" w:hAnsi="Times New Roman" w:cs="Times New Roman"/>
          <w:color w:val="000000" w:themeColor="text1"/>
        </w:rPr>
      </w:pPr>
      <w:ins w:id="3374" w:author="Microsoft Office User" w:date="2023-03-13T11:05:00Z">
        <w:r w:rsidRPr="0060258A">
          <w:rPr>
            <w:rFonts w:ascii="Times New Roman" w:hAnsi="Times New Roman" w:cs="Times New Roman"/>
            <w:color w:val="000000" w:themeColor="text1"/>
          </w:rPr>
          <w:t>An interesting feature of the LDDM is that it can produce both point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continuous/line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in persistent activity, a balance controlled by the level of disinhibition. Given ambiguous empirical evidence, it remains controversial whether persistent activity in neural circuits exhibit</w:t>
        </w:r>
        <w:r w:rsidRPr="0060258A">
          <w:rPr>
            <w:rFonts w:ascii="Times New Roman" w:hAnsi="Times New Roman" w:cs="Times New Roman" w:hint="eastAsia"/>
            <w:color w:val="000000" w:themeColor="text1"/>
          </w:rPr>
          <w:t xml:space="preserve"> </w:t>
        </w:r>
        <w:r w:rsidRPr="0060258A">
          <w:rPr>
            <w:rFonts w:ascii="Times New Roman" w:hAnsi="Times New Roman" w:cs="Times New Roman"/>
            <w:color w:val="000000" w:themeColor="text1"/>
          </w:rPr>
          <w:t>point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continuous/line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Most</w:t>
        </w:r>
        <w:r w:rsidRPr="0060258A">
          <w:rPr>
            <w:rFonts w:ascii="Times New Roman" w:hAnsi="Times New Roman" w:cs="Times New Roman"/>
            <w:color w:val="000000" w:themeColor="text1"/>
          </w:rPr>
          <w:t xml:space="preserve"> existing circuit models of persistent activity exclusively predict either a point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it &amp; Brunel, 1997; Brunel &amp; Wang, 2001; Hopfield, 1982; X.-J. Wang, 1999)</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line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ari, 1977; 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LDDM </w:t>
        </w:r>
        <w:r>
          <w:rPr>
            <w:rFonts w:ascii="Times New Roman" w:hAnsi="Times New Roman" w:cs="Times New Roman"/>
            <w:color w:val="000000" w:themeColor="text1"/>
          </w:rPr>
          <w:t>achieves the flexible reconfiguration of</w:t>
        </w:r>
        <w:r w:rsidRPr="0060258A">
          <w:rPr>
            <w:rFonts w:ascii="Times New Roman" w:hAnsi="Times New Roman" w:cs="Times New Roman"/>
            <w:color w:val="000000" w:themeColor="text1"/>
          </w:rPr>
          <w:t xml:space="preserve"> line attractor and point attractor states</w:t>
        </w:r>
        <w:r>
          <w:rPr>
            <w:rFonts w:ascii="Times New Roman" w:hAnsi="Times New Roman" w:cs="Times New Roman"/>
            <w:color w:val="000000" w:themeColor="text1"/>
          </w:rPr>
          <w:t xml:space="preserve"> under the control of </w:t>
        </w:r>
        <w:r>
          <w:rPr>
            <w:rFonts w:ascii="Times New Roman" w:hAnsi="Times New Roman" w:cs="Times New Roman"/>
            <w:color w:val="000000" w:themeColor="text1"/>
          </w:rPr>
          <w:lastRenderedPageBreak/>
          <w:t>disinhibition</w:t>
        </w:r>
        <w:r w:rsidRPr="0060258A">
          <w:rPr>
            <w:rFonts w:ascii="Times New Roman" w:hAnsi="Times New Roman" w:cs="Times New Roman"/>
            <w:color w:val="000000" w:themeColor="text1"/>
          </w:rPr>
          <w:t>, suggesting that attractor dynamics might not be a fixed property of a network; rather, it may be adaptive and controllable by a top-down signal operating via gated disinhibition.</w:t>
        </w:r>
        <w:r>
          <w:rPr>
            <w:rFonts w:ascii="Times New Roman" w:hAnsi="Times New Roman" w:cs="Times New Roman"/>
            <w:color w:val="000000" w:themeColor="text1"/>
          </w:rPr>
          <w:t xml:space="preserve"> Similar reconfiguration has been achieved by other circuit mechanisms. For example, a mutual inhibition network can capture the different regimes of sequential two-interval decision-making – stimulus loading, working memory, and comparison – by assuming a flexible reconfiguration of external input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instrText>
        </w:r>
        <w:r>
          <w:rPr>
            <w:rFonts w:ascii="Times New Roman" w:hAnsi="Times New Roman" w:cs="Times New Roman"/>
            <w:color w:val="000000" w:themeColor="text1"/>
          </w:rPr>
          <w:fldChar w:fldCharType="separate"/>
        </w:r>
        <w:r w:rsidRPr="00383211">
          <w:rPr>
            <w:rFonts w:ascii="Times New Roman" w:hAnsi="Times New Roman" w:cs="Times New Roman"/>
            <w:color w:val="000000"/>
          </w:rPr>
          <w:t>(Machens et al., 200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imilar to the LDDM, this model can transition between point attractor (initial stimulus encoding), line attractor (working memory), and saddle point (comparison) dynamics. Interestingly, disinhibition may also play a role in this model, by providing a theoretical mechanism to switch the routing of external inputs within the circuit, which drives the switch from line attractor to comparison dynamics. </w:t>
        </w:r>
      </w:ins>
    </w:p>
    <w:p w14:paraId="726D520B" w14:textId="77777777" w:rsidR="00D14AD0" w:rsidRDefault="00D14AD0" w:rsidP="00101AEA">
      <w:pPr>
        <w:spacing w:line="480" w:lineRule="auto"/>
        <w:jc w:val="both"/>
        <w:rPr>
          <w:ins w:id="3375" w:author="Bo Shen" w:date="2023-03-11T12:19:00Z"/>
          <w:rFonts w:ascii="Times New Roman" w:hAnsi="Times New Roman" w:cs="Times New Roman"/>
          <w:color w:val="000000" w:themeColor="text1"/>
        </w:rPr>
      </w:pPr>
    </w:p>
    <w:p w14:paraId="6A57E0CD" w14:textId="53ED55DB" w:rsidR="00022BDB" w:rsidRDefault="00022BDB">
      <w:pPr>
        <w:pStyle w:val="Heading4"/>
        <w:rPr>
          <w:ins w:id="3376" w:author="Bo Shen" w:date="2023-03-11T12:19:00Z"/>
        </w:rPr>
        <w:pPrChange w:id="3377" w:author="Bo Shen" w:date="2023-03-11T13:53:00Z">
          <w:pPr>
            <w:spacing w:line="480" w:lineRule="auto"/>
            <w:jc w:val="both"/>
          </w:pPr>
        </w:pPrChange>
      </w:pPr>
      <w:ins w:id="3378" w:author="Bo Shen" w:date="2023-03-11T12:19:00Z">
        <w:r>
          <w:t>Conclusions</w:t>
        </w:r>
      </w:ins>
    </w:p>
    <w:p w14:paraId="7387A857" w14:textId="77777777" w:rsidR="00022BDB" w:rsidRDefault="00022BDB" w:rsidP="00101AEA">
      <w:pPr>
        <w:spacing w:line="480" w:lineRule="auto"/>
        <w:jc w:val="both"/>
        <w:rPr>
          <w:ins w:id="3379" w:author="Bo Shen" w:date="2023-03-11T12:19:00Z"/>
          <w:rFonts w:ascii="Times New Roman" w:hAnsi="Times New Roman" w:cs="Times New Roman"/>
          <w:color w:val="000000" w:themeColor="text1"/>
        </w:rPr>
      </w:pPr>
    </w:p>
    <w:p w14:paraId="6FAE4980" w14:textId="71EB862F" w:rsidR="00564B42" w:rsidRPr="0060258A" w:rsidRDefault="00564B42" w:rsidP="00101AEA">
      <w:pPr>
        <w:spacing w:line="480" w:lineRule="auto"/>
        <w:jc w:val="both"/>
        <w:rPr>
          <w:color w:val="000000" w:themeColor="text1"/>
        </w:rPr>
      </w:pPr>
      <w:r w:rsidRPr="0060258A">
        <w:rPr>
          <w:rFonts w:ascii="Times New Roman" w:hAnsi="Times New Roman" w:cs="Times New Roman"/>
          <w:color w:val="000000" w:themeColor="text1"/>
        </w:rPr>
        <w:t xml:space="preserve">In conclusion, here we introduce a novel, biologically-plausible architecture for </w:t>
      </w:r>
      <w:del w:id="3380" w:author="Bo Shen" w:date="2023-02-24T18:13:00Z">
        <w:r w:rsidRPr="0060258A" w:rsidDel="00A36A8B">
          <w:rPr>
            <w:rFonts w:ascii="Times New Roman" w:hAnsi="Times New Roman" w:cs="Times New Roman"/>
            <w:color w:val="000000" w:themeColor="text1"/>
          </w:rPr>
          <w:delText xml:space="preserve">decision </w:delText>
        </w:r>
      </w:del>
      <w:ins w:id="3381" w:author="Bo Shen" w:date="2023-02-24T18:13: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 based on local disinhibition, unifying the characteristic decision-making features of normalized value coding, WTA competition, and persistent activity into a single circuit. The LDDM captures psychometric and chronometric aspects of behavioral choice and predicts realistic neural dynamics in standard decision-making tasks. Local disinhibition provides a mechanism for top-down control of local decision circuit dynamics, enabling the LDDM to replicate variable task-dependent timing in diverse decision-making paradigms and implement speed-accuracy tradeoffs. These results suggest a new circuit mechanism for decision making, and emphasize the importance of incorporating interneuron diversity, local circuit architecture, and top-down control into models of the decision process.</w:t>
      </w:r>
    </w:p>
    <w:p w14:paraId="0C469416" w14:textId="77777777" w:rsidR="00564B42" w:rsidRPr="0060258A" w:rsidDel="006E258E" w:rsidRDefault="00564B42" w:rsidP="00101AEA">
      <w:pPr>
        <w:rPr>
          <w:del w:id="3382" w:author="Bo Shen" w:date="2023-02-24T17:30:00Z"/>
          <w:rFonts w:ascii="Times New Roman" w:hAnsi="Times New Roman" w:cs="Times New Roman"/>
          <w:b/>
          <w:color w:val="000000" w:themeColor="text1"/>
          <w:sz w:val="28"/>
        </w:rPr>
      </w:pPr>
      <w:del w:id="3383" w:author="Bo Shen" w:date="2023-02-24T17:30:00Z">
        <w:r w:rsidRPr="0060258A" w:rsidDel="006E258E">
          <w:rPr>
            <w:rFonts w:ascii="Times New Roman" w:hAnsi="Times New Roman" w:cs="Times New Roman"/>
            <w:b/>
            <w:color w:val="000000" w:themeColor="text1"/>
            <w:sz w:val="28"/>
          </w:rPr>
          <w:lastRenderedPageBreak/>
          <w:br w:type="page"/>
        </w:r>
      </w:del>
    </w:p>
    <w:p w14:paraId="0AABC8B7" w14:textId="77777777" w:rsidR="00564B42" w:rsidRDefault="00564B42"/>
    <w:p w14:paraId="1D12D00D" w14:textId="20EB2881" w:rsidR="00564B42" w:rsidRDefault="00564B42">
      <w:pPr>
        <w:rPr>
          <w:rFonts w:ascii="Times New Roman" w:hAnsi="Times New Roman" w:cs="Times New Roman"/>
          <w:color w:val="000000" w:themeColor="text1"/>
        </w:rPr>
      </w:pPr>
      <w:r>
        <w:rPr>
          <w:rFonts w:ascii="Times New Roman" w:hAnsi="Times New Roman" w:cs="Times New Roman"/>
          <w:color w:val="000000" w:themeColor="text1"/>
        </w:rPr>
        <w:br w:type="page"/>
      </w:r>
    </w:p>
    <w:p w14:paraId="732BCF90" w14:textId="4BFCE059" w:rsidR="00564B42" w:rsidRDefault="00564B42" w:rsidP="00E24C8A">
      <w:pPr>
        <w:pStyle w:val="Heading1"/>
      </w:pPr>
      <w:r w:rsidRPr="0060258A">
        <w:lastRenderedPageBreak/>
        <w:t>Methods</w:t>
      </w:r>
      <w:bookmarkStart w:id="3384" w:name="_Toc101170398"/>
    </w:p>
    <w:p w14:paraId="3F37A6F3" w14:textId="77777777" w:rsidR="00E252F2" w:rsidRPr="00E252F2" w:rsidRDefault="00E252F2" w:rsidP="00E252F2"/>
    <w:p w14:paraId="72C6C32B" w14:textId="77777777" w:rsidR="00564B42" w:rsidRPr="000B19DC" w:rsidDel="001040BB" w:rsidRDefault="00564B42">
      <w:pPr>
        <w:pStyle w:val="Heading4"/>
        <w:rPr>
          <w:moveFrom w:id="3385" w:author="Bo Shen" w:date="2023-02-13T15:00:00Z"/>
        </w:rPr>
        <w:pPrChange w:id="3386" w:author="Bo Shen" w:date="2023-03-11T13:53:00Z">
          <w:pPr>
            <w:pStyle w:val="Heading1"/>
          </w:pPr>
        </w:pPrChange>
      </w:pPr>
      <w:moveFromRangeStart w:id="3387" w:author="Bo Shen" w:date="2023-02-13T15:00:00Z" w:name="move127192845"/>
      <w:moveFrom w:id="3388" w:author="Bo Shen" w:date="2023-02-13T15:00:00Z">
        <w:r w:rsidRPr="000B19DC" w:rsidDel="001040BB">
          <w:t>Motifs tested and compared for normalized coding and winner-take-all choice</w:t>
        </w:r>
        <w:bookmarkEnd w:id="3384"/>
      </w:moveFrom>
    </w:p>
    <w:p w14:paraId="4E3A2C33" w14:textId="77777777" w:rsidR="00564B42" w:rsidRPr="009E2731" w:rsidDel="001040BB" w:rsidRDefault="00564B42">
      <w:pPr>
        <w:pStyle w:val="Heading4"/>
        <w:rPr>
          <w:moveFrom w:id="3389" w:author="Bo Shen" w:date="2023-02-13T15:00:00Z"/>
        </w:rPr>
        <w:pPrChange w:id="3390" w:author="Bo Shen" w:date="2023-03-11T13:53:00Z">
          <w:pPr>
            <w:spacing w:line="480" w:lineRule="auto"/>
            <w:jc w:val="both"/>
          </w:pPr>
        </w:pPrChange>
      </w:pPr>
    </w:p>
    <w:p w14:paraId="28BE89CE" w14:textId="77777777" w:rsidR="00564B42" w:rsidDel="001040BB" w:rsidRDefault="00564B42">
      <w:pPr>
        <w:pStyle w:val="Heading4"/>
        <w:rPr>
          <w:moveFrom w:id="3391" w:author="Bo Shen" w:date="2023-02-13T15:00:00Z"/>
        </w:rPr>
        <w:pPrChange w:id="3392" w:author="Bo Shen" w:date="2023-03-11T13:53:00Z">
          <w:pPr>
            <w:spacing w:line="480" w:lineRule="auto"/>
            <w:jc w:val="both"/>
          </w:pPr>
        </w:pPrChange>
      </w:pPr>
      <w:moveFrom w:id="3393" w:author="Bo Shen" w:date="2023-02-13T15:00:00Z">
        <w:r w:rsidDel="001040BB">
          <w:t xml:space="preserve">We tested a series of motifs and found local disinhibition is critical for the integration of normalized valuation and choice functions. </w:t>
        </w:r>
        <w:r w:rsidDel="001040BB">
          <w:rPr>
            <w:rFonts w:hint="eastAsia"/>
          </w:rPr>
          <w:t>To</w:t>
        </w:r>
        <w:r w:rsidDel="001040BB">
          <w:t xml:space="preserve"> do this, we tested four types of modifications that might enhance mutual competition between the option-specific local sub-circuits (</w:t>
        </w:r>
        <w:r w:rsidRPr="00A4229D" w:rsidDel="001040BB">
          <w:rPr>
            <w:b/>
          </w:rPr>
          <w:t>Fig.</w:t>
        </w:r>
        <w:r w:rsidDel="001040BB">
          <w:rPr>
            <w:b/>
          </w:rPr>
          <w:t xml:space="preserve"> 2-figure supplement 1</w:t>
        </w:r>
        <w:r w:rsidRPr="00A4229D" w:rsidDel="001040BB">
          <w:rPr>
            <w:b/>
          </w:rPr>
          <w:t>A</w:t>
        </w:r>
        <w:r w:rsidDel="001040BB">
          <w:t xml:space="preserve">): a) </w:t>
        </w:r>
        <w:r w:rsidRPr="00035416" w:rsidDel="001040BB">
          <w:t>Recurrent self-excitation</w:t>
        </w:r>
        <w:r w:rsidDel="001040BB">
          <w:t xml:space="preserve"> (loops weighted by </w:t>
        </w:r>
        <m:oMath>
          <m:r>
            <w:rPr>
              <w:rFonts w:ascii="Cambria Math" w:hAnsi="Cambria Math"/>
            </w:rPr>
            <m:t>α</m:t>
          </m:r>
        </m:oMath>
        <w:moveFrom w:id="3394" w:author="Bo Shen" w:date="2023-02-13T15:00:00Z">
          <w:r w:rsidDel="001040BB">
            <w:t xml:space="preserve">), with self-amplification of each </w:t>
          </w:r>
          <w:r w:rsidRPr="004C4E82" w:rsidDel="001040BB">
            <w:t>R</w:t>
          </w:r>
          <w:r w:rsidDel="001040BB">
            <w:t xml:space="preserve"> unit, a property shown to be important for mutual competition in the RNM. b) </w:t>
          </w:r>
          <w:r w:rsidRPr="00035416" w:rsidDel="001040BB">
            <w:t>Local disinhibition</w:t>
          </w:r>
          <w:r w:rsidDel="001040BB">
            <w:t xml:space="preserve"> (loops weighted by </w:t>
          </w:r>
          <m:oMath>
            <m:r>
              <w:rPr>
                <w:rFonts w:ascii="Cambria Math" w:hAnsi="Cambria Math"/>
              </w:rPr>
              <m:t>β</m:t>
            </m:r>
          </m:oMath>
          <w:moveFrom w:id="3395" w:author="Bo Shen" w:date="2023-02-13T15:00:00Z">
            <w:r w:rsidDel="001040BB">
              <w:t xml:space="preserve">), which is the focus of the main text, mediated through disinhibitory units (D); the function of a </w:t>
            </w:r>
            <w:r w:rsidRPr="00C8034E" w:rsidDel="001040BB">
              <w:t>D</w:t>
            </w:r>
            <w:r w:rsidDel="001040BB">
              <w:t xml:space="preserve"> unit is to inhibit the gain control </w:t>
            </w:r>
            <w:r w:rsidRPr="0051774C" w:rsidDel="001040BB">
              <w:t>G</w:t>
            </w:r>
            <w:r w:rsidDel="001040BB">
              <w:t xml:space="preserve"> unit in the local sub-circuit therefore release inhibition on the local </w:t>
            </w:r>
            <w:r w:rsidRPr="00093616" w:rsidDel="001040BB">
              <w:t>R</w:t>
            </w:r>
            <w:r w:rsidDel="001040BB">
              <w:t xml:space="preserve"> units. c) </w:t>
            </w:r>
            <w:r w:rsidRPr="00035416" w:rsidDel="001040BB">
              <w:t>Cross inhibition</w:t>
            </w:r>
            <w:r w:rsidDel="001040BB">
              <w:t xml:space="preserve"> (loops weighted by </w:t>
            </w:r>
            <m:oMath>
              <m:r>
                <w:rPr>
                  <w:rFonts w:ascii="Cambria Math" w:hAnsi="Cambria Math"/>
                </w:rPr>
                <m:t>η</m:t>
              </m:r>
            </m:oMath>
            <w:moveFrom w:id="3396" w:author="Bo Shen" w:date="2023-02-13T15:00:00Z">
              <w:r w:rsidDel="001040BB">
                <w:t xml:space="preserve">), which directly inhibits the lateral </w:t>
              </w:r>
              <w:r w:rsidRPr="00212CC4" w:rsidDel="001040BB">
                <w:t>R</w:t>
              </w:r>
              <w:r w:rsidDel="001040BB">
                <w:t xml:space="preserve"> units through inhibitory units (I) to implement mutual inhibition. d) </w:t>
              </w:r>
              <w:r w:rsidRPr="00035416" w:rsidDel="001040BB">
                <w:t>Lateral gain control boost</w:t>
              </w:r>
              <w:r w:rsidDel="001040BB">
                <w:t xml:space="preserve"> (loops weighted by </w:t>
              </w:r>
              <m:oMath>
                <m:r>
                  <w:rPr>
                    <w:rFonts w:ascii="Cambria Math" w:hAnsi="Cambria Math"/>
                  </w:rPr>
                  <m:t>γ</m:t>
                </m:r>
              </m:oMath>
              <w:moveFrom w:id="3397" w:author="Bo Shen" w:date="2023-02-13T15:00:00Z">
                <w:r w:rsidDel="001040BB">
                  <w:t>), which is mediated through excitatory units (</w:t>
                </w:r>
                <w:r w:rsidRPr="0047681F" w:rsidDel="001040BB">
                  <w:t>E</w:t>
                </w:r>
                <w:r w:rsidDel="001040BB">
                  <w:t xml:space="preserve">) to boosts the lateral </w:t>
                </w:r>
                <w:r w:rsidRPr="00B46B65" w:rsidDel="001040BB">
                  <w:t>G</w:t>
                </w:r>
                <w:r w:rsidDel="001040BB">
                  <w:t xml:space="preserve">, therefore drives higher gain control on the lateral </w:t>
                </w:r>
                <w:r w:rsidRPr="00C8034E" w:rsidDel="001040BB">
                  <w:t>R</w:t>
                </w:r>
                <w:r w:rsidDel="001040BB">
                  <w:t xml:space="preserve"> than the local </w:t>
                </w:r>
                <w:r w:rsidRPr="00C8034E" w:rsidDel="001040BB">
                  <w:t>R</w:t>
                </w:r>
                <w:r w:rsidDel="001040BB">
                  <w:t xml:space="preserve"> (i.e., asymmetric gain control) and realizes mutual inhibition.</w:t>
                </w:r>
              </w:moveFrom>
            </w:moveFrom>
          </w:moveFrom>
        </w:moveFrom>
      </w:moveFrom>
    </w:p>
    <w:p w14:paraId="30B95F2E" w14:textId="77777777" w:rsidR="00564B42" w:rsidDel="001040BB" w:rsidRDefault="00564B42">
      <w:pPr>
        <w:pStyle w:val="Heading4"/>
        <w:rPr>
          <w:moveFrom w:id="3398" w:author="Bo Shen" w:date="2023-02-13T15:00:00Z"/>
        </w:rPr>
        <w:pPrChange w:id="3399" w:author="Bo Shen" w:date="2023-03-11T13:53:00Z">
          <w:pPr>
            <w:spacing w:line="480" w:lineRule="auto"/>
            <w:jc w:val="both"/>
          </w:pPr>
        </w:pPrChange>
      </w:pPr>
    </w:p>
    <w:p w14:paraId="52853C28" w14:textId="77777777" w:rsidR="00564B42" w:rsidDel="001040BB" w:rsidRDefault="00564B42">
      <w:pPr>
        <w:pStyle w:val="Heading4"/>
        <w:rPr>
          <w:moveFrom w:id="3400" w:author="Bo Shen" w:date="2023-02-13T15:00:00Z"/>
        </w:rPr>
        <w:pPrChange w:id="3401" w:author="Bo Shen" w:date="2023-03-11T13:53:00Z">
          <w:pPr>
            <w:spacing w:line="480" w:lineRule="auto"/>
            <w:jc w:val="both"/>
          </w:pPr>
        </w:pPrChange>
      </w:pPr>
      <w:moveFrom w:id="3402" w:author="Bo Shen" w:date="2023-02-13T15:00:00Z">
        <w:r w:rsidDel="001040BB">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9964FC" w:rsidDel="001040BB">
          <w:rPr>
            <w:b/>
          </w:rPr>
          <w:t>Eqs. 5-</w:t>
        </w:r>
        <w:r w:rsidDel="001040BB">
          <w:rPr>
            <w:b/>
          </w:rPr>
          <w:t>9</w:t>
        </w:r>
        <w:r w:rsidDel="001040BB">
          <w:t>):</w:t>
        </w:r>
      </w:moveFrom>
    </w:p>
    <w:p w14:paraId="5C619934" w14:textId="77777777" w:rsidR="00564B42" w:rsidDel="001040BB" w:rsidRDefault="00564B42">
      <w:pPr>
        <w:pStyle w:val="Heading4"/>
        <w:rPr>
          <w:moveFrom w:id="3403" w:author="Bo Shen" w:date="2023-02-13T15:00:00Z"/>
        </w:rPr>
        <w:pPrChange w:id="3404" w:author="Bo Shen" w:date="2023-03-11T13:53:00Z">
          <w:pPr>
            <w:spacing w:line="480" w:lineRule="auto"/>
            <w:jc w:val="both"/>
          </w:pPr>
        </w:pPrChange>
      </w:pPr>
    </w:p>
    <w:tbl>
      <w:tblPr>
        <w:tblW w:w="0" w:type="auto"/>
        <w:tblLook w:val="04A0" w:firstRow="1" w:lastRow="0" w:firstColumn="1" w:lastColumn="0" w:noHBand="0" w:noVBand="1"/>
      </w:tblPr>
      <w:tblGrid>
        <w:gridCol w:w="2250"/>
        <w:gridCol w:w="4680"/>
        <w:gridCol w:w="2420"/>
      </w:tblGrid>
      <w:tr w:rsidR="00513E7D" w:rsidRPr="00BA110C" w:rsidDel="006A46E2" w14:paraId="58637B27" w14:textId="77777777" w:rsidTr="00007227">
        <w:trPr>
          <w:del w:id="3405" w:author="Bo Shen" w:date="2023-02-27T16:22:00Z"/>
        </w:trPr>
        <w:tc>
          <w:tcPr>
            <w:tcW w:w="2250" w:type="dxa"/>
            <w:vAlign w:val="center"/>
          </w:tcPr>
          <w:p w14:paraId="273F5574" w14:textId="77777777" w:rsidR="00564B42" w:rsidRPr="00BA110C" w:rsidDel="006A46E2" w:rsidRDefault="00564B42">
            <w:pPr>
              <w:pStyle w:val="Heading4"/>
              <w:rPr>
                <w:del w:id="3406" w:author="Bo Shen" w:date="2023-02-27T16:22:00Z"/>
                <w:moveFrom w:id="3407" w:author="Bo Shen" w:date="2023-02-13T15:00:00Z"/>
              </w:rPr>
              <w:pPrChange w:id="3408" w:author="Bo Shen" w:date="2023-03-11T13:53:00Z">
                <w:pPr>
                  <w:spacing w:line="480" w:lineRule="auto"/>
                  <w:jc w:val="both"/>
                </w:pPr>
              </w:pPrChange>
            </w:pPr>
          </w:p>
        </w:tc>
        <w:tc>
          <w:tcPr>
            <w:tcW w:w="4680" w:type="dxa"/>
            <w:vAlign w:val="center"/>
          </w:tcPr>
          <w:p w14:paraId="43BE1CC1" w14:textId="77777777" w:rsidR="00564B42" w:rsidRPr="004334A0" w:rsidDel="006A46E2" w:rsidRDefault="00000000">
            <w:pPr>
              <w:pStyle w:val="Heading4"/>
              <w:rPr>
                <w:del w:id="3409" w:author="Bo Shen" w:date="2023-02-27T16:22:00Z"/>
                <w:moveFrom w:id="3410" w:author="Bo Shen" w:date="2023-02-13T15:00:00Z"/>
              </w:rPr>
              <w:pPrChange w:id="3411" w:author="Bo Shen" w:date="2023-03-11T13:53:00Z">
                <w:pPr>
                  <w:spacing w:line="480" w:lineRule="auto"/>
                  <w:jc w:val="both"/>
                </w:pPr>
              </w:pPrChange>
            </w:pPr>
            <m:oMathPara>
              <m:oMathParaPr>
                <m:jc m:val="left"/>
              </m:oMathParaPr>
              <m:oMath>
                <m:sSub>
                  <m:sSubPr>
                    <m:ctrlPr>
                      <w:del w:id="3412" w:author="Bo Shen" w:date="2023-02-27T16:22:00Z">
                        <w:rPr>
                          <w:rFonts w:ascii="Cambria Math" w:hAnsi="Cambria Math"/>
                        </w:rPr>
                      </w:del>
                    </m:ctrlPr>
                  </m:sSubPr>
                  <m:e>
                    <m:r>
                      <w:del w:id="3413" w:author="Bo Shen" w:date="2023-02-27T16:22:00Z">
                        <w:rPr>
                          <w:rFonts w:ascii="Cambria Math" w:hAnsi="Cambria Math"/>
                        </w:rPr>
                        <m:t>τ</m:t>
                      </w:del>
                    </m:r>
                  </m:e>
                  <m:sub>
                    <m:r>
                      <w:del w:id="3414" w:author="Bo Shen" w:date="2023-02-27T16:22:00Z">
                        <w:rPr>
                          <w:rFonts w:ascii="Cambria Math" w:hAnsi="Cambria Math"/>
                        </w:rPr>
                        <m:t>R</m:t>
                      </w:del>
                    </m:r>
                  </m:sub>
                </m:sSub>
                <m:f>
                  <m:fPr>
                    <m:ctrlPr>
                      <w:del w:id="3415" w:author="Bo Shen" w:date="2023-02-27T16:22:00Z">
                        <w:rPr>
                          <w:rFonts w:ascii="Cambria Math" w:hAnsi="Cambria Math"/>
                        </w:rPr>
                      </w:del>
                    </m:ctrlPr>
                  </m:fPr>
                  <m:num>
                    <m:r>
                      <w:del w:id="3416" w:author="Bo Shen" w:date="2023-02-27T16:22:00Z">
                        <w:rPr>
                          <w:rFonts w:ascii="Cambria Math" w:hAnsi="Cambria Math"/>
                        </w:rPr>
                        <m:t>d</m:t>
                      </w:del>
                    </m:r>
                    <m:sSub>
                      <m:sSubPr>
                        <m:ctrlPr>
                          <w:del w:id="3417" w:author="Bo Shen" w:date="2023-02-27T16:22:00Z">
                            <w:rPr>
                              <w:rFonts w:ascii="Cambria Math" w:hAnsi="Cambria Math"/>
                            </w:rPr>
                          </w:del>
                        </m:ctrlPr>
                      </m:sSubPr>
                      <m:e>
                        <m:r>
                          <w:del w:id="3418" w:author="Bo Shen" w:date="2023-02-27T16:22:00Z">
                            <w:rPr>
                              <w:rFonts w:ascii="Cambria Math" w:hAnsi="Cambria Math"/>
                            </w:rPr>
                            <m:t>R</m:t>
                          </w:del>
                        </m:r>
                      </m:e>
                      <m:sub>
                        <m:r>
                          <w:del w:id="3419" w:author="Bo Shen" w:date="2023-02-27T16:22:00Z">
                            <w:rPr>
                              <w:rFonts w:ascii="Cambria Math" w:hAnsi="Cambria Math"/>
                            </w:rPr>
                            <m:t>i</m:t>
                          </w:del>
                        </m:r>
                      </m:sub>
                    </m:sSub>
                  </m:num>
                  <m:den>
                    <m:r>
                      <w:del w:id="3420" w:author="Bo Shen" w:date="2023-02-27T16:22:00Z">
                        <w:rPr>
                          <w:rFonts w:ascii="Cambria Math" w:hAnsi="Cambria Math"/>
                        </w:rPr>
                        <m:t>dt</m:t>
                      </w:del>
                    </m:r>
                  </m:den>
                </m:f>
                <m:r>
                  <w:del w:id="3421" w:author="Bo Shen" w:date="2023-02-27T16:22:00Z">
                    <w:rPr>
                      <w:rFonts w:ascii="Cambria Math" w:hAnsi="Cambria Math"/>
                    </w:rPr>
                    <m:t>=-</m:t>
                  </w:del>
                </m:r>
                <m:sSub>
                  <m:sSubPr>
                    <m:ctrlPr>
                      <w:del w:id="3422" w:author="Bo Shen" w:date="2023-02-27T16:22:00Z">
                        <w:rPr>
                          <w:rFonts w:ascii="Cambria Math" w:hAnsi="Cambria Math"/>
                        </w:rPr>
                      </w:del>
                    </m:ctrlPr>
                  </m:sSubPr>
                  <m:e>
                    <m:r>
                      <w:del w:id="3423" w:author="Bo Shen" w:date="2023-02-27T16:22:00Z">
                        <w:rPr>
                          <w:rFonts w:ascii="Cambria Math" w:hAnsi="Cambria Math"/>
                        </w:rPr>
                        <m:t>R</m:t>
                      </w:del>
                    </m:r>
                  </m:e>
                  <m:sub>
                    <m:r>
                      <w:del w:id="3424" w:author="Bo Shen" w:date="2023-02-27T16:22:00Z">
                        <w:rPr>
                          <w:rFonts w:ascii="Cambria Math" w:hAnsi="Cambria Math"/>
                        </w:rPr>
                        <m:t>i</m:t>
                      </w:del>
                    </m:r>
                  </m:sub>
                </m:sSub>
                <m:r>
                  <w:del w:id="3425" w:author="Bo Shen" w:date="2023-02-27T16:22:00Z">
                    <w:rPr>
                      <w:rFonts w:ascii="Cambria Math" w:hAnsi="Cambria Math"/>
                    </w:rPr>
                    <m:t>+</m:t>
                  </w:del>
                </m:r>
                <m:f>
                  <m:fPr>
                    <m:ctrlPr>
                      <w:del w:id="3426" w:author="Bo Shen" w:date="2023-02-27T16:22:00Z">
                        <w:rPr>
                          <w:rFonts w:ascii="Cambria Math" w:hAnsi="Cambria Math"/>
                        </w:rPr>
                      </w:del>
                    </m:ctrlPr>
                  </m:fPr>
                  <m:num>
                    <m:sSub>
                      <m:sSubPr>
                        <m:ctrlPr>
                          <w:del w:id="3427" w:author="Bo Shen" w:date="2023-02-27T16:22:00Z">
                            <w:rPr>
                              <w:rFonts w:ascii="Cambria Math" w:hAnsi="Cambria Math"/>
                            </w:rPr>
                          </w:del>
                        </m:ctrlPr>
                      </m:sSubPr>
                      <m:e>
                        <m:r>
                          <w:del w:id="3428" w:author="Bo Shen" w:date="2023-02-27T16:22:00Z">
                            <w:rPr>
                              <w:rFonts w:ascii="Cambria Math" w:hAnsi="Cambria Math"/>
                            </w:rPr>
                            <m:t>V</m:t>
                          </w:del>
                        </m:r>
                      </m:e>
                      <m:sub>
                        <m:r>
                          <w:del w:id="3429" w:author="Bo Shen" w:date="2023-02-27T16:22:00Z">
                            <w:rPr>
                              <w:rFonts w:ascii="Cambria Math" w:hAnsi="Cambria Math"/>
                            </w:rPr>
                            <m:t>i</m:t>
                          </w:del>
                        </m:r>
                      </m:sub>
                    </m:sSub>
                    <m:r>
                      <w:del w:id="3430" w:author="Bo Shen" w:date="2023-02-27T16:22:00Z">
                        <w:rPr>
                          <w:rFonts w:ascii="Cambria Math" w:hAnsi="Cambria Math"/>
                        </w:rPr>
                        <m:t>+α</m:t>
                      </w:del>
                    </m:r>
                    <m:sSub>
                      <m:sSubPr>
                        <m:ctrlPr>
                          <w:del w:id="3431" w:author="Bo Shen" w:date="2023-02-27T16:22:00Z">
                            <w:rPr>
                              <w:rFonts w:ascii="Cambria Math" w:hAnsi="Cambria Math"/>
                            </w:rPr>
                          </w:del>
                        </m:ctrlPr>
                      </m:sSubPr>
                      <m:e>
                        <m:r>
                          <w:del w:id="3432" w:author="Bo Shen" w:date="2023-02-27T16:22:00Z">
                            <w:rPr>
                              <w:rFonts w:ascii="Cambria Math" w:hAnsi="Cambria Math"/>
                            </w:rPr>
                            <m:t>R</m:t>
                          </w:del>
                        </m:r>
                      </m:e>
                      <m:sub>
                        <m:r>
                          <w:del w:id="3433" w:author="Bo Shen" w:date="2023-02-27T16:22:00Z">
                            <w:rPr>
                              <w:rFonts w:ascii="Cambria Math" w:hAnsi="Cambria Math"/>
                            </w:rPr>
                            <m:t>i</m:t>
                          </w:del>
                        </m:r>
                      </m:sub>
                    </m:sSub>
                    <m:r>
                      <w:del w:id="3434" w:author="Bo Shen" w:date="2023-02-27T16:22:00Z">
                        <w:rPr>
                          <w:rFonts w:ascii="Cambria Math" w:hAnsi="Cambria Math"/>
                        </w:rPr>
                        <m:t>-</m:t>
                      </w:del>
                    </m:r>
                    <m:sSub>
                      <m:sSubPr>
                        <m:ctrlPr>
                          <w:del w:id="3435" w:author="Bo Shen" w:date="2023-02-27T16:22:00Z">
                            <w:rPr>
                              <w:rFonts w:ascii="Cambria Math" w:hAnsi="Cambria Math"/>
                            </w:rPr>
                          </w:del>
                        </m:ctrlPr>
                      </m:sSubPr>
                      <m:e>
                        <m:r>
                          <w:del w:id="3436" w:author="Bo Shen" w:date="2023-02-27T16:22:00Z">
                            <w:rPr>
                              <w:rFonts w:ascii="Cambria Math" w:hAnsi="Cambria Math"/>
                            </w:rPr>
                            <m:t>I</m:t>
                          </w:del>
                        </m:r>
                      </m:e>
                      <m:sub>
                        <m:r>
                          <w:del w:id="3437" w:author="Bo Shen" w:date="2023-02-27T16:22:00Z">
                            <w:rPr>
                              <w:rFonts w:ascii="Cambria Math" w:hAnsi="Cambria Math"/>
                            </w:rPr>
                            <m:t>j</m:t>
                          </w:del>
                        </m:r>
                      </m:sub>
                    </m:sSub>
                  </m:num>
                  <m:den>
                    <m:r>
                      <w:del w:id="3438" w:author="Bo Shen" w:date="2023-02-27T16:22:00Z">
                        <w:rPr>
                          <w:rFonts w:ascii="Cambria Math" w:hAnsi="Cambria Math"/>
                        </w:rPr>
                        <m:t>1+</m:t>
                      </w:del>
                    </m:r>
                    <m:sSub>
                      <m:sSubPr>
                        <m:ctrlPr>
                          <w:del w:id="3439" w:author="Bo Shen" w:date="2023-02-27T16:22:00Z">
                            <w:rPr>
                              <w:rFonts w:ascii="Cambria Math" w:hAnsi="Cambria Math"/>
                            </w:rPr>
                          </w:del>
                        </m:ctrlPr>
                      </m:sSubPr>
                      <m:e>
                        <m:r>
                          <w:del w:id="3440" w:author="Bo Shen" w:date="2023-02-27T16:22:00Z">
                            <w:rPr>
                              <w:rFonts w:ascii="Cambria Math" w:hAnsi="Cambria Math"/>
                            </w:rPr>
                            <m:t>G</m:t>
                          </w:del>
                        </m:r>
                      </m:e>
                      <m:sub>
                        <m:r>
                          <w:del w:id="3441" w:author="Bo Shen" w:date="2023-02-27T16:22:00Z">
                            <w:rPr>
                              <w:rFonts w:ascii="Cambria Math" w:hAnsi="Cambria Math"/>
                            </w:rPr>
                            <m:t>i</m:t>
                          </w:del>
                        </m:r>
                      </m:sub>
                    </m:sSub>
                  </m:den>
                </m:f>
              </m:oMath>
            </m:oMathPara>
          </w:p>
        </w:tc>
        <w:tc>
          <w:tcPr>
            <w:tcW w:w="2420" w:type="dxa"/>
            <w:vAlign w:val="center"/>
          </w:tcPr>
          <w:p w14:paraId="6F61FB3E" w14:textId="77777777" w:rsidR="00564B42" w:rsidRPr="00684E5E" w:rsidDel="006A46E2" w:rsidRDefault="00564B42">
            <w:pPr>
              <w:pStyle w:val="Heading4"/>
              <w:rPr>
                <w:del w:id="3442" w:author="Bo Shen" w:date="2023-02-27T16:22:00Z"/>
                <w:moveFrom w:id="3443" w:author="Bo Shen" w:date="2023-02-13T15:00:00Z"/>
              </w:rPr>
              <w:pPrChange w:id="3444" w:author="Bo Shen" w:date="2023-03-11T13:53:00Z">
                <w:pPr>
                  <w:pStyle w:val="Caption"/>
                  <w:jc w:val="right"/>
                </w:pPr>
              </w:pPrChange>
            </w:pPr>
            <w:moveFrom w:id="3445" w:author="Bo Shen" w:date="2023-02-13T15:00:00Z">
              <w:del w:id="3446"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5</w:delText>
                </w:r>
                <w:r w:rsidRPr="00684E5E" w:rsidDel="006A46E2">
                  <w:rPr>
                    <w:sz w:val="18"/>
                    <w:szCs w:val="18"/>
                  </w:rPr>
                  <w:fldChar w:fldCharType="end"/>
                </w:r>
                <w:r w:rsidRPr="00684E5E" w:rsidDel="006A46E2">
                  <w:delText>)</w:delText>
                </w:r>
              </w:del>
            </w:moveFrom>
          </w:p>
        </w:tc>
      </w:tr>
      <w:tr w:rsidR="00757ECE" w:rsidRPr="00BA110C" w:rsidDel="006A46E2" w14:paraId="2779523C" w14:textId="77777777" w:rsidTr="00007227">
        <w:trPr>
          <w:del w:id="3447" w:author="Bo Shen" w:date="2023-02-27T16:22:00Z"/>
        </w:trPr>
        <w:tc>
          <w:tcPr>
            <w:tcW w:w="2250" w:type="dxa"/>
            <w:vAlign w:val="center"/>
          </w:tcPr>
          <w:p w14:paraId="4C83F40B" w14:textId="77777777" w:rsidR="00564B42" w:rsidRPr="00BA110C" w:rsidDel="006A46E2" w:rsidRDefault="00564B42">
            <w:pPr>
              <w:pStyle w:val="Heading4"/>
              <w:rPr>
                <w:del w:id="3448" w:author="Bo Shen" w:date="2023-02-27T16:22:00Z"/>
                <w:moveFrom w:id="3449" w:author="Bo Shen" w:date="2023-02-13T15:00:00Z"/>
              </w:rPr>
              <w:pPrChange w:id="3450" w:author="Bo Shen" w:date="2023-03-11T13:53:00Z">
                <w:pPr>
                  <w:spacing w:line="480" w:lineRule="auto"/>
                  <w:jc w:val="both"/>
                </w:pPr>
              </w:pPrChange>
            </w:pPr>
          </w:p>
        </w:tc>
        <w:tc>
          <w:tcPr>
            <w:tcW w:w="4680" w:type="dxa"/>
            <w:vAlign w:val="center"/>
          </w:tcPr>
          <w:p w14:paraId="7D362E3F" w14:textId="77777777" w:rsidR="00564B42" w:rsidRPr="004334A0" w:rsidDel="006A46E2" w:rsidRDefault="00000000">
            <w:pPr>
              <w:pStyle w:val="Heading4"/>
              <w:rPr>
                <w:del w:id="3451" w:author="Bo Shen" w:date="2023-02-27T16:22:00Z"/>
                <w:moveFrom w:id="3452" w:author="Bo Shen" w:date="2023-02-13T15:00:00Z"/>
              </w:rPr>
              <w:pPrChange w:id="3453" w:author="Bo Shen" w:date="2023-03-11T13:53:00Z">
                <w:pPr>
                  <w:spacing w:line="480" w:lineRule="auto"/>
                  <w:jc w:val="both"/>
                </w:pPr>
              </w:pPrChange>
            </w:pPr>
            <m:oMathPara>
              <m:oMathParaPr>
                <m:jc m:val="left"/>
              </m:oMathParaPr>
              <m:oMath>
                <m:sSub>
                  <m:sSubPr>
                    <m:ctrlPr>
                      <w:del w:id="3454" w:author="Bo Shen" w:date="2023-02-27T16:22:00Z">
                        <w:rPr>
                          <w:rFonts w:ascii="Cambria Math" w:hAnsi="Cambria Math"/>
                        </w:rPr>
                      </w:del>
                    </m:ctrlPr>
                  </m:sSubPr>
                  <m:e>
                    <m:r>
                      <w:del w:id="3455" w:author="Bo Shen" w:date="2023-02-27T16:22:00Z">
                        <w:rPr>
                          <w:rFonts w:ascii="Cambria Math" w:hAnsi="Cambria Math"/>
                        </w:rPr>
                        <m:t>τ</m:t>
                      </w:del>
                    </m:r>
                  </m:e>
                  <m:sub>
                    <m:r>
                      <w:del w:id="3456" w:author="Bo Shen" w:date="2023-02-27T16:22:00Z">
                        <w:rPr>
                          <w:rFonts w:ascii="Cambria Math" w:hAnsi="Cambria Math"/>
                        </w:rPr>
                        <m:t>G</m:t>
                      </w:del>
                    </m:r>
                  </m:sub>
                </m:sSub>
                <m:f>
                  <m:fPr>
                    <m:ctrlPr>
                      <w:del w:id="3457" w:author="Bo Shen" w:date="2023-02-27T16:22:00Z">
                        <w:rPr>
                          <w:rFonts w:ascii="Cambria Math" w:hAnsi="Cambria Math"/>
                        </w:rPr>
                      </w:del>
                    </m:ctrlPr>
                  </m:fPr>
                  <m:num>
                    <m:r>
                      <w:del w:id="3458" w:author="Bo Shen" w:date="2023-02-27T16:22:00Z">
                        <w:rPr>
                          <w:rFonts w:ascii="Cambria Math" w:hAnsi="Cambria Math"/>
                        </w:rPr>
                        <m:t>d</m:t>
                      </w:del>
                    </m:r>
                    <m:sSub>
                      <m:sSubPr>
                        <m:ctrlPr>
                          <w:del w:id="3459" w:author="Bo Shen" w:date="2023-02-27T16:22:00Z">
                            <w:rPr>
                              <w:rFonts w:ascii="Cambria Math" w:hAnsi="Cambria Math"/>
                            </w:rPr>
                          </w:del>
                        </m:ctrlPr>
                      </m:sSubPr>
                      <m:e>
                        <m:r>
                          <w:del w:id="3460" w:author="Bo Shen" w:date="2023-02-27T16:22:00Z">
                            <w:rPr>
                              <w:rFonts w:ascii="Cambria Math" w:hAnsi="Cambria Math"/>
                            </w:rPr>
                            <m:t>G</m:t>
                          </w:del>
                        </m:r>
                      </m:e>
                      <m:sub>
                        <m:r>
                          <w:del w:id="3461" w:author="Bo Shen" w:date="2023-02-27T16:22:00Z">
                            <w:rPr>
                              <w:rFonts w:ascii="Cambria Math" w:hAnsi="Cambria Math"/>
                            </w:rPr>
                            <m:t>i</m:t>
                          </w:del>
                        </m:r>
                      </m:sub>
                    </m:sSub>
                  </m:num>
                  <m:den>
                    <m:r>
                      <w:del w:id="3462" w:author="Bo Shen" w:date="2023-02-27T16:22:00Z">
                        <w:rPr>
                          <w:rFonts w:ascii="Cambria Math" w:hAnsi="Cambria Math"/>
                        </w:rPr>
                        <m:t>dt</m:t>
                      </w:del>
                    </m:r>
                  </m:den>
                </m:f>
                <m:r>
                  <w:del w:id="3463" w:author="Bo Shen" w:date="2023-02-27T16:22:00Z">
                    <w:rPr>
                      <w:rFonts w:ascii="Cambria Math" w:hAnsi="Cambria Math"/>
                    </w:rPr>
                    <m:t>=-</m:t>
                  </w:del>
                </m:r>
                <m:sSub>
                  <m:sSubPr>
                    <m:ctrlPr>
                      <w:del w:id="3464" w:author="Bo Shen" w:date="2023-02-27T16:22:00Z">
                        <w:rPr>
                          <w:rFonts w:ascii="Cambria Math" w:hAnsi="Cambria Math"/>
                        </w:rPr>
                      </w:del>
                    </m:ctrlPr>
                  </m:sSubPr>
                  <m:e>
                    <m:r>
                      <w:del w:id="3465" w:author="Bo Shen" w:date="2023-02-27T16:22:00Z">
                        <w:rPr>
                          <w:rFonts w:ascii="Cambria Math" w:hAnsi="Cambria Math"/>
                        </w:rPr>
                        <m:t>G</m:t>
                      </w:del>
                    </m:r>
                  </m:e>
                  <m:sub>
                    <m:r>
                      <w:del w:id="3466" w:author="Bo Shen" w:date="2023-02-27T16:22:00Z">
                        <w:rPr>
                          <w:rFonts w:ascii="Cambria Math" w:hAnsi="Cambria Math"/>
                        </w:rPr>
                        <m:t>i</m:t>
                      </w:del>
                    </m:r>
                  </m:sub>
                </m:sSub>
                <m:r>
                  <w:del w:id="3467" w:author="Bo Shen" w:date="2023-02-27T16:22:00Z">
                    <w:rPr>
                      <w:rFonts w:ascii="Cambria Math" w:hAnsi="Cambria Math"/>
                    </w:rPr>
                    <m:t>+ω</m:t>
                  </w:del>
                </m:r>
                <m:nary>
                  <m:naryPr>
                    <m:chr m:val="∑"/>
                    <m:limLoc m:val="subSup"/>
                    <m:ctrlPr>
                      <w:del w:id="3468" w:author="Bo Shen" w:date="2023-02-27T16:22:00Z">
                        <w:rPr>
                          <w:rFonts w:ascii="Cambria Math" w:hAnsi="Cambria Math"/>
                        </w:rPr>
                      </w:del>
                    </m:ctrlPr>
                  </m:naryPr>
                  <m:sub>
                    <m:r>
                      <w:del w:id="3469" w:author="Bo Shen" w:date="2023-02-27T16:22:00Z">
                        <w:rPr>
                          <w:rFonts w:ascii="Cambria Math" w:hAnsi="Cambria Math"/>
                        </w:rPr>
                        <m:t>j=1</m:t>
                      </w:del>
                    </m:r>
                  </m:sub>
                  <m:sup>
                    <m:r>
                      <w:del w:id="3470" w:author="Bo Shen" w:date="2023-02-27T16:22:00Z">
                        <w:rPr>
                          <w:rFonts w:ascii="Cambria Math" w:hAnsi="Cambria Math"/>
                        </w:rPr>
                        <m:t>N</m:t>
                      </w:del>
                    </m:r>
                  </m:sup>
                  <m:e>
                    <m:sSub>
                      <m:sSubPr>
                        <m:ctrlPr>
                          <w:del w:id="3471" w:author="Bo Shen" w:date="2023-02-27T16:22:00Z">
                            <w:rPr>
                              <w:rFonts w:ascii="Cambria Math" w:hAnsi="Cambria Math"/>
                            </w:rPr>
                          </w:del>
                        </m:ctrlPr>
                      </m:sSubPr>
                      <m:e>
                        <m:r>
                          <w:del w:id="3472" w:author="Bo Shen" w:date="2023-02-27T16:22:00Z">
                            <w:rPr>
                              <w:rFonts w:ascii="Cambria Math" w:hAnsi="Cambria Math"/>
                            </w:rPr>
                            <m:t>R</m:t>
                          </w:del>
                        </m:r>
                      </m:e>
                      <m:sub>
                        <m:r>
                          <w:del w:id="3473" w:author="Bo Shen" w:date="2023-02-27T16:22:00Z">
                            <w:rPr>
                              <w:rFonts w:ascii="Cambria Math" w:hAnsi="Cambria Math"/>
                            </w:rPr>
                            <m:t>j</m:t>
                          </w:del>
                        </m:r>
                      </m:sub>
                    </m:sSub>
                  </m:e>
                </m:nary>
                <m:r>
                  <w:del w:id="3474" w:author="Bo Shen" w:date="2023-02-27T16:22:00Z">
                    <w:rPr>
                      <w:rFonts w:ascii="Cambria Math" w:hAnsi="Cambria Math"/>
                    </w:rPr>
                    <m:t>+</m:t>
                  </w:del>
                </m:r>
                <m:sSub>
                  <m:sSubPr>
                    <m:ctrlPr>
                      <w:del w:id="3475" w:author="Bo Shen" w:date="2023-02-27T16:22:00Z">
                        <w:rPr>
                          <w:rFonts w:ascii="Cambria Math" w:hAnsi="Cambria Math"/>
                        </w:rPr>
                      </w:del>
                    </m:ctrlPr>
                  </m:sSubPr>
                  <m:e>
                    <m:r>
                      <w:del w:id="3476" w:author="Bo Shen" w:date="2023-02-27T16:22:00Z">
                        <w:rPr>
                          <w:rFonts w:ascii="Cambria Math" w:hAnsi="Cambria Math"/>
                        </w:rPr>
                        <m:t>E</m:t>
                      </w:del>
                    </m:r>
                  </m:e>
                  <m:sub>
                    <m:r>
                      <w:del w:id="3477" w:author="Bo Shen" w:date="2023-02-27T16:22:00Z">
                        <w:rPr>
                          <w:rFonts w:ascii="Cambria Math" w:hAnsi="Cambria Math"/>
                        </w:rPr>
                        <m:t>j</m:t>
                      </w:del>
                    </m:r>
                  </m:sub>
                </m:sSub>
                <m:r>
                  <w:del w:id="3478" w:author="Bo Shen" w:date="2023-02-27T16:22:00Z">
                    <w:rPr>
                      <w:rFonts w:ascii="Cambria Math" w:hAnsi="Cambria Math"/>
                    </w:rPr>
                    <m:t>-</m:t>
                  </w:del>
                </m:r>
                <m:sSub>
                  <m:sSubPr>
                    <m:ctrlPr>
                      <w:del w:id="3479" w:author="Bo Shen" w:date="2023-02-27T16:22:00Z">
                        <w:rPr>
                          <w:rFonts w:ascii="Cambria Math" w:hAnsi="Cambria Math"/>
                        </w:rPr>
                      </w:del>
                    </m:ctrlPr>
                  </m:sSubPr>
                  <m:e>
                    <m:r>
                      <w:del w:id="3480" w:author="Bo Shen" w:date="2023-02-27T16:22:00Z">
                        <w:rPr>
                          <w:rFonts w:ascii="Cambria Math" w:hAnsi="Cambria Math"/>
                        </w:rPr>
                        <m:t>D</m:t>
                      </w:del>
                    </m:r>
                  </m:e>
                  <m:sub>
                    <m:r>
                      <w:del w:id="3481" w:author="Bo Shen" w:date="2023-02-27T16:22:00Z">
                        <w:rPr>
                          <w:rFonts w:ascii="Cambria Math" w:hAnsi="Cambria Math"/>
                        </w:rPr>
                        <m:t>i</m:t>
                      </w:del>
                    </m:r>
                  </m:sub>
                </m:sSub>
              </m:oMath>
            </m:oMathPara>
          </w:p>
        </w:tc>
        <w:tc>
          <w:tcPr>
            <w:tcW w:w="2420" w:type="dxa"/>
            <w:vAlign w:val="center"/>
          </w:tcPr>
          <w:p w14:paraId="22992871" w14:textId="77777777" w:rsidR="00564B42" w:rsidRPr="00684E5E" w:rsidDel="006A46E2" w:rsidRDefault="00564B42">
            <w:pPr>
              <w:pStyle w:val="Heading4"/>
              <w:rPr>
                <w:del w:id="3482" w:author="Bo Shen" w:date="2023-02-27T16:22:00Z"/>
                <w:moveFrom w:id="3483" w:author="Bo Shen" w:date="2023-02-13T15:00:00Z"/>
              </w:rPr>
              <w:pPrChange w:id="3484" w:author="Bo Shen" w:date="2023-03-11T13:53:00Z">
                <w:pPr>
                  <w:pStyle w:val="Caption"/>
                  <w:jc w:val="right"/>
                </w:pPr>
              </w:pPrChange>
            </w:pPr>
            <w:moveFrom w:id="3485" w:author="Bo Shen" w:date="2023-02-13T15:00:00Z">
              <w:del w:id="3486"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6</w:delText>
                </w:r>
                <w:r w:rsidRPr="00684E5E" w:rsidDel="006A46E2">
                  <w:rPr>
                    <w:sz w:val="18"/>
                    <w:szCs w:val="18"/>
                  </w:rPr>
                  <w:fldChar w:fldCharType="end"/>
                </w:r>
                <w:r w:rsidRPr="00684E5E" w:rsidDel="006A46E2">
                  <w:delText>)</w:delText>
                </w:r>
              </w:del>
            </w:moveFrom>
          </w:p>
        </w:tc>
      </w:tr>
      <w:tr w:rsidR="00757ECE" w:rsidRPr="00BA110C" w:rsidDel="006A46E2" w14:paraId="74549AF7" w14:textId="77777777" w:rsidTr="00007227">
        <w:trPr>
          <w:del w:id="3487" w:author="Bo Shen" w:date="2023-02-27T16:22:00Z"/>
        </w:trPr>
        <w:tc>
          <w:tcPr>
            <w:tcW w:w="2250" w:type="dxa"/>
            <w:vAlign w:val="center"/>
          </w:tcPr>
          <w:p w14:paraId="700F8AD5" w14:textId="77777777" w:rsidR="00564B42" w:rsidRPr="00BA110C" w:rsidDel="006A46E2" w:rsidRDefault="00564B42">
            <w:pPr>
              <w:pStyle w:val="Heading4"/>
              <w:rPr>
                <w:del w:id="3488" w:author="Bo Shen" w:date="2023-02-27T16:22:00Z"/>
                <w:moveFrom w:id="3489" w:author="Bo Shen" w:date="2023-02-13T15:00:00Z"/>
              </w:rPr>
              <w:pPrChange w:id="3490" w:author="Bo Shen" w:date="2023-03-11T13:53:00Z">
                <w:pPr>
                  <w:spacing w:line="480" w:lineRule="auto"/>
                  <w:jc w:val="both"/>
                </w:pPr>
              </w:pPrChange>
            </w:pPr>
          </w:p>
        </w:tc>
        <w:tc>
          <w:tcPr>
            <w:tcW w:w="4680" w:type="dxa"/>
            <w:vAlign w:val="center"/>
          </w:tcPr>
          <w:p w14:paraId="1F4E0498" w14:textId="77777777" w:rsidR="00564B42" w:rsidRPr="004334A0" w:rsidDel="006A46E2" w:rsidRDefault="00000000">
            <w:pPr>
              <w:pStyle w:val="Heading4"/>
              <w:rPr>
                <w:del w:id="3491" w:author="Bo Shen" w:date="2023-02-27T16:22:00Z"/>
                <w:moveFrom w:id="3492" w:author="Bo Shen" w:date="2023-02-13T15:00:00Z"/>
                <w:rFonts w:eastAsia="DengXian"/>
              </w:rPr>
              <w:pPrChange w:id="3493" w:author="Bo Shen" w:date="2023-03-11T13:53:00Z">
                <w:pPr>
                  <w:spacing w:line="480" w:lineRule="auto"/>
                  <w:jc w:val="both"/>
                </w:pPr>
              </w:pPrChange>
            </w:pPr>
            <m:oMathPara>
              <m:oMathParaPr>
                <m:jc m:val="left"/>
              </m:oMathParaPr>
              <m:oMath>
                <m:sSub>
                  <m:sSubPr>
                    <m:ctrlPr>
                      <w:del w:id="3494" w:author="Bo Shen" w:date="2023-02-27T16:22:00Z">
                        <w:rPr>
                          <w:rFonts w:ascii="Cambria Math" w:hAnsi="Cambria Math"/>
                        </w:rPr>
                      </w:del>
                    </m:ctrlPr>
                  </m:sSubPr>
                  <m:e>
                    <m:r>
                      <w:del w:id="3495" w:author="Bo Shen" w:date="2023-02-27T16:22:00Z">
                        <w:rPr>
                          <w:rFonts w:ascii="Cambria Math" w:hAnsi="Cambria Math"/>
                        </w:rPr>
                        <m:t>τ</m:t>
                      </w:del>
                    </m:r>
                  </m:e>
                  <m:sub>
                    <m:r>
                      <w:del w:id="3496" w:author="Bo Shen" w:date="2023-02-27T16:22:00Z">
                        <w:rPr>
                          <w:rFonts w:ascii="Cambria Math" w:hAnsi="Cambria Math"/>
                        </w:rPr>
                        <m:t>D</m:t>
                      </w:del>
                    </m:r>
                  </m:sub>
                </m:sSub>
                <m:f>
                  <m:fPr>
                    <m:ctrlPr>
                      <w:del w:id="3497" w:author="Bo Shen" w:date="2023-02-27T16:22:00Z">
                        <w:rPr>
                          <w:rFonts w:ascii="Cambria Math" w:hAnsi="Cambria Math"/>
                        </w:rPr>
                      </w:del>
                    </m:ctrlPr>
                  </m:fPr>
                  <m:num>
                    <m:r>
                      <w:del w:id="3498" w:author="Bo Shen" w:date="2023-02-27T16:22:00Z">
                        <w:rPr>
                          <w:rFonts w:ascii="Cambria Math" w:hAnsi="Cambria Math"/>
                        </w:rPr>
                        <m:t>d</m:t>
                      </w:del>
                    </m:r>
                    <m:sSub>
                      <m:sSubPr>
                        <m:ctrlPr>
                          <w:del w:id="3499" w:author="Bo Shen" w:date="2023-02-27T16:22:00Z">
                            <w:rPr>
                              <w:rFonts w:ascii="Cambria Math" w:hAnsi="Cambria Math"/>
                            </w:rPr>
                          </w:del>
                        </m:ctrlPr>
                      </m:sSubPr>
                      <m:e>
                        <m:r>
                          <w:del w:id="3500" w:author="Bo Shen" w:date="2023-02-27T16:22:00Z">
                            <w:rPr>
                              <w:rFonts w:ascii="Cambria Math" w:hAnsi="Cambria Math"/>
                            </w:rPr>
                            <m:t>D</m:t>
                          </w:del>
                        </m:r>
                      </m:e>
                      <m:sub>
                        <m:r>
                          <w:del w:id="3501" w:author="Bo Shen" w:date="2023-02-27T16:22:00Z">
                            <w:rPr>
                              <w:rFonts w:ascii="Cambria Math" w:hAnsi="Cambria Math"/>
                            </w:rPr>
                            <m:t>i</m:t>
                          </w:del>
                        </m:r>
                      </m:sub>
                    </m:sSub>
                  </m:num>
                  <m:den>
                    <m:r>
                      <w:del w:id="3502" w:author="Bo Shen" w:date="2023-02-27T16:22:00Z">
                        <w:rPr>
                          <w:rFonts w:ascii="Cambria Math" w:hAnsi="Cambria Math"/>
                        </w:rPr>
                        <m:t>dt</m:t>
                      </w:del>
                    </m:r>
                  </m:den>
                </m:f>
                <m:r>
                  <w:del w:id="3503" w:author="Bo Shen" w:date="2023-02-27T16:22:00Z">
                    <w:rPr>
                      <w:rFonts w:ascii="Cambria Math" w:hAnsi="Cambria Math"/>
                    </w:rPr>
                    <m:t>=-</m:t>
                  </w:del>
                </m:r>
                <m:sSub>
                  <m:sSubPr>
                    <m:ctrlPr>
                      <w:del w:id="3504" w:author="Bo Shen" w:date="2023-02-27T16:22:00Z">
                        <w:rPr>
                          <w:rFonts w:ascii="Cambria Math" w:hAnsi="Cambria Math"/>
                        </w:rPr>
                      </w:del>
                    </m:ctrlPr>
                  </m:sSubPr>
                  <m:e>
                    <m:r>
                      <w:del w:id="3505" w:author="Bo Shen" w:date="2023-02-27T16:22:00Z">
                        <w:rPr>
                          <w:rFonts w:ascii="Cambria Math" w:hAnsi="Cambria Math"/>
                        </w:rPr>
                        <m:t>D</m:t>
                      </w:del>
                    </m:r>
                  </m:e>
                  <m:sub>
                    <m:r>
                      <w:del w:id="3506" w:author="Bo Shen" w:date="2023-02-27T16:22:00Z">
                        <w:rPr>
                          <w:rFonts w:ascii="Cambria Math" w:hAnsi="Cambria Math"/>
                        </w:rPr>
                        <m:t>i</m:t>
                      </w:del>
                    </m:r>
                  </m:sub>
                </m:sSub>
                <m:r>
                  <w:del w:id="3507" w:author="Bo Shen" w:date="2023-02-27T16:22:00Z">
                    <w:rPr>
                      <w:rFonts w:ascii="Cambria Math" w:hAnsi="Cambria Math"/>
                    </w:rPr>
                    <m:t>+β</m:t>
                  </w:del>
                </m:r>
                <m:sSub>
                  <m:sSubPr>
                    <m:ctrlPr>
                      <w:del w:id="3508" w:author="Bo Shen" w:date="2023-02-27T16:22:00Z">
                        <w:rPr>
                          <w:rFonts w:ascii="Cambria Math" w:hAnsi="Cambria Math"/>
                        </w:rPr>
                      </w:del>
                    </m:ctrlPr>
                  </m:sSubPr>
                  <m:e>
                    <m:r>
                      <w:del w:id="3509" w:author="Bo Shen" w:date="2023-02-27T16:22:00Z">
                        <w:rPr>
                          <w:rFonts w:ascii="Cambria Math" w:hAnsi="Cambria Math"/>
                        </w:rPr>
                        <m:t>R</m:t>
                      </w:del>
                    </m:r>
                  </m:e>
                  <m:sub>
                    <m:r>
                      <w:del w:id="3510" w:author="Bo Shen" w:date="2023-02-27T16:22:00Z">
                        <w:rPr>
                          <w:rFonts w:ascii="Cambria Math" w:hAnsi="Cambria Math"/>
                        </w:rPr>
                        <m:t>i</m:t>
                      </w:del>
                    </m:r>
                  </m:sub>
                </m:sSub>
              </m:oMath>
            </m:oMathPara>
          </w:p>
        </w:tc>
        <w:tc>
          <w:tcPr>
            <w:tcW w:w="2420" w:type="dxa"/>
            <w:vAlign w:val="center"/>
          </w:tcPr>
          <w:p w14:paraId="0F12EE66" w14:textId="77777777" w:rsidR="00564B42" w:rsidRPr="00684E5E" w:rsidDel="006A46E2" w:rsidRDefault="00564B42">
            <w:pPr>
              <w:pStyle w:val="Heading4"/>
              <w:rPr>
                <w:del w:id="3511" w:author="Bo Shen" w:date="2023-02-27T16:22:00Z"/>
                <w:moveFrom w:id="3512" w:author="Bo Shen" w:date="2023-02-13T15:00:00Z"/>
              </w:rPr>
              <w:pPrChange w:id="3513" w:author="Bo Shen" w:date="2023-03-11T13:53:00Z">
                <w:pPr>
                  <w:pStyle w:val="Caption"/>
                  <w:jc w:val="right"/>
                </w:pPr>
              </w:pPrChange>
            </w:pPr>
            <w:moveFrom w:id="3514" w:author="Bo Shen" w:date="2023-02-13T15:00:00Z">
              <w:del w:id="3515" w:author="Bo Shen" w:date="2023-02-27T16:22:00Z">
                <w:r w:rsidDel="006A46E2">
                  <w:delText>(7)</w:delText>
                </w:r>
              </w:del>
            </w:moveFrom>
          </w:p>
        </w:tc>
      </w:tr>
      <w:tr w:rsidR="00757ECE" w:rsidRPr="00BA110C" w:rsidDel="006A46E2" w14:paraId="6CC9E765" w14:textId="77777777" w:rsidTr="00007227">
        <w:trPr>
          <w:del w:id="3516" w:author="Bo Shen" w:date="2023-02-27T16:22:00Z"/>
        </w:trPr>
        <w:tc>
          <w:tcPr>
            <w:tcW w:w="2250" w:type="dxa"/>
            <w:vAlign w:val="center"/>
          </w:tcPr>
          <w:p w14:paraId="7D9FB911" w14:textId="77777777" w:rsidR="00564B42" w:rsidRPr="00BA110C" w:rsidDel="006A46E2" w:rsidRDefault="00564B42">
            <w:pPr>
              <w:pStyle w:val="Heading4"/>
              <w:rPr>
                <w:del w:id="3517" w:author="Bo Shen" w:date="2023-02-27T16:22:00Z"/>
                <w:moveFrom w:id="3518" w:author="Bo Shen" w:date="2023-02-13T15:00:00Z"/>
              </w:rPr>
              <w:pPrChange w:id="3519" w:author="Bo Shen" w:date="2023-03-11T13:53:00Z">
                <w:pPr>
                  <w:spacing w:line="480" w:lineRule="auto"/>
                  <w:jc w:val="both"/>
                </w:pPr>
              </w:pPrChange>
            </w:pPr>
          </w:p>
        </w:tc>
        <w:tc>
          <w:tcPr>
            <w:tcW w:w="4680" w:type="dxa"/>
            <w:vAlign w:val="center"/>
          </w:tcPr>
          <w:p w14:paraId="738BB443" w14:textId="77777777" w:rsidR="00564B42" w:rsidRPr="004334A0" w:rsidDel="006A46E2" w:rsidRDefault="00000000">
            <w:pPr>
              <w:pStyle w:val="Heading4"/>
              <w:rPr>
                <w:del w:id="3520" w:author="Bo Shen" w:date="2023-02-27T16:22:00Z"/>
                <w:moveFrom w:id="3521" w:author="Bo Shen" w:date="2023-02-13T15:00:00Z"/>
                <w:rFonts w:eastAsia="DengXian"/>
              </w:rPr>
              <w:pPrChange w:id="3522" w:author="Bo Shen" w:date="2023-03-11T13:53:00Z">
                <w:pPr>
                  <w:spacing w:line="480" w:lineRule="auto"/>
                  <w:jc w:val="both"/>
                </w:pPr>
              </w:pPrChange>
            </w:pPr>
            <m:oMathPara>
              <m:oMathParaPr>
                <m:jc m:val="left"/>
              </m:oMathParaPr>
              <m:oMath>
                <m:sSub>
                  <m:sSubPr>
                    <m:ctrlPr>
                      <w:del w:id="3523" w:author="Bo Shen" w:date="2023-02-27T16:22:00Z">
                        <w:rPr>
                          <w:rFonts w:ascii="Cambria Math" w:hAnsi="Cambria Math"/>
                        </w:rPr>
                      </w:del>
                    </m:ctrlPr>
                  </m:sSubPr>
                  <m:e>
                    <m:r>
                      <w:del w:id="3524" w:author="Bo Shen" w:date="2023-02-27T16:22:00Z">
                        <w:rPr>
                          <w:rFonts w:ascii="Cambria Math" w:hAnsi="Cambria Math"/>
                        </w:rPr>
                        <m:t>τ</m:t>
                      </w:del>
                    </m:r>
                  </m:e>
                  <m:sub>
                    <m:r>
                      <w:del w:id="3525" w:author="Bo Shen" w:date="2023-02-27T16:22:00Z">
                        <w:rPr>
                          <w:rFonts w:ascii="Cambria Math" w:hAnsi="Cambria Math"/>
                        </w:rPr>
                        <m:t>I</m:t>
                      </w:del>
                    </m:r>
                  </m:sub>
                </m:sSub>
                <m:f>
                  <m:fPr>
                    <m:ctrlPr>
                      <w:del w:id="3526" w:author="Bo Shen" w:date="2023-02-27T16:22:00Z">
                        <w:rPr>
                          <w:rFonts w:ascii="Cambria Math" w:hAnsi="Cambria Math"/>
                        </w:rPr>
                      </w:del>
                    </m:ctrlPr>
                  </m:fPr>
                  <m:num>
                    <m:r>
                      <w:del w:id="3527" w:author="Bo Shen" w:date="2023-02-27T16:22:00Z">
                        <w:rPr>
                          <w:rFonts w:ascii="Cambria Math" w:hAnsi="Cambria Math"/>
                        </w:rPr>
                        <m:t>d</m:t>
                      </w:del>
                    </m:r>
                    <m:sSub>
                      <m:sSubPr>
                        <m:ctrlPr>
                          <w:del w:id="3528" w:author="Bo Shen" w:date="2023-02-27T16:22:00Z">
                            <w:rPr>
                              <w:rFonts w:ascii="Cambria Math" w:hAnsi="Cambria Math"/>
                            </w:rPr>
                          </w:del>
                        </m:ctrlPr>
                      </m:sSubPr>
                      <m:e>
                        <m:r>
                          <w:del w:id="3529" w:author="Bo Shen" w:date="2023-02-27T16:22:00Z">
                            <w:rPr>
                              <w:rFonts w:ascii="Cambria Math" w:hAnsi="Cambria Math"/>
                            </w:rPr>
                            <m:t>I</m:t>
                          </w:del>
                        </m:r>
                      </m:e>
                      <m:sub>
                        <m:r>
                          <w:del w:id="3530" w:author="Bo Shen" w:date="2023-02-27T16:22:00Z">
                            <w:rPr>
                              <w:rFonts w:ascii="Cambria Math" w:hAnsi="Cambria Math"/>
                            </w:rPr>
                            <m:t>i</m:t>
                          </w:del>
                        </m:r>
                      </m:sub>
                    </m:sSub>
                  </m:num>
                  <m:den>
                    <m:r>
                      <w:del w:id="3531" w:author="Bo Shen" w:date="2023-02-27T16:22:00Z">
                        <w:rPr>
                          <w:rFonts w:ascii="Cambria Math" w:hAnsi="Cambria Math"/>
                        </w:rPr>
                        <m:t>dt</m:t>
                      </w:del>
                    </m:r>
                  </m:den>
                </m:f>
                <m:r>
                  <w:del w:id="3532" w:author="Bo Shen" w:date="2023-02-27T16:22:00Z">
                    <w:rPr>
                      <w:rFonts w:ascii="Cambria Math" w:hAnsi="Cambria Math"/>
                    </w:rPr>
                    <m:t>=-</m:t>
                  </w:del>
                </m:r>
                <m:sSub>
                  <m:sSubPr>
                    <m:ctrlPr>
                      <w:del w:id="3533" w:author="Bo Shen" w:date="2023-02-27T16:22:00Z">
                        <w:rPr>
                          <w:rFonts w:ascii="Cambria Math" w:hAnsi="Cambria Math"/>
                        </w:rPr>
                      </w:del>
                    </m:ctrlPr>
                  </m:sSubPr>
                  <m:e>
                    <m:r>
                      <w:del w:id="3534" w:author="Bo Shen" w:date="2023-02-27T16:22:00Z">
                        <w:rPr>
                          <w:rFonts w:ascii="Cambria Math" w:hAnsi="Cambria Math"/>
                        </w:rPr>
                        <m:t>I</m:t>
                      </w:del>
                    </m:r>
                  </m:e>
                  <m:sub>
                    <m:r>
                      <w:del w:id="3535" w:author="Bo Shen" w:date="2023-02-27T16:22:00Z">
                        <w:rPr>
                          <w:rFonts w:ascii="Cambria Math" w:hAnsi="Cambria Math"/>
                        </w:rPr>
                        <m:t>i</m:t>
                      </w:del>
                    </m:r>
                  </m:sub>
                </m:sSub>
                <m:r>
                  <w:del w:id="3536" w:author="Bo Shen" w:date="2023-02-27T16:22:00Z">
                    <w:rPr>
                      <w:rFonts w:ascii="Cambria Math" w:hAnsi="Cambria Math"/>
                    </w:rPr>
                    <m:t>+η</m:t>
                  </w:del>
                </m:r>
                <m:sSub>
                  <m:sSubPr>
                    <m:ctrlPr>
                      <w:del w:id="3537" w:author="Bo Shen" w:date="2023-02-27T16:22:00Z">
                        <w:rPr>
                          <w:rFonts w:ascii="Cambria Math" w:hAnsi="Cambria Math"/>
                        </w:rPr>
                      </w:del>
                    </m:ctrlPr>
                  </m:sSubPr>
                  <m:e>
                    <m:r>
                      <w:del w:id="3538" w:author="Bo Shen" w:date="2023-02-27T16:22:00Z">
                        <w:rPr>
                          <w:rFonts w:ascii="Cambria Math" w:hAnsi="Cambria Math"/>
                        </w:rPr>
                        <m:t>R</m:t>
                      </w:del>
                    </m:r>
                  </m:e>
                  <m:sub>
                    <m:r>
                      <w:del w:id="3539" w:author="Bo Shen" w:date="2023-02-27T16:22:00Z">
                        <w:rPr>
                          <w:rFonts w:ascii="Cambria Math" w:hAnsi="Cambria Math"/>
                        </w:rPr>
                        <m:t>i</m:t>
                      </w:del>
                    </m:r>
                  </m:sub>
                </m:sSub>
              </m:oMath>
            </m:oMathPara>
          </w:p>
        </w:tc>
        <w:tc>
          <w:tcPr>
            <w:tcW w:w="2420" w:type="dxa"/>
            <w:vAlign w:val="center"/>
          </w:tcPr>
          <w:p w14:paraId="518F6E8B" w14:textId="77777777" w:rsidR="00564B42" w:rsidRPr="00684E5E" w:rsidDel="006A46E2" w:rsidRDefault="00564B42">
            <w:pPr>
              <w:pStyle w:val="Heading4"/>
              <w:rPr>
                <w:del w:id="3540" w:author="Bo Shen" w:date="2023-02-27T16:22:00Z"/>
                <w:moveFrom w:id="3541" w:author="Bo Shen" w:date="2023-02-13T15:00:00Z"/>
              </w:rPr>
              <w:pPrChange w:id="3542" w:author="Bo Shen" w:date="2023-03-11T13:53:00Z">
                <w:pPr>
                  <w:pStyle w:val="Caption"/>
                  <w:jc w:val="right"/>
                </w:pPr>
              </w:pPrChange>
            </w:pPr>
            <w:moveFrom w:id="3543" w:author="Bo Shen" w:date="2023-02-13T15:00:00Z">
              <w:del w:id="3544" w:author="Bo Shen" w:date="2023-02-27T16:22:00Z">
                <w:r w:rsidRPr="00684E5E" w:rsidDel="006A46E2">
                  <w:delText>(</w:delText>
                </w:r>
                <w:r w:rsidDel="006A46E2">
                  <w:delText>8</w:delText>
                </w:r>
                <w:r w:rsidRPr="00684E5E" w:rsidDel="006A46E2">
                  <w:delText>)</w:delText>
                </w:r>
              </w:del>
            </w:moveFrom>
          </w:p>
        </w:tc>
      </w:tr>
      <w:tr w:rsidR="00757ECE" w:rsidRPr="00BA110C" w:rsidDel="006A46E2" w14:paraId="4D97D478" w14:textId="77777777" w:rsidTr="00007227">
        <w:trPr>
          <w:del w:id="3545" w:author="Bo Shen" w:date="2023-02-27T16:22:00Z"/>
        </w:trPr>
        <w:tc>
          <w:tcPr>
            <w:tcW w:w="2250" w:type="dxa"/>
            <w:vAlign w:val="center"/>
          </w:tcPr>
          <w:p w14:paraId="74C6D6E1" w14:textId="77777777" w:rsidR="00564B42" w:rsidRPr="00BA110C" w:rsidDel="006A46E2" w:rsidRDefault="00564B42">
            <w:pPr>
              <w:pStyle w:val="Heading4"/>
              <w:rPr>
                <w:del w:id="3546" w:author="Bo Shen" w:date="2023-02-27T16:22:00Z"/>
                <w:moveFrom w:id="3547" w:author="Bo Shen" w:date="2023-02-13T15:00:00Z"/>
              </w:rPr>
              <w:pPrChange w:id="3548" w:author="Bo Shen" w:date="2023-03-11T13:53:00Z">
                <w:pPr>
                  <w:spacing w:line="480" w:lineRule="auto"/>
                  <w:jc w:val="both"/>
                </w:pPr>
              </w:pPrChange>
            </w:pPr>
          </w:p>
        </w:tc>
        <w:tc>
          <w:tcPr>
            <w:tcW w:w="4680" w:type="dxa"/>
            <w:vAlign w:val="center"/>
          </w:tcPr>
          <w:p w14:paraId="0B2E6636" w14:textId="77777777" w:rsidR="00564B42" w:rsidRPr="004334A0" w:rsidDel="006A46E2" w:rsidRDefault="00000000">
            <w:pPr>
              <w:pStyle w:val="Heading4"/>
              <w:rPr>
                <w:del w:id="3549" w:author="Bo Shen" w:date="2023-02-27T16:22:00Z"/>
                <w:moveFrom w:id="3550" w:author="Bo Shen" w:date="2023-02-13T15:00:00Z"/>
                <w:rFonts w:eastAsia="DengXian"/>
              </w:rPr>
              <w:pPrChange w:id="3551" w:author="Bo Shen" w:date="2023-03-11T13:53:00Z">
                <w:pPr>
                  <w:spacing w:line="480" w:lineRule="auto"/>
                  <w:jc w:val="both"/>
                </w:pPr>
              </w:pPrChange>
            </w:pPr>
            <m:oMathPara>
              <m:oMathParaPr>
                <m:jc m:val="left"/>
              </m:oMathParaPr>
              <m:oMath>
                <m:sSub>
                  <m:sSubPr>
                    <m:ctrlPr>
                      <w:del w:id="3552" w:author="Bo Shen" w:date="2023-02-27T16:22:00Z">
                        <w:rPr>
                          <w:rFonts w:ascii="Cambria Math" w:hAnsi="Cambria Math"/>
                        </w:rPr>
                      </w:del>
                    </m:ctrlPr>
                  </m:sSubPr>
                  <m:e>
                    <m:r>
                      <w:del w:id="3553" w:author="Bo Shen" w:date="2023-02-27T16:22:00Z">
                        <w:rPr>
                          <w:rFonts w:ascii="Cambria Math" w:hAnsi="Cambria Math"/>
                        </w:rPr>
                        <m:t>τ</m:t>
                      </w:del>
                    </m:r>
                  </m:e>
                  <m:sub>
                    <m:r>
                      <w:del w:id="3554" w:author="Bo Shen" w:date="2023-02-27T16:22:00Z">
                        <w:rPr>
                          <w:rFonts w:ascii="Cambria Math" w:hAnsi="Cambria Math"/>
                        </w:rPr>
                        <m:t>E</m:t>
                      </w:del>
                    </m:r>
                  </m:sub>
                </m:sSub>
                <m:f>
                  <m:fPr>
                    <m:ctrlPr>
                      <w:del w:id="3555" w:author="Bo Shen" w:date="2023-02-27T16:22:00Z">
                        <w:rPr>
                          <w:rFonts w:ascii="Cambria Math" w:hAnsi="Cambria Math"/>
                        </w:rPr>
                      </w:del>
                    </m:ctrlPr>
                  </m:fPr>
                  <m:num>
                    <m:r>
                      <w:del w:id="3556" w:author="Bo Shen" w:date="2023-02-27T16:22:00Z">
                        <w:rPr>
                          <w:rFonts w:ascii="Cambria Math" w:hAnsi="Cambria Math"/>
                        </w:rPr>
                        <m:t>d</m:t>
                      </w:del>
                    </m:r>
                    <m:sSub>
                      <m:sSubPr>
                        <m:ctrlPr>
                          <w:del w:id="3557" w:author="Bo Shen" w:date="2023-02-27T16:22:00Z">
                            <w:rPr>
                              <w:rFonts w:ascii="Cambria Math" w:hAnsi="Cambria Math"/>
                            </w:rPr>
                          </w:del>
                        </m:ctrlPr>
                      </m:sSubPr>
                      <m:e>
                        <m:r>
                          <w:del w:id="3558" w:author="Bo Shen" w:date="2023-02-27T16:22:00Z">
                            <w:rPr>
                              <w:rFonts w:ascii="Cambria Math" w:hAnsi="Cambria Math"/>
                            </w:rPr>
                            <m:t>E</m:t>
                          </w:del>
                        </m:r>
                      </m:e>
                      <m:sub>
                        <m:r>
                          <w:del w:id="3559" w:author="Bo Shen" w:date="2023-02-27T16:22:00Z">
                            <w:rPr>
                              <w:rFonts w:ascii="Cambria Math" w:hAnsi="Cambria Math"/>
                            </w:rPr>
                            <m:t>i</m:t>
                          </w:del>
                        </m:r>
                      </m:sub>
                    </m:sSub>
                  </m:num>
                  <m:den>
                    <m:r>
                      <w:del w:id="3560" w:author="Bo Shen" w:date="2023-02-27T16:22:00Z">
                        <w:rPr>
                          <w:rFonts w:ascii="Cambria Math" w:hAnsi="Cambria Math"/>
                        </w:rPr>
                        <m:t>dt</m:t>
                      </w:del>
                    </m:r>
                  </m:den>
                </m:f>
                <m:r>
                  <w:del w:id="3561" w:author="Bo Shen" w:date="2023-02-27T16:22:00Z">
                    <w:rPr>
                      <w:rFonts w:ascii="Cambria Math" w:hAnsi="Cambria Math"/>
                    </w:rPr>
                    <m:t>=-</m:t>
                  </w:del>
                </m:r>
                <m:sSub>
                  <m:sSubPr>
                    <m:ctrlPr>
                      <w:del w:id="3562" w:author="Bo Shen" w:date="2023-02-27T16:22:00Z">
                        <w:rPr>
                          <w:rFonts w:ascii="Cambria Math" w:hAnsi="Cambria Math"/>
                        </w:rPr>
                      </w:del>
                    </m:ctrlPr>
                  </m:sSubPr>
                  <m:e>
                    <m:r>
                      <w:del w:id="3563" w:author="Bo Shen" w:date="2023-02-27T16:22:00Z">
                        <w:rPr>
                          <w:rFonts w:ascii="Cambria Math" w:hAnsi="Cambria Math"/>
                        </w:rPr>
                        <m:t>E</m:t>
                      </w:del>
                    </m:r>
                  </m:e>
                  <m:sub>
                    <m:r>
                      <w:del w:id="3564" w:author="Bo Shen" w:date="2023-02-27T16:22:00Z">
                        <w:rPr>
                          <w:rFonts w:ascii="Cambria Math" w:hAnsi="Cambria Math"/>
                        </w:rPr>
                        <m:t>i</m:t>
                      </w:del>
                    </m:r>
                  </m:sub>
                </m:sSub>
                <m:r>
                  <w:del w:id="3565" w:author="Bo Shen" w:date="2023-02-27T16:22:00Z">
                    <w:rPr>
                      <w:rFonts w:ascii="Cambria Math" w:hAnsi="Cambria Math"/>
                    </w:rPr>
                    <m:t>+</m:t>
                  </w:del>
                </m:r>
                <m:sSub>
                  <m:sSubPr>
                    <m:ctrlPr>
                      <w:del w:id="3566" w:author="Bo Shen" w:date="2023-02-27T16:22:00Z">
                        <w:rPr>
                          <w:rFonts w:ascii="Cambria Math" w:hAnsi="Cambria Math"/>
                        </w:rPr>
                      </w:del>
                    </m:ctrlPr>
                  </m:sSubPr>
                  <m:e>
                    <m:r>
                      <w:del w:id="3567" w:author="Bo Shen" w:date="2023-02-27T16:22:00Z">
                        <w:rPr>
                          <w:rFonts w:ascii="Cambria Math" w:hAnsi="Cambria Math"/>
                        </w:rPr>
                        <m:t>γR</m:t>
                      </w:del>
                    </m:r>
                  </m:e>
                  <m:sub>
                    <m:r>
                      <w:del w:id="3568" w:author="Bo Shen" w:date="2023-02-27T16:22:00Z">
                        <w:rPr>
                          <w:rFonts w:ascii="Cambria Math" w:hAnsi="Cambria Math"/>
                        </w:rPr>
                        <m:t>i</m:t>
                      </w:del>
                    </m:r>
                  </m:sub>
                </m:sSub>
              </m:oMath>
            </m:oMathPara>
          </w:p>
        </w:tc>
        <w:tc>
          <w:tcPr>
            <w:tcW w:w="2420" w:type="dxa"/>
            <w:vAlign w:val="center"/>
          </w:tcPr>
          <w:p w14:paraId="0E13CB76" w14:textId="77777777" w:rsidR="00564B42" w:rsidRPr="00684E5E" w:rsidDel="006A46E2" w:rsidRDefault="00564B42">
            <w:pPr>
              <w:pStyle w:val="Heading4"/>
              <w:rPr>
                <w:del w:id="3569" w:author="Bo Shen" w:date="2023-02-27T16:22:00Z"/>
                <w:moveFrom w:id="3570" w:author="Bo Shen" w:date="2023-02-13T15:00:00Z"/>
              </w:rPr>
              <w:pPrChange w:id="3571" w:author="Bo Shen" w:date="2023-03-11T13:53:00Z">
                <w:pPr>
                  <w:pStyle w:val="Caption"/>
                  <w:jc w:val="right"/>
                </w:pPr>
              </w:pPrChange>
            </w:pPr>
            <w:moveFrom w:id="3572" w:author="Bo Shen" w:date="2023-02-13T15:00:00Z">
              <w:del w:id="3573" w:author="Bo Shen" w:date="2023-02-27T16:22:00Z">
                <w:r w:rsidRPr="00684E5E" w:rsidDel="006A46E2">
                  <w:delText>(</w:delText>
                </w:r>
                <w:r w:rsidDel="006A46E2">
                  <w:delText>9</w:delText>
                </w:r>
                <w:r w:rsidRPr="00684E5E" w:rsidDel="006A46E2">
                  <w:delText>)</w:delText>
                </w:r>
              </w:del>
            </w:moveFrom>
          </w:p>
        </w:tc>
      </w:tr>
    </w:tbl>
    <w:p w14:paraId="1589709F" w14:textId="77777777" w:rsidR="00564B42" w:rsidDel="001040BB" w:rsidRDefault="00564B42">
      <w:pPr>
        <w:pStyle w:val="Heading4"/>
        <w:rPr>
          <w:moveFrom w:id="3574" w:author="Bo Shen" w:date="2023-02-13T15:00:00Z"/>
        </w:rPr>
        <w:pPrChange w:id="3575" w:author="Bo Shen" w:date="2023-03-11T13:53:00Z">
          <w:pPr>
            <w:spacing w:line="480" w:lineRule="auto"/>
            <w:jc w:val="both"/>
          </w:pPr>
        </w:pPrChange>
      </w:pPr>
    </w:p>
    <w:p w14:paraId="54B2342A" w14:textId="77777777" w:rsidR="00564B42" w:rsidDel="001040BB" w:rsidRDefault="00564B42">
      <w:pPr>
        <w:pStyle w:val="Heading4"/>
        <w:rPr>
          <w:moveFrom w:id="3576" w:author="Bo Shen" w:date="2023-02-13T15:00:00Z"/>
        </w:rPr>
        <w:pPrChange w:id="3577" w:author="Bo Shen" w:date="2023-03-11T13:53:00Z">
          <w:pPr>
            <w:spacing w:line="480" w:lineRule="auto"/>
            <w:jc w:val="both"/>
          </w:pPr>
        </w:pPrChange>
      </w:pPr>
      <w:moveFrom w:id="3578" w:author="Bo Shen" w:date="2023-02-13T15:00:00Z">
        <w:r w:rsidDel="001040BB">
          <w:t xml:space="preserve">where </w:t>
        </w:r>
        <w:r w:rsidRPr="00BD14E1" w:rsidDel="001040BB">
          <w:t xml:space="preserve">i </w:t>
        </w:r>
        <w:r w:rsidDel="001040BB">
          <w:t xml:space="preserve">= 1, …, </w:t>
        </w:r>
        <w:r w:rsidRPr="00810123" w:rsidDel="001040BB">
          <w:t>N</w:t>
        </w:r>
        <w:r w:rsidDel="001040BB">
          <w:t xml:space="preserve"> designates choice alternatives, each of which receive input </w:t>
        </w:r>
        <m:oMath>
          <m:sSub>
            <m:sSubPr>
              <m:ctrlPr>
                <w:rPr>
                  <w:rFonts w:ascii="Cambria Math" w:hAnsi="Cambria Math"/>
                </w:rPr>
              </m:ctrlPr>
            </m:sSubPr>
            <m:e>
              <m:r>
                <w:rPr>
                  <w:rFonts w:ascii="Cambria Math" w:hAnsi="Cambria Math"/>
                </w:rPr>
                <m:t>V</m:t>
              </m:r>
            </m:e>
            <m:sub>
              <m:r>
                <w:rPr>
                  <w:rFonts w:ascii="Cambria Math" w:hAnsi="Cambria Math"/>
                </w:rPr>
                <m:t>i</m:t>
              </m:r>
            </m:sub>
          </m:sSub>
        </m:oMath>
        <w:moveFrom w:id="3579" w:author="Bo Shen" w:date="2023-02-13T15:00:00Z">
          <w:r w:rsidDel="001040BB">
            <w:t xml:space="preserve">, and </w:t>
          </w:r>
          <m:oMath>
            <m:sSub>
              <m:sSubPr>
                <m:ctrlPr>
                  <w:rPr>
                    <w:rFonts w:ascii="Cambria Math" w:hAnsi="Cambria Math"/>
                  </w:rPr>
                </m:ctrlPr>
              </m:sSubPr>
              <m:e>
                <m:r>
                  <w:rPr>
                    <w:rFonts w:ascii="Cambria Math" w:hAnsi="Cambria Math"/>
                  </w:rPr>
                  <m:t>τ</m:t>
                </m:r>
              </m:e>
              <m:sub>
                <m:r>
                  <w:rPr>
                    <w:rFonts w:ascii="Cambria Math" w:hAnsi="Cambria Math"/>
                  </w:rPr>
                  <m:t>R</m:t>
                </m:r>
              </m:sub>
            </m:sSub>
          </m:oMath>
          <w:moveFrom w:id="3580" w:author="Bo Shen" w:date="2023-02-13T15:00:00Z">
            <w:r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G</m:t>
                  </m:r>
                </m:sub>
              </m:sSub>
            </m:oMath>
            <w:moveFrom w:id="3581" w:author="Bo Shen" w:date="2023-02-13T15:00:00Z">
              <w:r w:rsidDel="001040BB">
                <w:t>,</w:t>
              </w:r>
              <w:r w:rsidRPr="00131570"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D</m:t>
                    </m:r>
                  </m:sub>
                </m:sSub>
              </m:oMath>
              <w:moveFrom w:id="3582" w:author="Bo Shen" w:date="2023-02-13T15:00:00Z">
                <w:r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I</m:t>
                      </m:r>
                    </m:sub>
                  </m:sSub>
                </m:oMath>
                <w:moveFrom w:id="3583" w:author="Bo Shen" w:date="2023-02-13T15:00:00Z">
                  <w:r w:rsidDel="001040BB">
                    <w:t xml:space="preserve">, and </w:t>
                  </w:r>
                  <m:oMath>
                    <m:sSub>
                      <m:sSubPr>
                        <m:ctrlPr>
                          <w:rPr>
                            <w:rFonts w:ascii="Cambria Math" w:hAnsi="Cambria Math"/>
                          </w:rPr>
                        </m:ctrlPr>
                      </m:sSubPr>
                      <m:e>
                        <m:r>
                          <w:rPr>
                            <w:rFonts w:ascii="Cambria Math" w:hAnsi="Cambria Math"/>
                          </w:rPr>
                          <m:t>τ</m:t>
                        </m:r>
                      </m:e>
                      <m:sub>
                        <m:r>
                          <w:rPr>
                            <w:rFonts w:ascii="Cambria Math" w:hAnsi="Cambria Math"/>
                          </w:rPr>
                          <m:t>E</m:t>
                        </m:r>
                      </m:sub>
                    </m:sSub>
                  </m:oMath>
                  <w:moveFrom w:id="3584" w:author="Bo Shen" w:date="2023-02-13T15:00:00Z">
                    <w:r w:rsidDel="001040BB">
                      <w:t xml:space="preserve"> are the time constants for the </w:t>
                    </w:r>
                    <w:r w:rsidRPr="00D76D79" w:rsidDel="001040BB">
                      <w:t>R</w:t>
                    </w:r>
                    <w:r w:rsidDel="001040BB">
                      <w:t xml:space="preserve">, </w:t>
                    </w:r>
                    <w:r w:rsidRPr="00D76D79" w:rsidDel="001040BB">
                      <w:t>G</w:t>
                    </w:r>
                    <w:r w:rsidDel="001040BB">
                      <w:t xml:space="preserve">, </w:t>
                    </w:r>
                    <w:r w:rsidRPr="00C8034E" w:rsidDel="001040BB">
                      <w:t>D</w:t>
                    </w:r>
                    <w:r w:rsidDel="001040BB">
                      <w:t xml:space="preserve">, </w:t>
                    </w:r>
                    <w:r w:rsidRPr="00B778CA" w:rsidDel="001040BB">
                      <w:t>I</w:t>
                    </w:r>
                    <w:r w:rsidDel="001040BB">
                      <w:t xml:space="preserve">, and E units. The weights </w:t>
                    </w:r>
                    <m:oMath>
                      <m:r>
                        <w:rPr>
                          <w:rFonts w:ascii="Cambria Math" w:hAnsi="Cambria Math"/>
                        </w:rPr>
                        <m:t>ω</m:t>
                      </m:r>
                    </m:oMath>
                    <w:moveFrom w:id="3585" w:author="Bo Shen" w:date="2023-02-13T15:00:00Z">
                      <w:r w:rsidDel="001040BB">
                        <w:t xml:space="preserve"> represent the coupling strength between excitatory units </w:t>
                      </w:r>
                      <m:oMath>
                        <m:r>
                          <w:rPr>
                            <w:rFonts w:ascii="Cambria Math" w:hAnsi="Cambria Math"/>
                          </w:rPr>
                          <m:t>R</m:t>
                        </m:r>
                      </m:oMath>
                      <w:moveFrom w:id="3586" w:author="Bo Shen" w:date="2023-02-13T15:00:00Z">
                        <w:r w:rsidDel="001040BB">
                          <w:t xml:space="preserve"> and gain control units </w:t>
                        </w:r>
                        <m:oMath>
                          <m:r>
                            <w:rPr>
                              <w:rFonts w:ascii="Cambria Math" w:hAnsi="Cambria Math"/>
                            </w:rPr>
                            <m:t>G</m:t>
                          </m:r>
                        </m:oMath>
                        <w:moveFrom w:id="3587" w:author="Bo Shen" w:date="2023-02-13T15:00:00Z">
                          <w:r w:rsidDel="001040BB">
                            <w:t xml:space="preserve">, the parameters </w:t>
                          </w:r>
                          <m:oMath>
                            <m:r>
                              <w:rPr>
                                <w:rFonts w:ascii="Cambria Math" w:hAnsi="Cambria Math"/>
                              </w:rPr>
                              <m:t>α</m:t>
                            </m:r>
                          </m:oMath>
                          <w:moveFrom w:id="3588" w:author="Bo Shen" w:date="2023-02-13T15:00:00Z">
                            <w:r w:rsidDel="001040BB">
                              <w:t xml:space="preserve">, </w:t>
                            </w:r>
                            <m:oMath>
                              <m:r>
                                <w:rPr>
                                  <w:rFonts w:ascii="Cambria Math" w:hAnsi="Cambria Math"/>
                                </w:rPr>
                                <m:t>β</m:t>
                              </m:r>
                            </m:oMath>
                            <w:moveFrom w:id="3589" w:author="Bo Shen" w:date="2023-02-13T15:00:00Z">
                              <w:r w:rsidDel="001040BB">
                                <w:t xml:space="preserve">, </w:t>
                              </w:r>
                              <m:oMath>
                                <m:r>
                                  <w:rPr>
                                    <w:rFonts w:ascii="Cambria Math" w:hAnsi="Cambria Math"/>
                                  </w:rPr>
                                  <m:t>η</m:t>
                                </m:r>
                              </m:oMath>
                              <w:moveFrom w:id="3590" w:author="Bo Shen" w:date="2023-02-13T15:00:00Z">
                                <w:r w:rsidDel="001040BB">
                                  <w:t xml:space="preserve">, and </w:t>
                                </w:r>
                                <m:oMath>
                                  <m:r>
                                    <w:rPr>
                                      <w:rFonts w:ascii="Cambria Math" w:hAnsi="Cambria Math"/>
                                    </w:rPr>
                                    <m:t>γ</m:t>
                                  </m:r>
                                </m:oMath>
                                <w:moveFrom w:id="3591" w:author="Bo Shen" w:date="2023-02-13T15:00:00Z">
                                  <w:r w:rsidDel="001040BB">
                                    <w:t xml:space="preserve"> control the active state of recurrent excitation, local disinhibition, cross inhibition, and lateral gain control boost loops, respectively. </w:t>
                                  </w:r>
                                </w:moveFrom>
                              </w:moveFrom>
                            </w:moveFrom>
                          </w:moveFrom>
                        </w:moveFrom>
                      </w:moveFrom>
                    </w:moveFrom>
                  </w:moveFrom>
                </w:moveFrom>
              </w:moveFrom>
            </w:moveFrom>
          </w:moveFrom>
        </w:moveFrom>
      </w:moveFrom>
    </w:p>
    <w:p w14:paraId="53881622" w14:textId="77777777" w:rsidR="00564B42" w:rsidDel="001040BB" w:rsidRDefault="00564B42">
      <w:pPr>
        <w:pStyle w:val="Heading4"/>
        <w:rPr>
          <w:moveFrom w:id="3592" w:author="Bo Shen" w:date="2023-02-13T15:00:00Z"/>
        </w:rPr>
        <w:pPrChange w:id="3593" w:author="Bo Shen" w:date="2023-03-11T13:53:00Z">
          <w:pPr>
            <w:spacing w:line="480" w:lineRule="auto"/>
            <w:jc w:val="both"/>
          </w:pPr>
        </w:pPrChange>
      </w:pPr>
    </w:p>
    <w:p w14:paraId="26C5FF41" w14:textId="77777777" w:rsidR="00564B42" w:rsidDel="001040BB" w:rsidRDefault="00564B42">
      <w:pPr>
        <w:pStyle w:val="Heading4"/>
        <w:rPr>
          <w:moveFrom w:id="3594" w:author="Bo Shen" w:date="2023-02-13T15:00:00Z"/>
        </w:rPr>
        <w:pPrChange w:id="3595" w:author="Bo Shen" w:date="2023-03-11T13:53:00Z">
          <w:pPr>
            <w:spacing w:line="480" w:lineRule="auto"/>
            <w:jc w:val="both"/>
          </w:pPr>
        </w:pPrChange>
      </w:pPr>
      <w:moveFrom w:id="3596" w:author="Bo Shen" w:date="2023-02-13T15:00:00Z">
        <w:r w:rsidDel="001040BB">
          <w:t>The active and inactive states of the four types of loops can be combined into 2</w:t>
        </w:r>
        <w:r w:rsidDel="001040BB">
          <w:rPr>
            <w:vertAlign w:val="subscript"/>
          </w:rPr>
          <w:softHyphen/>
        </w:r>
        <w:r w:rsidDel="001040BB">
          <w:rPr>
            <w:vertAlign w:val="subscript"/>
          </w:rPr>
          <w:softHyphen/>
        </w:r>
        <w:r w:rsidRPr="009537E6" w:rsidDel="001040BB">
          <w:rPr>
            <w:sz w:val="26"/>
            <w:vertAlign w:val="superscript"/>
          </w:rPr>
          <w:t>4</w:t>
        </w:r>
        <w:r w:rsidDel="001040BB">
          <w:t xml:space="preserve"> = 16 possible models. Example dynamics were shown in </w:t>
        </w:r>
        <w:r w:rsidRPr="00A4229D" w:rsidDel="001040BB">
          <w:rPr>
            <w:b/>
          </w:rPr>
          <w:t>Fig.</w:t>
        </w:r>
        <w:r w:rsidDel="001040BB">
          <w:rPr>
            <w:b/>
          </w:rPr>
          <w:t xml:space="preserve"> 2-figure supplement 1B</w:t>
        </w:r>
        <w:r w:rsidDel="001040BB">
          <w:t xml:space="preserve"> for each type of model. When local disinhibition (</w:t>
        </w:r>
        <m:oMath>
          <m:r>
            <w:rPr>
              <w:rFonts w:ascii="Cambria Math" w:hAnsi="Cambria Math"/>
            </w:rPr>
            <m:t>β</m:t>
          </m:r>
        </m:oMath>
        <w:moveFrom w:id="3597" w:author="Bo Shen" w:date="2023-02-13T15:00:00Z">
          <w:r w:rsidDel="001040BB">
            <w:t>) is off (left two columns), the model generates WTA dynamics only when cross inhibition (</w:t>
          </w:r>
          <m:oMath>
            <m:r>
              <w:rPr>
                <w:rFonts w:ascii="Cambria Math" w:hAnsi="Cambria Math"/>
              </w:rPr>
              <m:t>η</m:t>
            </m:r>
          </m:oMath>
          <w:moveFrom w:id="3598" w:author="Bo Shen" w:date="2023-02-13T15:00:00Z">
            <w:r w:rsidDel="001040BB">
              <w:t>) is on. But the maximum activity in the late stage is still restricted to a value lower than the phasic peak during the early stage, contradicting empirical findings that the late stage decision threshold is usually higher than activity in the early phasic peak</w:t>
            </w:r>
            <w:r w:rsidDel="001040BB">
              <w:fldChar w:fldCharType="begin"/>
            </w:r>
            <w:r w:rsidDel="001040BB">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Del="001040BB">
              <w:fldChar w:fldCharType="separate"/>
            </w:r>
            <w:r w:rsidDel="001040BB">
              <w:t>(Churchland et al., 2008; Kiani et al., 2008; Kiani &amp; Shadlen, 2009; Louie et al., 2011; Roitman &amp; Shadlen, 2002; Rorie et al., 2010; Shadlen &amp; Newsome, 2001; Sugrue et al., 2004)</w:t>
            </w:r>
            <w:r w:rsidDel="001040BB">
              <w:fldChar w:fldCharType="end"/>
            </w:r>
            <w:r w:rsidDel="001040BB">
              <w:t>. This restriction arises because, with only cross inhibition, local option gain control is not released; this release requires local disinhibition. With local disinhibition on (</w:t>
            </w:r>
            <m:oMath>
              <m:r>
                <w:rPr>
                  <w:rFonts w:ascii="Cambria Math" w:hAnsi="Cambria Math"/>
                </w:rPr>
                <m:t>β&gt;0</m:t>
              </m:r>
            </m:oMath>
            <w:moveFrom w:id="3599" w:author="Bo Shen" w:date="2023-02-13T15:00:00Z">
              <w:r w:rsidDel="001040BB">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rPr>
                  <m:t>η</m:t>
                </m:r>
              </m:oMath>
              <w:moveFrom w:id="3600" w:author="Bo Shen" w:date="2023-02-13T15:00:00Z">
                <w:r w:rsidDel="001040BB">
                  <w:t xml:space="preserve"> and </w:t>
                </w:r>
                <m:oMath>
                  <m:r>
                    <w:rPr>
                      <w:rFonts w:ascii="Cambria Math" w:hAnsi="Cambria Math"/>
                    </w:rPr>
                    <m:t>γ</m:t>
                  </m:r>
                </m:oMath>
                <w:moveFrom w:id="3601" w:author="Bo Shen" w:date="2023-02-13T15:00:00Z">
                  <w:r w:rsidDel="001040BB">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From>
              </w:moveFrom>
            </w:moveFrom>
          </w:moveFrom>
        </w:moveFrom>
      </w:moveFrom>
    </w:p>
    <w:moveFromRangeEnd w:id="3387"/>
    <w:p w14:paraId="14DE1F7B" w14:textId="77777777" w:rsidR="00564B42" w:rsidDel="006A46E2" w:rsidRDefault="00564B42">
      <w:pPr>
        <w:pStyle w:val="Heading4"/>
        <w:rPr>
          <w:del w:id="3602" w:author="Bo Shen" w:date="2023-02-27T16:23:00Z"/>
        </w:rPr>
        <w:pPrChange w:id="3603" w:author="Bo Shen" w:date="2023-03-11T13:53:00Z">
          <w:pPr>
            <w:spacing w:line="480" w:lineRule="auto"/>
            <w:jc w:val="both"/>
          </w:pPr>
        </w:pPrChange>
      </w:pPr>
    </w:p>
    <w:p w14:paraId="286A745F" w14:textId="77777777" w:rsidR="00564B42" w:rsidRPr="0060258A" w:rsidDel="006A46E2" w:rsidRDefault="00564B42">
      <w:pPr>
        <w:pStyle w:val="Heading4"/>
        <w:rPr>
          <w:del w:id="3604" w:author="Bo Shen" w:date="2023-02-27T16:23:00Z"/>
        </w:rPr>
        <w:pPrChange w:id="3605" w:author="Bo Shen" w:date="2023-03-11T13:53:00Z">
          <w:pPr>
            <w:spacing w:line="480" w:lineRule="auto"/>
            <w:jc w:val="both"/>
          </w:pPr>
        </w:pPrChange>
      </w:pPr>
    </w:p>
    <w:p w14:paraId="16FF2D51" w14:textId="77777777" w:rsidR="00564B42" w:rsidRPr="0060258A" w:rsidDel="006A46E2" w:rsidRDefault="00564B42">
      <w:pPr>
        <w:pStyle w:val="Heading4"/>
        <w:rPr>
          <w:del w:id="3606" w:author="Bo Shen" w:date="2023-02-27T16:23:00Z"/>
          <w:moveFrom w:id="3607" w:author="Bo Shen" w:date="2023-02-13T14:59:00Z"/>
        </w:rPr>
        <w:pPrChange w:id="3608" w:author="Bo Shen" w:date="2023-03-11T13:53:00Z">
          <w:pPr>
            <w:spacing w:line="480" w:lineRule="auto"/>
            <w:jc w:val="both"/>
          </w:pPr>
        </w:pPrChange>
      </w:pPr>
      <w:moveFromRangeStart w:id="3609" w:author="Bo Shen" w:date="2023-02-13T14:59:00Z" w:name="move127192772"/>
      <w:moveFrom w:id="3610" w:author="Bo Shen" w:date="2023-02-13T14:59:00Z">
        <w:del w:id="3611" w:author="Bo Shen" w:date="2023-02-27T16:23:00Z">
          <w:r w:rsidRPr="0060258A" w:rsidDel="006A46E2">
            <w:delText>Numerical simulations</w:delText>
          </w:r>
        </w:del>
      </w:moveFrom>
    </w:p>
    <w:p w14:paraId="567A36DE" w14:textId="77777777" w:rsidR="00564B42" w:rsidRPr="0060258A" w:rsidDel="006A46E2" w:rsidRDefault="00564B42">
      <w:pPr>
        <w:pStyle w:val="Heading4"/>
        <w:rPr>
          <w:del w:id="3612" w:author="Bo Shen" w:date="2023-02-27T16:23:00Z"/>
          <w:moveFrom w:id="3613" w:author="Bo Shen" w:date="2023-02-13T14:59:00Z"/>
        </w:rPr>
        <w:pPrChange w:id="3614" w:author="Bo Shen" w:date="2023-03-11T13:53:00Z">
          <w:pPr>
            <w:spacing w:line="480" w:lineRule="auto"/>
            <w:jc w:val="both"/>
          </w:pPr>
        </w:pPrChange>
      </w:pPr>
    </w:p>
    <w:p w14:paraId="2997D690" w14:textId="77777777" w:rsidR="00564B42" w:rsidRPr="0060258A" w:rsidDel="006A46E2" w:rsidRDefault="00564B42">
      <w:pPr>
        <w:pStyle w:val="Heading4"/>
        <w:rPr>
          <w:del w:id="3615" w:author="Bo Shen" w:date="2023-02-27T16:23:00Z"/>
          <w:moveFrom w:id="3616" w:author="Bo Shen" w:date="2023-02-13T14:59:00Z"/>
        </w:rPr>
        <w:pPrChange w:id="3617" w:author="Bo Shen" w:date="2023-03-11T13:53:00Z">
          <w:pPr>
            <w:spacing w:line="480" w:lineRule="auto"/>
            <w:jc w:val="both"/>
          </w:pPr>
        </w:pPrChange>
      </w:pPr>
      <w:moveFrom w:id="3618" w:author="Bo Shen" w:date="2023-02-13T14:59:00Z">
        <w:del w:id="3619" w:author="Bo Shen" w:date="2023-02-27T16:23:00Z">
          <w:r w:rsidRPr="0060258A" w:rsidDel="006A46E2">
            <w:delText>To quantify neural dynamics and behavioral performance (choice/RT), time varying activity was represented by a system of differential equations (</w:delText>
          </w:r>
          <w:r w:rsidRPr="00283B48" w:rsidDel="006A46E2">
            <w:delText>Eqs. 1-3</w:delText>
          </w:r>
          <w:r w:rsidRPr="0060258A" w:rsidDel="006A46E2">
            <w:delText xml:space="preserve">) which was solved numerically using the Runge-Kutta method implemented in MATLAB (MathWorks) at time step of 1 ms. Evaluations using smaller time steps (0.1 ms) were examined and produced similar results. At each time step, the model unit activities were updated based on their values at the previous step according to the differential equations. Considering the biological reality that </w:delText>
          </w:r>
          <w:r w:rsidRPr="0060258A" w:rsidDel="006A46E2">
            <w:rPr>
              <w:rFonts w:hint="eastAsia"/>
            </w:rPr>
            <w:delText>s</w:delText>
          </w:r>
          <w:r w:rsidRPr="0060258A" w:rsidDel="006A46E2">
            <w:delText>pike rates cannot be negative, the activities were constrained to be non-negative. For the simulations including noise, we assumed an additive noise term for each unit, which evolved independently based on an Ornstein-Uhlenbeck process (</w:delText>
          </w:r>
          <w:r w:rsidRPr="00B66036" w:rsidDel="006A46E2">
            <w:delText xml:space="preserve">Eq. </w:delText>
          </w:r>
          <w:r w:rsidDel="006A46E2">
            <w:delText>9</w:delText>
          </w:r>
          <w:r w:rsidRPr="0060258A" w:rsidDel="006A46E2">
            <w:delText>),</w:delText>
          </w:r>
        </w:del>
      </w:moveFrom>
    </w:p>
    <w:tbl>
      <w:tblPr>
        <w:tblW w:w="0" w:type="auto"/>
        <w:tblLook w:val="04A0" w:firstRow="1" w:lastRow="0" w:firstColumn="1" w:lastColumn="0" w:noHBand="0" w:noVBand="1"/>
      </w:tblPr>
      <w:tblGrid>
        <w:gridCol w:w="1458"/>
        <w:gridCol w:w="6480"/>
        <w:gridCol w:w="1412"/>
      </w:tblGrid>
      <w:tr w:rsidR="00513E7D" w:rsidRPr="00684E5E" w:rsidDel="006A46E2" w14:paraId="7B785F81" w14:textId="77777777" w:rsidTr="00007227">
        <w:trPr>
          <w:del w:id="3620" w:author="Bo Shen" w:date="2023-02-27T16:22:00Z"/>
        </w:trPr>
        <w:tc>
          <w:tcPr>
            <w:tcW w:w="1458" w:type="dxa"/>
            <w:vAlign w:val="center"/>
          </w:tcPr>
          <w:p w14:paraId="410F2C14" w14:textId="77777777" w:rsidR="00564B42" w:rsidRPr="00BA110C" w:rsidDel="006A46E2" w:rsidRDefault="00564B42">
            <w:pPr>
              <w:pStyle w:val="Heading4"/>
              <w:rPr>
                <w:del w:id="3621" w:author="Bo Shen" w:date="2023-02-27T16:22:00Z"/>
                <w:moveFrom w:id="3622" w:author="Bo Shen" w:date="2023-02-13T14:59:00Z"/>
              </w:rPr>
              <w:pPrChange w:id="3623" w:author="Bo Shen" w:date="2023-03-11T13:53:00Z">
                <w:pPr>
                  <w:spacing w:line="480" w:lineRule="auto"/>
                  <w:jc w:val="both"/>
                </w:pPr>
              </w:pPrChange>
            </w:pPr>
          </w:p>
        </w:tc>
        <w:tc>
          <w:tcPr>
            <w:tcW w:w="6480" w:type="dxa"/>
            <w:vAlign w:val="center"/>
          </w:tcPr>
          <w:p w14:paraId="7E1AC5F7" w14:textId="77777777" w:rsidR="00564B42" w:rsidRPr="00684E5E" w:rsidDel="006A46E2" w:rsidRDefault="00000000">
            <w:pPr>
              <w:pStyle w:val="Heading4"/>
              <w:rPr>
                <w:del w:id="3624" w:author="Bo Shen" w:date="2023-02-27T16:22:00Z"/>
                <w:moveFrom w:id="3625" w:author="Bo Shen" w:date="2023-02-13T14:59:00Z"/>
              </w:rPr>
              <w:pPrChange w:id="3626" w:author="Bo Shen" w:date="2023-03-11T13:53:00Z">
                <w:pPr>
                  <w:spacing w:line="480" w:lineRule="auto"/>
                  <w:jc w:val="both"/>
                </w:pPr>
              </w:pPrChange>
            </w:pPr>
            <m:oMathPara>
              <m:oMath>
                <m:sSub>
                  <m:sSubPr>
                    <m:ctrlPr>
                      <w:del w:id="3627" w:author="Bo Shen" w:date="2023-02-27T16:22:00Z">
                        <w:rPr>
                          <w:rFonts w:ascii="Cambria Math" w:hAnsi="Cambria Math"/>
                        </w:rPr>
                      </w:del>
                    </m:ctrlPr>
                  </m:sSubPr>
                  <m:e>
                    <m:r>
                      <w:del w:id="3628" w:author="Bo Shen" w:date="2023-02-27T16:22:00Z">
                        <w:rPr>
                          <w:rFonts w:ascii="Cambria Math" w:hAnsi="Cambria Math"/>
                        </w:rPr>
                        <m:t>τ</m:t>
                      </w:del>
                    </m:r>
                  </m:e>
                  <m:sub>
                    <m:r>
                      <w:del w:id="3629" w:author="Bo Shen" w:date="2023-02-27T16:22:00Z">
                        <w:rPr>
                          <w:rFonts w:ascii="Cambria Math" w:hAnsi="Cambria Math"/>
                        </w:rPr>
                        <m:t>noise</m:t>
                      </w:del>
                    </m:r>
                  </m:sub>
                </m:sSub>
                <m:f>
                  <m:fPr>
                    <m:ctrlPr>
                      <w:del w:id="3630" w:author="Bo Shen" w:date="2023-02-27T16:22:00Z">
                        <w:rPr>
                          <w:rFonts w:ascii="Cambria Math" w:hAnsi="Cambria Math"/>
                        </w:rPr>
                      </w:del>
                    </m:ctrlPr>
                  </m:fPr>
                  <m:num>
                    <m:r>
                      <w:del w:id="3631" w:author="Bo Shen" w:date="2023-02-27T16:22:00Z">
                        <w:rPr>
                          <w:rFonts w:ascii="Cambria Math" w:hAnsi="Cambria Math"/>
                        </w:rPr>
                        <m:t>dNoise(t)</m:t>
                      </w:del>
                    </m:r>
                  </m:num>
                  <m:den>
                    <m:r>
                      <w:del w:id="3632" w:author="Bo Shen" w:date="2023-02-27T16:22:00Z">
                        <w:rPr>
                          <w:rFonts w:ascii="Cambria Math" w:hAnsi="Cambria Math"/>
                        </w:rPr>
                        <m:t>dt</m:t>
                      </w:del>
                    </m:r>
                  </m:den>
                </m:f>
                <m:r>
                  <w:del w:id="3633" w:author="Bo Shen" w:date="2023-02-27T16:22:00Z">
                    <w:rPr>
                      <w:rFonts w:ascii="Cambria Math" w:hAnsi="Cambria Math"/>
                    </w:rPr>
                    <m:t>=-Noise</m:t>
                  </w:del>
                </m:r>
                <m:d>
                  <m:dPr>
                    <m:ctrlPr>
                      <w:del w:id="3634" w:author="Bo Shen" w:date="2023-02-27T16:22:00Z">
                        <w:rPr>
                          <w:rFonts w:ascii="Cambria Math" w:hAnsi="Cambria Math"/>
                        </w:rPr>
                      </w:del>
                    </m:ctrlPr>
                  </m:dPr>
                  <m:e>
                    <m:r>
                      <w:del w:id="3635" w:author="Bo Shen" w:date="2023-02-27T16:22:00Z">
                        <w:rPr>
                          <w:rFonts w:ascii="Cambria Math" w:hAnsi="Cambria Math"/>
                        </w:rPr>
                        <m:t>t</m:t>
                      </w:del>
                    </m:r>
                  </m:e>
                </m:d>
                <m:r>
                  <w:del w:id="3636" w:author="Bo Shen" w:date="2023-02-27T16:22:00Z">
                    <w:rPr>
                      <w:rFonts w:ascii="Cambria Math" w:hAnsi="Cambria Math"/>
                    </w:rPr>
                    <m:t>+η</m:t>
                  </w:del>
                </m:r>
                <m:d>
                  <m:dPr>
                    <m:ctrlPr>
                      <w:del w:id="3637" w:author="Bo Shen" w:date="2023-02-27T16:22:00Z">
                        <w:rPr>
                          <w:rFonts w:ascii="Cambria Math" w:hAnsi="Cambria Math"/>
                        </w:rPr>
                      </w:del>
                    </m:ctrlPr>
                  </m:dPr>
                  <m:e>
                    <m:r>
                      <w:del w:id="3638" w:author="Bo Shen" w:date="2023-02-27T16:22:00Z">
                        <w:rPr>
                          <w:rFonts w:ascii="Cambria Math" w:hAnsi="Cambria Math"/>
                        </w:rPr>
                        <m:t>t</m:t>
                      </w:del>
                    </m:r>
                  </m:e>
                </m:d>
                <m:r>
                  <w:del w:id="3639" w:author="Bo Shen" w:date="2023-02-27T16:22:00Z">
                    <w:rPr>
                      <w:rFonts w:ascii="Cambria Math" w:hAnsi="Cambria Math"/>
                    </w:rPr>
                    <m:t xml:space="preserve"> </m:t>
                  </w:del>
                </m:r>
                <m:rad>
                  <m:radPr>
                    <m:degHide m:val="1"/>
                    <m:ctrlPr>
                      <w:del w:id="3640" w:author="Bo Shen" w:date="2023-02-27T16:22:00Z">
                        <w:rPr>
                          <w:rFonts w:ascii="Cambria Math" w:hAnsi="Cambria Math"/>
                        </w:rPr>
                      </w:del>
                    </m:ctrlPr>
                  </m:radPr>
                  <m:deg/>
                  <m:e>
                    <m:sSup>
                      <m:sSupPr>
                        <m:ctrlPr>
                          <w:del w:id="3641" w:author="Bo Shen" w:date="2023-02-27T16:22:00Z">
                            <w:rPr>
                              <w:rFonts w:ascii="Cambria Math" w:hAnsi="Cambria Math"/>
                            </w:rPr>
                          </w:del>
                        </m:ctrlPr>
                      </m:sSupPr>
                      <m:e>
                        <m:r>
                          <w:del w:id="3642" w:author="Bo Shen" w:date="2023-02-27T16:22:00Z">
                            <w:rPr>
                              <w:rFonts w:ascii="Cambria Math" w:hAnsi="Cambria Math"/>
                            </w:rPr>
                            <m:t>σ</m:t>
                          </w:del>
                        </m:r>
                      </m:e>
                      <m:sup>
                        <m:r>
                          <w:del w:id="3643" w:author="Bo Shen" w:date="2023-02-27T16:22:00Z">
                            <w:rPr>
                              <w:rFonts w:ascii="Cambria Math" w:hAnsi="Cambria Math"/>
                            </w:rPr>
                            <m:t>2</m:t>
                          </w:del>
                        </m:r>
                      </m:sup>
                    </m:sSup>
                    <m:r>
                      <w:del w:id="3644" w:author="Bo Shen" w:date="2023-02-27T16:22:00Z">
                        <w:rPr>
                          <w:rFonts w:ascii="Cambria Math" w:hAnsi="Cambria Math"/>
                        </w:rPr>
                        <m:t>dt</m:t>
                      </w:del>
                    </m:r>
                  </m:e>
                </m:rad>
                <m:r>
                  <w:del w:id="3645" w:author="Bo Shen" w:date="2023-02-27T16:22:00Z">
                    <w:rPr>
                      <w:rFonts w:ascii="Cambria Math" w:hAnsi="Cambria Math"/>
                    </w:rPr>
                    <m:t xml:space="preserve">   </m:t>
                  </w:del>
                </m:r>
              </m:oMath>
            </m:oMathPara>
          </w:p>
        </w:tc>
        <w:tc>
          <w:tcPr>
            <w:tcW w:w="1412" w:type="dxa"/>
            <w:vAlign w:val="center"/>
          </w:tcPr>
          <w:p w14:paraId="6429989A" w14:textId="77777777" w:rsidR="00564B42" w:rsidRPr="00684E5E" w:rsidDel="006A46E2" w:rsidRDefault="00564B42">
            <w:pPr>
              <w:pStyle w:val="Heading4"/>
              <w:rPr>
                <w:del w:id="3646" w:author="Bo Shen" w:date="2023-02-27T16:22:00Z"/>
                <w:moveFrom w:id="3647" w:author="Bo Shen" w:date="2023-02-13T14:59:00Z"/>
              </w:rPr>
              <w:pPrChange w:id="3648" w:author="Bo Shen" w:date="2023-03-11T13:53:00Z">
                <w:pPr>
                  <w:pStyle w:val="Caption"/>
                  <w:jc w:val="right"/>
                </w:pPr>
              </w:pPrChange>
            </w:pPr>
            <w:moveFrom w:id="3649" w:author="Bo Shen" w:date="2023-02-13T14:59:00Z">
              <w:del w:id="3650"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9</w:delText>
                </w:r>
                <w:r w:rsidRPr="00684E5E" w:rsidDel="006A46E2">
                  <w:rPr>
                    <w:sz w:val="18"/>
                    <w:szCs w:val="18"/>
                  </w:rPr>
                  <w:fldChar w:fldCharType="end"/>
                </w:r>
                <w:r w:rsidRPr="00684E5E" w:rsidDel="006A46E2">
                  <w:delText>)</w:delText>
                </w:r>
              </w:del>
            </w:moveFrom>
          </w:p>
        </w:tc>
      </w:tr>
    </w:tbl>
    <w:p w14:paraId="123A342C" w14:textId="77777777" w:rsidR="00564B42" w:rsidRPr="0060258A" w:rsidDel="006A46E2" w:rsidRDefault="00564B42">
      <w:pPr>
        <w:pStyle w:val="Heading4"/>
        <w:rPr>
          <w:del w:id="3651" w:author="Bo Shen" w:date="2023-02-27T16:23:00Z"/>
          <w:moveFrom w:id="3652" w:author="Bo Shen" w:date="2023-02-13T14:59:00Z"/>
        </w:rPr>
      </w:pPr>
      <w:moveFrom w:id="3653" w:author="Bo Shen" w:date="2023-02-13T14:59:00Z">
        <w:del w:id="3654" w:author="Bo Shen" w:date="2023-02-27T16:23:00Z">
          <w:r w:rsidRPr="0060258A" w:rsidDel="006A46E2">
            <w:delText xml:space="preserve"> where </w:delText>
          </w:r>
        </w:del>
        <m:oMath>
          <m:sSup>
            <m:sSupPr>
              <m:ctrlPr>
                <w:del w:id="3655" w:author="Bo Shen" w:date="2023-02-27T16:23:00Z">
                  <w:rPr>
                    <w:rFonts w:ascii="Cambria Math" w:hAnsi="Cambria Math"/>
                  </w:rPr>
                </w:del>
              </m:ctrlPr>
            </m:sSupPr>
            <m:e>
              <m:r>
                <w:del w:id="3656" w:author="Bo Shen" w:date="2023-02-27T16:23:00Z">
                  <w:rPr>
                    <w:rFonts w:ascii="Cambria Math" w:hAnsi="Cambria Math"/>
                  </w:rPr>
                  <m:t>σ</m:t>
                </w:del>
              </m:r>
            </m:e>
            <m:sup>
              <m:r>
                <w:del w:id="3657" w:author="Bo Shen" w:date="2023-02-27T16:23:00Z">
                  <w:rPr>
                    <w:rFonts w:ascii="Cambria Math" w:hAnsi="Cambria Math"/>
                  </w:rPr>
                  <m:t>2</m:t>
                </w:del>
              </m:r>
            </m:sup>
          </m:sSup>
        </m:oMath>
        <w:moveFrom w:id="3658" w:author="Bo Shen" w:date="2023-02-13T14:59:00Z">
          <w:del w:id="3659" w:author="Bo Shen" w:date="2023-02-27T16:23:00Z">
            <w:r w:rsidRPr="0060258A" w:rsidDel="006A46E2">
              <w:delText xml:space="preserve"> is the variance of the noise, </w:delText>
            </w:r>
          </w:del>
          <m:oMath>
            <m:r>
              <w:del w:id="3660" w:author="Bo Shen" w:date="2023-02-27T16:23:00Z">
                <w:rPr>
                  <w:rFonts w:ascii="Cambria Math" w:hAnsi="Cambria Math"/>
                </w:rPr>
                <m:t>η</m:t>
              </w:del>
            </m:r>
          </m:oMath>
          <w:moveFrom w:id="3661" w:author="Bo Shen" w:date="2023-02-13T14:59:00Z">
            <w:del w:id="3662" w:author="Bo Shen" w:date="2023-02-27T16:23:00Z">
              <w:r w:rsidRPr="0060258A" w:rsidDel="006A46E2">
                <w:delText xml:space="preserve"> is a Gaussian white noise with zero mean and unit variance, and </w:delText>
              </w:r>
            </w:del>
            <m:oMath>
              <m:sSub>
                <m:sSubPr>
                  <m:ctrlPr>
                    <w:del w:id="3663" w:author="Bo Shen" w:date="2023-02-27T16:23:00Z">
                      <w:rPr>
                        <w:rFonts w:ascii="Cambria Math" w:hAnsi="Cambria Math"/>
                      </w:rPr>
                    </w:del>
                  </m:ctrlPr>
                </m:sSubPr>
                <m:e>
                  <m:r>
                    <w:del w:id="3664" w:author="Bo Shen" w:date="2023-02-27T16:23:00Z">
                      <w:rPr>
                        <w:rFonts w:ascii="Cambria Math" w:hAnsi="Cambria Math"/>
                      </w:rPr>
                      <m:t>τ</m:t>
                    </w:del>
                  </m:r>
                </m:e>
                <m:sub>
                  <m:r>
                    <w:del w:id="3665" w:author="Bo Shen" w:date="2023-02-27T16:23:00Z">
                      <w:rPr>
                        <w:rFonts w:ascii="Cambria Math" w:hAnsi="Cambria Math"/>
                      </w:rPr>
                      <m:t>noise</m:t>
                    </w:del>
                  </m:r>
                </m:sub>
              </m:sSub>
            </m:oMath>
            <w:moveFrom w:id="3666" w:author="Bo Shen" w:date="2023-02-13T14:59:00Z">
              <w:del w:id="3667" w:author="Bo Shen" w:date="2023-02-27T16:23:00Z">
                <w:r w:rsidRPr="0060258A" w:rsidDel="006A46E2">
                  <w:delText xml:space="preserve"> is the time constant for the noise fluctuation process. The time constant for the noise process (</w:delText>
                </w:r>
              </w:del>
              <m:oMath>
                <m:sSub>
                  <m:sSubPr>
                    <m:ctrlPr>
                      <w:del w:id="3668" w:author="Bo Shen" w:date="2023-02-27T16:23:00Z">
                        <w:rPr>
                          <w:rFonts w:ascii="Cambria Math" w:hAnsi="Cambria Math"/>
                        </w:rPr>
                      </w:del>
                    </m:ctrlPr>
                  </m:sSubPr>
                  <m:e>
                    <m:r>
                      <w:del w:id="3669" w:author="Bo Shen" w:date="2023-02-27T16:23:00Z">
                        <w:rPr>
                          <w:rFonts w:ascii="Cambria Math" w:hAnsi="Cambria Math"/>
                        </w:rPr>
                        <m:t>τ</m:t>
                      </w:del>
                    </m:r>
                  </m:e>
                  <m:sub>
                    <m:r>
                      <w:del w:id="3670" w:author="Bo Shen" w:date="2023-02-27T16:23:00Z">
                        <w:rPr>
                          <w:rFonts w:ascii="Cambria Math" w:hAnsi="Cambria Math"/>
                        </w:rPr>
                        <m:t>noise</m:t>
                      </w:del>
                    </m:r>
                  </m:sub>
                </m:sSub>
              </m:oMath>
              <w:moveFrom w:id="3671" w:author="Bo Shen" w:date="2023-02-13T14:59:00Z">
                <w:del w:id="3672" w:author="Bo Shen" w:date="2023-02-27T16:23:00Z">
                  <w:r w:rsidRPr="0060258A" w:rsidDel="006A46E2">
                    <w:delText>) was set to 2 ms aligned with previous studies</w:delText>
                  </w:r>
                  <w:r w:rsidDel="006A46E2">
                    <w:delText xml:space="preserve"> </w:delText>
                  </w:r>
                  <w:r w:rsidRPr="0060258A" w:rsidDel="006A46E2">
                    <w:fldChar w:fldCharType="begin"/>
                  </w:r>
                  <w:r w:rsidDel="006A46E2">
                    <w:del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6A46E2">
                    <w:fldChar w:fldCharType="separate"/>
                  </w:r>
                  <w:r w:rsidDel="006A46E2">
                    <w:delText>(Wang, 2002; Wong &amp; Wang, 2006)</w:delText>
                  </w:r>
                  <w:r w:rsidRPr="0060258A" w:rsidDel="006A46E2">
                    <w:fldChar w:fldCharType="end"/>
                  </w:r>
                  <w:r w:rsidRPr="0060258A" w:rsidDel="006A46E2">
                    <w:delText xml:space="preserve">. Note that this approach assumes for convenience that noise arises in model unit activity; however, similar stochasticity can be implemented assuming noise arises in inputs external to the circuit, generalizing our findings. </w:delText>
                  </w:r>
                </w:del>
              </w:moveFrom>
            </w:moveFrom>
          </w:moveFrom>
        </w:moveFrom>
      </w:moveFrom>
    </w:p>
    <w:p w14:paraId="5DF03634" w14:textId="77777777" w:rsidR="00564B42" w:rsidRPr="0060258A" w:rsidDel="006A46E2" w:rsidRDefault="00564B42">
      <w:pPr>
        <w:pStyle w:val="Heading4"/>
        <w:rPr>
          <w:del w:id="3673" w:author="Bo Shen" w:date="2023-02-27T16:23:00Z"/>
          <w:moveFrom w:id="3674" w:author="Bo Shen" w:date="2023-02-13T14:59:00Z"/>
        </w:rPr>
      </w:pPr>
    </w:p>
    <w:p w14:paraId="635C47E6" w14:textId="77777777" w:rsidR="00564B42" w:rsidRPr="0060258A" w:rsidDel="006A46E2" w:rsidRDefault="00564B42">
      <w:pPr>
        <w:pStyle w:val="Heading4"/>
        <w:rPr>
          <w:del w:id="3675" w:author="Bo Shen" w:date="2023-02-27T16:23:00Z"/>
          <w:moveFrom w:id="3676" w:author="Bo Shen" w:date="2023-02-13T14:59:00Z"/>
        </w:rPr>
      </w:pPr>
      <w:moveFrom w:id="3677" w:author="Bo Shen" w:date="2023-02-13T14:59:00Z">
        <w:del w:id="3678" w:author="Bo Shen" w:date="2023-02-27T16:23:00Z">
          <w:r w:rsidRPr="0060258A" w:rsidDel="006A46E2">
            <w:delText xml:space="preserve">All parameters used for visualization were set as following unless specified elsewhere or fitted as free parameters in Fig. 6: </w:delText>
          </w:r>
        </w:del>
        <m:oMath>
          <m:sSub>
            <m:sSubPr>
              <m:ctrlPr>
                <w:del w:id="3679" w:author="Bo Shen" w:date="2023-02-27T16:23:00Z">
                  <w:rPr>
                    <w:rFonts w:ascii="Cambria Math" w:hAnsi="Cambria Math"/>
                  </w:rPr>
                </w:del>
              </m:ctrlPr>
            </m:sSubPr>
            <m:e>
              <m:r>
                <w:del w:id="3680" w:author="Bo Shen" w:date="2023-02-27T16:23:00Z">
                  <w:rPr>
                    <w:rFonts w:ascii="Cambria Math" w:hAnsi="Cambria Math"/>
                  </w:rPr>
                  <m:t>τ</m:t>
                </w:del>
              </m:r>
            </m:e>
            <m:sub>
              <m:r>
                <w:del w:id="3681" w:author="Bo Shen" w:date="2023-02-27T16:23:00Z">
                  <w:rPr>
                    <w:rFonts w:ascii="Cambria Math" w:hAnsi="Cambria Math"/>
                  </w:rPr>
                  <m:t>R</m:t>
                </w:del>
              </m:r>
            </m:sub>
          </m:sSub>
        </m:oMath>
        <w:moveFrom w:id="3682" w:author="Bo Shen" w:date="2023-02-13T14:59:00Z">
          <w:del w:id="3683" w:author="Bo Shen" w:date="2023-02-27T16:23:00Z">
            <w:r w:rsidRPr="0086708D" w:rsidDel="006A46E2">
              <w:delText xml:space="preserve">, </w:delText>
            </w:r>
          </w:del>
          <m:oMath>
            <m:sSub>
              <m:sSubPr>
                <m:ctrlPr>
                  <w:del w:id="3684" w:author="Bo Shen" w:date="2023-02-27T16:23:00Z">
                    <w:rPr>
                      <w:rFonts w:ascii="Cambria Math" w:hAnsi="Cambria Math"/>
                    </w:rPr>
                  </w:del>
                </m:ctrlPr>
              </m:sSubPr>
              <m:e>
                <m:r>
                  <w:del w:id="3685" w:author="Bo Shen" w:date="2023-02-27T16:23:00Z">
                    <w:rPr>
                      <w:rFonts w:ascii="Cambria Math" w:hAnsi="Cambria Math"/>
                    </w:rPr>
                    <m:t>τ</m:t>
                  </w:del>
                </m:r>
              </m:e>
              <m:sub>
                <m:r>
                  <w:del w:id="3686" w:author="Bo Shen" w:date="2023-02-27T16:23:00Z">
                    <w:rPr>
                      <w:rFonts w:ascii="Cambria Math" w:hAnsi="Cambria Math"/>
                    </w:rPr>
                    <m:t>G</m:t>
                  </w:del>
                </m:r>
              </m:sub>
            </m:sSub>
          </m:oMath>
          <w:moveFrom w:id="3687" w:author="Bo Shen" w:date="2023-02-13T14:59:00Z">
            <w:del w:id="3688" w:author="Bo Shen" w:date="2023-02-27T16:23:00Z">
              <w:r w:rsidRPr="0086708D" w:rsidDel="006A46E2">
                <w:delText xml:space="preserve">, and </w:delText>
              </w:r>
            </w:del>
            <m:oMath>
              <m:sSub>
                <m:sSubPr>
                  <m:ctrlPr>
                    <w:del w:id="3689" w:author="Bo Shen" w:date="2023-02-27T16:23:00Z">
                      <w:rPr>
                        <w:rFonts w:ascii="Cambria Math" w:hAnsi="Cambria Math"/>
                      </w:rPr>
                    </w:del>
                  </m:ctrlPr>
                </m:sSubPr>
                <m:e>
                  <m:r>
                    <w:del w:id="3690" w:author="Bo Shen" w:date="2023-02-27T16:23:00Z">
                      <w:rPr>
                        <w:rFonts w:ascii="Cambria Math" w:hAnsi="Cambria Math"/>
                      </w:rPr>
                      <m:t>τ</m:t>
                    </w:del>
                  </m:r>
                </m:e>
                <m:sub>
                  <m:r>
                    <w:del w:id="3691" w:author="Bo Shen" w:date="2023-02-27T16:23:00Z">
                      <w:rPr>
                        <w:rFonts w:ascii="Cambria Math" w:hAnsi="Cambria Math"/>
                      </w:rPr>
                      <m:t>D</m:t>
                    </w:del>
                  </m:r>
                </m:sub>
              </m:sSub>
            </m:oMath>
            <w:moveFrom w:id="3692" w:author="Bo Shen" w:date="2023-02-13T14:59:00Z">
              <w:del w:id="3693" w:author="Bo Shen" w:date="2023-02-27T16:23:00Z">
                <w:r w:rsidRPr="0086708D" w:rsidDel="006A46E2">
                  <w:delText xml:space="preserve"> were set as the same value of 100 ms</w:delText>
                </w:r>
                <w:r w:rsidRPr="0086708D" w:rsidDel="006A46E2">
                  <w:rPr>
                    <w:i w:val="0"/>
                    <w:iCs w:val="0"/>
                    <w:rPrChange w:id="3694" w:author="Bo Shen" w:date="2023-01-25T17:03:00Z">
                      <w:rPr>
                        <w:rFonts w:cs="Times New Roman"/>
                        <w:i w:val="0"/>
                        <w:iCs w:val="0"/>
                        <w:highlight w:val="yellow"/>
                      </w:rPr>
                    </w:rPrChange>
                  </w:rPr>
                  <w:delText xml:space="preserve"> only for non-quantitative visualization purpures and fitted independently as free parameters in the model fittings</w:delText>
                </w:r>
                <w:r w:rsidRPr="0086708D" w:rsidDel="006A46E2">
                  <w:delText>;</w:delText>
                </w:r>
                <w:r w:rsidRPr="0060258A" w:rsidDel="006A46E2">
                  <w:delText xml:space="preserve"> the gain control weight </w:delText>
                </w:r>
              </w:del>
              <m:oMath>
                <m:sSub>
                  <m:sSubPr>
                    <m:ctrlPr>
                      <w:del w:id="3695" w:author="Bo Shen" w:date="2023-02-27T16:23:00Z">
                        <w:rPr>
                          <w:rFonts w:ascii="Cambria Math" w:hAnsi="Cambria Math"/>
                        </w:rPr>
                      </w:del>
                    </m:ctrlPr>
                  </m:sSubPr>
                  <m:e>
                    <m:r>
                      <w:del w:id="3696" w:author="Bo Shen" w:date="2023-02-27T16:23:00Z">
                        <w:rPr>
                          <w:rFonts w:ascii="Cambria Math" w:hAnsi="Cambria Math"/>
                        </w:rPr>
                        <m:t>ω</m:t>
                      </w:del>
                    </m:r>
                  </m:e>
                  <m:sub>
                    <m:r>
                      <w:del w:id="3697" w:author="Bo Shen" w:date="2023-02-27T16:23:00Z">
                        <w:rPr>
                          <w:rFonts w:ascii="Cambria Math" w:hAnsi="Cambria Math"/>
                        </w:rPr>
                        <m:t>ij</m:t>
                      </w:del>
                    </m:r>
                  </m:sub>
                </m:sSub>
              </m:oMath>
              <w:moveFrom w:id="3698" w:author="Bo Shen" w:date="2023-02-13T14:59:00Z">
                <w:del w:id="3699" w:author="Bo Shen" w:date="2023-02-27T16:23:00Z">
                  <w:r w:rsidRPr="0060258A" w:rsidDel="006A46E2">
                    <w:delText xml:space="preserve"> was set as unit value of 1 for simplicity; the self-excitation weight </w:delText>
                  </w:r>
                </w:del>
                <m:oMath>
                  <m:r>
                    <w:del w:id="3700" w:author="Bo Shen" w:date="2023-02-27T16:23:00Z">
                      <w:rPr>
                        <w:rFonts w:ascii="Cambria Math" w:hAnsi="Cambria Math"/>
                      </w:rPr>
                      <m:t>α</m:t>
                    </w:del>
                  </m:r>
                </m:oMath>
                <w:moveFrom w:id="3701" w:author="Bo Shen" w:date="2023-02-13T14:59:00Z">
                  <w:del w:id="3702" w:author="Bo Shen" w:date="2023-02-27T16:23:00Z">
                    <w:r w:rsidRPr="0060258A" w:rsidDel="006A46E2">
                      <w:delText xml:space="preserve"> was set as 15; the disinhibition weight </w:delText>
                    </w:r>
                  </w:del>
                  <m:oMath>
                    <m:r>
                      <w:del w:id="3703" w:author="Bo Shen" w:date="2023-02-27T16:23:00Z">
                        <w:rPr>
                          <w:rFonts w:ascii="Cambria Math" w:hAnsi="Cambria Math"/>
                        </w:rPr>
                        <m:t>β</m:t>
                      </w:del>
                    </m:r>
                  </m:oMath>
                  <w:moveFrom w:id="3704" w:author="Bo Shen" w:date="2023-02-13T14:59:00Z">
                    <w:del w:id="3705" w:author="Bo Shen" w:date="2023-02-27T16:23:00Z">
                      <w:r w:rsidRPr="0060258A" w:rsidDel="006A46E2">
                        <w:delText xml:space="preserve"> was assumed as zero in representation (i.e., </w:delText>
                      </w:r>
                    </w:del>
                    <m:oMath>
                      <m:sSub>
                        <m:sSubPr>
                          <m:ctrlPr>
                            <w:del w:id="3706" w:author="Bo Shen" w:date="2023-02-27T16:23:00Z">
                              <w:rPr>
                                <w:rFonts w:ascii="Cambria Math" w:hAnsi="Cambria Math"/>
                              </w:rPr>
                            </w:del>
                          </m:ctrlPr>
                        </m:sSubPr>
                        <m:e>
                          <m:r>
                            <w:del w:id="3707" w:author="Bo Shen" w:date="2023-02-27T16:23:00Z">
                              <w:rPr>
                                <w:rFonts w:ascii="Cambria Math" w:hAnsi="Cambria Math"/>
                              </w:rPr>
                              <m:t>β</m:t>
                            </w:del>
                          </m:r>
                        </m:e>
                        <m:sub>
                          <m:r>
                            <w:del w:id="3708" w:author="Bo Shen" w:date="2023-02-27T16:23:00Z">
                              <w:rPr>
                                <w:rFonts w:ascii="Cambria Math" w:hAnsi="Cambria Math"/>
                              </w:rPr>
                              <m:t>off</m:t>
                            </w:del>
                          </m:r>
                        </m:sub>
                      </m:sSub>
                      <m:r>
                        <w:del w:id="3709" w:author="Bo Shen" w:date="2023-02-27T16:23:00Z">
                          <w:rPr>
                            <w:rFonts w:ascii="Cambria Math" w:hAnsi="Cambria Math"/>
                          </w:rPr>
                          <m:t>=0</m:t>
                        </w:del>
                      </m:r>
                    </m:oMath>
                    <w:moveFrom w:id="3710" w:author="Bo Shen" w:date="2023-02-13T14:59:00Z">
                      <w:del w:id="3711" w:author="Bo Shen" w:date="2023-02-27T16:23:00Z">
                        <w:r w:rsidRPr="0060258A" w:rsidDel="006A46E2">
                          <w:delText>) and set as 1.1 in WTA competition; the input values V</w:delText>
                        </w:r>
                        <w:r w:rsidRPr="0060258A" w:rsidDel="006A46E2">
                          <w:rPr>
                            <w:vertAlign w:val="subscript"/>
                          </w:rPr>
                          <w:delText>1</w:delText>
                        </w:r>
                        <w:r w:rsidRPr="0060258A" w:rsidDel="006A46E2">
                          <w:delText xml:space="preserve"> and V</w:delText>
                        </w:r>
                        <w:r w:rsidRPr="0060258A" w:rsidDel="006A46E2">
                          <w:rPr>
                            <w:vertAlign w:val="subscript"/>
                          </w:rPr>
                          <w:delText>2</w:delText>
                        </w:r>
                        <w:r w:rsidRPr="0060258A" w:rsidDel="006A46E2">
                          <w:delText xml:space="preserve"> were set as S*(1+c’) and S*(1-c’), where c’ indicates the motion coherence of the stimulus, with varied values [0, 3.2, 6.4, 12.8, 25.6, 38.4, 51.2]%) and S indicates the scale of input (set as 250). Baseline input B was set as 70 in Figs. 3 and 5 and set as 0 in Figs. 7-9. Ornstein-Uhlenbeck noise was set as zero in most of the simulation but </w:delText>
                        </w:r>
                      </w:del>
                      <m:oMath>
                        <m:r>
                          <w:del w:id="3712" w:author="Bo Shen" w:date="2023-02-27T16:23:00Z">
                            <w:rPr>
                              <w:rFonts w:ascii="Cambria Math" w:hAnsi="Cambria Math"/>
                            </w:rPr>
                            <m:t>σ=10</m:t>
                          </w:del>
                        </m:r>
                      </m:oMath>
                      <w:moveFrom w:id="3713" w:author="Bo Shen" w:date="2023-02-13T14:59:00Z">
                        <w:del w:id="3714" w:author="Bo Shen" w:date="2023-02-27T16:23:00Z">
                          <w:r w:rsidRPr="0060258A" w:rsidDel="006A46E2">
                            <w:delText xml:space="preserve"> in Fig. 5B. </w:delText>
                          </w:r>
                          <w:r w:rsidDel="006A46E2">
                            <w:delText>Parameters in</w:delText>
                          </w:r>
                          <w:r w:rsidRPr="0060258A" w:rsidDel="006A46E2">
                            <w:delText xml:space="preserve"> Fig. 7</w:delText>
                          </w:r>
                          <w:r w:rsidDel="006A46E2">
                            <w:delText xml:space="preserve"> were</w:delText>
                          </w:r>
                          <w:r w:rsidRPr="0060258A" w:rsidDel="006A46E2">
                            <w:delText xml:space="preserve"> adjusted to predict the multi-alternative choice data</w:delText>
                          </w:r>
                          <w:r w:rsidDel="006A46E2">
                            <w:delText>:</w:delText>
                          </w:r>
                          <w:r w:rsidRPr="0060258A" w:rsidDel="006A46E2">
                            <w:delText xml:space="preserve"> </w:delText>
                          </w:r>
                        </w:del>
                        <m:oMath>
                          <m:r>
                            <w:del w:id="3715" w:author="Bo Shen" w:date="2023-02-27T16:23:00Z">
                              <w:rPr>
                                <w:rFonts w:ascii="Cambria Math" w:hAnsi="Cambria Math"/>
                              </w:rPr>
                              <m:t>α</m:t>
                            </w:del>
                          </m:r>
                        </m:oMath>
                        <w:moveFrom w:id="3716" w:author="Bo Shen" w:date="2023-02-13T14:59:00Z">
                          <w:del w:id="3717" w:author="Bo Shen" w:date="2023-02-27T16:23:00Z">
                            <w:r w:rsidRPr="0060258A" w:rsidDel="006A46E2">
                              <w:delText xml:space="preserve"> was set as 0; </w:delText>
                            </w:r>
                          </w:del>
                          <m:oMath>
                            <m:r>
                              <w:del w:id="3718" w:author="Bo Shen" w:date="2023-02-27T16:23:00Z">
                                <w:rPr>
                                  <w:rFonts w:ascii="Cambria Math" w:hAnsi="Cambria Math"/>
                                </w:rPr>
                                <m:t>β</m:t>
                              </w:del>
                            </m:r>
                          </m:oMath>
                          <w:moveFrom w:id="3719" w:author="Bo Shen" w:date="2023-02-13T14:59:00Z">
                            <w:del w:id="3720" w:author="Bo Shen" w:date="2023-02-27T16:23:00Z">
                              <w:r w:rsidRPr="0060258A" w:rsidDel="006A46E2">
                                <w:delText xml:space="preserve"> was set as 1.5; scaling parameter was set as 640 for both pre-motion and motion period but set as 427 for the first 190 ms of motion period to replicate the initial dip</w:delText>
                              </w:r>
                              <w:r w:rsidDel="006A46E2">
                                <w:delText>;</w:delText>
                              </w:r>
                              <w:r w:rsidRPr="0060258A" w:rsidDel="006A46E2">
                                <w:delText xml:space="preserve"> </w:delText>
                              </w:r>
                              <w:r w:rsidDel="006A46E2">
                                <w:delText>a</w:delText>
                              </w:r>
                              <w:r w:rsidRPr="0060258A" w:rsidDel="006A46E2">
                                <w:delText xml:space="preserve">ll parameters were kept the same between 2 and 4-alternative choices. </w:delText>
                              </w:r>
                              <w:r w:rsidDel="006A46E2">
                                <w:delText>Parameters i</w:delText>
                              </w:r>
                              <w:r w:rsidRPr="0060258A" w:rsidDel="006A46E2">
                                <w:delText xml:space="preserve">n Fig. 8 </w:delText>
                              </w:r>
                              <w:r w:rsidDel="006A46E2">
                                <w:delText>were</w:delText>
                              </w:r>
                              <w:r w:rsidRPr="0060258A" w:rsidDel="006A46E2">
                                <w:delText xml:space="preserve"> adjusted between 2-item and 5-item cases in order to get comparable scale of activities in visualization: for 2-item case, S = 250, </w:delText>
                              </w:r>
                            </w:del>
                            <m:oMath>
                              <m:r>
                                <w:del w:id="3721" w:author="Bo Shen" w:date="2023-02-27T16:23:00Z">
                                  <w:rPr>
                                    <w:rFonts w:ascii="Cambria Math" w:hAnsi="Cambria Math"/>
                                  </w:rPr>
                                  <m:t>α=15</m:t>
                                </w:del>
                              </m:r>
                            </m:oMath>
                            <w:moveFrom w:id="3722" w:author="Bo Shen" w:date="2023-02-13T14:59:00Z">
                              <w:del w:id="3723" w:author="Bo Shen" w:date="2023-02-27T16:23:00Z">
                                <w:r w:rsidRPr="0060258A" w:rsidDel="006A46E2">
                                  <w:delText xml:space="preserve">, and </w:delText>
                                </w:r>
                              </w:del>
                              <m:oMath>
                                <m:sSub>
                                  <m:sSubPr>
                                    <m:ctrlPr>
                                      <w:del w:id="3724" w:author="Bo Shen" w:date="2023-02-27T16:23:00Z">
                                        <w:rPr>
                                          <w:rFonts w:ascii="Cambria Math" w:hAnsi="Cambria Math"/>
                                        </w:rPr>
                                      </w:del>
                                    </m:ctrlPr>
                                  </m:sSubPr>
                                  <m:e>
                                    <m:r>
                                      <w:del w:id="3725" w:author="Bo Shen" w:date="2023-02-27T16:23:00Z">
                                        <w:rPr>
                                          <w:rFonts w:ascii="Cambria Math" w:hAnsi="Cambria Math"/>
                                        </w:rPr>
                                        <m:t>β</m:t>
                                      </w:del>
                                    </m:r>
                                  </m:e>
                                  <m:sub>
                                    <m:r>
                                      <w:del w:id="3726" w:author="Bo Shen" w:date="2023-02-27T16:23:00Z">
                                        <w:rPr>
                                          <w:rFonts w:ascii="Cambria Math" w:hAnsi="Cambria Math"/>
                                        </w:rPr>
                                        <m:t>on</m:t>
                                      </w:del>
                                    </m:r>
                                  </m:sub>
                                </m:sSub>
                                <m:r>
                                  <w:del w:id="3727" w:author="Bo Shen" w:date="2023-02-27T16:23:00Z">
                                    <w:rPr>
                                      <w:rFonts w:ascii="Cambria Math" w:hAnsi="Cambria Math"/>
                                    </w:rPr>
                                    <m:t>=.4</m:t>
                                  </w:del>
                                </m:r>
                              </m:oMath>
                              <w:moveFrom w:id="3728" w:author="Bo Shen" w:date="2023-02-13T14:59:00Z">
                                <w:del w:id="3729" w:author="Bo Shen" w:date="2023-02-27T16:23:00Z">
                                  <w:r w:rsidRPr="0060258A" w:rsidDel="006A46E2">
                                    <w:delText xml:space="preserve">; for 5-item case, S = 50, </w:delText>
                                  </w:r>
                                </w:del>
                                <m:oMath>
                                  <m:r>
                                    <w:del w:id="3730" w:author="Bo Shen" w:date="2023-02-27T16:23:00Z">
                                      <w:rPr>
                                        <w:rFonts w:ascii="Cambria Math" w:hAnsi="Cambria Math"/>
                                      </w:rPr>
                                      <m:t>α=37.5</m:t>
                                    </w:del>
                                  </m:r>
                                </m:oMath>
                                <w:moveFrom w:id="3731" w:author="Bo Shen" w:date="2023-02-13T14:59:00Z">
                                  <w:del w:id="3732" w:author="Bo Shen" w:date="2023-02-27T16:23:00Z">
                                    <w:r w:rsidRPr="0060258A" w:rsidDel="006A46E2">
                                      <w:delText xml:space="preserve">, and </w:delText>
                                    </w:r>
                                  </w:del>
                                  <m:oMath>
                                    <m:sSub>
                                      <m:sSubPr>
                                        <m:ctrlPr>
                                          <w:del w:id="3733" w:author="Bo Shen" w:date="2023-02-27T16:23:00Z">
                                            <w:rPr>
                                              <w:rFonts w:ascii="Cambria Math" w:hAnsi="Cambria Math"/>
                                            </w:rPr>
                                          </w:del>
                                        </m:ctrlPr>
                                      </m:sSubPr>
                                      <m:e>
                                        <m:r>
                                          <w:del w:id="3734" w:author="Bo Shen" w:date="2023-02-27T16:23:00Z">
                                            <w:rPr>
                                              <w:rFonts w:ascii="Cambria Math" w:hAnsi="Cambria Math"/>
                                            </w:rPr>
                                            <m:t>β</m:t>
                                          </w:del>
                                        </m:r>
                                      </m:e>
                                      <m:sub>
                                        <m:r>
                                          <w:del w:id="3735" w:author="Bo Shen" w:date="2023-02-27T16:23:00Z">
                                            <w:rPr>
                                              <w:rFonts w:ascii="Cambria Math" w:hAnsi="Cambria Math"/>
                                            </w:rPr>
                                            <m:t>on</m:t>
                                          </w:del>
                                        </m:r>
                                      </m:sub>
                                    </m:sSub>
                                    <m:r>
                                      <w:del w:id="3736" w:author="Bo Shen" w:date="2023-02-27T16:23:00Z">
                                        <w:rPr>
                                          <w:rFonts w:ascii="Cambria Math" w:hAnsi="Cambria Math"/>
                                        </w:rPr>
                                        <m:t>=.1</m:t>
                                      </w:del>
                                    </m:r>
                                  </m:oMath>
                                  <w:moveFrom w:id="3737" w:author="Bo Shen" w:date="2023-02-13T14:59:00Z">
                                    <w:del w:id="3738" w:author="Bo Shen" w:date="2023-02-27T16:23:00Z">
                                      <w:r w:rsidRPr="0060258A" w:rsidDel="006A46E2">
                                        <w:delText xml:space="preserve">. </w:delText>
                                      </w:r>
                                    </w:del>
                                  </w:moveFrom>
                                </w:moveFrom>
                              </w:moveFrom>
                            </w:moveFrom>
                          </w:moveFrom>
                        </w:moveFrom>
                      </w:moveFrom>
                    </w:moveFrom>
                  </w:moveFrom>
                </w:moveFrom>
              </w:moveFrom>
            </w:moveFrom>
          </w:moveFrom>
        </w:moveFrom>
      </w:moveFrom>
    </w:p>
    <w:moveFromRangeEnd w:id="3609"/>
    <w:p w14:paraId="663F28AE" w14:textId="77777777" w:rsidR="00564B42" w:rsidDel="006A46E2" w:rsidRDefault="00564B42">
      <w:pPr>
        <w:pStyle w:val="Heading4"/>
        <w:rPr>
          <w:del w:id="3739" w:author="Bo Shen" w:date="2023-02-27T16:23:00Z"/>
        </w:rPr>
      </w:pPr>
    </w:p>
    <w:p w14:paraId="20088B28" w14:textId="77777777" w:rsidR="00564B42" w:rsidDel="006A46E2" w:rsidRDefault="00564B42">
      <w:pPr>
        <w:pStyle w:val="Heading4"/>
        <w:rPr>
          <w:del w:id="3740" w:author="Bo Shen" w:date="2023-02-27T16:23:00Z"/>
        </w:rPr>
      </w:pPr>
    </w:p>
    <w:p w14:paraId="02CF3F3F" w14:textId="77777777" w:rsidR="00564B42" w:rsidRPr="00374C9B" w:rsidRDefault="00564B42" w:rsidP="00513E7D">
      <w:pPr>
        <w:pStyle w:val="Heading4"/>
      </w:pPr>
      <w:bookmarkStart w:id="3741" w:name="_Toc101170399"/>
      <w:r w:rsidRPr="00374C9B">
        <w:t>Equilibria and stability analysis of the LDDM</w:t>
      </w:r>
      <w:bookmarkEnd w:id="3741"/>
    </w:p>
    <w:p w14:paraId="63BA12D3" w14:textId="77777777" w:rsidR="00564B42" w:rsidRDefault="00564B42" w:rsidP="00E24C8A">
      <w:pPr>
        <w:spacing w:line="480" w:lineRule="auto"/>
        <w:jc w:val="both"/>
        <w:rPr>
          <w:rFonts w:ascii="Times New Roman" w:hAnsi="Times New Roman" w:cs="Times New Roman"/>
        </w:rPr>
      </w:pPr>
    </w:p>
    <w:p w14:paraId="747118AB"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31CC5E2B" w14:textId="77777777" w:rsidR="00564B42" w:rsidRDefault="00564B42" w:rsidP="00E24C8A">
      <w:pPr>
        <w:spacing w:line="480" w:lineRule="auto"/>
        <w:jc w:val="both"/>
        <w:rPr>
          <w:rFonts w:ascii="Times New Roman" w:hAnsi="Times New Roman" w:cs="Times New Roman"/>
        </w:rPr>
      </w:pPr>
    </w:p>
    <w:p w14:paraId="08456FD1"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proofErr w:type="spellStart"/>
      <w:r w:rsidRPr="003E3894">
        <w:rPr>
          <w:rFonts w:ascii="Times New Roman" w:hAnsi="Times New Roman" w:cs="Times New Roman"/>
          <w:bCs/>
          <w:rPrChange w:id="3742" w:author="Bo Shen" w:date="2023-02-27T16:39:00Z">
            <w:rPr>
              <w:rFonts w:ascii="Times New Roman" w:hAnsi="Times New Roman" w:cs="Times New Roman"/>
              <w:b/>
            </w:rPr>
          </w:rPrChange>
        </w:rPr>
        <w:t>Eqs</w:t>
      </w:r>
      <w:proofErr w:type="spellEnd"/>
      <w:r w:rsidRPr="003E3894">
        <w:rPr>
          <w:rFonts w:ascii="Times New Roman" w:hAnsi="Times New Roman" w:cs="Times New Roman"/>
          <w:bCs/>
          <w:rPrChange w:id="3743" w:author="Bo Shen" w:date="2023-02-27T16:39:00Z">
            <w:rPr>
              <w:rFonts w:ascii="Times New Roman" w:hAnsi="Times New Roman" w:cs="Times New Roman"/>
              <w:b/>
            </w:rPr>
          </w:rPrChange>
        </w:rPr>
        <w:t>.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6ADF5062" w14:textId="77777777" w:rsidR="00564B42" w:rsidRDefault="00564B42"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106"/>
        <w:gridCol w:w="4981"/>
        <w:gridCol w:w="2273"/>
      </w:tblGrid>
      <w:tr w:rsidR="00564B42" w:rsidRPr="009D363C" w14:paraId="4EA95132" w14:textId="77777777" w:rsidTr="00007227">
        <w:tc>
          <w:tcPr>
            <w:tcW w:w="2250" w:type="dxa"/>
            <w:vAlign w:val="center"/>
          </w:tcPr>
          <w:p w14:paraId="141BA6EE" w14:textId="77777777" w:rsidR="00564B42" w:rsidRPr="00070D98" w:rsidRDefault="00564B42" w:rsidP="00007227">
            <w:pPr>
              <w:spacing w:line="480" w:lineRule="auto"/>
              <w:jc w:val="both"/>
              <w:rPr>
                <w:rFonts w:ascii="Times New Roman" w:hAnsi="Times New Roman" w:cs="Times New Roman"/>
                <w:color w:val="000000" w:themeColor="text1"/>
              </w:rPr>
            </w:pPr>
          </w:p>
        </w:tc>
        <w:tc>
          <w:tcPr>
            <w:tcW w:w="4719" w:type="dxa"/>
            <w:vAlign w:val="center"/>
          </w:tcPr>
          <w:p w14:paraId="03DFBE86" w14:textId="77777777" w:rsidR="00564B42" w:rsidRPr="0062338A" w:rsidRDefault="00000000" w:rsidP="00007227">
            <w:pPr>
              <w:spacing w:line="480" w:lineRule="auto"/>
              <w:jc w:val="both"/>
              <w:rPr>
                <w:rFonts w:ascii="Times New Roman" w:hAnsi="Times New Roman" w:cs="Times New Roman"/>
                <w:i/>
                <w:color w:val="000000" w:themeColor="text1"/>
              </w:rPr>
            </w:pPr>
            <m:oMathPara>
              <m:oMathParaPr>
                <m:jc m:val="left"/>
              </m:oMathPara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3744"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745" w:author="Bo Shen" w:date="2023-03-03T17:46:00Z">
                            <w:rPr>
                              <w:rFonts w:ascii="Cambria Math" w:hAnsi="Cambria Math" w:cs="Times New Roman"/>
                              <w:color w:val="000000" w:themeColor="text1"/>
                            </w:rPr>
                            <m:t>R</m:t>
                          </w:ins>
                        </m:r>
                      </m:sub>
                    </m:sSub>
                  </m:num>
                  <m:den>
                    <m:r>
                      <w:rPr>
                        <w:rFonts w:ascii="Cambria Math" w:hAnsi="Cambria Math" w:cs="Times New Roman"/>
                        <w:color w:val="000000" w:themeColor="text1"/>
                      </w:rPr>
                      <m:t>1+</m:t>
                    </m:r>
                    <m:sSub>
                      <m:sSubPr>
                        <m:ctrlPr>
                          <w:ins w:id="3746" w:author="Bo Shen" w:date="2023-03-03T17:46:00Z">
                            <w:rPr>
                              <w:rFonts w:ascii="Cambria Math" w:hAnsi="Cambria Math" w:cs="Times New Roman"/>
                              <w:i/>
                              <w:color w:val="000000" w:themeColor="text1"/>
                            </w:rPr>
                          </w:ins>
                        </m:ctrlPr>
                      </m:sSubPr>
                      <m:e>
                        <m:r>
                          <w:ins w:id="3747" w:author="Bo Shen" w:date="2023-03-03T17:46:00Z">
                            <w:rPr>
                              <w:rFonts w:ascii="Cambria Math" w:hAnsi="Cambria Math" w:cs="Times New Roman"/>
                              <w:color w:val="000000" w:themeColor="text1"/>
                            </w:rPr>
                            <m:t>B</m:t>
                          </w:ins>
                        </m:r>
                      </m:e>
                      <m:sub>
                        <m:r>
                          <w:ins w:id="3748" w:author="Bo Shen" w:date="2023-03-03T17:46:00Z">
                            <w:rPr>
                              <w:rFonts w:ascii="Cambria Math" w:hAnsi="Cambria Math" w:cs="Times New Roman"/>
                              <w:color w:val="000000" w:themeColor="text1"/>
                            </w:rPr>
                            <m:t>G</m:t>
                          </w:ins>
                        </m:r>
                      </m:sub>
                    </m:sSub>
                    <m:r>
                      <w:ins w:id="3749" w:author="Bo Shen" w:date="2023-03-03T17:46:00Z">
                        <w:rPr>
                          <w:rFonts w:ascii="Cambria Math" w:hAnsi="Cambria Math" w:cs="Times New Roman"/>
                          <w:color w:val="000000" w:themeColor="text1"/>
                        </w:rPr>
                        <m:t>-α</m:t>
                      </w:ins>
                    </m:r>
                    <m:sSub>
                      <m:sSubPr>
                        <m:ctrlPr>
                          <w:del w:id="3750" w:author="Bo Shen" w:date="2023-02-27T23:12:00Z">
                            <w:rPr>
                              <w:rFonts w:ascii="Cambria Math" w:hAnsi="Cambria Math" w:cs="Times New Roman"/>
                              <w:i/>
                              <w:color w:val="000000" w:themeColor="text1"/>
                            </w:rPr>
                          </w:del>
                        </m:ctrlPr>
                      </m:sSubPr>
                      <m:e>
                        <m:r>
                          <w:del w:id="3751" w:author="Bo Shen" w:date="2023-02-27T23:12:00Z">
                            <w:rPr>
                              <w:rFonts w:ascii="Cambria Math" w:hAnsi="Cambria Math" w:cs="Times New Roman"/>
                              <w:color w:val="000000" w:themeColor="text1"/>
                            </w:rPr>
                            <m:t>G</m:t>
                          </w:del>
                        </m:r>
                      </m:e>
                      <m:sub>
                        <m:r>
                          <w:del w:id="3752" w:author="Bo Shen" w:date="2023-02-27T23:12:00Z">
                            <w:rPr>
                              <w:rFonts w:ascii="Cambria Math" w:hAnsi="Cambria Math" w:cs="Times New Roman"/>
                              <w:color w:val="000000" w:themeColor="text1"/>
                            </w:rPr>
                            <m:t>0</m:t>
                          </w:del>
                        </m:r>
                      </m:sub>
                    </m:sSub>
                    <m:r>
                      <w:del w:id="3753" w:author="Bo Shen" w:date="2023-03-03T17:46:00Z">
                        <w:rPr>
                          <w:rFonts w:ascii="Cambria Math" w:hAnsi="Cambria Math" w:cs="Times New Roman"/>
                          <w:color w:val="000000" w:themeColor="text1"/>
                        </w:rPr>
                        <m:t>-α</m:t>
                      </w:del>
                    </m:r>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399CC7CA" w14:textId="77777777" w:rsidR="00564B42" w:rsidRPr="009D363C" w:rsidRDefault="00564B42" w:rsidP="00007227">
            <w:pPr>
              <w:pStyle w:val="Caption"/>
              <w:jc w:val="right"/>
              <w:rPr>
                <w:rFonts w:ascii="Times New Roman" w:hAnsi="Times New Roman" w:cs="Times New Roman"/>
                <w:i w:val="0"/>
                <w:color w:val="000000" w:themeColor="text1"/>
                <w:sz w:val="24"/>
                <w:szCs w:val="24"/>
              </w:rPr>
            </w:pPr>
            <w:bookmarkStart w:id="3754" w:name="_Ref60753494"/>
            <w:bookmarkStart w:id="3755" w:name="_Ref60737855"/>
            <w:r w:rsidRPr="009D363C">
              <w:rPr>
                <w:rFonts w:ascii="Times New Roman" w:hAnsi="Times New Roman" w:cs="Times New Roman"/>
                <w:i w:val="0"/>
                <w:color w:val="000000" w:themeColor="text1"/>
                <w:sz w:val="24"/>
                <w:szCs w:val="24"/>
              </w:rPr>
              <w:t>(</w:t>
            </w:r>
            <w:ins w:id="3756" w:author="Bo Shen" w:date="2023-02-27T16:43:00Z">
              <w:r>
                <w:rPr>
                  <w:rFonts w:ascii="Times New Roman" w:hAnsi="Times New Roman" w:cs="Times New Roman"/>
                  <w:i w:val="0"/>
                  <w:color w:val="000000" w:themeColor="text1"/>
                  <w:sz w:val="24"/>
                  <w:szCs w:val="24"/>
                </w:rPr>
                <w:t>5</w:t>
              </w:r>
            </w:ins>
            <w:del w:id="3757" w:author="Bo Shen" w:date="2023-02-27T16:30:00Z">
              <w:r w:rsidRPr="009D363C" w:rsidDel="00DF5DCB">
                <w:rPr>
                  <w:rFonts w:ascii="Times New Roman" w:hAnsi="Times New Roman" w:cs="Times New Roman"/>
                  <w:i w:val="0"/>
                  <w:color w:val="000000" w:themeColor="text1"/>
                  <w:sz w:val="24"/>
                  <w:szCs w:val="24"/>
                </w:rPr>
                <w:fldChar w:fldCharType="begin"/>
              </w:r>
              <w:r w:rsidRPr="009D363C" w:rsidDel="00DF5DCB">
                <w:rPr>
                  <w:rFonts w:ascii="Times New Roman" w:hAnsi="Times New Roman" w:cs="Times New Roman"/>
                  <w:i w:val="0"/>
                  <w:color w:val="000000" w:themeColor="text1"/>
                  <w:sz w:val="24"/>
                  <w:szCs w:val="24"/>
                </w:rPr>
                <w:delInstrText xml:space="preserve"> SEQ Equation \* ARABIC </w:delInstrText>
              </w:r>
              <w:r w:rsidRPr="009D363C" w:rsidDel="00DF5DCB">
                <w:rPr>
                  <w:rFonts w:ascii="Times New Roman" w:hAnsi="Times New Roman" w:cs="Times New Roman"/>
                  <w:i w:val="0"/>
                  <w:color w:val="000000" w:themeColor="text1"/>
                  <w:sz w:val="24"/>
                  <w:szCs w:val="24"/>
                </w:rPr>
                <w:fldChar w:fldCharType="separate"/>
              </w:r>
              <w:r w:rsidRPr="009D363C" w:rsidDel="00DF5DCB">
                <w:rPr>
                  <w:rFonts w:ascii="Times New Roman" w:hAnsi="Times New Roman" w:cs="Times New Roman"/>
                  <w:i w:val="0"/>
                  <w:noProof/>
                  <w:color w:val="000000" w:themeColor="text1"/>
                  <w:sz w:val="24"/>
                  <w:szCs w:val="24"/>
                </w:rPr>
                <w:delText>10</w:delText>
              </w:r>
              <w:r w:rsidRPr="009D363C" w:rsidDel="00DF5DCB">
                <w:rPr>
                  <w:rFonts w:ascii="Times New Roman" w:hAnsi="Times New Roman" w:cs="Times New Roman"/>
                  <w:i w:val="0"/>
                  <w:color w:val="000000" w:themeColor="text1"/>
                  <w:sz w:val="24"/>
                  <w:szCs w:val="24"/>
                </w:rPr>
                <w:fldChar w:fldCharType="end"/>
              </w:r>
            </w:del>
            <w:bookmarkStart w:id="3758" w:name="_Ref60753512"/>
            <w:bookmarkEnd w:id="3754"/>
            <w:r w:rsidRPr="009D363C">
              <w:rPr>
                <w:rFonts w:ascii="Times New Roman" w:hAnsi="Times New Roman" w:cs="Times New Roman"/>
                <w:i w:val="0"/>
                <w:color w:val="000000" w:themeColor="text1"/>
                <w:sz w:val="24"/>
                <w:szCs w:val="24"/>
              </w:rPr>
              <w:t>)</w:t>
            </w:r>
            <w:bookmarkEnd w:id="3755"/>
            <w:bookmarkEnd w:id="3758"/>
          </w:p>
        </w:tc>
      </w:tr>
    </w:tbl>
    <w:p w14:paraId="509CC993" w14:textId="77777777" w:rsidR="00564B42" w:rsidRDefault="00564B42" w:rsidP="00E24C8A">
      <w:pPr>
        <w:spacing w:line="480" w:lineRule="auto"/>
        <w:jc w:val="both"/>
        <w:rPr>
          <w:rFonts w:ascii="Times New Roman" w:hAnsi="Times New Roman" w:cs="Times New Roman"/>
        </w:rPr>
      </w:pPr>
    </w:p>
    <w:p w14:paraId="29EDE126" w14:textId="77777777" w:rsidR="00564B42" w:rsidRPr="00CF6E9E" w:rsidRDefault="00564B42"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proofErr w:type="spellStart"/>
      <w:r w:rsidRPr="003E3894">
        <w:rPr>
          <w:rFonts w:ascii="Times New Roman" w:hAnsi="Times New Roman" w:cs="Times New Roman"/>
          <w:bCs/>
          <w:rPrChange w:id="3759" w:author="Bo Shen" w:date="2023-02-27T16:39:00Z">
            <w:rPr>
              <w:rFonts w:ascii="Times New Roman" w:hAnsi="Times New Roman" w:cs="Times New Roman"/>
              <w:b/>
            </w:rPr>
          </w:rPrChange>
        </w:rPr>
        <w:t>Eqs</w:t>
      </w:r>
      <w:proofErr w:type="spellEnd"/>
      <w:r w:rsidRPr="003E3894">
        <w:rPr>
          <w:rFonts w:ascii="Times New Roman" w:hAnsi="Times New Roman" w:cs="Times New Roman"/>
          <w:bCs/>
          <w:rPrChange w:id="3760" w:author="Bo Shen" w:date="2023-02-27T16:39:00Z">
            <w:rPr>
              <w:rFonts w:ascii="Times New Roman" w:hAnsi="Times New Roman" w:cs="Times New Roman"/>
              <w:b/>
            </w:rPr>
          </w:rPrChange>
        </w:rPr>
        <w:t xml:space="preserve">. </w:t>
      </w:r>
      <w:del w:id="3761" w:author="Bo Shen" w:date="2023-02-27T16:30:00Z">
        <w:r w:rsidRPr="003E3894" w:rsidDel="00DF5DCB">
          <w:rPr>
            <w:rFonts w:ascii="Times New Roman" w:hAnsi="Times New Roman" w:cs="Times New Roman"/>
            <w:bCs/>
            <w:rPrChange w:id="3762" w:author="Bo Shen" w:date="2023-02-27T16:39:00Z">
              <w:rPr>
                <w:rFonts w:ascii="Times New Roman" w:hAnsi="Times New Roman" w:cs="Times New Roman"/>
                <w:b/>
              </w:rPr>
            </w:rPrChange>
          </w:rPr>
          <w:delText xml:space="preserve">11 </w:delText>
        </w:r>
      </w:del>
      <w:ins w:id="3763" w:author="Bo Shen" w:date="2023-02-27T16:30:00Z">
        <w:r w:rsidRPr="003E3894">
          <w:rPr>
            <w:rFonts w:ascii="Times New Roman" w:hAnsi="Times New Roman" w:cs="Times New Roman"/>
            <w:bCs/>
            <w:rPrChange w:id="3764" w:author="Bo Shen" w:date="2023-02-27T16:39:00Z">
              <w:rPr>
                <w:rFonts w:ascii="Times New Roman" w:hAnsi="Times New Roman" w:cs="Times New Roman"/>
                <w:b/>
              </w:rPr>
            </w:rPrChange>
          </w:rPr>
          <w:t xml:space="preserve">6 </w:t>
        </w:r>
      </w:ins>
      <w:r w:rsidRPr="003E3894">
        <w:rPr>
          <w:rFonts w:ascii="Times New Roman" w:hAnsi="Times New Roman" w:cs="Times New Roman"/>
          <w:bCs/>
        </w:rPr>
        <w:t>and</w:t>
      </w:r>
      <w:r w:rsidRPr="003E3894">
        <w:rPr>
          <w:rFonts w:ascii="Times New Roman" w:hAnsi="Times New Roman" w:cs="Times New Roman"/>
          <w:bCs/>
          <w:rPrChange w:id="3765" w:author="Bo Shen" w:date="2023-02-27T16:39:00Z">
            <w:rPr>
              <w:rFonts w:ascii="Times New Roman" w:hAnsi="Times New Roman" w:cs="Times New Roman"/>
              <w:b/>
            </w:rPr>
          </w:rPrChange>
        </w:rPr>
        <w:t xml:space="preserve"> </w:t>
      </w:r>
      <w:del w:id="3766" w:author="Bo Shen" w:date="2023-02-27T16:30:00Z">
        <w:r w:rsidRPr="003E3894" w:rsidDel="00DF5DCB">
          <w:rPr>
            <w:rFonts w:ascii="Times New Roman" w:hAnsi="Times New Roman" w:cs="Times New Roman"/>
            <w:bCs/>
            <w:rPrChange w:id="3767" w:author="Bo Shen" w:date="2023-02-27T16:39:00Z">
              <w:rPr>
                <w:rFonts w:ascii="Times New Roman" w:hAnsi="Times New Roman" w:cs="Times New Roman"/>
                <w:b/>
              </w:rPr>
            </w:rPrChange>
          </w:rPr>
          <w:delText>12</w:delText>
        </w:r>
      </w:del>
      <w:ins w:id="3768" w:author="Bo Shen" w:date="2023-02-27T16:30:00Z">
        <w:r w:rsidRPr="003E3894">
          <w:rPr>
            <w:rFonts w:ascii="Times New Roman" w:hAnsi="Times New Roman" w:cs="Times New Roman"/>
            <w:bCs/>
            <w:rPrChange w:id="3769" w:author="Bo Shen" w:date="2023-02-27T16:39:00Z">
              <w:rPr>
                <w:rFonts w:ascii="Times New Roman" w:hAnsi="Times New Roman" w:cs="Times New Roman"/>
                <w:b/>
              </w:rPr>
            </w:rPrChange>
          </w:rPr>
          <w:t>7</w:t>
        </w:r>
      </w:ins>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070"/>
        <w:gridCol w:w="6554"/>
        <w:gridCol w:w="736"/>
      </w:tblGrid>
      <w:tr w:rsidR="00564B42" w:rsidRPr="00070D98" w14:paraId="0737043A" w14:textId="77777777" w:rsidTr="0062338A">
        <w:trPr>
          <w:trHeight w:val="693"/>
        </w:trPr>
        <w:tc>
          <w:tcPr>
            <w:tcW w:w="2070" w:type="dxa"/>
            <w:vMerge w:val="restart"/>
            <w:vAlign w:val="center"/>
          </w:tcPr>
          <w:p w14:paraId="25E332FE" w14:textId="77777777" w:rsidR="00564B42" w:rsidRPr="00070D98" w:rsidRDefault="00564B42" w:rsidP="00007227">
            <w:pPr>
              <w:spacing w:line="480" w:lineRule="auto"/>
              <w:jc w:val="center"/>
              <w:rPr>
                <w:rFonts w:ascii="Times New Roman" w:hAnsi="Times New Roman" w:cs="Times New Roman"/>
                <w:color w:val="000000" w:themeColor="text1"/>
              </w:rPr>
            </w:pPr>
          </w:p>
        </w:tc>
        <w:tc>
          <w:tcPr>
            <w:tcW w:w="6554" w:type="dxa"/>
            <w:vMerge w:val="restart"/>
            <w:vAlign w:val="center"/>
          </w:tcPr>
          <w:p w14:paraId="1827F8FE" w14:textId="77777777" w:rsidR="00564B42" w:rsidRPr="0062338A" w:rsidRDefault="00000000" w:rsidP="00007227">
            <w:pPr>
              <w:spacing w:line="480" w:lineRule="auto"/>
              <w:jc w:val="center"/>
              <w:rPr>
                <w:rFonts w:ascii="Times New Roman" w:hAnsi="Times New Roman" w:cs="Times New Roman"/>
                <w:i/>
                <w:color w:val="000000" w:themeColor="text1"/>
                <w:rPrChange w:id="3770" w:author="Bo Shen" w:date="2023-03-03T17:47:00Z">
                  <w:rPr>
                    <w:rFonts w:ascii="Times New Roman" w:hAnsi="Times New Roman" w:cs="Times New Roman"/>
                    <w:iCs/>
                    <w:color w:val="000000" w:themeColor="text1"/>
                  </w:rPr>
                </w:rPrChange>
              </w:rPr>
            </w:pPr>
            <m:oMathPara>
              <m:oMathParaPr>
                <m:jc m:val="left"/>
              </m:oMathParaPr>
              <m:oMath>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ins w:id="3771"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772"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1</m:t>
                        </m:r>
                        <m:r>
                          <w:ins w:id="3773" w:author="Bo Shen" w:date="2023-03-03T17:47:00Z">
                            <w:rPr>
                              <w:rFonts w:ascii="Cambria Math" w:hAnsi="Cambria Math" w:cs="Times New Roman"/>
                              <w:color w:val="000000" w:themeColor="text1"/>
                            </w:rPr>
                            <m:t>+</m:t>
                          </w:ins>
                        </m:r>
                        <m:sSub>
                          <m:sSubPr>
                            <m:ctrlPr>
                              <w:ins w:id="3774" w:author="Bo Shen" w:date="2023-03-03T17:47:00Z">
                                <w:rPr>
                                  <w:rFonts w:ascii="Cambria Math" w:hAnsi="Cambria Math" w:cs="Times New Roman"/>
                                  <w:i/>
                                  <w:color w:val="000000" w:themeColor="text1"/>
                                </w:rPr>
                              </w:ins>
                            </m:ctrlPr>
                          </m:sSubPr>
                          <m:e>
                            <m:r>
                              <w:ins w:id="3775" w:author="Bo Shen" w:date="2023-03-03T17:47:00Z">
                                <w:rPr>
                                  <w:rFonts w:ascii="Cambria Math" w:hAnsi="Cambria Math" w:cs="Times New Roman"/>
                                  <w:color w:val="000000" w:themeColor="text1"/>
                                </w:rPr>
                                <m:t>B</m:t>
                              </w:ins>
                            </m:r>
                          </m:e>
                          <m:sub>
                            <m:r>
                              <w:ins w:id="3776" w:author="Bo Shen" w:date="2023-03-03T17:47:00Z">
                                <w:rPr>
                                  <w:rFonts w:ascii="Cambria Math" w:hAnsi="Cambria Math" w:cs="Times New Roman"/>
                                  <w:color w:val="000000" w:themeColor="text1"/>
                                </w:rPr>
                                <m:t>G</m:t>
                              </w:ins>
                            </m:r>
                          </m:sub>
                        </m:sSub>
                        <m:r>
                          <w:ins w:id="3777" w:author="Bo Shen" w:date="2023-03-03T17:47:00Z">
                            <w:rPr>
                              <w:rFonts w:ascii="Cambria Math" w:hAnsi="Cambria Math" w:cs="Times New Roman"/>
                              <w:color w:val="000000" w:themeColor="text1"/>
                            </w:rPr>
                            <m:t>-</m:t>
                          </w:ins>
                        </m:r>
                        <m:r>
                          <w:del w:id="3778" w:author="Bo Shen" w:date="2023-03-03T17:46:00Z">
                            <w:rPr>
                              <w:rFonts w:ascii="Cambria Math" w:hAnsi="Cambria Math" w:cs="Times New Roman"/>
                              <w:color w:val="000000" w:themeColor="text1"/>
                            </w:rPr>
                            <m:t>+</m:t>
                          </w:del>
                        </m:r>
                        <m:sSub>
                          <m:sSubPr>
                            <m:ctrlPr>
                              <w:del w:id="3779" w:author="Bo Shen" w:date="2023-02-27T23:13:00Z">
                                <w:rPr>
                                  <w:rFonts w:ascii="Cambria Math" w:hAnsi="Cambria Math" w:cs="Times New Roman"/>
                                  <w:i/>
                                  <w:color w:val="000000" w:themeColor="text1"/>
                                </w:rPr>
                              </w:del>
                            </m:ctrlPr>
                          </m:sSubPr>
                          <m:e>
                            <m:r>
                              <w:del w:id="3780" w:author="Bo Shen" w:date="2023-02-27T23:13:00Z">
                                <w:rPr>
                                  <w:rFonts w:ascii="Cambria Math" w:hAnsi="Cambria Math" w:cs="Times New Roman"/>
                                  <w:color w:val="000000" w:themeColor="text1"/>
                                </w:rPr>
                                <m:t>G</m:t>
                              </w:del>
                            </m:r>
                          </m:e>
                          <m:sub>
                            <m:r>
                              <w:del w:id="3781" w:author="Bo Shen" w:date="2023-02-27T23:13:00Z">
                                <w:rPr>
                                  <w:rFonts w:ascii="Cambria Math" w:hAnsi="Cambria Math" w:cs="Times New Roman"/>
                                  <w:color w:val="000000" w:themeColor="text1"/>
                                </w:rPr>
                                <m:t>0</m:t>
                              </w:del>
                            </m:r>
                          </m:sub>
                        </m:sSub>
                        <m:r>
                          <w:del w:id="3782" w:author="Bo Shen" w:date="2023-03-03T17:46:00Z">
                            <w:rPr>
                              <w:rFonts w:ascii="Cambria Math" w:hAnsi="Cambria Math" w:cs="Times New Roman"/>
                              <w:color w:val="000000" w:themeColor="text1"/>
                            </w:rPr>
                            <m:t>-</m:t>
                          </w:del>
                        </m:r>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e>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ins w:id="3783"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784"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r>
                          <w:rPr>
                            <w:rFonts w:ascii="Cambria Math" w:hAnsi="Cambria Math" w:cs="Times New Roman"/>
                            <w:color w:val="000000" w:themeColor="text1"/>
                          </w:rPr>
                          <m:t>-(1+</m:t>
                        </m:r>
                        <m:sSub>
                          <m:sSubPr>
                            <m:ctrlPr>
                              <w:ins w:id="3785" w:author="Bo Shen" w:date="2023-03-03T17:47:00Z">
                                <w:rPr>
                                  <w:rFonts w:ascii="Cambria Math" w:hAnsi="Cambria Math" w:cs="Times New Roman"/>
                                  <w:i/>
                                  <w:color w:val="000000" w:themeColor="text1"/>
                                </w:rPr>
                              </w:ins>
                            </m:ctrlPr>
                          </m:sSubPr>
                          <m:e>
                            <m:r>
                              <w:ins w:id="3786" w:author="Bo Shen" w:date="2023-03-03T17:47:00Z">
                                <w:rPr>
                                  <w:rFonts w:ascii="Cambria Math" w:hAnsi="Cambria Math" w:cs="Times New Roman"/>
                                  <w:color w:val="000000" w:themeColor="text1"/>
                                </w:rPr>
                                <m:t>B</m:t>
                              </w:ins>
                            </m:r>
                          </m:e>
                          <m:sub>
                            <m:r>
                              <w:ins w:id="3787" w:author="Bo Shen" w:date="2023-03-03T17:47:00Z">
                                <w:rPr>
                                  <w:rFonts w:ascii="Cambria Math" w:hAnsi="Cambria Math" w:cs="Times New Roman"/>
                                  <w:color w:val="000000" w:themeColor="text1"/>
                                </w:rPr>
                                <m:t>G</m:t>
                              </w:ins>
                            </m:r>
                          </m:sub>
                        </m:sSub>
                        <m:sSub>
                          <m:sSubPr>
                            <m:ctrlPr>
                              <w:del w:id="3788" w:author="Bo Shen" w:date="2023-02-27T23:13:00Z">
                                <w:rPr>
                                  <w:rFonts w:ascii="Cambria Math" w:hAnsi="Cambria Math" w:cs="Times New Roman"/>
                                  <w:i/>
                                  <w:color w:val="000000" w:themeColor="text1"/>
                                </w:rPr>
                              </w:del>
                            </m:ctrlPr>
                          </m:sSubPr>
                          <m:e>
                            <m:r>
                              <w:del w:id="3789" w:author="Bo Shen" w:date="2023-02-27T23:13:00Z">
                                <w:rPr>
                                  <w:rFonts w:ascii="Cambria Math" w:hAnsi="Cambria Math" w:cs="Times New Roman"/>
                                  <w:color w:val="000000" w:themeColor="text1"/>
                                </w:rPr>
                                <m:t>G</m:t>
                              </w:del>
                            </m:r>
                          </m:e>
                          <m:sub>
                            <m:r>
                              <w:del w:id="3790" w:author="Bo Shen" w:date="2023-02-27T23:13:00Z">
                                <w:rPr>
                                  <w:rFonts w:ascii="Cambria Math" w:hAnsi="Cambria Math" w:cs="Times New Roman"/>
                                  <w:color w:val="000000" w:themeColor="text1"/>
                                </w:rPr>
                                <m:t>0</m:t>
                              </w:del>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e>
                    </m:eqArr>
                  </m:e>
                </m:d>
              </m:oMath>
            </m:oMathPara>
          </w:p>
        </w:tc>
        <w:tc>
          <w:tcPr>
            <w:tcW w:w="736" w:type="dxa"/>
            <w:vAlign w:val="center"/>
          </w:tcPr>
          <w:p w14:paraId="5087DD06" w14:textId="77777777" w:rsidR="00564B42" w:rsidRPr="00070D98" w:rsidRDefault="00564B42" w:rsidP="00007227">
            <w:pPr>
              <w:spacing w:line="480" w:lineRule="auto"/>
              <w:jc w:val="center"/>
              <w:rPr>
                <w:rFonts w:ascii="Times New Roman" w:hAnsi="Times New Roman" w:cs="Times New Roman"/>
                <w:color w:val="000000" w:themeColor="text1"/>
              </w:rPr>
            </w:pPr>
            <w:bookmarkStart w:id="3791" w:name="_Ref70430821"/>
            <w:bookmarkStart w:id="3792" w:name="_Ref60659617"/>
            <w:r w:rsidRPr="00070D98">
              <w:rPr>
                <w:rFonts w:ascii="Times New Roman" w:hAnsi="Times New Roman" w:cs="Times New Roman"/>
                <w:color w:val="000000" w:themeColor="text1"/>
              </w:rPr>
              <w:t>(</w:t>
            </w:r>
            <w:del w:id="3793"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1</w:delText>
              </w:r>
              <w:r w:rsidRPr="00070D98" w:rsidDel="00DF5DCB">
                <w:rPr>
                  <w:rFonts w:ascii="Times New Roman" w:hAnsi="Times New Roman" w:cs="Times New Roman"/>
                  <w:color w:val="000000" w:themeColor="text1"/>
                </w:rPr>
                <w:fldChar w:fldCharType="end"/>
              </w:r>
            </w:del>
            <w:bookmarkEnd w:id="3791"/>
            <w:ins w:id="3794" w:author="Bo Shen" w:date="2023-02-27T16:30:00Z">
              <w:r>
                <w:rPr>
                  <w:rFonts w:ascii="Times New Roman" w:hAnsi="Times New Roman" w:cs="Times New Roman"/>
                  <w:color w:val="000000" w:themeColor="text1"/>
                </w:rPr>
                <w:t>6</w:t>
              </w:r>
            </w:ins>
            <w:r w:rsidRPr="00070D98">
              <w:rPr>
                <w:rFonts w:ascii="Times New Roman" w:hAnsi="Times New Roman" w:cs="Times New Roman"/>
                <w:color w:val="000000" w:themeColor="text1"/>
              </w:rPr>
              <w:t>)</w:t>
            </w:r>
            <w:bookmarkEnd w:id="3792"/>
          </w:p>
        </w:tc>
      </w:tr>
      <w:tr w:rsidR="00564B42" w:rsidRPr="00070D98" w14:paraId="1BCDD72B" w14:textId="77777777" w:rsidTr="0062338A">
        <w:trPr>
          <w:trHeight w:val="494"/>
        </w:trPr>
        <w:tc>
          <w:tcPr>
            <w:tcW w:w="2070" w:type="dxa"/>
            <w:vMerge/>
            <w:vAlign w:val="center"/>
          </w:tcPr>
          <w:p w14:paraId="64A9DEC3" w14:textId="77777777" w:rsidR="00564B42" w:rsidRPr="00070D98" w:rsidRDefault="00564B42" w:rsidP="00007227">
            <w:pPr>
              <w:spacing w:line="480" w:lineRule="auto"/>
              <w:jc w:val="center"/>
              <w:rPr>
                <w:rFonts w:ascii="Times New Roman" w:hAnsi="Times New Roman" w:cs="Times New Roman"/>
                <w:color w:val="000000" w:themeColor="text1"/>
              </w:rPr>
            </w:pPr>
          </w:p>
        </w:tc>
        <w:tc>
          <w:tcPr>
            <w:tcW w:w="6554" w:type="dxa"/>
            <w:vMerge/>
            <w:vAlign w:val="center"/>
          </w:tcPr>
          <w:p w14:paraId="63D3D9CC" w14:textId="77777777" w:rsidR="00564B42" w:rsidRPr="00070D98" w:rsidRDefault="00564B42" w:rsidP="00007227">
            <w:pPr>
              <w:spacing w:line="480" w:lineRule="auto"/>
              <w:jc w:val="center"/>
              <w:rPr>
                <w:rFonts w:ascii="Times New Roman" w:eastAsia="DengXian" w:hAnsi="Times New Roman" w:cs="Times New Roman"/>
                <w:color w:val="000000" w:themeColor="text1"/>
              </w:rPr>
            </w:pPr>
          </w:p>
        </w:tc>
        <w:tc>
          <w:tcPr>
            <w:tcW w:w="736" w:type="dxa"/>
            <w:vAlign w:val="center"/>
          </w:tcPr>
          <w:p w14:paraId="515743B8" w14:textId="77777777" w:rsidR="00564B42" w:rsidRPr="00070D98" w:rsidRDefault="00564B42" w:rsidP="00007227">
            <w:pPr>
              <w:spacing w:line="480" w:lineRule="auto"/>
              <w:jc w:val="center"/>
              <w:rPr>
                <w:rFonts w:ascii="Times New Roman" w:hAnsi="Times New Roman" w:cs="Times New Roman"/>
                <w:color w:val="000000" w:themeColor="text1"/>
              </w:rPr>
            </w:pPr>
            <w:bookmarkStart w:id="3795" w:name="_Ref70430823"/>
            <w:bookmarkStart w:id="3796" w:name="_Ref60659621"/>
            <w:r w:rsidRPr="00070D98">
              <w:rPr>
                <w:rFonts w:ascii="Times New Roman" w:hAnsi="Times New Roman" w:cs="Times New Roman"/>
                <w:color w:val="000000" w:themeColor="text1"/>
              </w:rPr>
              <w:t>(</w:t>
            </w:r>
            <w:del w:id="3797"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2</w:delText>
              </w:r>
              <w:r w:rsidRPr="00070D98" w:rsidDel="00DF5DCB">
                <w:rPr>
                  <w:rFonts w:ascii="Times New Roman" w:hAnsi="Times New Roman" w:cs="Times New Roman"/>
                  <w:color w:val="000000" w:themeColor="text1"/>
                </w:rPr>
                <w:fldChar w:fldCharType="end"/>
              </w:r>
            </w:del>
            <w:bookmarkEnd w:id="3795"/>
            <w:ins w:id="3798" w:author="Bo Shen" w:date="2023-02-27T16:30:00Z">
              <w:r>
                <w:rPr>
                  <w:rFonts w:ascii="Times New Roman" w:hAnsi="Times New Roman" w:cs="Times New Roman"/>
                  <w:color w:val="000000" w:themeColor="text1"/>
                </w:rPr>
                <w:t>7</w:t>
              </w:r>
            </w:ins>
            <w:r w:rsidRPr="00070D98">
              <w:rPr>
                <w:rFonts w:ascii="Times New Roman" w:hAnsi="Times New Roman" w:cs="Times New Roman"/>
                <w:color w:val="000000" w:themeColor="text1"/>
              </w:rPr>
              <w:t>)</w:t>
            </w:r>
            <w:bookmarkEnd w:id="3796"/>
          </w:p>
        </w:tc>
      </w:tr>
    </w:tbl>
    <w:p w14:paraId="42C4409F" w14:textId="77777777" w:rsidR="00564B42" w:rsidRPr="00747AD0" w:rsidRDefault="00564B42" w:rsidP="00E24C8A">
      <w:pPr>
        <w:spacing w:line="480" w:lineRule="auto"/>
        <w:jc w:val="both"/>
        <w:rPr>
          <w:rFonts w:ascii="Times New Roman" w:hAnsi="Times New Roman" w:cs="Times New Roman"/>
        </w:rPr>
      </w:pPr>
      <w:r>
        <w:rPr>
          <w:rFonts w:ascii="Times New Roman" w:hAnsi="Times New Roman" w:cs="Times New Roman"/>
        </w:rPr>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w:t>
      </w:r>
      <w:r>
        <w:rPr>
          <w:rFonts w:ascii="Times New Roman" w:hAnsi="Times New Roman" w:cs="Times New Roman"/>
        </w:rPr>
        <w:lastRenderedPageBreak/>
        <w:t xml:space="preserve">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ins w:id="3799" w:author="Bo Shen" w:date="2023-03-05T13:45:00Z">
        <w:r>
          <w:rPr>
            <w:rFonts w:ascii="Times New Roman" w:hAnsi="Times New Roman" w:cs="Times New Roman"/>
            <w:b/>
          </w:rPr>
          <w:t>s</w:t>
        </w:r>
      </w:ins>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del w:id="3800" w:author="Bo Shen" w:date="2023-03-05T13:45:00Z">
        <w:r w:rsidRPr="009301AC" w:rsidDel="000863B8">
          <w:rPr>
            <w:rFonts w:ascii="Times New Roman" w:hAnsi="Times New Roman" w:cs="Times New Roman"/>
            <w:b/>
          </w:rPr>
          <w:delText>Fig. S2</w:delText>
        </w:r>
      </w:del>
      <w:ins w:id="3801" w:author="Bo Shen" w:date="2023-03-05T13:45:00Z">
        <w:r>
          <w:rPr>
            <w:rFonts w:ascii="Times New Roman" w:hAnsi="Times New Roman" w:cs="Times New Roman"/>
            <w:b/>
          </w:rPr>
          <w:t>5</w:t>
        </w:r>
      </w:ins>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3E3894">
        <w:rPr>
          <w:rFonts w:ascii="Times New Roman" w:hAnsi="Times New Roman" w:cs="Times New Roman"/>
          <w:bCs/>
          <w:rPrChange w:id="3802" w:author="Bo Shen" w:date="2023-02-27T16:40:00Z">
            <w:rPr>
              <w:rFonts w:ascii="Times New Roman" w:hAnsi="Times New Roman" w:cs="Times New Roman"/>
              <w:b/>
            </w:rPr>
          </w:rPrChange>
        </w:rPr>
        <w:t xml:space="preserve">Eq. </w:t>
      </w:r>
      <w:del w:id="3803" w:author="Bo Shen" w:date="2023-02-27T16:31:00Z">
        <w:r w:rsidRPr="003E3894" w:rsidDel="00DF5DCB">
          <w:rPr>
            <w:rFonts w:ascii="Times New Roman" w:hAnsi="Times New Roman" w:cs="Times New Roman"/>
            <w:bCs/>
            <w:rPrChange w:id="3804" w:author="Bo Shen" w:date="2023-02-27T16:40:00Z">
              <w:rPr>
                <w:rFonts w:ascii="Times New Roman" w:hAnsi="Times New Roman" w:cs="Times New Roman"/>
                <w:b/>
              </w:rPr>
            </w:rPrChange>
          </w:rPr>
          <w:delText>13</w:delText>
        </w:r>
      </w:del>
      <w:ins w:id="3805" w:author="Bo Shen" w:date="2023-02-27T16:31:00Z">
        <w:r w:rsidRPr="003E3894">
          <w:rPr>
            <w:rFonts w:ascii="Times New Roman" w:hAnsi="Times New Roman" w:cs="Times New Roman"/>
            <w:bCs/>
            <w:rPrChange w:id="3806" w:author="Bo Shen" w:date="2023-02-27T16:40:00Z">
              <w:rPr>
                <w:rFonts w:ascii="Times New Roman" w:hAnsi="Times New Roman" w:cs="Times New Roman"/>
                <w:b/>
              </w:rPr>
            </w:rPrChange>
          </w:rPr>
          <w:t>8</w:t>
        </w:r>
      </w:ins>
      <w:r>
        <w:rPr>
          <w:rFonts w:ascii="Times New Roman" w:hAnsi="Times New Roman" w:cs="Times New Roman"/>
        </w:rPr>
        <w:t>:</w:t>
      </w:r>
    </w:p>
    <w:tbl>
      <w:tblPr>
        <w:tblW w:w="9374" w:type="dxa"/>
        <w:tblLayout w:type="fixed"/>
        <w:tblLook w:val="04A0" w:firstRow="1" w:lastRow="0" w:firstColumn="1" w:lastColumn="0" w:noHBand="0" w:noVBand="1"/>
        <w:tblPrChange w:id="3807" w:author="Bo Shen" w:date="2023-03-03T17:49:00Z">
          <w:tblPr>
            <w:tblW w:w="0" w:type="auto"/>
            <w:tblLook w:val="04A0" w:firstRow="1" w:lastRow="0" w:firstColumn="1" w:lastColumn="0" w:noHBand="0" w:noVBand="1"/>
          </w:tblPr>
        </w:tblPrChange>
      </w:tblPr>
      <w:tblGrid>
        <w:gridCol w:w="236"/>
        <w:gridCol w:w="8584"/>
        <w:gridCol w:w="554"/>
        <w:tblGridChange w:id="3808">
          <w:tblGrid>
            <w:gridCol w:w="222"/>
            <w:gridCol w:w="8419"/>
            <w:gridCol w:w="719"/>
          </w:tblGrid>
        </w:tblGridChange>
      </w:tblGrid>
      <w:tr w:rsidR="00564B42" w:rsidRPr="00157411" w14:paraId="2E5C95C4" w14:textId="77777777" w:rsidTr="00EB1BFF">
        <w:tc>
          <w:tcPr>
            <w:tcW w:w="236" w:type="dxa"/>
            <w:vAlign w:val="center"/>
            <w:tcPrChange w:id="3809" w:author="Bo Shen" w:date="2023-03-03T17:49:00Z">
              <w:tcPr>
                <w:tcW w:w="270" w:type="dxa"/>
                <w:vAlign w:val="center"/>
              </w:tcPr>
            </w:tcPrChange>
          </w:tcPr>
          <w:p w14:paraId="7DEFEFD8" w14:textId="77777777" w:rsidR="00564B42" w:rsidRPr="00157411" w:rsidRDefault="00564B42" w:rsidP="00007227">
            <w:pPr>
              <w:spacing w:line="480" w:lineRule="auto"/>
              <w:jc w:val="both"/>
              <w:rPr>
                <w:rFonts w:ascii="Times New Roman" w:hAnsi="Times New Roman" w:cs="Times New Roman"/>
                <w:i/>
                <w:color w:val="000000" w:themeColor="text1"/>
              </w:rPr>
            </w:pPr>
          </w:p>
        </w:tc>
        <w:tc>
          <w:tcPr>
            <w:tcW w:w="8584" w:type="dxa"/>
            <w:vAlign w:val="center"/>
            <w:tcPrChange w:id="3810" w:author="Bo Shen" w:date="2023-03-03T17:49:00Z">
              <w:tcPr>
                <w:tcW w:w="8460" w:type="dxa"/>
                <w:vAlign w:val="center"/>
              </w:tcPr>
            </w:tcPrChange>
          </w:tcPr>
          <w:p w14:paraId="78D13ABC" w14:textId="77777777" w:rsidR="00564B42" w:rsidRPr="00157411" w:rsidRDefault="00564B42"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m:t>
                                    </m:r>
                                    <m:sSub>
                                      <m:sSubPr>
                                        <m:ctrlPr>
                                          <w:ins w:id="3811"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3812"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m:t>
                                    </m:r>
                                    <m:sSub>
                                      <m:sSubPr>
                                        <m:ctrlPr>
                                          <w:ins w:id="3813"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3814"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554" w:type="dxa"/>
            <w:vAlign w:val="center"/>
            <w:tcPrChange w:id="3815" w:author="Bo Shen" w:date="2023-03-03T17:49:00Z">
              <w:tcPr>
                <w:tcW w:w="630" w:type="dxa"/>
                <w:vAlign w:val="center"/>
              </w:tcPr>
            </w:tcPrChange>
          </w:tcPr>
          <w:p w14:paraId="0DC73583" w14:textId="77777777" w:rsidR="00564B42" w:rsidRPr="00157411" w:rsidRDefault="00564B42" w:rsidP="00007227">
            <w:pPr>
              <w:pStyle w:val="Caption"/>
              <w:jc w:val="right"/>
              <w:rPr>
                <w:rFonts w:ascii="Times New Roman" w:hAnsi="Times New Roman" w:cs="Times New Roman"/>
                <w:i w:val="0"/>
                <w:color w:val="000000" w:themeColor="text1"/>
                <w:sz w:val="24"/>
                <w:szCs w:val="24"/>
              </w:rPr>
            </w:pPr>
            <w:bookmarkStart w:id="3816" w:name="_Ref70423598"/>
            <w:r w:rsidRPr="00157411">
              <w:rPr>
                <w:rFonts w:ascii="Times New Roman" w:hAnsi="Times New Roman" w:cs="Times New Roman"/>
                <w:i w:val="0"/>
                <w:color w:val="000000" w:themeColor="text1"/>
                <w:sz w:val="24"/>
                <w:szCs w:val="24"/>
              </w:rPr>
              <w:t>(</w:t>
            </w:r>
            <w:del w:id="3817" w:author="Bo Shen" w:date="2023-02-27T16:30:00Z">
              <w:r w:rsidRPr="00157411" w:rsidDel="00DF5DCB">
                <w:rPr>
                  <w:rFonts w:ascii="Times New Roman" w:hAnsi="Times New Roman" w:cs="Times New Roman"/>
                  <w:i w:val="0"/>
                  <w:color w:val="000000" w:themeColor="text1"/>
                  <w:sz w:val="24"/>
                  <w:szCs w:val="24"/>
                </w:rPr>
                <w:fldChar w:fldCharType="begin"/>
              </w:r>
              <w:r w:rsidRPr="00157411" w:rsidDel="00DF5DCB">
                <w:rPr>
                  <w:rFonts w:ascii="Times New Roman" w:hAnsi="Times New Roman" w:cs="Times New Roman"/>
                  <w:i w:val="0"/>
                  <w:color w:val="000000" w:themeColor="text1"/>
                  <w:sz w:val="24"/>
                  <w:szCs w:val="24"/>
                </w:rPr>
                <w:delInstrText xml:space="preserve"> SEQ Equation \* ARABIC </w:delInstrText>
              </w:r>
              <w:r w:rsidRPr="00157411" w:rsidDel="00DF5DCB">
                <w:rPr>
                  <w:rFonts w:ascii="Times New Roman" w:hAnsi="Times New Roman" w:cs="Times New Roman"/>
                  <w:i w:val="0"/>
                  <w:color w:val="000000" w:themeColor="text1"/>
                  <w:sz w:val="24"/>
                  <w:szCs w:val="24"/>
                </w:rPr>
                <w:fldChar w:fldCharType="separate"/>
              </w:r>
              <w:r w:rsidRPr="00157411" w:rsidDel="00DF5DCB">
                <w:rPr>
                  <w:rFonts w:ascii="Times New Roman" w:hAnsi="Times New Roman" w:cs="Times New Roman"/>
                  <w:i w:val="0"/>
                  <w:noProof/>
                  <w:color w:val="000000" w:themeColor="text1"/>
                  <w:sz w:val="24"/>
                  <w:szCs w:val="24"/>
                </w:rPr>
                <w:delText>13</w:delText>
              </w:r>
              <w:r w:rsidRPr="00157411" w:rsidDel="00DF5DCB">
                <w:rPr>
                  <w:rFonts w:ascii="Times New Roman" w:hAnsi="Times New Roman" w:cs="Times New Roman"/>
                  <w:i w:val="0"/>
                  <w:color w:val="000000" w:themeColor="text1"/>
                  <w:sz w:val="24"/>
                  <w:szCs w:val="24"/>
                </w:rPr>
                <w:fldChar w:fldCharType="end"/>
              </w:r>
            </w:del>
            <w:bookmarkEnd w:id="3816"/>
            <w:ins w:id="3818" w:author="Bo Shen" w:date="2023-02-27T16:31:00Z">
              <w:r>
                <w:rPr>
                  <w:rFonts w:ascii="Times New Roman" w:hAnsi="Times New Roman" w:cs="Times New Roman"/>
                  <w:i w:val="0"/>
                  <w:color w:val="000000" w:themeColor="text1"/>
                  <w:sz w:val="24"/>
                  <w:szCs w:val="24"/>
                </w:rPr>
                <w:t>8</w:t>
              </w:r>
            </w:ins>
            <w:r w:rsidRPr="00157411">
              <w:rPr>
                <w:rFonts w:ascii="Times New Roman" w:hAnsi="Times New Roman" w:cs="Times New Roman"/>
                <w:i w:val="0"/>
                <w:color w:val="000000" w:themeColor="text1"/>
                <w:sz w:val="24"/>
                <w:szCs w:val="24"/>
              </w:rPr>
              <w:t>)</w:t>
            </w:r>
          </w:p>
        </w:tc>
      </w:tr>
    </w:tbl>
    <w:p w14:paraId="30EA5C5E"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t>
      </w:r>
      <w:ins w:id="3819" w:author="Bo Shen" w:date="2023-02-27T22:59:00Z">
        <w:r>
          <w:rPr>
            <w:rFonts w:ascii="Times New Roman" w:hAnsi="Times New Roman" w:cs="Times New Roman"/>
          </w:rPr>
          <w:t>w</w:t>
        </w:r>
      </w:ins>
      <w:r>
        <w:rPr>
          <w:rFonts w:ascii="Times New Roman" w:hAnsi="Times New Roman" w:cs="Times New Roman"/>
        </w:rPr>
        <w:t xml:space="preserve">as set </w:t>
      </w:r>
      <w:ins w:id="3820" w:author="Bo Shen" w:date="2023-02-27T22:59:00Z">
        <w:r>
          <w:rPr>
            <w:rFonts w:ascii="Times New Roman" w:hAnsi="Times New Roman" w:cs="Times New Roman"/>
          </w:rPr>
          <w:t xml:space="preserve">as </w:t>
        </w:r>
      </w:ins>
      <w:r>
        <w:rPr>
          <w:rFonts w:ascii="Times New Roman" w:hAnsi="Times New Roman" w:cs="Times New Roman"/>
        </w:rPr>
        <w:t xml:space="preserve">a unit value of 1 for the sake of simplicity. </w:t>
      </w:r>
      <m:oMath>
        <m:sSub>
          <m:sSubPr>
            <m:ctrlPr>
              <w:ins w:id="3821" w:author="Bo Shen" w:date="2023-03-03T17:50:00Z">
                <w:rPr>
                  <w:rFonts w:ascii="Cambria Math" w:hAnsi="Cambria Math" w:cs="Times New Roman"/>
                  <w:i/>
                </w:rPr>
              </w:ins>
            </m:ctrlPr>
          </m:sSubPr>
          <m:e>
            <m:r>
              <w:rPr>
                <w:rFonts w:ascii="Cambria Math" w:hAnsi="Cambria Math" w:cs="Times New Roman"/>
              </w:rPr>
              <m:t>B</m:t>
            </m:r>
          </m:e>
          <m:sub>
            <m:r>
              <w:ins w:id="3822" w:author="Bo Shen" w:date="2023-03-03T17:50:00Z">
                <w:rPr>
                  <w:rFonts w:ascii="Cambria Math" w:hAnsi="Cambria Math" w:cs="Times New Roman"/>
                </w:rPr>
                <m:t>R</m:t>
              </w:ins>
            </m:r>
          </m:sub>
        </m:sSub>
      </m:oMath>
      <w:r w:rsidRPr="00C27BE1">
        <w:rPr>
          <w:rFonts w:ascii="Times New Roman" w:hAnsi="Times New Roman" w:cs="Times New Roman"/>
        </w:rPr>
        <w:t xml:space="preserve"> </w:t>
      </w:r>
      <w:del w:id="3823" w:author="Bo Shen" w:date="2023-02-27T23:13:00Z">
        <w:r w:rsidRPr="00C27BE1" w:rsidDel="006310F9">
          <w:rPr>
            <w:rFonts w:ascii="Times New Roman" w:hAnsi="Times New Roman" w:cs="Times New Roman"/>
          </w:rPr>
          <w:delText xml:space="preserve">and </w:delText>
        </w:r>
      </w:del>
      <m:oMath>
        <m:sSub>
          <m:sSubPr>
            <m:ctrlPr>
              <w:del w:id="3824" w:author="Bo Shen" w:date="2023-02-27T23:13:00Z">
                <w:rPr>
                  <w:rFonts w:ascii="Cambria Math" w:hAnsi="Cambria Math" w:cs="Times New Roman"/>
                  <w:i/>
                </w:rPr>
              </w:del>
            </m:ctrlPr>
          </m:sSubPr>
          <m:e>
            <m:r>
              <w:del w:id="3825" w:author="Bo Shen" w:date="2023-02-27T23:13:00Z">
                <w:rPr>
                  <w:rFonts w:ascii="Cambria Math" w:hAnsi="Cambria Math" w:cs="Times New Roman"/>
                </w:rPr>
                <m:t>G</m:t>
              </w:del>
            </m:r>
          </m:e>
          <m:sub>
            <m:r>
              <w:del w:id="3826" w:author="Bo Shen" w:date="2023-02-27T23:13:00Z">
                <w:rPr>
                  <w:rFonts w:ascii="Cambria Math" w:hAnsi="Cambria Math" w:cs="Times New Roman"/>
                </w:rPr>
                <m:t>0</m:t>
              </w:del>
            </m:r>
          </m:sub>
        </m:sSub>
      </m:oMath>
      <w:del w:id="3827" w:author="Bo Shen" w:date="2023-02-27T23:13:00Z">
        <w:r w:rsidRPr="00C27BE1" w:rsidDel="006310F9">
          <w:rPr>
            <w:rFonts w:ascii="Times New Roman" w:hAnsi="Times New Roman" w:cs="Times New Roman"/>
          </w:rPr>
          <w:delText xml:space="preserve"> were </w:delText>
        </w:r>
      </w:del>
      <w:ins w:id="3828" w:author="Bo Shen" w:date="2023-02-27T23:13:00Z">
        <w:r w:rsidRPr="00C27BE1">
          <w:rPr>
            <w:rFonts w:ascii="Times New Roman" w:hAnsi="Times New Roman" w:cs="Times New Roman"/>
          </w:rPr>
          <w:t xml:space="preserve">and </w:t>
        </w:r>
      </w:ins>
      <m:oMath>
        <m:sSub>
          <m:sSubPr>
            <m:ctrlPr>
              <w:ins w:id="3829" w:author="Bo Shen" w:date="2023-03-03T17:50:00Z">
                <w:rPr>
                  <w:rFonts w:ascii="Cambria Math" w:hAnsi="Cambria Math" w:cs="Times New Roman"/>
                  <w:i/>
                </w:rPr>
              </w:ins>
            </m:ctrlPr>
          </m:sSubPr>
          <m:e>
            <m:r>
              <w:ins w:id="3830" w:author="Bo Shen" w:date="2023-03-03T17:50:00Z">
                <w:rPr>
                  <w:rFonts w:ascii="Cambria Math" w:hAnsi="Cambria Math" w:cs="Times New Roman"/>
                </w:rPr>
                <m:t>B</m:t>
              </w:ins>
            </m:r>
          </m:e>
          <m:sub>
            <m:r>
              <w:ins w:id="3831" w:author="Bo Shen" w:date="2023-03-03T17:50:00Z">
                <w:rPr>
                  <w:rFonts w:ascii="Cambria Math" w:hAnsi="Cambria Math" w:cs="Times New Roman"/>
                </w:rPr>
                <m:t>G</m:t>
              </w:ins>
            </m:r>
          </m:sub>
        </m:sSub>
      </m:oMath>
      <w:ins w:id="3832" w:author="Bo Shen" w:date="2023-02-27T23:13:00Z">
        <w:r w:rsidRPr="00C27BE1">
          <w:rPr>
            <w:rFonts w:ascii="Times New Roman" w:hAnsi="Times New Roman" w:cs="Times New Roman"/>
          </w:rPr>
          <w:t xml:space="preserve"> were </w:t>
        </w:r>
      </w:ins>
      <w:r w:rsidRPr="00C27BE1">
        <w:rPr>
          <w:rFonts w:ascii="Times New Roman" w:hAnsi="Times New Roman" w:cs="Times New Roman"/>
        </w:rPr>
        <w:t>set as zero in the following visualization</w:t>
      </w:r>
      <w:del w:id="3833" w:author="Bo Shen" w:date="2023-02-27T23:03:00Z">
        <w:r w:rsidRPr="00C27BE1" w:rsidDel="007356FF">
          <w:rPr>
            <w:rFonts w:ascii="Times New Roman" w:hAnsi="Times New Roman" w:cs="Times New Roman"/>
          </w:rPr>
          <w:delText xml:space="preserve"> but were noted in the following solutions</w:delText>
        </w:r>
      </w:del>
      <w:r w:rsidRPr="00C27BE1">
        <w:rPr>
          <w:rFonts w:ascii="Times New Roman" w:hAnsi="Times New Roman" w:cs="Times New Roman"/>
        </w:rPr>
        <w:t>.</w:t>
      </w:r>
    </w:p>
    <w:p w14:paraId="29E645A9" w14:textId="77777777" w:rsidR="00564B42" w:rsidRDefault="00564B42" w:rsidP="00E24C8A">
      <w:pPr>
        <w:spacing w:line="480" w:lineRule="auto"/>
        <w:jc w:val="both"/>
        <w:rPr>
          <w:rFonts w:ascii="Times New Roman" w:hAnsi="Times New Roman" w:cs="Times New Roman"/>
        </w:rPr>
      </w:pPr>
    </w:p>
    <w:p w14:paraId="020B3120"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lastRenderedPageBreak/>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w:t>
      </w:r>
      <w:proofErr w:type="gramStart"/>
      <w:r>
        <w:rPr>
          <w:rFonts w:ascii="Times New Roman" w:hAnsi="Times New Roman" w:cs="Times New Roman"/>
        </w:rPr>
        <w:t>are</w:t>
      </w:r>
      <w:proofErr w:type="gramEnd"/>
      <w:r>
        <w:rPr>
          <w:rFonts w:ascii="Times New Roman" w:hAnsi="Times New Roman" w:cs="Times New Roman"/>
        </w:rPr>
        <w:t xml:space="preserv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w:t>
      </w:r>
      <w:proofErr w:type="spellStart"/>
      <w:r>
        <w:rPr>
          <w:rFonts w:ascii="Times New Roman" w:hAnsi="Times New Roman" w:cs="Times New Roman"/>
        </w:rPr>
        <w:t>repellor</w:t>
      </w:r>
      <w:proofErr w:type="spellEnd"/>
      <w:r>
        <w:rPr>
          <w:rFonts w:ascii="Times New Roman" w:hAnsi="Times New Roman" w:cs="Times New Roman"/>
        </w:rPr>
        <w:t xml:space="preserve">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xml:space="preserve">), most of the regimes (yellow and red regions) show the properties of WTA competition except for a small regime when </w:t>
      </w:r>
      <m:oMath>
        <m:r>
          <w:rPr>
            <w:rFonts w:ascii="Cambria Math" w:hAnsi="Cambria Math" w:cs="Times New Roman"/>
          </w:rPr>
          <m:t>α&lt;1</m:t>
        </m:r>
        <m:r>
          <w:del w:id="3834" w:author="Bo Shen" w:date="2023-02-27T23:14:00Z">
            <w:rPr>
              <w:rFonts w:ascii="Cambria Math" w:hAnsi="Cambria Math" w:cs="Times New Roman"/>
            </w:rPr>
            <m:t>+</m:t>
          </w:del>
        </m:r>
        <m:sSub>
          <m:sSubPr>
            <m:ctrlPr>
              <w:del w:id="3835" w:author="Bo Shen" w:date="2023-02-27T23:14:00Z">
                <w:rPr>
                  <w:rFonts w:ascii="Cambria Math" w:hAnsi="Cambria Math" w:cs="Times New Roman"/>
                  <w:i/>
                </w:rPr>
              </w:del>
            </m:ctrlPr>
          </m:sSubPr>
          <m:e>
            <m:r>
              <w:del w:id="3836" w:author="Bo Shen" w:date="2023-02-27T23:14:00Z">
                <w:rPr>
                  <w:rFonts w:ascii="Cambria Math" w:hAnsi="Cambria Math" w:cs="Times New Roman"/>
                </w:rPr>
                <m:t>G</m:t>
              </w:del>
            </m:r>
          </m:e>
          <m:sub>
            <m:r>
              <w:del w:id="3837" w:author="Bo Shen" w:date="2023-02-27T23:14:00Z">
                <w:rPr>
                  <w:rFonts w:ascii="Cambria Math" w:hAnsi="Cambria Math" w:cs="Times New Roman"/>
                </w:rPr>
                <m:t>0</m:t>
              </w:del>
            </m:r>
          </m:sub>
        </m:sSub>
        <m:r>
          <w:ins w:id="3838" w:author="Bo Shen" w:date="2023-02-27T23:14:00Z">
            <w:rPr>
              <w:rFonts w:ascii="Cambria Math" w:hAnsi="Cambria Math" w:cs="Times New Roman"/>
            </w:rPr>
            <m:t>+</m:t>
          </w:ins>
        </m:r>
        <m:sSub>
          <m:sSubPr>
            <m:ctrlPr>
              <w:ins w:id="3839" w:author="Bo Shen" w:date="2023-03-03T17:52:00Z">
                <w:rPr>
                  <w:rFonts w:ascii="Cambria Math" w:hAnsi="Cambria Math" w:cs="Times New Roman"/>
                  <w:i/>
                </w:rPr>
              </w:ins>
            </m:ctrlPr>
          </m:sSubPr>
          <m:e>
            <m:r>
              <w:ins w:id="3840" w:author="Bo Shen" w:date="2023-03-03T17:52:00Z">
                <w:rPr>
                  <w:rFonts w:ascii="Cambria Math" w:hAnsi="Cambria Math" w:cs="Times New Roman"/>
                </w:rPr>
                <m:t>B</m:t>
              </w:ins>
            </m:r>
          </m:e>
          <m:sub>
            <m:r>
              <w:ins w:id="3841" w:author="Bo Shen" w:date="2023-03-03T17:52:00Z">
                <w:rPr>
                  <w:rFonts w:ascii="Cambria Math" w:hAnsi="Cambria Math" w:cs="Times New Roman"/>
                </w:rPr>
                <m:t>G</m:t>
              </w:ins>
            </m:r>
          </m:sub>
        </m:sSub>
      </m:oMath>
      <w:r w:rsidRPr="00D07240">
        <w:rPr>
          <w:rFonts w:ascii="Times New Roman" w:hAnsi="Times New Roman" w:cs="Times New Roman"/>
        </w:rPr>
        <w:t xml:space="preserve"> </w:t>
      </w:r>
      <w:r>
        <w:rPr>
          <w:rFonts w:ascii="Times New Roman" w:hAnsi="Times New Roman" w:cs="Times New Roman"/>
        </w:rPr>
        <w:t xml:space="preserve">(an almost invisible region between dark green and yellow).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w:t>
      </w:r>
      <w:ins w:id="3842" w:author="Bo Shen" w:date="2023-03-05T13:50:00Z">
        <w:r>
          <w:rPr>
            <w:rFonts w:ascii="Times New Roman" w:hAnsi="Times New Roman" w:cs="Times New Roman"/>
          </w:rPr>
          <w:t>, therefore, the system maintains normalized coding</w:t>
        </w:r>
      </w:ins>
      <w:r>
        <w:rPr>
          <w:rFonts w:ascii="Times New Roman" w:hAnsi="Times New Roman" w:cs="Times New Roman"/>
        </w:rPr>
        <w:t xml:space="preserv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w:t>
      </w:r>
      <w:del w:id="3843" w:author="Bo Shen" w:date="2023-03-05T13:50:00Z">
        <w:r w:rsidDel="00CA71EB">
          <w:rPr>
            <w:rFonts w:ascii="Times New Roman" w:hAnsi="Times New Roman" w:cs="Times New Roman"/>
          </w:rPr>
          <w:delText xml:space="preserve">The neural activity of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1</w:delText>
        </w:r>
        <w:r w:rsidDel="00CA71EB">
          <w:rPr>
            <w:rFonts w:ascii="Times New Roman" w:hAnsi="Times New Roman" w:cs="Times New Roman"/>
          </w:rPr>
          <w:delText xml:space="preserve"> and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2</w:delText>
        </w:r>
        <w:r w:rsidDel="00CA71EB">
          <w:rPr>
            <w:rFonts w:ascii="Times New Roman" w:hAnsi="Times New Roman" w:cs="Times New Roman"/>
          </w:rPr>
          <w:delText xml:space="preserve"> is restricted under a value of </w:delText>
        </w:r>
      </w:del>
      <m:oMath>
        <m:f>
          <m:fPr>
            <m:ctrlPr>
              <w:del w:id="3844" w:author="Bo Shen" w:date="2023-03-05T13:50:00Z">
                <w:rPr>
                  <w:rFonts w:ascii="Cambria Math" w:hAnsi="Cambria Math" w:cs="Times New Roman"/>
                  <w:i/>
                </w:rPr>
              </w:del>
            </m:ctrlPr>
          </m:fPr>
          <m:num>
            <m:sSub>
              <m:sSubPr>
                <m:ctrlPr>
                  <w:del w:id="3845" w:author="Bo Shen" w:date="2023-03-05T13:50:00Z">
                    <w:rPr>
                      <w:rFonts w:ascii="Cambria Math" w:hAnsi="Cambria Math" w:cs="Times New Roman"/>
                      <w:i/>
                    </w:rPr>
                  </w:del>
                </m:ctrlPr>
              </m:sSubPr>
              <m:e>
                <m:r>
                  <w:del w:id="3846" w:author="Bo Shen" w:date="2023-03-05T13:50:00Z">
                    <w:rPr>
                      <w:rFonts w:ascii="Cambria Math" w:hAnsi="Cambria Math" w:cs="Times New Roman"/>
                    </w:rPr>
                    <m:t>V</m:t>
                  </w:del>
                </m:r>
              </m:e>
              <m:sub>
                <m:r>
                  <w:del w:id="3847" w:author="Bo Shen" w:date="2023-03-05T13:50:00Z">
                    <w:rPr>
                      <w:rFonts w:ascii="Cambria Math" w:hAnsi="Cambria Math" w:cs="Times New Roman"/>
                    </w:rPr>
                    <m:t>i</m:t>
                  </w:del>
                </m:r>
              </m:sub>
            </m:sSub>
            <m:r>
              <w:del w:id="3848" w:author="Bo Shen" w:date="2023-03-05T13:50:00Z">
                <w:rPr>
                  <w:rFonts w:ascii="Cambria Math" w:hAnsi="Cambria Math" w:cs="Times New Roman"/>
                </w:rPr>
                <m:t>+</m:t>
              </w:del>
            </m:r>
          </m:num>
          <m:den>
            <m:r>
              <w:del w:id="3849" w:author="Bo Shen" w:date="2023-03-05T13:50:00Z">
                <w:rPr>
                  <w:rFonts w:ascii="Cambria Math" w:hAnsi="Cambria Math" w:cs="Times New Roman"/>
                </w:rPr>
                <m:t>1-α</m:t>
              </w:del>
            </m:r>
          </m:den>
        </m:f>
      </m:oMath>
      <w:del w:id="3850" w:author="Bo Shen" w:date="2023-03-05T13:50:00Z">
        <w:r w:rsidDel="00CA71EB">
          <w:rPr>
            <w:rFonts w:ascii="Times New Roman" w:hAnsi="Times New Roman" w:cs="Times New Roman"/>
          </w:rPr>
          <w:delText xml:space="preserve">, which is lower than the high-contrast equilibria, therefore, the system maintains normalized coding. </w:delText>
        </w:r>
      </w:del>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xml:space="preserve">), most of the parameter regime in the yellow region shows only one </w:t>
      </w:r>
      <w:proofErr w:type="spellStart"/>
      <w:r>
        <w:rPr>
          <w:rFonts w:ascii="Times New Roman" w:hAnsi="Times New Roman" w:cs="Times New Roman"/>
        </w:rPr>
        <w:t>repellor</w:t>
      </w:r>
      <w:proofErr w:type="spellEnd"/>
      <w:r>
        <w:rPr>
          <w:rFonts w:ascii="Times New Roman" w:hAnsi="Times New Roman" w:cs="Times New Roman"/>
        </w:rPr>
        <w:t xml:space="preserve">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w:t>
      </w:r>
      <w:r>
        <w:rPr>
          <w:rFonts w:ascii="Times New Roman" w:hAnsi="Times New Roman" w:cs="Times New Roman"/>
        </w:rPr>
        <w:lastRenderedPageBreak/>
        <w:t xml:space="preserve">the center </w:t>
      </w:r>
      <w:proofErr w:type="spellStart"/>
      <w:r>
        <w:rPr>
          <w:rFonts w:ascii="Times New Roman" w:hAnsi="Times New Roman" w:cs="Times New Roman"/>
        </w:rPr>
        <w:t>repellor</w:t>
      </w:r>
      <w:proofErr w:type="spellEnd"/>
      <w:r>
        <w:rPr>
          <w:rFonts w:ascii="Times New Roman" w:hAnsi="Times New Roman" w:cs="Times New Roman"/>
        </w:rPr>
        <w:t xml:space="preserve">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r>
          <w:ins w:id="3851" w:author="Bo Shen" w:date="2023-02-27T23:18:00Z">
            <w:rPr>
              <w:rFonts w:ascii="Cambria Math" w:hAnsi="Cambria Math" w:cs="Times New Roman"/>
            </w:rPr>
            <m:t>+</m:t>
          </w:ins>
        </m:r>
        <m:sSub>
          <m:sSubPr>
            <m:ctrlPr>
              <w:ins w:id="3852" w:author="Bo Shen" w:date="2023-03-03T17:53:00Z">
                <w:rPr>
                  <w:rFonts w:ascii="Cambria Math" w:hAnsi="Cambria Math" w:cs="Times New Roman"/>
                  <w:i/>
                </w:rPr>
              </w:ins>
            </m:ctrlPr>
          </m:sSubPr>
          <m:e>
            <m:r>
              <w:ins w:id="3853" w:author="Bo Shen" w:date="2023-03-03T17:53:00Z">
                <w:rPr>
                  <w:rFonts w:ascii="Cambria Math" w:hAnsi="Cambria Math" w:cs="Times New Roman"/>
                </w:rPr>
                <m:t>B</m:t>
              </w:ins>
            </m:r>
          </m:e>
          <m:sub>
            <m:r>
              <w:ins w:id="3854" w:author="Bo Shen" w:date="2023-03-03T17:53:00Z">
                <w:rPr>
                  <w:rFonts w:ascii="Cambria Math" w:hAnsi="Cambria Math" w:cs="Times New Roman"/>
                </w:rPr>
                <m:t>G</m:t>
              </w:ins>
            </m:r>
          </m:sub>
        </m:sSub>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ins w:id="3855" w:author="Bo Shen" w:date="2023-03-03T17:53:00Z">
                    <w:rPr>
                      <w:rFonts w:ascii="Cambria Math" w:hAnsi="Cambria Math" w:cs="Times New Roman"/>
                      <w:i/>
                    </w:rPr>
                  </w:ins>
                </m:ctrlPr>
              </m:sSubPr>
              <m:e>
                <m:r>
                  <w:rPr>
                    <w:rFonts w:ascii="Cambria Math" w:hAnsi="Cambria Math" w:cs="Times New Roman"/>
                  </w:rPr>
                  <m:t>B</m:t>
                </m:r>
              </m:e>
              <m:sub>
                <m:r>
                  <w:ins w:id="3856" w:author="Bo Shen" w:date="2023-03-03T17:53:00Z">
                    <w:rPr>
                      <w:rFonts w:ascii="Cambria Math" w:hAnsi="Cambria Math" w:cs="Times New Roman"/>
                    </w:rPr>
                    <m:t>R</m:t>
                  </w:ins>
                </m:r>
              </m:sub>
            </m:sSub>
          </m:num>
          <m:den>
            <m:r>
              <w:rPr>
                <w:rFonts w:ascii="Cambria Math" w:hAnsi="Cambria Math" w:cs="Times New Roman"/>
              </w:rPr>
              <m:t>1</m:t>
            </m:r>
            <m:r>
              <w:ins w:id="3857" w:author="Bo Shen" w:date="2023-02-27T23:18:00Z">
                <w:rPr>
                  <w:rFonts w:ascii="Cambria Math" w:hAnsi="Cambria Math" w:cs="Times New Roman"/>
                </w:rPr>
                <m:t>+</m:t>
              </w:ins>
            </m:r>
            <m:sSub>
              <m:sSubPr>
                <m:ctrlPr>
                  <w:ins w:id="3858" w:author="Bo Shen" w:date="2023-03-03T17:53:00Z">
                    <w:rPr>
                      <w:rFonts w:ascii="Cambria Math" w:hAnsi="Cambria Math" w:cs="Times New Roman"/>
                      <w:i/>
                    </w:rPr>
                  </w:ins>
                </m:ctrlPr>
              </m:sSubPr>
              <m:e>
                <m:r>
                  <w:ins w:id="3859" w:author="Bo Shen" w:date="2023-03-03T17:53:00Z">
                    <w:rPr>
                      <w:rFonts w:ascii="Cambria Math" w:hAnsi="Cambria Math" w:cs="Times New Roman"/>
                    </w:rPr>
                    <m:t>B</m:t>
                  </w:ins>
                </m:r>
              </m:e>
              <m:sub>
                <m:r>
                  <w:ins w:id="3860" w:author="Bo Shen" w:date="2023-03-03T17:53:00Z">
                    <w:rPr>
                      <w:rFonts w:ascii="Cambria Math" w:hAnsi="Cambria Math" w:cs="Times New Roman"/>
                    </w:rPr>
                    <m:t>G</m:t>
                  </w:ins>
                </m:r>
              </m:sub>
            </m:sSub>
            <m:r>
              <w:rPr>
                <w:rFonts w:ascii="Cambria Math" w:hAnsi="Cambria Math" w:cs="Times New Roman"/>
              </w:rPr>
              <m:t>-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r>
          <w:ins w:id="3861" w:author="Bo Shen" w:date="2023-02-27T23:19:00Z">
            <w:rPr>
              <w:rFonts w:ascii="Cambria Math" w:hAnsi="Cambria Math" w:cs="Times New Roman"/>
            </w:rPr>
            <m:t>+</m:t>
          </w:ins>
        </m:r>
        <m:sSub>
          <m:sSubPr>
            <m:ctrlPr>
              <w:ins w:id="3862" w:author="Bo Shen" w:date="2023-03-03T17:53:00Z">
                <w:rPr>
                  <w:rFonts w:ascii="Cambria Math" w:hAnsi="Cambria Math" w:cs="Times New Roman"/>
                  <w:i/>
                </w:rPr>
              </w:ins>
            </m:ctrlPr>
          </m:sSubPr>
          <m:e>
            <m:r>
              <w:ins w:id="3863" w:author="Bo Shen" w:date="2023-03-03T17:53:00Z">
                <w:rPr>
                  <w:rFonts w:ascii="Cambria Math" w:hAnsi="Cambria Math" w:cs="Times New Roman"/>
                </w:rPr>
                <m:t>B</m:t>
              </w:ins>
            </m:r>
          </m:e>
          <m:sub>
            <m:r>
              <w:ins w:id="3864" w:author="Bo Shen" w:date="2023-03-03T17:53:00Z">
                <w:rPr>
                  <w:rFonts w:ascii="Cambria Math" w:hAnsi="Cambria Math" w:cs="Times New Roman"/>
                </w:rPr>
                <m:t>G</m:t>
              </w:ins>
            </m:r>
          </m:sub>
        </m:sSub>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r>
          <w:ins w:id="3865" w:author="Bo Shen" w:date="2023-02-27T23:19:00Z">
            <w:rPr>
              <w:rFonts w:ascii="Cambria Math" w:hAnsi="Cambria Math" w:cs="Times New Roman"/>
            </w:rPr>
            <m:t>+</m:t>
          </w:ins>
        </m:r>
        <m:sSub>
          <m:sSubPr>
            <m:ctrlPr>
              <w:ins w:id="3866" w:author="Bo Shen" w:date="2023-03-03T17:53:00Z">
                <w:rPr>
                  <w:rFonts w:ascii="Cambria Math" w:hAnsi="Cambria Math" w:cs="Times New Roman"/>
                  <w:i/>
                </w:rPr>
              </w:ins>
            </m:ctrlPr>
          </m:sSubPr>
          <m:e>
            <m:r>
              <w:ins w:id="3867" w:author="Bo Shen" w:date="2023-03-03T17:53:00Z">
                <w:rPr>
                  <w:rFonts w:ascii="Cambria Math" w:hAnsi="Cambria Math" w:cs="Times New Roman"/>
                </w:rPr>
                <m:t>B</m:t>
              </w:ins>
            </m:r>
          </m:e>
          <m:sub>
            <m:r>
              <w:ins w:id="3868" w:author="Bo Shen" w:date="2023-03-03T17:53:00Z">
                <w:rPr>
                  <w:rFonts w:ascii="Cambria Math" w:hAnsi="Cambria Math" w:cs="Times New Roman"/>
                </w:rPr>
                <m:t>G</m:t>
              </w:ins>
            </m:r>
          </m:sub>
        </m:sSub>
      </m:oMath>
      <w:r>
        <w:rPr>
          <w:rFonts w:ascii="Times New Roman" w:hAnsi="Times New Roman" w:cs="Times New Roman"/>
        </w:rPr>
        <w:t xml:space="preserve"> and not accounted when </w:t>
      </w:r>
      <m:oMath>
        <m:r>
          <w:rPr>
            <w:rFonts w:ascii="Cambria Math" w:hAnsi="Cambria Math" w:cs="Times New Roman"/>
          </w:rPr>
          <m:t>α≥1</m:t>
        </m:r>
        <m:r>
          <w:ins w:id="3869" w:author="Bo Shen" w:date="2023-02-27T23:19:00Z">
            <w:rPr>
              <w:rFonts w:ascii="Cambria Math" w:hAnsi="Cambria Math" w:cs="Times New Roman"/>
            </w:rPr>
            <m:t>+</m:t>
          </w:ins>
        </m:r>
        <m:sSub>
          <m:sSubPr>
            <m:ctrlPr>
              <w:ins w:id="3870" w:author="Bo Shen" w:date="2023-03-03T17:53:00Z">
                <w:rPr>
                  <w:rFonts w:ascii="Cambria Math" w:hAnsi="Cambria Math" w:cs="Times New Roman"/>
                  <w:i/>
                </w:rPr>
              </w:ins>
            </m:ctrlPr>
          </m:sSubPr>
          <m:e>
            <m:r>
              <w:ins w:id="3871" w:author="Bo Shen" w:date="2023-03-03T17:53:00Z">
                <w:rPr>
                  <w:rFonts w:ascii="Cambria Math" w:hAnsi="Cambria Math" w:cs="Times New Roman"/>
                </w:rPr>
                <m:t>B</m:t>
              </w:ins>
            </m:r>
          </m:e>
          <m:sub>
            <m:r>
              <w:ins w:id="3872" w:author="Bo Shen" w:date="2023-03-03T17:53:00Z">
                <w:rPr>
                  <w:rFonts w:ascii="Cambria Math" w:hAnsi="Cambria Math" w:cs="Times New Roman"/>
                </w:rPr>
                <m:t>G</m:t>
              </w:ins>
            </m:r>
          </m:sub>
        </m:sSub>
      </m:oMath>
      <w:r>
        <w:rPr>
          <w:rFonts w:ascii="Times New Roman" w:hAnsi="Times New Roman" w:cs="Times New Roman"/>
        </w:rPr>
        <w:t>.</w:t>
      </w:r>
    </w:p>
    <w:p w14:paraId="02684C1B" w14:textId="77777777" w:rsidR="00564B42" w:rsidRDefault="00564B42" w:rsidP="00E24C8A">
      <w:pPr>
        <w:spacing w:line="480" w:lineRule="auto"/>
        <w:jc w:val="both"/>
        <w:rPr>
          <w:rFonts w:ascii="Times New Roman" w:hAnsi="Times New Roman" w:cs="Times New Roman"/>
        </w:rPr>
      </w:pPr>
    </w:p>
    <w:p w14:paraId="763C531E"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34D964A" w14:textId="77777777" w:rsidR="00564B42" w:rsidRDefault="00564B42" w:rsidP="00E24C8A">
      <w:pPr>
        <w:spacing w:line="480" w:lineRule="auto"/>
        <w:jc w:val="both"/>
        <w:rPr>
          <w:rFonts w:ascii="Times New Roman" w:hAnsi="Times New Roman" w:cs="Times New Roman"/>
          <w:i/>
          <w:color w:val="000000" w:themeColor="text1"/>
        </w:rPr>
      </w:pPr>
    </w:p>
    <w:p w14:paraId="528B528C" w14:textId="77777777" w:rsidR="00564B42" w:rsidRDefault="00564B42" w:rsidP="00E24C8A">
      <w:pPr>
        <w:spacing w:line="480" w:lineRule="auto"/>
        <w:jc w:val="both"/>
        <w:rPr>
          <w:rFonts w:ascii="Times New Roman" w:hAnsi="Times New Roman" w:cs="Times New Roman"/>
          <w:i/>
          <w:color w:val="000000" w:themeColor="text1"/>
        </w:rPr>
      </w:pPr>
    </w:p>
    <w:p w14:paraId="45EAB182" w14:textId="77777777" w:rsidR="00564B42" w:rsidRPr="0060258A" w:rsidRDefault="00564B42" w:rsidP="00513E7D">
      <w:pPr>
        <w:pStyle w:val="Heading4"/>
        <w:rPr>
          <w:moveTo w:id="3873" w:author="Bo Shen" w:date="2023-02-13T14:59:00Z"/>
        </w:rPr>
      </w:pPr>
      <w:moveToRangeStart w:id="3874" w:author="Bo Shen" w:date="2023-02-13T14:59:00Z" w:name="move127192772"/>
      <w:moveTo w:id="3875" w:author="Bo Shen" w:date="2023-02-13T14:59:00Z">
        <w:r w:rsidRPr="0060258A">
          <w:t>Numerical simulations</w:t>
        </w:r>
      </w:moveTo>
    </w:p>
    <w:p w14:paraId="57A8A13E" w14:textId="77777777" w:rsidR="00564B42" w:rsidRPr="0060258A" w:rsidRDefault="00564B42" w:rsidP="001040BB">
      <w:pPr>
        <w:spacing w:line="480" w:lineRule="auto"/>
        <w:jc w:val="both"/>
        <w:rPr>
          <w:moveTo w:id="3876" w:author="Bo Shen" w:date="2023-02-13T14:59:00Z"/>
          <w:rFonts w:ascii="Times New Roman" w:hAnsi="Times New Roman" w:cs="Times New Roman"/>
          <w:i/>
          <w:color w:val="000000" w:themeColor="text1"/>
        </w:rPr>
      </w:pPr>
    </w:p>
    <w:p w14:paraId="7B3E9944" w14:textId="77777777" w:rsidR="00564B42" w:rsidRPr="0060258A" w:rsidRDefault="00564B42" w:rsidP="001040BB">
      <w:pPr>
        <w:spacing w:line="480" w:lineRule="auto"/>
        <w:jc w:val="both"/>
        <w:rPr>
          <w:moveTo w:id="3877" w:author="Bo Shen" w:date="2023-02-13T14:59:00Z"/>
          <w:rFonts w:ascii="Times New Roman" w:hAnsi="Times New Roman" w:cs="Times New Roman"/>
          <w:color w:val="000000" w:themeColor="text1"/>
        </w:rPr>
      </w:pPr>
      <w:moveTo w:id="3878" w:author="Bo Shen" w:date="2023-02-13T14:59:00Z">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proofErr w:type="spellStart"/>
        <w:r w:rsidRPr="003E3894">
          <w:rPr>
            <w:rFonts w:ascii="Times New Roman" w:hAnsi="Times New Roman" w:cs="Times New Roman"/>
            <w:bCs/>
            <w:color w:val="000000" w:themeColor="text1"/>
            <w:rPrChange w:id="3879" w:author="Bo Shen" w:date="2023-02-27T16:40:00Z">
              <w:rPr>
                <w:rFonts w:ascii="Times New Roman" w:hAnsi="Times New Roman" w:cs="Times New Roman"/>
                <w:b/>
                <w:color w:val="000000" w:themeColor="text1"/>
              </w:rPr>
            </w:rPrChange>
          </w:rPr>
          <w:t>Eqs</w:t>
        </w:r>
        <w:proofErr w:type="spellEnd"/>
        <w:r w:rsidRPr="003E3894">
          <w:rPr>
            <w:rFonts w:ascii="Times New Roman" w:hAnsi="Times New Roman" w:cs="Times New Roman"/>
            <w:bCs/>
            <w:color w:val="000000" w:themeColor="text1"/>
            <w:rPrChange w:id="3880" w:author="Bo Shen" w:date="2023-02-27T16:40:00Z">
              <w:rPr>
                <w:rFonts w:ascii="Times New Roman" w:hAnsi="Times New Roman" w:cs="Times New Roman"/>
                <w:b/>
                <w:color w:val="000000" w:themeColor="text1"/>
              </w:rPr>
            </w:rPrChange>
          </w:rPr>
          <w:t>. 1-3</w:t>
        </w:r>
        <w:r w:rsidRPr="0060258A">
          <w:rPr>
            <w:rFonts w:ascii="Times New Roman" w:hAnsi="Times New Roman" w:cs="Times New Roman"/>
            <w:color w:val="000000" w:themeColor="text1"/>
          </w:rPr>
          <w:t>) which was solved numerically using the Runge-</w:t>
        </w:r>
        <w:proofErr w:type="spellStart"/>
        <w:r w:rsidRPr="0060258A">
          <w:rPr>
            <w:rFonts w:ascii="Times New Roman" w:hAnsi="Times New Roman" w:cs="Times New Roman"/>
            <w:color w:val="000000" w:themeColor="text1"/>
          </w:rPr>
          <w:t>Kutta</w:t>
        </w:r>
        <w:proofErr w:type="spellEnd"/>
        <w:r w:rsidRPr="0060258A">
          <w:rPr>
            <w:rFonts w:ascii="Times New Roman" w:hAnsi="Times New Roman" w:cs="Times New Roman"/>
            <w:color w:val="000000" w:themeColor="text1"/>
          </w:rPr>
          <w:t xml:space="preserve"> method implemented in MATLAB (MathWorks) at time step of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Evaluations using smaller time steps (0.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ere examined and produced similar results. At each </w:t>
        </w:r>
        <w:r w:rsidRPr="0060258A">
          <w:rPr>
            <w:rFonts w:ascii="Times New Roman" w:hAnsi="Times New Roman" w:cs="Times New Roman"/>
            <w:color w:val="000000" w:themeColor="text1"/>
          </w:rPr>
          <w:lastRenderedPageBreak/>
          <w:t xml:space="preserve">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process (</w:t>
        </w:r>
        <w:r w:rsidRPr="003E3894">
          <w:rPr>
            <w:rFonts w:ascii="Times New Roman" w:hAnsi="Times New Roman" w:cs="Times New Roman"/>
            <w:bCs/>
            <w:color w:val="000000" w:themeColor="text1"/>
            <w:rPrChange w:id="3881" w:author="Bo Shen" w:date="2023-02-27T16:40:00Z">
              <w:rPr>
                <w:rFonts w:ascii="Times New Roman" w:hAnsi="Times New Roman" w:cs="Times New Roman"/>
                <w:b/>
                <w:color w:val="000000" w:themeColor="text1"/>
              </w:rPr>
            </w:rPrChange>
          </w:rPr>
          <w:t>Eq. 9</w:t>
        </w:r>
        <w:r w:rsidRPr="0060258A">
          <w:rPr>
            <w:rFonts w:ascii="Times New Roman" w:hAnsi="Times New Roman" w:cs="Times New Roman"/>
            <w:color w:val="000000" w:themeColor="text1"/>
          </w:rPr>
          <w:t>),</w:t>
        </w:r>
      </w:moveTo>
    </w:p>
    <w:tbl>
      <w:tblPr>
        <w:tblW w:w="0" w:type="auto"/>
        <w:tblLook w:val="04A0" w:firstRow="1" w:lastRow="0" w:firstColumn="1" w:lastColumn="0" w:noHBand="0" w:noVBand="1"/>
      </w:tblPr>
      <w:tblGrid>
        <w:gridCol w:w="1458"/>
        <w:gridCol w:w="6480"/>
        <w:gridCol w:w="1412"/>
      </w:tblGrid>
      <w:tr w:rsidR="00564B42" w:rsidRPr="00684E5E" w14:paraId="14346E8E" w14:textId="77777777" w:rsidTr="00CB4C46">
        <w:tc>
          <w:tcPr>
            <w:tcW w:w="1458" w:type="dxa"/>
            <w:vAlign w:val="center"/>
          </w:tcPr>
          <w:p w14:paraId="2B8ACC6D" w14:textId="77777777" w:rsidR="00564B42" w:rsidRPr="00BA110C" w:rsidRDefault="00564B42" w:rsidP="00CB4C46">
            <w:pPr>
              <w:spacing w:line="480" w:lineRule="auto"/>
              <w:jc w:val="both"/>
              <w:rPr>
                <w:moveTo w:id="3882" w:author="Bo Shen" w:date="2023-02-13T14:59:00Z"/>
                <w:rFonts w:ascii="Times New Roman" w:hAnsi="Times New Roman" w:cs="Times New Roman"/>
                <w:color w:val="000000" w:themeColor="text1"/>
              </w:rPr>
            </w:pPr>
          </w:p>
        </w:tc>
        <w:tc>
          <w:tcPr>
            <w:tcW w:w="6480" w:type="dxa"/>
            <w:vAlign w:val="center"/>
          </w:tcPr>
          <w:p w14:paraId="06D13BDB" w14:textId="77777777" w:rsidR="00564B42" w:rsidRPr="00684E5E" w:rsidRDefault="00000000" w:rsidP="00CB4C46">
            <w:pPr>
              <w:spacing w:line="480" w:lineRule="auto"/>
              <w:jc w:val="both"/>
              <w:rPr>
                <w:moveTo w:id="3883" w:author="Bo Shen" w:date="2023-02-13T14:59:00Z"/>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23F1F443" w14:textId="77777777" w:rsidR="00564B42" w:rsidRPr="00684E5E" w:rsidRDefault="00564B42" w:rsidP="00CB4C46">
            <w:pPr>
              <w:pStyle w:val="Caption"/>
              <w:jc w:val="right"/>
              <w:rPr>
                <w:moveTo w:id="3884" w:author="Bo Shen" w:date="2023-02-13T14:59:00Z"/>
                <w:rFonts w:ascii="Times New Roman" w:hAnsi="Times New Roman" w:cs="Times New Roman"/>
                <w:i w:val="0"/>
                <w:color w:val="000000" w:themeColor="text1"/>
                <w:sz w:val="24"/>
                <w:szCs w:val="24"/>
              </w:rPr>
            </w:pPr>
            <w:bookmarkStart w:id="3885" w:name="_Ref70412919"/>
            <w:moveTo w:id="3886" w:author="Bo Shen" w:date="2023-02-13T14:59:00Z">
              <w:r w:rsidRPr="00684E5E">
                <w:rPr>
                  <w:rFonts w:ascii="Times New Roman" w:hAnsi="Times New Roman" w:cs="Times New Roman"/>
                  <w:i w:val="0"/>
                  <w:color w:val="000000" w:themeColor="text1"/>
                  <w:sz w:val="24"/>
                  <w:szCs w:val="24"/>
                </w:rPr>
                <w:t>(</w:t>
              </w:r>
              <w:del w:id="3887" w:author="Bo Shen" w:date="2023-02-27T16:52:00Z">
                <w:r w:rsidRPr="00684E5E" w:rsidDel="001757E6">
                  <w:rPr>
                    <w:rFonts w:ascii="Times New Roman" w:hAnsi="Times New Roman" w:cs="Times New Roman"/>
                    <w:i w:val="0"/>
                    <w:color w:val="000000" w:themeColor="text1"/>
                    <w:sz w:val="24"/>
                    <w:szCs w:val="24"/>
                  </w:rPr>
                  <w:fldChar w:fldCharType="begin"/>
                </w:r>
                <w:r w:rsidRPr="00684E5E" w:rsidDel="001757E6">
                  <w:rPr>
                    <w:rFonts w:ascii="Times New Roman" w:hAnsi="Times New Roman" w:cs="Times New Roman"/>
                    <w:i w:val="0"/>
                    <w:color w:val="000000" w:themeColor="text1"/>
                    <w:sz w:val="24"/>
                    <w:szCs w:val="24"/>
                  </w:rPr>
                  <w:delInstrText xml:space="preserve"> SEQ Equation \* ARABIC </w:delInstrText>
                </w:r>
                <w:r w:rsidRPr="00684E5E" w:rsidDel="001757E6">
                  <w:rPr>
                    <w:rFonts w:ascii="Times New Roman" w:hAnsi="Times New Roman" w:cs="Times New Roman"/>
                    <w:i w:val="0"/>
                    <w:color w:val="000000" w:themeColor="text1"/>
                    <w:sz w:val="24"/>
                    <w:szCs w:val="24"/>
                  </w:rPr>
                  <w:fldChar w:fldCharType="separate"/>
                </w:r>
                <w:r w:rsidRPr="00684E5E" w:rsidDel="001757E6">
                  <w:rPr>
                    <w:rFonts w:ascii="Times New Roman" w:hAnsi="Times New Roman" w:cs="Times New Roman"/>
                    <w:i w:val="0"/>
                    <w:noProof/>
                    <w:color w:val="000000" w:themeColor="text1"/>
                    <w:sz w:val="24"/>
                    <w:szCs w:val="24"/>
                  </w:rPr>
                  <w:delText>9</w:delText>
                </w:r>
                <w:r w:rsidRPr="00684E5E" w:rsidDel="001757E6">
                  <w:rPr>
                    <w:rFonts w:ascii="Times New Roman" w:hAnsi="Times New Roman" w:cs="Times New Roman"/>
                    <w:i w:val="0"/>
                    <w:color w:val="000000" w:themeColor="text1"/>
                    <w:sz w:val="24"/>
                    <w:szCs w:val="24"/>
                  </w:rPr>
                  <w:fldChar w:fldCharType="end"/>
                </w:r>
              </w:del>
            </w:moveTo>
            <w:bookmarkEnd w:id="3885"/>
            <w:ins w:id="3888" w:author="Bo Shen" w:date="2023-02-27T16:52:00Z">
              <w:r>
                <w:rPr>
                  <w:rFonts w:ascii="Times New Roman" w:hAnsi="Times New Roman" w:cs="Times New Roman"/>
                  <w:i w:val="0"/>
                  <w:color w:val="000000" w:themeColor="text1"/>
                  <w:sz w:val="24"/>
                  <w:szCs w:val="24"/>
                </w:rPr>
                <w:t>9</w:t>
              </w:r>
            </w:ins>
            <w:moveTo w:id="3889" w:author="Bo Shen" w:date="2023-02-13T14:59:00Z">
              <w:r w:rsidRPr="00684E5E">
                <w:rPr>
                  <w:rFonts w:ascii="Times New Roman" w:hAnsi="Times New Roman" w:cs="Times New Roman"/>
                  <w:i w:val="0"/>
                  <w:color w:val="000000" w:themeColor="text1"/>
                  <w:sz w:val="24"/>
                  <w:szCs w:val="24"/>
                </w:rPr>
                <w:t>)</w:t>
              </w:r>
            </w:moveTo>
          </w:p>
        </w:tc>
      </w:tr>
    </w:tbl>
    <w:p w14:paraId="3A820A9D" w14:textId="18FE6571" w:rsidR="00564B42" w:rsidRPr="0060258A" w:rsidRDefault="00564B42" w:rsidP="001040BB">
      <w:pPr>
        <w:spacing w:line="480" w:lineRule="auto"/>
        <w:jc w:val="both"/>
        <w:rPr>
          <w:moveTo w:id="3890" w:author="Bo Shen" w:date="2023-02-13T14:59:00Z"/>
          <w:rFonts w:ascii="Times New Roman" w:hAnsi="Times New Roman" w:cs="Times New Roman"/>
          <w:color w:val="000000" w:themeColor="text1"/>
        </w:rPr>
      </w:pPr>
      <w:moveTo w:id="3891" w:author="Bo Shen" w:date="2023-02-13T14:59:00Z">
        <w:r w:rsidRPr="0060258A">
          <w:rPr>
            <w:rFonts w:ascii="Times New Roman" w:hAnsi="Times New Roman" w:cs="Times New Roman"/>
            <w:color w:val="000000" w:themeColor="text1"/>
          </w:rPr>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moveTo w:id="3892" w:author="Bo Shen" w:date="2023-02-13T14:59:00Z">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moveTo w:id="3893" w:author="Bo Shen" w:date="2023-02-13T14:59:00Z">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3894" w:author="Bo Shen" w:date="2023-02-13T14:59:00Z">
              <w:r w:rsidRPr="0060258A">
                <w:rPr>
                  <w:rFonts w:ascii="Times New Roman" w:hAnsi="Times New Roman" w:cs="Times New Roman"/>
                  <w:color w:val="000000" w:themeColor="text1"/>
                </w:rPr>
                <w:t xml:space="preserve"> is the time constant for the noise fluctuation process.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3895" w:author="Bo Shen" w:date="2023-02-13T14:59:00Z">
                <w:r w:rsidRPr="0060258A">
                  <w:rPr>
                    <w:rFonts w:ascii="Times New Roman" w:hAnsi="Times New Roman" w:cs="Times New Roman"/>
                    <w:color w:val="000000" w:themeColor="text1"/>
                  </w:rPr>
                  <w:t>) was set to 2 ms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moveTo>
              <w:r w:rsidR="00EA1839">
                <w:rPr>
                  <w:rFonts w:ascii="Times New Roman" w:hAnsi="Times New Roman" w:cs="Times New Roman"/>
                  <w:color w:val="000000" w:themeColor="text1"/>
                </w:rPr>
                <w:instrText xml:space="preserve"> ADDIN ZOTERO_ITEM CSL_CITATION {"citationID":"SS7IF1Ut","properties":{"formattedCitation":"(X.-J. Wang, 2002; Wong &amp; Wang, 2006)","plainCitation":"(X.-J. 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moveTo w:id="3896" w:author="Bo Shen" w:date="2023-02-13T14:59:00Z">
                <w:r w:rsidRPr="0060258A">
                  <w:rPr>
                    <w:rFonts w:ascii="Times New Roman" w:hAnsi="Times New Roman" w:cs="Times New Roman"/>
                    <w:color w:val="000000" w:themeColor="text1"/>
                  </w:rPr>
                  <w:fldChar w:fldCharType="separate"/>
                </w:r>
              </w:moveTo>
              <w:r w:rsidR="00EA1839">
                <w:rPr>
                  <w:rFonts w:ascii="Times New Roman" w:hAnsi="Times New Roman" w:cs="Times New Roman"/>
                  <w:color w:val="000000" w:themeColor="text1"/>
                </w:rPr>
                <w:t>(X.-J. Wang, 2002; Wong &amp; Wang, 2006)</w:t>
              </w:r>
              <w:moveTo w:id="3897" w:author="Bo Shen" w:date="2023-02-13T14:59: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moveTo>
            </w:moveTo>
          </w:moveTo>
        </w:moveTo>
      </w:moveTo>
    </w:p>
    <w:p w14:paraId="29DDF863" w14:textId="77777777" w:rsidR="00564B42" w:rsidRPr="0060258A" w:rsidRDefault="00564B42" w:rsidP="001040BB">
      <w:pPr>
        <w:spacing w:line="480" w:lineRule="auto"/>
        <w:jc w:val="both"/>
        <w:rPr>
          <w:moveTo w:id="3898" w:author="Bo Shen" w:date="2023-02-13T14:59:00Z"/>
          <w:rFonts w:ascii="Times New Roman" w:hAnsi="Times New Roman" w:cs="Times New Roman"/>
          <w:color w:val="000000" w:themeColor="text1"/>
        </w:rPr>
      </w:pPr>
    </w:p>
    <w:p w14:paraId="438EAF27" w14:textId="77777777" w:rsidR="00564B42" w:rsidRPr="0060258A" w:rsidRDefault="00564B42" w:rsidP="001040BB">
      <w:pPr>
        <w:spacing w:line="480" w:lineRule="auto"/>
        <w:jc w:val="both"/>
        <w:rPr>
          <w:moveTo w:id="3899" w:author="Bo Shen" w:date="2023-02-13T14:59:00Z"/>
          <w:rFonts w:ascii="Times New Roman" w:hAnsi="Times New Roman" w:cs="Times New Roman"/>
          <w:color w:val="000000" w:themeColor="text1"/>
        </w:rPr>
      </w:pPr>
      <w:moveTo w:id="3900" w:author="Bo Shen" w:date="2023-02-13T14:59:00Z">
        <w:r w:rsidRPr="0060258A">
          <w:rPr>
            <w:rFonts w:ascii="Times New Roman" w:hAnsi="Times New Roman" w:cs="Times New Roman"/>
            <w:color w:val="000000" w:themeColor="text1"/>
          </w:rPr>
          <w:t xml:space="preserve">All parameters used for visualization were set as </w:t>
        </w:r>
      </w:moveTo>
      <w:ins w:id="3901" w:author="Bo Shen" w:date="2023-02-27T23:05:00Z">
        <w:r>
          <w:rPr>
            <w:rFonts w:ascii="Times New Roman" w:hAnsi="Times New Roman" w:cs="Times New Roman"/>
            <w:color w:val="000000" w:themeColor="text1"/>
          </w:rPr>
          <w:t xml:space="preserve">the </w:t>
        </w:r>
      </w:ins>
      <w:moveTo w:id="3902" w:author="Bo Shen" w:date="2023-02-13T14:59:00Z">
        <w:r w:rsidRPr="0060258A">
          <w:rPr>
            <w:rFonts w:ascii="Times New Roman" w:hAnsi="Times New Roman" w:cs="Times New Roman"/>
            <w:color w:val="000000" w:themeColor="text1"/>
          </w:rPr>
          <w:t>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moveTo w:id="3903" w:author="Bo Shen" w:date="2023-02-13T14:59:00Z">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moveTo w:id="3904" w:author="Bo Shen" w:date="2023-02-13T14:59:00Z">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moveTo w:id="3905" w:author="Bo Shen" w:date="2023-02-13T14:59:00Z">
              <w:r w:rsidRPr="0086708D">
                <w:rPr>
                  <w:rFonts w:ascii="Times New Roman" w:hAnsi="Times New Roman" w:cs="Times New Roman"/>
                  <w:color w:val="000000" w:themeColor="text1"/>
                </w:rPr>
                <w:t xml:space="preserve"> were set as the same value of 100 ms</w:t>
              </w:r>
              <w:r w:rsidRPr="00CB4C46">
                <w:rPr>
                  <w:rFonts w:ascii="Times New Roman" w:hAnsi="Times New Roman" w:cs="Times New Roman"/>
                  <w:color w:val="000000" w:themeColor="text1"/>
                </w:rPr>
                <w:t xml:space="preserve"> only for non-quantitative visualization purp</w:t>
              </w:r>
            </w:moveTo>
            <w:ins w:id="3906" w:author="Bo Shen" w:date="2023-02-27T23:05:00Z">
              <w:r>
                <w:rPr>
                  <w:rFonts w:ascii="Times New Roman" w:hAnsi="Times New Roman" w:cs="Times New Roman"/>
                  <w:color w:val="000000" w:themeColor="text1"/>
                </w:rPr>
                <w:t>o</w:t>
              </w:r>
            </w:ins>
            <w:moveTo w:id="3907" w:author="Bo Shen" w:date="2023-02-13T14:59:00Z">
              <w:del w:id="3908" w:author="Bo Shen" w:date="2023-02-27T23:05:00Z">
                <w:r w:rsidRPr="00CB4C46" w:rsidDel="007356FF">
                  <w:rPr>
                    <w:rFonts w:ascii="Times New Roman" w:hAnsi="Times New Roman" w:cs="Times New Roman"/>
                    <w:color w:val="000000" w:themeColor="text1"/>
                  </w:rPr>
                  <w:delText>ure</w:delText>
                </w:r>
              </w:del>
              <w:r w:rsidRPr="00CB4C46">
                <w:rPr>
                  <w:rFonts w:ascii="Times New Roman" w:hAnsi="Times New Roman" w:cs="Times New Roman"/>
                  <w:color w:val="000000" w:themeColor="text1"/>
                </w:rPr>
                <w:t>s</w:t>
              </w:r>
            </w:moveTo>
            <w:ins w:id="3909" w:author="Bo Shen" w:date="2023-02-27T23:05:00Z">
              <w:r>
                <w:rPr>
                  <w:rFonts w:ascii="Times New Roman" w:hAnsi="Times New Roman" w:cs="Times New Roman"/>
                  <w:color w:val="000000" w:themeColor="text1"/>
                </w:rPr>
                <w:t>es</w:t>
              </w:r>
            </w:ins>
            <w:moveTo w:id="3910" w:author="Bo Shen" w:date="2023-02-13T14:59:00Z">
              <w:r w:rsidRPr="00CB4C46">
                <w:rPr>
                  <w:rFonts w:ascii="Times New Roman" w:hAnsi="Times New Roman" w:cs="Times New Roman"/>
                  <w:color w:val="000000" w:themeColor="text1"/>
                </w:rPr>
                <w:t xml:space="preserve">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moveTo w:id="3911" w:author="Bo Shen" w:date="2023-02-13T14:59:00Z">
                <w:r w:rsidRPr="0060258A">
                  <w:rPr>
                    <w:rFonts w:ascii="Times New Roman" w:hAnsi="Times New Roman" w:cs="Times New Roman"/>
                    <w:color w:val="000000" w:themeColor="text1"/>
                  </w:rPr>
                  <w:t xml:space="preserve"> was set as </w:t>
                </w:r>
              </w:moveTo>
              <w:ins w:id="3912" w:author="Bo Shen" w:date="2023-02-27T23:05:00Z">
                <w:r>
                  <w:rPr>
                    <w:rFonts w:ascii="Times New Roman" w:hAnsi="Times New Roman" w:cs="Times New Roman"/>
                    <w:color w:val="000000" w:themeColor="text1"/>
                  </w:rPr>
                  <w:t xml:space="preserve">a </w:t>
                </w:r>
              </w:ins>
              <w:moveTo w:id="3913" w:author="Bo Shen" w:date="2023-02-13T14:59:00Z">
                <w:r w:rsidRPr="0060258A">
                  <w:rPr>
                    <w:rFonts w:ascii="Times New Roman" w:hAnsi="Times New Roman" w:cs="Times New Roman"/>
                    <w:color w:val="000000" w:themeColor="text1"/>
                  </w:rPr>
                  <w:t xml:space="preserve">unit value of 1 for simplicity; the self-excitation weight </w:t>
                </w:r>
                <m:oMath>
                  <m:r>
                    <w:rPr>
                      <w:rFonts w:ascii="Cambria Math" w:hAnsi="Cambria Math" w:cs="Times New Roman"/>
                      <w:color w:val="000000" w:themeColor="text1"/>
                    </w:rPr>
                    <m:t>α</m:t>
                  </m:r>
                </m:oMath>
                <w:moveTo w:id="3914" w:author="Bo Shen" w:date="2023-02-13T14:59:00Z">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moveTo w:id="3915" w:author="Bo Shen" w:date="2023-02-13T14:59:00Z">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moveTo w:id="3916" w:author="Bo Shen" w:date="2023-02-13T14:59:00Z">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m:oMath>
                        <m:sSub>
                          <m:sSubPr>
                            <m:ctrlPr>
                              <w:ins w:id="3917" w:author="Bo Shen" w:date="2023-03-03T17:55: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918" w:author="Bo Shen" w:date="2023-03-06T10:12:00Z">
                                <w:rPr>
                                  <w:rFonts w:ascii="Cambria Math" w:hAnsi="Cambria Math" w:cs="Times New Roman"/>
                                  <w:color w:val="000000" w:themeColor="text1"/>
                                </w:rPr>
                                <m:t>R</m:t>
                              </w:ins>
                            </m:r>
                          </m:sub>
                        </m:sSub>
                      </m:oMath>
                      <w:moveTo w:id="3919" w:author="Bo Shen" w:date="2023-02-13T14:59:00Z">
                        <w:r w:rsidRPr="0060258A">
                          <w:rPr>
                            <w:rFonts w:ascii="Times New Roman" w:hAnsi="Times New Roman" w:cs="Times New Roman"/>
                            <w:color w:val="000000" w:themeColor="text1"/>
                          </w:rPr>
                          <w:t xml:space="preserve"> was set as 70 in </w:t>
                        </w:r>
                      </w:moveTo>
                      <w:r>
                        <w:rPr>
                          <w:rFonts w:ascii="Times New Roman" w:hAnsi="Times New Roman" w:cs="Times New Roman"/>
                          <w:color w:val="000000" w:themeColor="text1"/>
                        </w:rPr>
                        <w:t xml:space="preserve">representation </w:t>
                      </w:r>
                      <w:ins w:id="3920" w:author="Bo Shen" w:date="2023-03-06T10:14:00Z">
                        <w:r>
                          <w:rPr>
                            <w:rFonts w:ascii="Times New Roman" w:hAnsi="Times New Roman" w:cs="Times New Roman"/>
                            <w:color w:val="000000" w:themeColor="text1"/>
                          </w:rPr>
                          <w:t xml:space="preserve">in </w:t>
                        </w:r>
                      </w:ins>
                      <w:del w:id="3921" w:author="Bo Shen" w:date="2023-03-06T10:14:00Z">
                        <w:r w:rsidDel="004D72E8">
                          <w:rPr>
                            <w:rFonts w:ascii="Times New Roman" w:hAnsi="Times New Roman" w:cs="Times New Roman"/>
                            <w:color w:val="000000" w:themeColor="text1"/>
                          </w:rPr>
                          <w:delText>(</w:delText>
                        </w:r>
                      </w:del>
                      <w:moveTo w:id="3922" w:author="Bo Shen" w:date="2023-02-13T14:59:00Z">
                        <w:r w:rsidRPr="0060258A">
                          <w:rPr>
                            <w:rFonts w:ascii="Times New Roman" w:hAnsi="Times New Roman" w:cs="Times New Roman"/>
                            <w:b/>
                            <w:color w:val="000000" w:themeColor="text1"/>
                          </w:rPr>
                          <w:t>Fig</w:t>
                        </w:r>
                        <w:del w:id="3923" w:author="Bo Shen" w:date="2023-03-06T10:14:00Z">
                          <w:r w:rsidRPr="0060258A" w:rsidDel="006257D0">
                            <w:rPr>
                              <w:rFonts w:ascii="Times New Roman" w:hAnsi="Times New Roman" w:cs="Times New Roman"/>
                              <w:b/>
                              <w:color w:val="000000" w:themeColor="text1"/>
                            </w:rPr>
                            <w:delText>s</w:delText>
                          </w:r>
                        </w:del>
                        <w:r w:rsidRPr="0060258A">
                          <w:rPr>
                            <w:rFonts w:ascii="Times New Roman" w:hAnsi="Times New Roman" w:cs="Times New Roman"/>
                            <w:b/>
                            <w:color w:val="000000" w:themeColor="text1"/>
                          </w:rPr>
                          <w:t>. 3</w:t>
                        </w:r>
                      </w:moveTo>
                      <w:del w:id="3924" w:author="Bo Shen" w:date="2023-03-06T10:14:00Z">
                        <w:r w:rsidDel="004D72E8">
                          <w:rPr>
                            <w:rFonts w:ascii="Times New Roman" w:hAnsi="Times New Roman" w:cs="Times New Roman"/>
                            <w:b/>
                            <w:color w:val="000000" w:themeColor="text1"/>
                          </w:rPr>
                          <w:delText>)</w:delText>
                        </w:r>
                      </w:del>
                      <w:ins w:id="3925" w:author="Bo Shen" w:date="2023-03-06T10:13:00Z">
                        <w:r w:rsidRPr="006257D0">
                          <w:rPr>
                            <w:rFonts w:ascii="Times New Roman" w:hAnsi="Times New Roman" w:cs="Times New Roman"/>
                            <w:bCs/>
                            <w:color w:val="000000" w:themeColor="text1"/>
                            <w:rPrChange w:id="3926" w:author="Bo Shen" w:date="2023-03-06T10:14:00Z">
                              <w:rPr>
                                <w:rFonts w:ascii="Times New Roman" w:hAnsi="Times New Roman" w:cs="Times New Roman"/>
                                <w:b/>
                                <w:color w:val="000000" w:themeColor="text1"/>
                              </w:rPr>
                            </w:rPrChange>
                          </w:rPr>
                          <w:t>, fit as free pa</w:t>
                        </w:r>
                      </w:ins>
                      <w:ins w:id="3927" w:author="Bo Shen" w:date="2023-03-06T10:14:00Z">
                        <w:r w:rsidRPr="006257D0">
                          <w:rPr>
                            <w:rFonts w:ascii="Times New Roman" w:hAnsi="Times New Roman" w:cs="Times New Roman"/>
                            <w:bCs/>
                            <w:color w:val="000000" w:themeColor="text1"/>
                            <w:rPrChange w:id="3928" w:author="Bo Shen" w:date="2023-03-06T10:14:00Z">
                              <w:rPr>
                                <w:rFonts w:ascii="Times New Roman" w:hAnsi="Times New Roman" w:cs="Times New Roman"/>
                                <w:b/>
                                <w:color w:val="000000" w:themeColor="text1"/>
                              </w:rPr>
                            </w:rPrChange>
                          </w:rPr>
                          <w:t xml:space="preserve">rameter in </w:t>
                        </w:r>
                        <w:r w:rsidRPr="006257D0">
                          <w:rPr>
                            <w:rFonts w:ascii="Times New Roman" w:hAnsi="Times New Roman" w:cs="Times New Roman"/>
                            <w:b/>
                            <w:color w:val="000000" w:themeColor="text1"/>
                          </w:rPr>
                          <w:t>Fig. 4</w:t>
                        </w:r>
                        <w:r w:rsidRPr="006257D0">
                          <w:rPr>
                            <w:rFonts w:ascii="Times New Roman" w:hAnsi="Times New Roman" w:cs="Times New Roman"/>
                            <w:bCs/>
                            <w:color w:val="000000" w:themeColor="text1"/>
                            <w:rPrChange w:id="3929" w:author="Bo Shen" w:date="2023-03-06T10:14:00Z">
                              <w:rPr>
                                <w:rFonts w:ascii="Times New Roman" w:hAnsi="Times New Roman" w:cs="Times New Roman"/>
                                <w:b/>
                                <w:color w:val="000000" w:themeColor="text1"/>
                              </w:rPr>
                            </w:rPrChange>
                          </w:rPr>
                          <w:t>,</w:t>
                        </w:r>
                      </w:ins>
                      <w:moveTo w:id="3930" w:author="Bo Shen" w:date="2023-02-13T14:59:00Z">
                        <w:r w:rsidRPr="006257D0">
                          <w:rPr>
                            <w:rFonts w:ascii="Times New Roman" w:hAnsi="Times New Roman" w:cs="Times New Roman"/>
                            <w:bCs/>
                            <w:color w:val="000000" w:themeColor="text1"/>
                          </w:rPr>
                          <w:t xml:space="preserve"> </w:t>
                        </w:r>
                        <w:r w:rsidRPr="0060258A">
                          <w:rPr>
                            <w:rFonts w:ascii="Times New Roman" w:hAnsi="Times New Roman" w:cs="Times New Roman"/>
                            <w:color w:val="000000" w:themeColor="text1"/>
                          </w:rPr>
                          <w:t>and</w:t>
                        </w:r>
                      </w:moveTo>
                      <w:ins w:id="3931" w:author="Bo Shen" w:date="2023-03-06T10:09:00Z">
                        <w:r>
                          <w:rPr>
                            <w:rFonts w:ascii="Times New Roman" w:hAnsi="Times New Roman" w:cs="Times New Roman"/>
                            <w:color w:val="000000" w:themeColor="text1"/>
                          </w:rPr>
                          <w:t xml:space="preserve"> set as 0 in WTA competition and persistent activity</w:t>
                        </w:r>
                      </w:ins>
                      <w:moveTo w:id="3932" w:author="Bo Shen" w:date="2023-02-13T14:59:00Z">
                        <w:r w:rsidRPr="0060258A">
                          <w:rPr>
                            <w:rFonts w:ascii="Times New Roman" w:hAnsi="Times New Roman" w:cs="Times New Roman"/>
                            <w:color w:val="000000" w:themeColor="text1"/>
                          </w:rPr>
                          <w:t xml:space="preserve"> </w:t>
                        </w:r>
                      </w:moveTo>
                      <w:ins w:id="3933" w:author="Bo Shen" w:date="2023-03-06T10:14:00Z">
                        <w:r>
                          <w:rPr>
                            <w:rFonts w:ascii="Times New Roman" w:hAnsi="Times New Roman" w:cs="Times New Roman"/>
                            <w:color w:val="000000" w:themeColor="text1"/>
                          </w:rPr>
                          <w:t xml:space="preserve">in </w:t>
                        </w:r>
                      </w:ins>
                      <w:moveTo w:id="3934" w:author="Bo Shen" w:date="2023-02-13T14:59:00Z">
                        <w:del w:id="3935" w:author="Bo Shen" w:date="2023-03-06T10:09:00Z">
                          <w:r w:rsidRPr="0060258A" w:rsidDel="00EA2F43">
                            <w:rPr>
                              <w:rFonts w:ascii="Times New Roman" w:hAnsi="Times New Roman" w:cs="Times New Roman"/>
                              <w:b/>
                              <w:color w:val="000000" w:themeColor="text1"/>
                            </w:rPr>
                            <w:delText>5</w:delText>
                          </w:r>
                          <w:r w:rsidRPr="0060258A" w:rsidDel="00EA2F43">
                            <w:rPr>
                              <w:rFonts w:ascii="Times New Roman" w:hAnsi="Times New Roman" w:cs="Times New Roman"/>
                              <w:color w:val="000000" w:themeColor="text1"/>
                            </w:rPr>
                            <w:delText xml:space="preserve"> and set as 0 in </w:delText>
                          </w:r>
                        </w:del>
                        <w:r w:rsidRPr="0060258A">
                          <w:rPr>
                            <w:rFonts w:ascii="Times New Roman" w:hAnsi="Times New Roman" w:cs="Times New Roman"/>
                            <w:b/>
                            <w:color w:val="000000" w:themeColor="text1"/>
                          </w:rPr>
                          <w:t xml:space="preserve">Figs. </w:t>
                        </w:r>
                        <w:del w:id="3936" w:author="Bo Shen" w:date="2023-03-03T17:56:00Z">
                          <w:r w:rsidRPr="0060258A" w:rsidDel="002D7D0B">
                            <w:rPr>
                              <w:rFonts w:ascii="Times New Roman" w:hAnsi="Times New Roman" w:cs="Times New Roman"/>
                              <w:b/>
                              <w:color w:val="000000" w:themeColor="text1"/>
                            </w:rPr>
                            <w:delText>7</w:delText>
                          </w:r>
                        </w:del>
                      </w:moveTo>
                      <w:ins w:id="3937" w:author="Bo Shen" w:date="2023-03-06T10:09:00Z">
                        <w:r>
                          <w:rPr>
                            <w:rFonts w:ascii="Times New Roman" w:hAnsi="Times New Roman" w:cs="Times New Roman"/>
                            <w:b/>
                            <w:color w:val="000000" w:themeColor="text1"/>
                          </w:rPr>
                          <w:t>5</w:t>
                        </w:r>
                      </w:ins>
                      <w:moveTo w:id="3938" w:author="Bo Shen" w:date="2023-02-13T14:59:00Z">
                        <w:r w:rsidRPr="0060258A">
                          <w:rPr>
                            <w:rFonts w:ascii="Times New Roman" w:hAnsi="Times New Roman" w:cs="Times New Roman"/>
                            <w:b/>
                            <w:color w:val="000000" w:themeColor="text1"/>
                          </w:rPr>
                          <w:t>-</w:t>
                        </w:r>
                      </w:moveTo>
                      <w:ins w:id="3939" w:author="Bo Shen" w:date="2023-03-03T17:56:00Z">
                        <w:r>
                          <w:rPr>
                            <w:rFonts w:ascii="Times New Roman" w:hAnsi="Times New Roman" w:cs="Times New Roman"/>
                            <w:b/>
                            <w:color w:val="000000" w:themeColor="text1"/>
                          </w:rPr>
                          <w:t>1</w:t>
                        </w:r>
                      </w:ins>
                      <w:moveTo w:id="3940" w:author="Bo Shen" w:date="2023-02-13T14:59:00Z">
                        <w:del w:id="3941" w:author="Bo Shen" w:date="2023-03-03T17:56:00Z">
                          <w:r w:rsidRPr="0060258A" w:rsidDel="002D7D0B">
                            <w:rPr>
                              <w:rFonts w:ascii="Times New Roman" w:hAnsi="Times New Roman" w:cs="Times New Roman"/>
                              <w:b/>
                              <w:color w:val="000000" w:themeColor="text1"/>
                            </w:rPr>
                            <w:delText>9</w:delText>
                          </w:r>
                        </w:del>
                      </w:moveTo>
                      <w:ins w:id="3942" w:author="Bo Shen" w:date="2023-03-03T17:56:00Z">
                        <w:r>
                          <w:rPr>
                            <w:rFonts w:ascii="Times New Roman" w:hAnsi="Times New Roman" w:cs="Times New Roman"/>
                            <w:b/>
                            <w:color w:val="000000" w:themeColor="text1"/>
                          </w:rPr>
                          <w:t>0</w:t>
                        </w:r>
                      </w:ins>
                      <w:moveTo w:id="3943" w:author="Bo Shen" w:date="2023-02-13T14:59:00Z">
                        <w:del w:id="3944" w:author="Bo Shen" w:date="2023-03-06T10:09:00Z">
                          <w:r w:rsidRPr="0060258A" w:rsidDel="00EA2F43">
                            <w:rPr>
                              <w:rFonts w:ascii="Times New Roman" w:hAnsi="Times New Roman" w:cs="Times New Roman"/>
                              <w:color w:val="000000" w:themeColor="text1"/>
                            </w:rPr>
                            <w:delText>.</w:delText>
                          </w:r>
                        </w:del>
                      </w:moveTo>
                      <w:ins w:id="3945" w:author="Bo Shen" w:date="2023-03-06T10:09:00Z">
                        <w:r>
                          <w:rPr>
                            <w:rFonts w:ascii="Times New Roman" w:hAnsi="Times New Roman" w:cs="Times New Roman"/>
                            <w:color w:val="000000" w:themeColor="text1"/>
                          </w:rPr>
                          <w:t>.</w:t>
                        </w:r>
                      </w:ins>
                      <w:moveTo w:id="3946" w:author="Bo Shen" w:date="2023-02-13T14:59:00Z">
                        <w:r w:rsidRPr="0060258A">
                          <w:rPr>
                            <w:rFonts w:ascii="Times New Roman" w:hAnsi="Times New Roman" w:cs="Times New Roman"/>
                            <w:color w:val="000000" w:themeColor="text1"/>
                          </w:rPr>
                          <w:t xml:space="preserve">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was set as zero in </w:t>
                        </w:r>
                      </w:moveTo>
                      <w:ins w:id="3947" w:author="Bo Shen" w:date="2023-03-06T10:21:00Z">
                        <w:r>
                          <w:rPr>
                            <w:rFonts w:ascii="Times New Roman" w:hAnsi="Times New Roman" w:cs="Times New Roman"/>
                            <w:color w:val="000000" w:themeColor="text1"/>
                          </w:rPr>
                          <w:t>most o</w:t>
                        </w:r>
                      </w:ins>
                      <w:ins w:id="3948" w:author="Bo Shen" w:date="2023-03-06T10:22:00Z">
                        <w:r>
                          <w:rPr>
                            <w:rFonts w:ascii="Times New Roman" w:hAnsi="Times New Roman" w:cs="Times New Roman"/>
                            <w:color w:val="000000" w:themeColor="text1"/>
                          </w:rPr>
                          <w:t xml:space="preserve">f the figures </w:t>
                        </w:r>
                        <w:r>
                          <w:rPr>
                            <w:rFonts w:ascii="Times New Roman" w:hAnsi="Times New Roman" w:cs="Times New Roman"/>
                            <w:color w:val="000000" w:themeColor="text1"/>
                          </w:rPr>
                          <w:lastRenderedPageBreak/>
                          <w:t xml:space="preserve">aiming at </w:t>
                        </w:r>
                      </w:ins>
                      <w:moveTo w:id="3949" w:author="Bo Shen" w:date="2023-02-13T14:59:00Z">
                        <w:del w:id="3950" w:author="Bo Shen" w:date="2023-03-06T10:21:00Z">
                          <w:r w:rsidRPr="0060258A" w:rsidDel="001A444B">
                            <w:rPr>
                              <w:rFonts w:ascii="Times New Roman" w:hAnsi="Times New Roman" w:cs="Times New Roman"/>
                              <w:color w:val="000000" w:themeColor="text1"/>
                            </w:rPr>
                            <w:delText xml:space="preserve">most of </w:delText>
                          </w:r>
                        </w:del>
                        <w:del w:id="3951" w:author="Bo Shen" w:date="2023-03-06T10:22:00Z">
                          <w:r w:rsidRPr="0060258A" w:rsidDel="00FE5E0A">
                            <w:rPr>
                              <w:rFonts w:ascii="Times New Roman" w:hAnsi="Times New Roman" w:cs="Times New Roman"/>
                              <w:color w:val="000000" w:themeColor="text1"/>
                            </w:rPr>
                            <w:delText xml:space="preserve">the </w:delText>
                          </w:r>
                        </w:del>
                        <w:del w:id="3952" w:author="Bo Shen" w:date="2023-03-06T10:20:00Z">
                          <w:r w:rsidRPr="0060258A" w:rsidDel="0053675D">
                            <w:rPr>
                              <w:rFonts w:ascii="Times New Roman" w:hAnsi="Times New Roman" w:cs="Times New Roman"/>
                              <w:color w:val="000000" w:themeColor="text1"/>
                            </w:rPr>
                            <w:delText>simulation</w:delText>
                          </w:r>
                        </w:del>
                      </w:moveTo>
                      <w:ins w:id="3953" w:author="Bo Shen" w:date="2023-03-06T10:20:00Z">
                        <w:r>
                          <w:rPr>
                            <w:rFonts w:ascii="Times New Roman" w:hAnsi="Times New Roman" w:cs="Times New Roman"/>
                            <w:color w:val="000000" w:themeColor="text1"/>
                          </w:rPr>
                          <w:t>visualization of the model properties</w:t>
                        </w:r>
                      </w:ins>
                      <w:moveTo w:id="3954" w:author="Bo Shen" w:date="2023-02-13T14:59:00Z">
                        <w:r w:rsidRPr="0060258A">
                          <w:rPr>
                            <w:rFonts w:ascii="Times New Roman" w:hAnsi="Times New Roman" w:cs="Times New Roman"/>
                            <w:color w:val="000000" w:themeColor="text1"/>
                          </w:rPr>
                          <w:t xml:space="preserve"> but </w:t>
                        </w:r>
                        <m:oMath>
                          <m:r>
                            <m:rPr>
                              <m:sty m:val="p"/>
                            </m:rPr>
                            <w:rPr>
                              <w:rFonts w:ascii="Cambria Math" w:hAnsi="Cambria Math" w:cs="Times New Roman"/>
                              <w:color w:val="000000" w:themeColor="text1"/>
                            </w:rPr>
                            <m:t>σ=</m:t>
                          </m:r>
                          <m:r>
                            <w:ins w:id="3955" w:author="Bo Shen" w:date="2023-03-06T10:19:00Z">
                              <m:rPr>
                                <m:sty m:val="p"/>
                              </m:rPr>
                              <w:rPr>
                                <w:rFonts w:ascii="Cambria Math" w:hAnsi="Cambria Math" w:cs="Times New Roman"/>
                                <w:color w:val="000000" w:themeColor="text1"/>
                              </w:rPr>
                              <m:t>2</m:t>
                            </w:ins>
                          </m:r>
                          <m:r>
                            <w:del w:id="3956" w:author="Bo Shen" w:date="2023-03-06T10:19:00Z">
                              <m:rPr>
                                <m:sty m:val="p"/>
                              </m:rPr>
                              <w:rPr>
                                <w:rFonts w:ascii="Cambria Math" w:hAnsi="Cambria Math" w:cs="Times New Roman"/>
                                <w:color w:val="000000" w:themeColor="text1"/>
                              </w:rPr>
                              <m:t>10</m:t>
                            </w:del>
                          </m:r>
                        </m:oMath>
                        <w:moveTo w:id="3957" w:author="Bo Shen" w:date="2023-02-13T14:59:00Z">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w:t>
                          </w:r>
                        </w:moveTo>
                        <w:ins w:id="3958" w:author="Bo Shen" w:date="2023-03-06T10:20:00Z">
                          <w:r>
                            <w:rPr>
                              <w:rFonts w:ascii="Times New Roman" w:hAnsi="Times New Roman" w:cs="Times New Roman"/>
                              <w:b/>
                              <w:color w:val="000000" w:themeColor="text1"/>
                            </w:rPr>
                            <w:t>s</w:t>
                          </w:r>
                        </w:ins>
                        <w:moveTo w:id="3959" w:author="Bo Shen" w:date="2023-02-13T14:59:00Z">
                          <w:r w:rsidRPr="0060258A">
                            <w:rPr>
                              <w:rFonts w:ascii="Times New Roman" w:hAnsi="Times New Roman" w:cs="Times New Roman"/>
                              <w:b/>
                              <w:color w:val="000000" w:themeColor="text1"/>
                            </w:rPr>
                            <w:t xml:space="preserve">. </w:t>
                          </w:r>
                        </w:moveTo>
                        <w:ins w:id="3960" w:author="Bo Shen" w:date="2023-03-06T10:19:00Z">
                          <w:r>
                            <w:rPr>
                              <w:rFonts w:ascii="Times New Roman" w:hAnsi="Times New Roman" w:cs="Times New Roman"/>
                              <w:b/>
                              <w:color w:val="000000" w:themeColor="text1"/>
                            </w:rPr>
                            <w:t>10</w:t>
                          </w:r>
                        </w:ins>
                        <w:moveTo w:id="3961" w:author="Bo Shen" w:date="2023-02-13T14:59:00Z">
                          <w:del w:id="3962" w:author="Bo Shen" w:date="2023-03-06T10:19:00Z">
                            <w:r w:rsidRPr="0060258A" w:rsidDel="00BA1E17">
                              <w:rPr>
                                <w:rFonts w:ascii="Times New Roman" w:hAnsi="Times New Roman" w:cs="Times New Roman"/>
                                <w:b/>
                                <w:color w:val="000000" w:themeColor="text1"/>
                              </w:rPr>
                              <w:delText>5</w:delText>
                            </w:r>
                          </w:del>
                          <w:r w:rsidRPr="0060258A">
                            <w:rPr>
                              <w:rFonts w:ascii="Times New Roman" w:hAnsi="Times New Roman" w:cs="Times New Roman"/>
                              <w:b/>
                              <w:color w:val="000000" w:themeColor="text1"/>
                            </w:rPr>
                            <w:t>B</w:t>
                          </w:r>
                        </w:moveTo>
                        <w:ins w:id="3963" w:author="Bo Shen" w:date="2023-03-06T10:20:00Z">
                          <w:r>
                            <w:rPr>
                              <w:rFonts w:ascii="Times New Roman" w:hAnsi="Times New Roman" w:cs="Times New Roman"/>
                              <w:b/>
                              <w:color w:val="000000" w:themeColor="text1"/>
                            </w:rPr>
                            <w:t>-D</w:t>
                          </w:r>
                          <w:r w:rsidRPr="0053675D">
                            <w:rPr>
                              <w:rFonts w:ascii="Times New Roman" w:hAnsi="Times New Roman" w:cs="Times New Roman"/>
                              <w:bCs/>
                              <w:color w:val="000000" w:themeColor="text1"/>
                              <w:rPrChange w:id="3964" w:author="Bo Shen" w:date="2023-03-06T10:21:00Z">
                                <w:rPr>
                                  <w:rFonts w:ascii="Times New Roman" w:hAnsi="Times New Roman" w:cs="Times New Roman"/>
                                  <w:b/>
                                  <w:color w:val="000000" w:themeColor="text1"/>
                                </w:rPr>
                              </w:rPrChange>
                            </w:rPr>
                            <w:t xml:space="preserve"> and fit a</w:t>
                          </w:r>
                        </w:ins>
                        <w:ins w:id="3965" w:author="Bo Shen" w:date="2023-03-06T10:21:00Z">
                          <w:r w:rsidRPr="0053675D">
                            <w:rPr>
                              <w:rFonts w:ascii="Times New Roman" w:hAnsi="Times New Roman" w:cs="Times New Roman"/>
                              <w:bCs/>
                              <w:color w:val="000000" w:themeColor="text1"/>
                              <w:rPrChange w:id="3966" w:author="Bo Shen" w:date="2023-03-06T10:21:00Z">
                                <w:rPr>
                                  <w:rFonts w:ascii="Times New Roman" w:hAnsi="Times New Roman" w:cs="Times New Roman"/>
                                  <w:b/>
                                  <w:color w:val="000000" w:themeColor="text1"/>
                                </w:rPr>
                              </w:rPrChange>
                            </w:rPr>
                            <w:t>s a free parameter</w:t>
                          </w:r>
                          <w:r>
                            <w:rPr>
                              <w:rFonts w:ascii="Times New Roman" w:hAnsi="Times New Roman" w:cs="Times New Roman"/>
                              <w:color w:val="000000" w:themeColor="text1"/>
                            </w:rPr>
                            <w:t xml:space="preserve"> in </w:t>
                          </w:r>
                          <w:r w:rsidRPr="0053675D">
                            <w:rPr>
                              <w:rFonts w:ascii="Times New Roman" w:hAnsi="Times New Roman" w:cs="Times New Roman"/>
                              <w:b/>
                              <w:bCs/>
                              <w:color w:val="000000" w:themeColor="text1"/>
                              <w:rPrChange w:id="3967" w:author="Bo Shen" w:date="2023-03-06T10:21:00Z">
                                <w:rPr>
                                  <w:rFonts w:ascii="Times New Roman" w:hAnsi="Times New Roman" w:cs="Times New Roman"/>
                                  <w:color w:val="000000" w:themeColor="text1"/>
                                </w:rPr>
                              </w:rPrChange>
                            </w:rPr>
                            <w:t>Fig. 6</w:t>
                          </w:r>
                        </w:ins>
                        <w:moveTo w:id="3968" w:author="Bo Shen" w:date="2023-02-13T14:59:00Z">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moveTo>
                        <w:ins w:id="3969" w:author="Bo Shen" w:date="2023-03-06T10:22:00Z">
                          <w:r>
                            <w:rPr>
                              <w:rFonts w:ascii="Times New Roman" w:hAnsi="Times New Roman" w:cs="Times New Roman"/>
                              <w:color w:val="000000" w:themeColor="text1"/>
                            </w:rPr>
                            <w:t>The set of p</w:t>
                          </w:r>
                        </w:ins>
                        <w:moveTo w:id="3970" w:author="Bo Shen" w:date="2023-02-13T14:59:00Z">
                          <w:del w:id="3971" w:author="Bo Shen" w:date="2023-03-06T10:22:00Z">
                            <w:r w:rsidDel="006D2F77">
                              <w:rPr>
                                <w:rFonts w:ascii="Times New Roman" w:hAnsi="Times New Roman" w:cs="Times New Roman"/>
                                <w:color w:val="000000" w:themeColor="text1"/>
                              </w:rPr>
                              <w:delText>P</w:delText>
                            </w:r>
                          </w:del>
                          <w:r>
                            <w:rPr>
                              <w:rFonts w:ascii="Times New Roman" w:hAnsi="Times New Roman" w:cs="Times New Roman"/>
                              <w:color w:val="000000" w:themeColor="text1"/>
                            </w:rPr>
                            <w:t>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moveTo w:id="3972" w:author="Bo Shen" w:date="2023-02-13T14:59:00Z">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moveTo w:id="3973" w:author="Bo Shen" w:date="2023-02-13T14:59:00Z">
                              <w:r w:rsidRPr="0060258A">
                                <w:rPr>
                                  <w:rFonts w:ascii="Times New Roman" w:hAnsi="Times New Roman" w:cs="Times New Roman"/>
                                  <w:color w:val="000000" w:themeColor="text1"/>
                                </w:rPr>
                                <w:t xml:space="preserve"> was set as 1.5; scaling parameter was set as 640 for both pre-motion and motion period but set as 427 for the first 190 ms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moveTo w:id="3974"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moveTo w:id="3975" w:author="Bo Shen" w:date="2023-02-13T14:59:00Z">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moveTo w:id="3976"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moveTo w:id="3977" w:author="Bo Shen" w:date="2023-02-13T14:59:00Z">
                                      <w:r w:rsidRPr="0060258A">
                                        <w:rPr>
                                          <w:rFonts w:ascii="Times New Roman" w:hAnsi="Times New Roman" w:cs="Times New Roman"/>
                                          <w:color w:val="000000" w:themeColor="text1"/>
                                        </w:rPr>
                                        <w:t xml:space="preserve">. </w:t>
                                      </w:r>
                                    </w:moveTo>
                                  </w:moveTo>
                                </w:moveTo>
                              </w:moveTo>
                            </w:moveTo>
                          </w:moveTo>
                        </w:moveTo>
                      </w:moveTo>
                    </w:moveTo>
                  </w:moveTo>
                </w:moveTo>
              </w:moveTo>
            </w:moveTo>
          </w:moveTo>
        </w:moveTo>
      </w:moveTo>
    </w:p>
    <w:moveToRangeEnd w:id="3874"/>
    <w:p w14:paraId="53E2460E" w14:textId="77777777" w:rsidR="00564B42" w:rsidRDefault="00564B42" w:rsidP="00E24C8A">
      <w:pPr>
        <w:spacing w:line="480" w:lineRule="auto"/>
        <w:jc w:val="both"/>
        <w:rPr>
          <w:ins w:id="3978" w:author="Bo Shen" w:date="2023-03-06T10:22:00Z"/>
          <w:rFonts w:ascii="Times New Roman" w:hAnsi="Times New Roman" w:cs="Times New Roman"/>
          <w:i/>
          <w:color w:val="000000" w:themeColor="text1"/>
        </w:rPr>
      </w:pPr>
    </w:p>
    <w:p w14:paraId="2AA66D97" w14:textId="77777777" w:rsidR="00564B42" w:rsidRDefault="00564B42" w:rsidP="00E24C8A">
      <w:pPr>
        <w:spacing w:line="480" w:lineRule="auto"/>
        <w:jc w:val="both"/>
        <w:rPr>
          <w:rFonts w:ascii="Times New Roman" w:hAnsi="Times New Roman" w:cs="Times New Roman"/>
          <w:i/>
          <w:color w:val="000000" w:themeColor="text1"/>
        </w:rPr>
      </w:pPr>
    </w:p>
    <w:p w14:paraId="4DC6FFEA" w14:textId="77777777" w:rsidR="00564B42" w:rsidRPr="00643753" w:rsidRDefault="00564B42" w:rsidP="00513E7D">
      <w:pPr>
        <w:pStyle w:val="Heading4"/>
      </w:pPr>
      <w:r w:rsidRPr="0060258A">
        <w:t>Fit</w:t>
      </w:r>
      <w:ins w:id="3979" w:author="Bo Shen" w:date="2023-02-27T23:06:00Z">
        <w:r>
          <w:t>ting</w:t>
        </w:r>
      </w:ins>
      <w:r w:rsidRPr="0060258A">
        <w:t xml:space="preserve"> the LDDM and the DNM to the neural firing rates of normalized value coding</w:t>
      </w:r>
    </w:p>
    <w:p w14:paraId="6654877A" w14:textId="77777777" w:rsidR="00564B42" w:rsidRPr="0060258A" w:rsidRDefault="00564B42" w:rsidP="00E24C8A">
      <w:pPr>
        <w:spacing w:line="480" w:lineRule="auto"/>
        <w:jc w:val="both"/>
        <w:rPr>
          <w:rFonts w:ascii="Times New Roman" w:hAnsi="Times New Roman" w:cs="Times New Roman"/>
          <w:color w:val="000000" w:themeColor="text1"/>
        </w:rPr>
      </w:pPr>
    </w:p>
    <w:p w14:paraId="53DE3A7F" w14:textId="77777777" w:rsidR="00564B42"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aGdZTPb","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0F76F88D" w14:textId="77777777" w:rsidR="00564B42" w:rsidRDefault="00564B42" w:rsidP="00E24C8A">
      <w:pPr>
        <w:spacing w:line="480" w:lineRule="auto"/>
        <w:jc w:val="both"/>
        <w:rPr>
          <w:rFonts w:ascii="Times New Roman" w:hAnsi="Times New Roman" w:cs="Times New Roman"/>
          <w:color w:val="000000" w:themeColor="text1"/>
        </w:rPr>
      </w:pPr>
    </w:p>
    <w:p w14:paraId="6229E79A" w14:textId="77777777" w:rsidR="00564B42" w:rsidRPr="00FA3848" w:rsidDel="00587587" w:rsidRDefault="00564B42">
      <w:pPr>
        <w:spacing w:line="480" w:lineRule="auto"/>
        <w:jc w:val="both"/>
        <w:rPr>
          <w:del w:id="3980" w:author="Bo Shen" w:date="2023-02-27T23:25:00Z"/>
          <w:rFonts w:ascii="Times New Roman" w:hAnsi="Times New Roman" w:cs="Times New Roman"/>
        </w:rPr>
        <w:pPrChange w:id="3981" w:author="Bo Shen" w:date="2023-01-23T17:42:00Z">
          <w:pPr/>
        </w:pPrChange>
      </w:pPr>
      <w:del w:id="3982" w:author="Bo Shen" w:date="2023-02-27T23:25:00Z">
        <w:r w:rsidRPr="00FA3848" w:rsidDel="00587587">
          <w:rPr>
            <w:rFonts w:ascii="Times New Roman" w:hAnsi="Times New Roman" w:cs="Times New Roman"/>
          </w:rPr>
          <w:delText>To fit the DNM, we employed the following differential equations,</w:delText>
        </w:r>
      </w:del>
    </w:p>
    <w:p w14:paraId="7CA6E97D" w14:textId="77777777" w:rsidR="00564B42" w:rsidDel="00587587" w:rsidRDefault="00564B42">
      <w:pPr>
        <w:spacing w:line="480" w:lineRule="auto"/>
        <w:jc w:val="both"/>
        <w:rPr>
          <w:del w:id="3983" w:author="Bo Shen" w:date="2023-02-27T23:25:00Z"/>
          <w:rFonts w:ascii="Times New Roman" w:hAnsi="Times New Roman" w:cs="Times New Roman"/>
        </w:rPr>
        <w:pPrChange w:id="3984"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4104DB6D" w14:textId="77777777" w:rsidTr="00007227">
        <w:trPr>
          <w:del w:id="3985" w:author="Bo Shen" w:date="2023-02-27T23:25:00Z"/>
        </w:trPr>
        <w:tc>
          <w:tcPr>
            <w:tcW w:w="2065" w:type="dxa"/>
          </w:tcPr>
          <w:p w14:paraId="2A586BDA" w14:textId="77777777" w:rsidR="00564B42" w:rsidDel="00587587" w:rsidRDefault="00564B42">
            <w:pPr>
              <w:spacing w:line="480" w:lineRule="auto"/>
              <w:jc w:val="both"/>
              <w:rPr>
                <w:del w:id="3986" w:author="Bo Shen" w:date="2023-02-27T23:25:00Z"/>
                <w:rFonts w:ascii="Times New Roman" w:hAnsi="Times New Roman" w:cs="Times New Roman"/>
              </w:rPr>
              <w:pPrChange w:id="3987" w:author="Bo Shen" w:date="2023-01-23T17:42:00Z">
                <w:pPr/>
              </w:pPrChange>
            </w:pPr>
          </w:p>
        </w:tc>
        <w:tc>
          <w:tcPr>
            <w:tcW w:w="4168" w:type="dxa"/>
          </w:tcPr>
          <w:p w14:paraId="1D2E6563" w14:textId="77777777" w:rsidR="00564B42" w:rsidRPr="00481F27" w:rsidDel="00587587" w:rsidRDefault="00000000">
            <w:pPr>
              <w:spacing w:line="480" w:lineRule="auto"/>
              <w:jc w:val="both"/>
              <w:rPr>
                <w:del w:id="3988" w:author="Bo Shen" w:date="2023-02-27T23:25:00Z"/>
                <w:rFonts w:ascii="Times New Roman" w:hAnsi="Times New Roman" w:cs="Times New Roman"/>
              </w:rPr>
              <w:pPrChange w:id="3989" w:author="Bo Shen" w:date="2023-01-23T17:42:00Z">
                <w:pPr/>
              </w:pPrChange>
            </w:pPr>
            <m:oMathPara>
              <m:oMathParaPr>
                <m:jc m:val="left"/>
              </m:oMathParaPr>
              <m:oMath>
                <m:d>
                  <m:dPr>
                    <m:begChr m:val="{"/>
                    <m:endChr m:val=""/>
                    <m:ctrlPr>
                      <w:del w:id="3990" w:author="Bo Shen" w:date="2023-02-27T23:25:00Z">
                        <w:rPr>
                          <w:rFonts w:ascii="Cambria Math" w:hAnsi="Cambria Math" w:cs="Times New Roman"/>
                          <w:i/>
                        </w:rPr>
                      </w:del>
                    </m:ctrlPr>
                  </m:dPr>
                  <m:e>
                    <m:eqArr>
                      <m:eqArrPr>
                        <m:ctrlPr>
                          <w:del w:id="3991" w:author="Bo Shen" w:date="2023-02-27T23:25:00Z">
                            <w:rPr>
                              <w:rFonts w:ascii="Cambria Math" w:hAnsi="Cambria Math" w:cs="Times New Roman"/>
                              <w:i/>
                            </w:rPr>
                          </w:del>
                        </m:ctrlPr>
                      </m:eqArrPr>
                      <m:e>
                        <m:sSub>
                          <m:sSubPr>
                            <m:ctrlPr>
                              <w:del w:id="3992" w:author="Bo Shen" w:date="2023-02-27T23:25:00Z">
                                <w:rPr>
                                  <w:rFonts w:ascii="Cambria Math" w:hAnsi="Cambria Math" w:cs="Times New Roman"/>
                                  <w:i/>
                                </w:rPr>
                              </w:del>
                            </m:ctrlPr>
                          </m:sSubPr>
                          <m:e>
                            <m:r>
                              <w:del w:id="3993" w:author="Bo Shen" w:date="2023-02-27T23:25:00Z">
                                <w:rPr>
                                  <w:rFonts w:ascii="Cambria Math" w:hAnsi="Cambria Math" w:cs="Times New Roman"/>
                                </w:rPr>
                                <m:t>τ</m:t>
                              </w:del>
                            </m:r>
                          </m:e>
                          <m:sub>
                            <m:r>
                              <w:del w:id="3994" w:author="Bo Shen" w:date="2023-02-27T23:25:00Z">
                                <w:rPr>
                                  <w:rFonts w:ascii="Cambria Math" w:hAnsi="Cambria Math" w:cs="Times New Roman"/>
                                </w:rPr>
                                <m:t>R</m:t>
                              </w:del>
                            </m:r>
                          </m:sub>
                        </m:sSub>
                        <m:f>
                          <m:fPr>
                            <m:ctrlPr>
                              <w:del w:id="3995" w:author="Bo Shen" w:date="2023-02-27T23:25:00Z">
                                <w:rPr>
                                  <w:rFonts w:ascii="Cambria Math" w:hAnsi="Cambria Math" w:cs="Times New Roman"/>
                                  <w:i/>
                                </w:rPr>
                              </w:del>
                            </m:ctrlPr>
                          </m:fPr>
                          <m:num>
                            <m:r>
                              <w:del w:id="3996" w:author="Bo Shen" w:date="2023-02-27T23:25:00Z">
                                <w:rPr>
                                  <w:rFonts w:ascii="Cambria Math" w:hAnsi="Cambria Math" w:cs="Times New Roman"/>
                                </w:rPr>
                                <m:t>d</m:t>
                              </w:del>
                            </m:r>
                            <m:sSub>
                              <m:sSubPr>
                                <m:ctrlPr>
                                  <w:del w:id="3997" w:author="Bo Shen" w:date="2023-02-27T23:25:00Z">
                                    <w:rPr>
                                      <w:rFonts w:ascii="Cambria Math" w:hAnsi="Cambria Math" w:cs="Times New Roman"/>
                                      <w:i/>
                                    </w:rPr>
                                  </w:del>
                                </m:ctrlPr>
                              </m:sSubPr>
                              <m:e>
                                <m:r>
                                  <w:del w:id="3998" w:author="Bo Shen" w:date="2023-02-27T23:25:00Z">
                                    <w:rPr>
                                      <w:rFonts w:ascii="Cambria Math" w:hAnsi="Cambria Math" w:cs="Times New Roman"/>
                                    </w:rPr>
                                    <m:t>R</m:t>
                                  </w:del>
                                </m:r>
                              </m:e>
                              <m:sub>
                                <m:r>
                                  <w:del w:id="3999" w:author="Bo Shen" w:date="2023-02-27T23:25:00Z">
                                    <w:rPr>
                                      <w:rFonts w:ascii="Cambria Math" w:hAnsi="Cambria Math" w:cs="Times New Roman"/>
                                    </w:rPr>
                                    <m:t>i</m:t>
                                  </w:del>
                                </m:r>
                              </m:sub>
                            </m:sSub>
                          </m:num>
                          <m:den>
                            <m:r>
                              <w:del w:id="4000" w:author="Bo Shen" w:date="2023-02-27T23:25:00Z">
                                <w:rPr>
                                  <w:rFonts w:ascii="Cambria Math" w:hAnsi="Cambria Math" w:cs="Times New Roman"/>
                                </w:rPr>
                                <m:t>dt</m:t>
                              </w:del>
                            </m:r>
                          </m:den>
                        </m:f>
                        <m:r>
                          <w:del w:id="4001" w:author="Bo Shen" w:date="2023-02-27T23:25:00Z">
                            <w:rPr>
                              <w:rFonts w:ascii="Cambria Math" w:hAnsi="Cambria Math" w:cs="Times New Roman"/>
                            </w:rPr>
                            <m:t>=-</m:t>
                          </w:del>
                        </m:r>
                        <m:sSub>
                          <m:sSubPr>
                            <m:ctrlPr>
                              <w:del w:id="4002" w:author="Bo Shen" w:date="2023-02-27T23:25:00Z">
                                <w:rPr>
                                  <w:rFonts w:ascii="Cambria Math" w:hAnsi="Cambria Math" w:cs="Times New Roman"/>
                                  <w:i/>
                                </w:rPr>
                              </w:del>
                            </m:ctrlPr>
                          </m:sSubPr>
                          <m:e>
                            <m:r>
                              <w:del w:id="4003" w:author="Bo Shen" w:date="2023-02-27T23:25:00Z">
                                <w:rPr>
                                  <w:rFonts w:ascii="Cambria Math" w:hAnsi="Cambria Math" w:cs="Times New Roman"/>
                                </w:rPr>
                                <m:t>R</m:t>
                              </w:del>
                            </m:r>
                          </m:e>
                          <m:sub>
                            <m:r>
                              <w:del w:id="4004" w:author="Bo Shen" w:date="2023-02-27T23:25:00Z">
                                <w:rPr>
                                  <w:rFonts w:ascii="Cambria Math" w:hAnsi="Cambria Math" w:cs="Times New Roman"/>
                                </w:rPr>
                                <m:t>i</m:t>
                              </w:del>
                            </m:r>
                          </m:sub>
                        </m:sSub>
                        <m:r>
                          <w:del w:id="4005" w:author="Bo Shen" w:date="2023-02-27T23:25:00Z">
                            <w:rPr>
                              <w:rFonts w:ascii="Cambria Math" w:hAnsi="Cambria Math" w:cs="Times New Roman"/>
                            </w:rPr>
                            <m:t>+</m:t>
                          </w:del>
                        </m:r>
                        <m:f>
                          <m:fPr>
                            <m:ctrlPr>
                              <w:del w:id="4006" w:author="Bo Shen" w:date="2023-02-27T23:25:00Z">
                                <w:rPr>
                                  <w:rFonts w:ascii="Cambria Math" w:hAnsi="Cambria Math" w:cs="Times New Roman"/>
                                  <w:i/>
                                </w:rPr>
                              </w:del>
                            </m:ctrlPr>
                          </m:fPr>
                          <m:num>
                            <m:sSub>
                              <m:sSubPr>
                                <m:ctrlPr>
                                  <w:del w:id="4007" w:author="Bo Shen" w:date="2023-02-27T23:25:00Z">
                                    <w:rPr>
                                      <w:rFonts w:ascii="Cambria Math" w:hAnsi="Cambria Math" w:cs="Times New Roman"/>
                                      <w:i/>
                                    </w:rPr>
                                  </w:del>
                                </m:ctrlPr>
                              </m:sSubPr>
                              <m:e>
                                <m:r>
                                  <w:del w:id="4008" w:author="Bo Shen" w:date="2023-02-27T23:25:00Z">
                                    <w:rPr>
                                      <w:rFonts w:ascii="Cambria Math" w:hAnsi="Cambria Math" w:cs="Times New Roman"/>
                                    </w:rPr>
                                    <m:t>V</m:t>
                                  </w:del>
                                </m:r>
                              </m:e>
                              <m:sub>
                                <m:r>
                                  <w:del w:id="4009" w:author="Bo Shen" w:date="2023-02-27T23:25:00Z">
                                    <w:rPr>
                                      <w:rFonts w:ascii="Cambria Math" w:hAnsi="Cambria Math" w:cs="Times New Roman"/>
                                    </w:rPr>
                                    <m:t>i</m:t>
                                  </w:del>
                                </m:r>
                              </m:sub>
                            </m:sSub>
                            <m:r>
                              <w:del w:id="4010" w:author="Bo Shen" w:date="2023-02-27T23:25:00Z">
                                <w:rPr>
                                  <w:rFonts w:ascii="Cambria Math" w:hAnsi="Cambria Math" w:cs="Times New Roman"/>
                                </w:rPr>
                                <m:t>+B</m:t>
                              </w:del>
                            </m:r>
                          </m:num>
                          <m:den>
                            <m:r>
                              <w:del w:id="4011" w:author="Bo Shen" w:date="2023-02-27T23:25:00Z">
                                <w:rPr>
                                  <w:rFonts w:ascii="Cambria Math" w:hAnsi="Cambria Math" w:cs="Times New Roman"/>
                                </w:rPr>
                                <m:t>1+</m:t>
                              </w:del>
                            </m:r>
                            <m:sSub>
                              <m:sSubPr>
                                <m:ctrlPr>
                                  <w:del w:id="4012" w:author="Bo Shen" w:date="2023-02-27T23:25:00Z">
                                    <w:rPr>
                                      <w:rFonts w:ascii="Cambria Math" w:hAnsi="Cambria Math" w:cs="Times New Roman"/>
                                      <w:i/>
                                    </w:rPr>
                                  </w:del>
                                </m:ctrlPr>
                              </m:sSubPr>
                              <m:e>
                                <m:r>
                                  <w:del w:id="4013" w:author="Bo Shen" w:date="2023-02-27T23:25:00Z">
                                    <w:rPr>
                                      <w:rFonts w:ascii="Cambria Math" w:hAnsi="Cambria Math" w:cs="Times New Roman"/>
                                    </w:rPr>
                                    <m:t>G</m:t>
                                  </w:del>
                                </m:r>
                              </m:e>
                              <m:sub>
                                <m:r>
                                  <w:del w:id="4014" w:author="Bo Shen" w:date="2023-02-27T23:25:00Z">
                                    <w:rPr>
                                      <w:rFonts w:ascii="Cambria Math" w:hAnsi="Cambria Math" w:cs="Times New Roman"/>
                                    </w:rPr>
                                    <m:t>i</m:t>
                                  </w:del>
                                </m:r>
                              </m:sub>
                            </m:sSub>
                          </m:den>
                        </m:f>
                        <m:r>
                          <w:del w:id="4015" w:author="Bo Shen" w:date="2023-02-27T23:25:00Z">
                            <w:rPr>
                              <w:rFonts w:ascii="Cambria Math" w:hAnsi="Cambria Math" w:cs="Times New Roman"/>
                            </w:rPr>
                            <m:t>;</m:t>
                          </w:del>
                        </m:r>
                      </m:e>
                      <m:e>
                        <m:sSub>
                          <m:sSubPr>
                            <m:ctrlPr>
                              <w:del w:id="4016" w:author="Bo Shen" w:date="2023-02-27T23:25:00Z">
                                <w:rPr>
                                  <w:rFonts w:ascii="Cambria Math" w:hAnsi="Cambria Math" w:cs="Times New Roman"/>
                                  <w:i/>
                                </w:rPr>
                              </w:del>
                            </m:ctrlPr>
                          </m:sSubPr>
                          <m:e>
                            <m:r>
                              <w:del w:id="4017" w:author="Bo Shen" w:date="2023-02-27T23:25:00Z">
                                <w:rPr>
                                  <w:rFonts w:ascii="Cambria Math" w:hAnsi="Cambria Math" w:cs="Times New Roman"/>
                                </w:rPr>
                                <m:t>τ</m:t>
                              </w:del>
                            </m:r>
                          </m:e>
                          <m:sub>
                            <m:r>
                              <w:del w:id="4018" w:author="Bo Shen" w:date="2023-02-27T23:25:00Z">
                                <w:rPr>
                                  <w:rFonts w:ascii="Cambria Math" w:hAnsi="Cambria Math" w:cs="Times New Roman"/>
                                </w:rPr>
                                <m:t>G</m:t>
                              </w:del>
                            </m:r>
                          </m:sub>
                        </m:sSub>
                        <m:f>
                          <m:fPr>
                            <m:ctrlPr>
                              <w:del w:id="4019" w:author="Bo Shen" w:date="2023-02-27T23:25:00Z">
                                <w:rPr>
                                  <w:rFonts w:ascii="Cambria Math" w:hAnsi="Cambria Math" w:cs="Times New Roman"/>
                                  <w:i/>
                                </w:rPr>
                              </w:del>
                            </m:ctrlPr>
                          </m:fPr>
                          <m:num>
                            <m:r>
                              <w:del w:id="4020" w:author="Bo Shen" w:date="2023-02-27T23:25:00Z">
                                <w:rPr>
                                  <w:rFonts w:ascii="Cambria Math" w:hAnsi="Cambria Math" w:cs="Times New Roman"/>
                                </w:rPr>
                                <m:t>d</m:t>
                              </w:del>
                            </m:r>
                            <m:sSub>
                              <m:sSubPr>
                                <m:ctrlPr>
                                  <w:del w:id="4021" w:author="Bo Shen" w:date="2023-02-27T23:25:00Z">
                                    <w:rPr>
                                      <w:rFonts w:ascii="Cambria Math" w:hAnsi="Cambria Math" w:cs="Times New Roman"/>
                                      <w:i/>
                                    </w:rPr>
                                  </w:del>
                                </m:ctrlPr>
                              </m:sSubPr>
                              <m:e>
                                <m:r>
                                  <w:del w:id="4022" w:author="Bo Shen" w:date="2023-02-27T23:25:00Z">
                                    <w:rPr>
                                      <w:rFonts w:ascii="Cambria Math" w:hAnsi="Cambria Math" w:cs="Times New Roman"/>
                                    </w:rPr>
                                    <m:t>G</m:t>
                                  </w:del>
                                </m:r>
                              </m:e>
                              <m:sub>
                                <m:r>
                                  <w:del w:id="4023" w:author="Bo Shen" w:date="2023-02-27T23:25:00Z">
                                    <w:rPr>
                                      <w:rFonts w:ascii="Cambria Math" w:hAnsi="Cambria Math" w:cs="Times New Roman"/>
                                    </w:rPr>
                                    <m:t>i</m:t>
                                  </w:del>
                                </m:r>
                              </m:sub>
                            </m:sSub>
                          </m:num>
                          <m:den>
                            <m:r>
                              <w:del w:id="4024" w:author="Bo Shen" w:date="2023-02-27T23:25:00Z">
                                <w:rPr>
                                  <w:rFonts w:ascii="Cambria Math" w:hAnsi="Cambria Math" w:cs="Times New Roman"/>
                                </w:rPr>
                                <m:t>dt</m:t>
                              </w:del>
                            </m:r>
                          </m:den>
                        </m:f>
                        <m:r>
                          <w:del w:id="4025" w:author="Bo Shen" w:date="2023-02-27T23:25:00Z">
                            <w:rPr>
                              <w:rFonts w:ascii="Cambria Math" w:hAnsi="Cambria Math" w:cs="Times New Roman"/>
                            </w:rPr>
                            <m:t>=-</m:t>
                          </w:del>
                        </m:r>
                        <m:sSub>
                          <m:sSubPr>
                            <m:ctrlPr>
                              <w:del w:id="4026" w:author="Bo Shen" w:date="2023-02-27T23:25:00Z">
                                <w:rPr>
                                  <w:rFonts w:ascii="Cambria Math" w:hAnsi="Cambria Math" w:cs="Times New Roman"/>
                                  <w:i/>
                                </w:rPr>
                              </w:del>
                            </m:ctrlPr>
                          </m:sSubPr>
                          <m:e>
                            <m:r>
                              <w:del w:id="4027" w:author="Bo Shen" w:date="2023-02-27T23:25:00Z">
                                <w:rPr>
                                  <w:rFonts w:ascii="Cambria Math" w:hAnsi="Cambria Math" w:cs="Times New Roman"/>
                                </w:rPr>
                                <m:t>G</m:t>
                              </w:del>
                            </m:r>
                          </m:e>
                          <m:sub>
                            <m:r>
                              <w:del w:id="4028" w:author="Bo Shen" w:date="2023-02-27T23:25:00Z">
                                <w:rPr>
                                  <w:rFonts w:ascii="Cambria Math" w:hAnsi="Cambria Math" w:cs="Times New Roman"/>
                                </w:rPr>
                                <m:t>i</m:t>
                              </w:del>
                            </m:r>
                          </m:sub>
                        </m:sSub>
                        <m:r>
                          <w:del w:id="4029" w:author="Bo Shen" w:date="2023-02-27T23:25:00Z">
                            <w:rPr>
                              <w:rFonts w:ascii="Cambria Math" w:hAnsi="Cambria Math" w:cs="Times New Roman"/>
                            </w:rPr>
                            <m:t>+</m:t>
                          </w:del>
                        </m:r>
                        <m:nary>
                          <m:naryPr>
                            <m:chr m:val="∑"/>
                            <m:limLoc m:val="subSup"/>
                            <m:supHide m:val="1"/>
                            <m:ctrlPr>
                              <w:del w:id="4030" w:author="Bo Shen" w:date="2023-02-27T23:25:00Z">
                                <w:rPr>
                                  <w:rFonts w:ascii="Cambria Math" w:hAnsi="Cambria Math" w:cs="Times New Roman"/>
                                  <w:i/>
                                </w:rPr>
                              </w:del>
                            </m:ctrlPr>
                          </m:naryPr>
                          <m:sub>
                            <m:r>
                              <w:del w:id="4031" w:author="Bo Shen" w:date="2023-02-27T23:25:00Z">
                                <w:rPr>
                                  <w:rFonts w:ascii="Cambria Math" w:hAnsi="Cambria Math" w:cs="Times New Roman"/>
                                </w:rPr>
                                <m:t>j</m:t>
                              </w:del>
                            </m:r>
                          </m:sub>
                          <m:sup/>
                          <m:e>
                            <m:r>
                              <w:del w:id="4032" w:author="Bo Shen" w:date="2023-02-27T23:25:00Z">
                                <w:rPr>
                                  <w:rFonts w:ascii="Cambria Math" w:hAnsi="Cambria Math" w:cs="Times New Roman"/>
                                </w:rPr>
                                <m:t>ω</m:t>
                              </w:del>
                            </m:r>
                            <m:sSub>
                              <m:sSubPr>
                                <m:ctrlPr>
                                  <w:del w:id="4033" w:author="Bo Shen" w:date="2023-02-27T23:25:00Z">
                                    <w:rPr>
                                      <w:rFonts w:ascii="Cambria Math" w:hAnsi="Cambria Math" w:cs="Times New Roman"/>
                                      <w:i/>
                                    </w:rPr>
                                  </w:del>
                                </m:ctrlPr>
                              </m:sSubPr>
                              <m:e>
                                <m:r>
                                  <w:del w:id="4034" w:author="Bo Shen" w:date="2023-02-27T23:25:00Z">
                                    <w:rPr>
                                      <w:rFonts w:ascii="Cambria Math" w:hAnsi="Cambria Math" w:cs="Times New Roman"/>
                                    </w:rPr>
                                    <m:t>R</m:t>
                                  </w:del>
                                </m:r>
                              </m:e>
                              <m:sub>
                                <m:r>
                                  <w:del w:id="4035" w:author="Bo Shen" w:date="2023-02-27T23:25:00Z">
                                    <w:rPr>
                                      <w:rFonts w:ascii="Cambria Math" w:hAnsi="Cambria Math" w:cs="Times New Roman"/>
                                    </w:rPr>
                                    <m:t>j</m:t>
                                  </w:del>
                                </m:r>
                              </m:sub>
                            </m:sSub>
                          </m:e>
                        </m:nary>
                        <m:r>
                          <w:del w:id="4036" w:author="Bo Shen" w:date="2023-02-27T23:25:00Z">
                            <w:rPr>
                              <w:rFonts w:ascii="Cambria Math" w:hAnsi="Cambria Math" w:cs="Times New Roman"/>
                            </w:rPr>
                            <m:t>.</m:t>
                          </w:del>
                        </m:r>
                      </m:e>
                    </m:eqArr>
                  </m:e>
                </m:d>
              </m:oMath>
            </m:oMathPara>
          </w:p>
        </w:tc>
        <w:tc>
          <w:tcPr>
            <w:tcW w:w="3117" w:type="dxa"/>
            <w:vAlign w:val="center"/>
          </w:tcPr>
          <w:p w14:paraId="17F43C9E" w14:textId="77777777" w:rsidR="00564B42" w:rsidDel="00587587" w:rsidRDefault="00564B42">
            <w:pPr>
              <w:spacing w:line="480" w:lineRule="auto"/>
              <w:jc w:val="both"/>
              <w:rPr>
                <w:del w:id="4037" w:author="Bo Shen" w:date="2023-02-27T23:25:00Z"/>
                <w:rFonts w:ascii="Times New Roman" w:hAnsi="Times New Roman" w:cs="Times New Roman"/>
              </w:rPr>
              <w:pPrChange w:id="4038" w:author="Bo Shen" w:date="2023-01-23T17:42:00Z">
                <w:pPr>
                  <w:spacing w:line="600" w:lineRule="auto"/>
                  <w:jc w:val="right"/>
                </w:pPr>
              </w:pPrChange>
            </w:pPr>
            <w:del w:id="4039" w:author="Bo Shen" w:date="2023-02-27T23:25:00Z">
              <w:r w:rsidDel="00587587">
                <w:rPr>
                  <w:rFonts w:ascii="Times New Roman" w:hAnsi="Times New Roman" w:cs="Times New Roman"/>
                </w:rPr>
                <w:delText>(</w:delText>
              </w:r>
            </w:del>
            <w:del w:id="4040" w:author="Bo Shen" w:date="2023-02-27T16:31:00Z">
              <w:r w:rsidDel="00DF5DCB">
                <w:rPr>
                  <w:rFonts w:ascii="Times New Roman" w:hAnsi="Times New Roman" w:cs="Times New Roman"/>
                </w:rPr>
                <w:delText>X</w:delText>
              </w:r>
            </w:del>
            <w:del w:id="4041" w:author="Bo Shen" w:date="2023-02-27T23:25:00Z">
              <w:r w:rsidDel="00587587">
                <w:rPr>
                  <w:rFonts w:ascii="Times New Roman" w:hAnsi="Times New Roman" w:cs="Times New Roman"/>
                </w:rPr>
                <w:delText>)</w:delText>
              </w:r>
            </w:del>
          </w:p>
          <w:p w14:paraId="0FC62EFA" w14:textId="77777777" w:rsidR="00564B42" w:rsidDel="00587587" w:rsidRDefault="00564B42">
            <w:pPr>
              <w:spacing w:line="480" w:lineRule="auto"/>
              <w:jc w:val="both"/>
              <w:rPr>
                <w:del w:id="4042" w:author="Bo Shen" w:date="2023-02-27T23:25:00Z"/>
                <w:rFonts w:ascii="Times New Roman" w:hAnsi="Times New Roman" w:cs="Times New Roman"/>
              </w:rPr>
              <w:pPrChange w:id="4043" w:author="Bo Shen" w:date="2023-01-23T17:42:00Z">
                <w:pPr>
                  <w:spacing w:line="600" w:lineRule="auto"/>
                  <w:jc w:val="right"/>
                </w:pPr>
              </w:pPrChange>
            </w:pPr>
            <w:del w:id="4044" w:author="Bo Shen" w:date="2023-02-27T23:25:00Z">
              <w:r w:rsidDel="00587587">
                <w:rPr>
                  <w:rFonts w:ascii="Times New Roman" w:hAnsi="Times New Roman" w:cs="Times New Roman"/>
                </w:rPr>
                <w:delText>(</w:delText>
              </w:r>
            </w:del>
            <w:del w:id="4045" w:author="Bo Shen" w:date="2023-02-27T16:31:00Z">
              <w:r w:rsidDel="00DF5DCB">
                <w:rPr>
                  <w:rFonts w:ascii="Times New Roman" w:hAnsi="Times New Roman" w:cs="Times New Roman"/>
                </w:rPr>
                <w:delText>X+</w:delText>
              </w:r>
            </w:del>
            <w:del w:id="4046" w:author="Bo Shen" w:date="2023-02-27T16:32:00Z">
              <w:r w:rsidDel="00DF5DCB">
                <w:rPr>
                  <w:rFonts w:ascii="Times New Roman" w:hAnsi="Times New Roman" w:cs="Times New Roman"/>
                </w:rPr>
                <w:delText>1</w:delText>
              </w:r>
            </w:del>
            <w:del w:id="4047" w:author="Bo Shen" w:date="2023-02-27T23:25:00Z">
              <w:r w:rsidDel="00587587">
                <w:rPr>
                  <w:rFonts w:ascii="Times New Roman" w:hAnsi="Times New Roman" w:cs="Times New Roman"/>
                </w:rPr>
                <w:delText>)</w:delText>
              </w:r>
            </w:del>
          </w:p>
        </w:tc>
      </w:tr>
    </w:tbl>
    <w:p w14:paraId="7262BDAF" w14:textId="77777777" w:rsidR="00564B42" w:rsidDel="00587587" w:rsidRDefault="00564B42" w:rsidP="00E24C8A">
      <w:pPr>
        <w:spacing w:line="480" w:lineRule="auto"/>
        <w:jc w:val="both"/>
        <w:rPr>
          <w:del w:id="4048" w:author="Bo Shen" w:date="2023-02-27T23:25:00Z"/>
          <w:rFonts w:ascii="Times New Roman" w:hAnsi="Times New Roman" w:cs="Times New Roman"/>
          <w:color w:val="000000" w:themeColor="text1"/>
        </w:rPr>
      </w:pPr>
      <w:del w:id="4049" w:author="Bo Shen" w:date="2023-02-27T23:25:00Z">
        <w:r w:rsidDel="00587587">
          <w:rPr>
            <w:rFonts w:ascii="Times New Roman" w:hAnsi="Times New Roman" w:cs="Times New Roman"/>
            <w:color w:val="000000" w:themeColor="text1"/>
          </w:rPr>
          <w:delText>To fit LDDM, we employed Eq. 1-3.</w:delText>
        </w:r>
      </w:del>
    </w:p>
    <w:p w14:paraId="5113E1A7" w14:textId="77777777" w:rsidR="00564B42" w:rsidDel="00587587" w:rsidRDefault="00564B42" w:rsidP="00E24C8A">
      <w:pPr>
        <w:spacing w:line="480" w:lineRule="auto"/>
        <w:jc w:val="both"/>
        <w:rPr>
          <w:del w:id="4050" w:author="Bo Shen" w:date="2023-02-27T23:25:00Z"/>
          <w:rFonts w:ascii="Times New Roman" w:hAnsi="Times New Roman" w:cs="Times New Roman"/>
          <w:color w:val="000000" w:themeColor="text1"/>
        </w:rPr>
      </w:pPr>
    </w:p>
    <w:p w14:paraId="02C49FE9" w14:textId="77777777" w:rsidR="00564B42" w:rsidDel="00587587" w:rsidRDefault="00564B42" w:rsidP="00E24C8A">
      <w:pPr>
        <w:spacing w:line="480" w:lineRule="auto"/>
        <w:jc w:val="both"/>
        <w:rPr>
          <w:del w:id="4051" w:author="Bo Shen" w:date="2023-02-27T23:25:00Z"/>
          <w:rFonts w:ascii="Times New Roman" w:hAnsi="Times New Roman" w:cs="Times New Roman"/>
        </w:rPr>
      </w:pPr>
      <w:del w:id="4052" w:author="Bo Shen" w:date="2023-02-27T23:25:00Z">
        <w:r w:rsidDel="00587587">
          <w:rPr>
            <w:rFonts w:ascii="Times New Roman" w:hAnsi="Times New Roman" w:cs="Times New Roman"/>
          </w:rPr>
          <w:delText>The direct input value (</w:delText>
        </w:r>
      </w:del>
      <m:oMath>
        <m:sSub>
          <m:sSubPr>
            <m:ctrlPr>
              <w:del w:id="4053" w:author="Bo Shen" w:date="2023-02-27T23:25:00Z">
                <w:rPr>
                  <w:rFonts w:ascii="Cambria Math" w:hAnsi="Cambria Math" w:cs="Times New Roman"/>
                  <w:i/>
                </w:rPr>
              </w:del>
            </m:ctrlPr>
          </m:sSubPr>
          <m:e>
            <m:r>
              <w:del w:id="4054" w:author="Bo Shen" w:date="2023-02-27T23:25:00Z">
                <w:rPr>
                  <w:rFonts w:ascii="Cambria Math" w:hAnsi="Cambria Math" w:cs="Times New Roman"/>
                </w:rPr>
                <m:t>V</m:t>
              </w:del>
            </m:r>
          </m:e>
          <m:sub>
            <m:r>
              <w:del w:id="4055" w:author="Bo Shen" w:date="2023-02-27T23:25:00Z">
                <w:rPr>
                  <w:rFonts w:ascii="Cambria Math" w:hAnsi="Cambria Math" w:cs="Times New Roman"/>
                </w:rPr>
                <m:t>i</m:t>
              </w:del>
            </m:r>
          </m:sub>
        </m:sSub>
      </m:oMath>
      <w:del w:id="4056" w:author="Bo Shen" w:date="2023-02-27T23:25:00Z">
        <w:r w:rsidDel="00587587">
          <w:rPr>
            <w:rFonts w:ascii="Times New Roman" w:hAnsi="Times New Roman" w:cs="Times New Roman"/>
          </w:rPr>
          <w:delText>) to each pool takes the value of the volume of juice reward (</w:delText>
        </w:r>
      </w:del>
      <m:oMath>
        <m:r>
          <w:del w:id="4057" w:author="Bo Shen" w:date="2023-02-27T23:25:00Z">
            <w:rPr>
              <w:rFonts w:ascii="Cambria Math" w:hAnsi="Cambria Math" w:cs="Times New Roman"/>
            </w:rPr>
            <m:t>μl</m:t>
          </w:del>
        </m:r>
      </m:oMath>
      <w:del w:id="4058" w:author="Bo Shen" w:date="2023-02-27T23:25:00Z">
        <w:r w:rsidDel="00587587">
          <w:rPr>
            <w:rFonts w:ascii="Times New Roman" w:hAnsi="Times New Roman" w:cs="Times New Roman"/>
          </w:rPr>
          <w:delText xml:space="preserve">) plus a baseline input value </w:delText>
        </w:r>
        <w:r w:rsidRPr="006335CE" w:rsidDel="00587587">
          <w:rPr>
            <w:rFonts w:ascii="Times New Roman" w:hAnsi="Times New Roman" w:cs="Times New Roman"/>
            <w:i/>
            <w:iCs/>
          </w:rPr>
          <w:delText>B</w:delText>
        </w:r>
        <w:r w:rsidDel="00587587">
          <w:rPr>
            <w:rFonts w:ascii="Times New Roman" w:hAnsi="Times New Roman" w:cs="Times New Roman"/>
          </w:rPr>
          <w:delText xml:space="preserve">. </w:delText>
        </w:r>
      </w:del>
      <m:oMath>
        <m:r>
          <w:del w:id="4059" w:author="Bo Shen" w:date="2023-02-27T23:25:00Z">
            <w:rPr>
              <w:rFonts w:ascii="Cambria Math" w:hAnsi="Cambria Math" w:cs="Times New Roman"/>
            </w:rPr>
            <m:t>ω</m:t>
          </w:del>
        </m:r>
      </m:oMath>
      <w:del w:id="4060" w:author="Bo Shen" w:date="2023-02-27T23:25:00Z">
        <w:r w:rsidDel="00587587">
          <w:rPr>
            <w:rFonts w:ascii="Times New Roman" w:hAnsi="Times New Roman" w:cs="Times New Roman"/>
          </w:rPr>
          <w:delText xml:space="preserve"> was set as 1. In the LDDM, there are additional terms of self-excitation weighted by </w:delText>
        </w:r>
      </w:del>
      <m:oMath>
        <m:r>
          <w:del w:id="4061" w:author="Bo Shen" w:date="2023-02-27T23:25:00Z">
            <w:rPr>
              <w:rFonts w:ascii="Cambria Math" w:hAnsi="Cambria Math" w:cs="Times New Roman"/>
            </w:rPr>
            <m:t>α</m:t>
          </w:del>
        </m:r>
      </m:oMath>
      <w:del w:id="4062" w:author="Bo Shen" w:date="2023-02-27T23:25:00Z">
        <w:r w:rsidDel="00587587">
          <w:rPr>
            <w:rFonts w:ascii="Times New Roman" w:hAnsi="Times New Roman" w:cs="Times New Roman"/>
          </w:rPr>
          <w:delText xml:space="preserve">, baseline gain control input </w:delText>
        </w:r>
      </w:del>
      <m:oMath>
        <m:sSub>
          <m:sSubPr>
            <m:ctrlPr>
              <w:del w:id="4063" w:author="Bo Shen" w:date="2023-02-27T23:25:00Z">
                <w:rPr>
                  <w:rFonts w:ascii="Cambria Math" w:hAnsi="Cambria Math" w:cs="Times New Roman"/>
                  <w:i/>
                </w:rPr>
              </w:del>
            </m:ctrlPr>
          </m:sSubPr>
          <m:e>
            <m:r>
              <w:del w:id="4064" w:author="Bo Shen" w:date="2023-02-27T23:25:00Z">
                <w:rPr>
                  <w:rFonts w:ascii="Cambria Math" w:hAnsi="Cambria Math" w:cs="Times New Roman"/>
                </w:rPr>
                <m:t>G</m:t>
              </w:del>
            </m:r>
          </m:e>
          <m:sub>
            <m:r>
              <w:del w:id="4065" w:author="Bo Shen" w:date="2023-02-27T23:25:00Z">
                <w:rPr>
                  <w:rFonts w:ascii="Cambria Math" w:hAnsi="Cambria Math" w:cs="Times New Roman"/>
                </w:rPr>
                <m:t>0</m:t>
              </w:del>
            </m:r>
          </m:sub>
        </m:sSub>
      </m:oMath>
      <w:del w:id="4066" w:author="Bo Shen" w:date="2023-02-27T23:25:00Z">
        <w:r w:rsidDel="00587587">
          <w:rPr>
            <w:rFonts w:ascii="Times New Roman" w:hAnsi="Times New Roman" w:cs="Times New Roman"/>
          </w:rPr>
          <w:delText xml:space="preserve"> fed into </w:delText>
        </w:r>
      </w:del>
      <m:oMath>
        <m:sSub>
          <m:sSubPr>
            <m:ctrlPr>
              <w:del w:id="4067" w:author="Bo Shen" w:date="2023-02-27T23:25:00Z">
                <w:rPr>
                  <w:rFonts w:ascii="Cambria Math" w:hAnsi="Cambria Math" w:cs="Times New Roman"/>
                  <w:i/>
                </w:rPr>
              </w:del>
            </m:ctrlPr>
          </m:sSubPr>
          <m:e>
            <m:r>
              <w:del w:id="4068" w:author="Bo Shen" w:date="2023-02-27T23:25:00Z">
                <w:rPr>
                  <w:rFonts w:ascii="Cambria Math" w:hAnsi="Cambria Math" w:cs="Times New Roman"/>
                </w:rPr>
                <m:t>G</m:t>
              </w:del>
            </m:r>
          </m:e>
          <m:sub>
            <m:r>
              <w:del w:id="4069" w:author="Bo Shen" w:date="2023-02-27T23:25:00Z">
                <w:rPr>
                  <w:rFonts w:ascii="Cambria Math" w:hAnsi="Cambria Math" w:cs="Times New Roman"/>
                </w:rPr>
                <m:t>i</m:t>
              </w:del>
            </m:r>
          </m:sub>
        </m:sSub>
      </m:oMath>
      <w:del w:id="4070" w:author="Bo Shen" w:date="2023-02-27T23:25:00Z">
        <w:r w:rsidDel="00587587">
          <w:rPr>
            <w:rFonts w:ascii="Times New Roman" w:hAnsi="Times New Roman" w:cs="Times New Roman"/>
          </w:rPr>
          <w:delText xml:space="preserve">, and coupling between </w:delText>
        </w:r>
      </w:del>
      <m:oMath>
        <m:sSub>
          <m:sSubPr>
            <m:ctrlPr>
              <w:del w:id="4071" w:author="Bo Shen" w:date="2023-02-27T23:25:00Z">
                <w:rPr>
                  <w:rFonts w:ascii="Cambria Math" w:hAnsi="Cambria Math" w:cs="Times New Roman"/>
                  <w:i/>
                </w:rPr>
              </w:del>
            </m:ctrlPr>
          </m:sSubPr>
          <m:e>
            <m:r>
              <w:del w:id="4072" w:author="Bo Shen" w:date="2023-02-27T23:25:00Z">
                <w:rPr>
                  <w:rFonts w:ascii="Cambria Math" w:hAnsi="Cambria Math" w:cs="Times New Roman"/>
                </w:rPr>
                <m:t>R</m:t>
              </w:del>
            </m:r>
          </m:e>
          <m:sub>
            <m:r>
              <w:del w:id="4073" w:author="Bo Shen" w:date="2023-02-27T23:25:00Z">
                <w:rPr>
                  <w:rFonts w:ascii="Cambria Math" w:hAnsi="Cambria Math" w:cs="Times New Roman"/>
                </w:rPr>
                <m:t>i</m:t>
              </w:del>
            </m:r>
          </m:sub>
        </m:sSub>
      </m:oMath>
      <w:del w:id="4074" w:author="Bo Shen" w:date="2023-02-27T23:25:00Z">
        <w:r w:rsidDel="00587587">
          <w:rPr>
            <w:rFonts w:ascii="Times New Roman" w:hAnsi="Times New Roman" w:cs="Times New Roman"/>
          </w:rPr>
          <w:delText xml:space="preserve"> and the disinhibitory neurons </w:delText>
        </w:r>
      </w:del>
      <m:oMath>
        <m:sSub>
          <m:sSubPr>
            <m:ctrlPr>
              <w:del w:id="4075" w:author="Bo Shen" w:date="2023-02-27T23:25:00Z">
                <w:rPr>
                  <w:rFonts w:ascii="Cambria Math" w:hAnsi="Cambria Math" w:cs="Times New Roman"/>
                  <w:i/>
                </w:rPr>
              </w:del>
            </m:ctrlPr>
          </m:sSubPr>
          <m:e>
            <m:r>
              <w:del w:id="4076" w:author="Bo Shen" w:date="2023-02-27T23:25:00Z">
                <w:rPr>
                  <w:rFonts w:ascii="Cambria Math" w:hAnsi="Cambria Math" w:cs="Times New Roman"/>
                </w:rPr>
                <m:t>D</m:t>
              </w:del>
            </m:r>
          </m:e>
          <m:sub>
            <m:r>
              <w:del w:id="4077" w:author="Bo Shen" w:date="2023-02-27T23:25:00Z">
                <w:rPr>
                  <w:rFonts w:ascii="Cambria Math" w:hAnsi="Cambria Math" w:cs="Times New Roman"/>
                </w:rPr>
                <m:t>i</m:t>
              </w:del>
            </m:r>
          </m:sub>
        </m:sSub>
      </m:oMath>
      <w:del w:id="4078" w:author="Bo Shen" w:date="2023-02-27T23:25:00Z">
        <w:r w:rsidDel="00587587">
          <w:rPr>
            <w:rFonts w:ascii="Times New Roman" w:hAnsi="Times New Roman" w:cs="Times New Roman"/>
          </w:rPr>
          <w:delText xml:space="preserve"> weighted by </w:delText>
        </w:r>
      </w:del>
      <m:oMath>
        <m:r>
          <w:del w:id="4079" w:author="Bo Shen" w:date="2023-02-27T23:25:00Z">
            <w:rPr>
              <w:rFonts w:ascii="Cambria Math" w:hAnsi="Cambria Math" w:cs="Times New Roman"/>
            </w:rPr>
            <m:t>β</m:t>
          </w:del>
        </m:r>
      </m:oMath>
      <w:del w:id="4080" w:author="Bo Shen" w:date="2023-02-27T23:25:00Z">
        <w:r w:rsidDel="00587587">
          <w:rPr>
            <w:rFonts w:ascii="Times New Roman" w:hAnsi="Times New Roman" w:cs="Times New Roman"/>
          </w:rPr>
          <w:delText>.</w:delText>
        </w:r>
      </w:del>
    </w:p>
    <w:p w14:paraId="4C3751C2" w14:textId="77777777" w:rsidR="00564B42" w:rsidRPr="006F6E0D" w:rsidDel="00587587" w:rsidRDefault="00564B42" w:rsidP="00E24C8A">
      <w:pPr>
        <w:spacing w:line="480" w:lineRule="auto"/>
        <w:jc w:val="both"/>
        <w:rPr>
          <w:del w:id="4081" w:author="Bo Shen" w:date="2023-02-27T23:25:00Z"/>
          <w:rFonts w:ascii="Times New Roman" w:hAnsi="Times New Roman" w:cs="Times New Roman"/>
          <w:rPrChange w:id="4082" w:author="Bo Shen" w:date="2023-01-23T17:40:00Z">
            <w:rPr>
              <w:del w:id="4083" w:author="Bo Shen" w:date="2023-02-27T23:25:00Z"/>
              <w:rFonts w:ascii="Times New Roman" w:hAnsi="Times New Roman" w:cs="Times New Roman"/>
              <w:color w:val="000000" w:themeColor="text1"/>
            </w:rPr>
          </w:rPrChange>
        </w:rPr>
      </w:pPr>
    </w:p>
    <w:p w14:paraId="01486E74" w14:textId="77777777" w:rsidR="00564B42" w:rsidDel="00587587" w:rsidRDefault="00564B42">
      <w:pPr>
        <w:spacing w:line="480" w:lineRule="auto"/>
        <w:jc w:val="both"/>
        <w:rPr>
          <w:del w:id="4084" w:author="Bo Shen" w:date="2023-02-27T23:25:00Z"/>
          <w:rFonts w:ascii="Times New Roman" w:hAnsi="Times New Roman" w:cs="Times New Roman"/>
        </w:rPr>
        <w:pPrChange w:id="4085" w:author="Bo Shen" w:date="2023-01-23T17:42:00Z">
          <w:pPr/>
        </w:pPrChange>
      </w:pPr>
      <w:del w:id="4086" w:author="Bo Shen" w:date="2023-02-27T23:25:00Z">
        <w:r w:rsidDel="00587587">
          <w:rPr>
            <w:rFonts w:ascii="Times New Roman" w:hAnsi="Times New Roman" w:cs="Times New Roman"/>
          </w:rPr>
          <w:delText>To fit the predicted activities to the empirical mean firing rates during the sustain phase, we fit the predicted activities during the equilibria of these models. T</w:delText>
        </w:r>
        <w:r w:rsidRPr="00FA3848" w:rsidDel="00587587">
          <w:rPr>
            <w:rFonts w:ascii="Times New Roman" w:hAnsi="Times New Roman" w:cs="Times New Roman"/>
          </w:rPr>
          <w:delText>he equilibria of the</w:delText>
        </w:r>
        <w:r w:rsidDel="00587587">
          <w:rPr>
            <w:rFonts w:ascii="Times New Roman" w:hAnsi="Times New Roman" w:cs="Times New Roman"/>
          </w:rPr>
          <w:delText xml:space="preserve"> two models were solved in Eq. </w:delText>
        </w:r>
      </w:del>
      <w:del w:id="4087" w:author="Bo Shen" w:date="2023-02-27T16:32:00Z">
        <w:r w:rsidDel="00DF5DCB">
          <w:rPr>
            <w:rFonts w:ascii="Times New Roman" w:hAnsi="Times New Roman" w:cs="Times New Roman"/>
          </w:rPr>
          <w:delText>X+2</w:delText>
        </w:r>
      </w:del>
      <w:del w:id="4088" w:author="Bo Shen" w:date="2023-02-27T23:25:00Z">
        <w:r w:rsidDel="00587587">
          <w:rPr>
            <w:rFonts w:ascii="Times New Roman" w:hAnsi="Times New Roman" w:cs="Times New Roman"/>
          </w:rPr>
          <w:delText xml:space="preserve"> and Eq. </w:delText>
        </w:r>
      </w:del>
      <w:del w:id="4089" w:author="Bo Shen" w:date="2023-02-27T16:32:00Z">
        <w:r w:rsidDel="00DF5DCB">
          <w:rPr>
            <w:rFonts w:ascii="Times New Roman" w:hAnsi="Times New Roman" w:cs="Times New Roman"/>
          </w:rPr>
          <w:delText>X+3</w:delText>
        </w:r>
      </w:del>
      <w:del w:id="4090" w:author="Bo Shen" w:date="2023-02-27T23:25:00Z">
        <w:r w:rsidDel="00587587">
          <w:rPr>
            <w:rFonts w:ascii="Times New Roman" w:hAnsi="Times New Roman" w:cs="Times New Roman"/>
          </w:rPr>
          <w:delText xml:space="preserve"> respectively by taking the differential equations (Eqs. </w:delText>
        </w:r>
      </w:del>
      <w:del w:id="4091" w:author="Bo Shen" w:date="2023-02-27T16:32:00Z">
        <w:r w:rsidDel="00DF5DCB">
          <w:rPr>
            <w:rFonts w:ascii="Times New Roman" w:hAnsi="Times New Roman" w:cs="Times New Roman"/>
          </w:rPr>
          <w:delText>X-X=1</w:delText>
        </w:r>
      </w:del>
      <w:del w:id="4092" w:author="Bo Shen" w:date="2023-02-27T23:25:00Z">
        <w:r w:rsidDel="00587587">
          <w:rPr>
            <w:rFonts w:ascii="Times New Roman" w:hAnsi="Times New Roman" w:cs="Times New Roman"/>
          </w:rPr>
          <w:delText xml:space="preserve"> and Eqs. 1</w:delText>
        </w:r>
      </w:del>
      <w:del w:id="4093" w:author="Bo Shen" w:date="2023-02-27T16:55:00Z">
        <w:r w:rsidDel="001A159E">
          <w:rPr>
            <w:rFonts w:ascii="Times New Roman" w:hAnsi="Times New Roman" w:cs="Times New Roman"/>
          </w:rPr>
          <w:delText xml:space="preserve"> – </w:delText>
        </w:r>
      </w:del>
      <w:del w:id="4094" w:author="Bo Shen" w:date="2023-02-27T23:25:00Z">
        <w:r w:rsidDel="00587587">
          <w:rPr>
            <w:rFonts w:ascii="Times New Roman" w:hAnsi="Times New Roman" w:cs="Times New Roman"/>
          </w:rPr>
          <w:delText xml:space="preserve">3) to zero. </w:delText>
        </w:r>
      </w:del>
    </w:p>
    <w:p w14:paraId="52C1FCA1" w14:textId="77777777" w:rsidR="00564B42" w:rsidDel="00587587" w:rsidRDefault="00564B42">
      <w:pPr>
        <w:spacing w:line="480" w:lineRule="auto"/>
        <w:jc w:val="both"/>
        <w:rPr>
          <w:del w:id="4095" w:author="Bo Shen" w:date="2023-02-27T23:25:00Z"/>
          <w:rFonts w:ascii="Times New Roman" w:hAnsi="Times New Roman" w:cs="Times New Roman"/>
        </w:rPr>
        <w:pPrChange w:id="4096" w:author="Bo Shen" w:date="2023-01-23T17:42:00Z">
          <w:pPr/>
        </w:pPrChange>
      </w:pPr>
      <w:del w:id="4097"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109F23E8" w14:textId="77777777" w:rsidTr="00007227">
        <w:trPr>
          <w:del w:id="4098" w:author="Bo Shen" w:date="2023-02-27T23:25:00Z"/>
        </w:trPr>
        <w:tc>
          <w:tcPr>
            <w:tcW w:w="2065" w:type="dxa"/>
          </w:tcPr>
          <w:p w14:paraId="770597EF" w14:textId="77777777" w:rsidR="00564B42" w:rsidDel="00587587" w:rsidRDefault="00564B42">
            <w:pPr>
              <w:spacing w:line="480" w:lineRule="auto"/>
              <w:jc w:val="both"/>
              <w:rPr>
                <w:del w:id="4099" w:author="Bo Shen" w:date="2023-02-27T23:25:00Z"/>
                <w:rFonts w:ascii="Times New Roman" w:hAnsi="Times New Roman" w:cs="Times New Roman"/>
              </w:rPr>
              <w:pPrChange w:id="4100" w:author="Bo Shen" w:date="2023-01-23T17:42:00Z">
                <w:pPr/>
              </w:pPrChange>
            </w:pPr>
          </w:p>
        </w:tc>
        <w:tc>
          <w:tcPr>
            <w:tcW w:w="4168" w:type="dxa"/>
          </w:tcPr>
          <w:p w14:paraId="2CA2A343" w14:textId="77777777" w:rsidR="00564B42" w:rsidRPr="00481F27" w:rsidDel="00587587" w:rsidRDefault="00000000">
            <w:pPr>
              <w:spacing w:line="480" w:lineRule="auto"/>
              <w:jc w:val="both"/>
              <w:rPr>
                <w:del w:id="4101" w:author="Bo Shen" w:date="2023-02-27T23:25:00Z"/>
                <w:rFonts w:ascii="Times New Roman" w:hAnsi="Times New Roman" w:cs="Times New Roman"/>
              </w:rPr>
              <w:pPrChange w:id="4102" w:author="Bo Shen" w:date="2023-01-23T17:42:00Z">
                <w:pPr/>
              </w:pPrChange>
            </w:pPr>
            <m:oMathPara>
              <m:oMathParaPr>
                <m:jc m:val="left"/>
              </m:oMathParaPr>
              <m:oMath>
                <m:sSub>
                  <m:sSubPr>
                    <m:ctrlPr>
                      <w:del w:id="4103" w:author="Bo Shen" w:date="2023-02-27T23:25:00Z">
                        <w:rPr>
                          <w:rFonts w:ascii="Cambria Math" w:hAnsi="Cambria Math" w:cs="Times New Roman"/>
                          <w:i/>
                        </w:rPr>
                      </w:del>
                    </m:ctrlPr>
                  </m:sSubPr>
                  <m:e>
                    <m:r>
                      <w:del w:id="4104" w:author="Bo Shen" w:date="2023-02-27T23:25:00Z">
                        <w:rPr>
                          <w:rFonts w:ascii="Cambria Math" w:hAnsi="Cambria Math" w:cs="Times New Roman"/>
                        </w:rPr>
                        <m:t>R</m:t>
                      </w:del>
                    </m:r>
                  </m:e>
                  <m:sub>
                    <m:r>
                      <w:del w:id="4105" w:author="Bo Shen" w:date="2023-02-27T23:25:00Z">
                        <w:rPr>
                          <w:rFonts w:ascii="Cambria Math" w:hAnsi="Cambria Math" w:cs="Times New Roman"/>
                        </w:rPr>
                        <m:t>i</m:t>
                      </w:del>
                    </m:r>
                  </m:sub>
                </m:sSub>
                <m:r>
                  <w:del w:id="4106" w:author="Bo Shen" w:date="2023-02-27T23:25:00Z">
                    <w:rPr>
                      <w:rFonts w:ascii="Cambria Math" w:hAnsi="Cambria Math" w:cs="Times New Roman"/>
                    </w:rPr>
                    <m:t>=</m:t>
                  </w:del>
                </m:r>
                <m:f>
                  <m:fPr>
                    <m:ctrlPr>
                      <w:del w:id="4107" w:author="Bo Shen" w:date="2023-02-27T23:25:00Z">
                        <w:rPr>
                          <w:rFonts w:ascii="Cambria Math" w:hAnsi="Cambria Math" w:cs="Times New Roman"/>
                          <w:i/>
                        </w:rPr>
                      </w:del>
                    </m:ctrlPr>
                  </m:fPr>
                  <m:num>
                    <m:sSub>
                      <m:sSubPr>
                        <m:ctrlPr>
                          <w:del w:id="4108" w:author="Bo Shen" w:date="2023-02-27T23:25:00Z">
                            <w:rPr>
                              <w:rFonts w:ascii="Cambria Math" w:hAnsi="Cambria Math" w:cs="Times New Roman"/>
                              <w:i/>
                            </w:rPr>
                          </w:del>
                        </m:ctrlPr>
                      </m:sSubPr>
                      <m:e>
                        <m:r>
                          <w:del w:id="4109" w:author="Bo Shen" w:date="2023-02-27T23:25:00Z">
                            <w:rPr>
                              <w:rFonts w:ascii="Cambria Math" w:hAnsi="Cambria Math" w:cs="Times New Roman"/>
                            </w:rPr>
                            <m:t>V</m:t>
                          </w:del>
                        </m:r>
                      </m:e>
                      <m:sub>
                        <m:r>
                          <w:del w:id="4110" w:author="Bo Shen" w:date="2023-02-27T23:25:00Z">
                            <w:rPr>
                              <w:rFonts w:ascii="Cambria Math" w:hAnsi="Cambria Math" w:cs="Times New Roman"/>
                            </w:rPr>
                            <m:t>i</m:t>
                          </w:del>
                        </m:r>
                      </m:sub>
                    </m:sSub>
                    <m:r>
                      <w:del w:id="4111" w:author="Bo Shen" w:date="2023-02-27T23:25:00Z">
                        <w:rPr>
                          <w:rFonts w:ascii="Cambria Math" w:hAnsi="Cambria Math" w:cs="Times New Roman"/>
                        </w:rPr>
                        <m:t>+B</m:t>
                      </w:del>
                    </m:r>
                  </m:num>
                  <m:den>
                    <m:r>
                      <w:del w:id="4112" w:author="Bo Shen" w:date="2023-02-27T23:25:00Z">
                        <w:rPr>
                          <w:rFonts w:ascii="Cambria Math" w:hAnsi="Cambria Math" w:cs="Times New Roman"/>
                        </w:rPr>
                        <m:t>1+</m:t>
                      </w:del>
                    </m:r>
                    <m:sSub>
                      <m:sSubPr>
                        <m:ctrlPr>
                          <w:del w:id="4113" w:author="Bo Shen" w:date="2023-02-03T11:45:00Z">
                            <w:rPr>
                              <w:rFonts w:ascii="Cambria Math" w:hAnsi="Cambria Math" w:cs="Times New Roman"/>
                              <w:i/>
                            </w:rPr>
                          </w:del>
                        </m:ctrlPr>
                      </m:sSubPr>
                      <m:e>
                        <m:r>
                          <w:del w:id="4114" w:author="Bo Shen" w:date="2023-02-03T11:45:00Z">
                            <w:rPr>
                              <w:rFonts w:ascii="Cambria Math" w:hAnsi="Cambria Math" w:cs="Times New Roman"/>
                            </w:rPr>
                            <m:t>G</m:t>
                          </w:del>
                        </m:r>
                      </m:e>
                      <m:sub>
                        <m:r>
                          <w:del w:id="4115" w:author="Bo Shen" w:date="2023-02-03T11:45:00Z">
                            <w:rPr>
                              <w:rFonts w:ascii="Cambria Math" w:hAnsi="Cambria Math" w:cs="Times New Roman"/>
                            </w:rPr>
                            <m:t>0</m:t>
                          </w:del>
                        </m:r>
                      </m:sub>
                    </m:sSub>
                    <m:r>
                      <w:del w:id="4116" w:author="Bo Shen" w:date="2023-02-03T11:45:00Z">
                        <w:rPr>
                          <w:rFonts w:ascii="Cambria Math" w:hAnsi="Cambria Math" w:cs="Times New Roman"/>
                        </w:rPr>
                        <m:t>+</m:t>
                      </w:del>
                    </m:r>
                    <m:nary>
                      <m:naryPr>
                        <m:chr m:val="∑"/>
                        <m:limLoc m:val="subSup"/>
                        <m:supHide m:val="1"/>
                        <m:ctrlPr>
                          <w:del w:id="4117" w:author="Bo Shen" w:date="2023-02-27T23:25:00Z">
                            <w:rPr>
                              <w:rFonts w:ascii="Cambria Math" w:hAnsi="Cambria Math" w:cs="Times New Roman"/>
                              <w:i/>
                            </w:rPr>
                          </w:del>
                        </m:ctrlPr>
                      </m:naryPr>
                      <m:sub>
                        <m:r>
                          <w:del w:id="4118" w:author="Bo Shen" w:date="2023-02-27T23:25:00Z">
                            <w:rPr>
                              <w:rFonts w:ascii="Cambria Math" w:hAnsi="Cambria Math" w:cs="Times New Roman"/>
                            </w:rPr>
                            <m:t>j</m:t>
                          </w:del>
                        </m:r>
                      </m:sub>
                      <m:sup/>
                      <m:e>
                        <m:sSub>
                          <m:sSubPr>
                            <m:ctrlPr>
                              <w:del w:id="4119" w:author="Bo Shen" w:date="2023-02-27T23:25:00Z">
                                <w:rPr>
                                  <w:rFonts w:ascii="Cambria Math" w:hAnsi="Cambria Math" w:cs="Times New Roman"/>
                                  <w:i/>
                                </w:rPr>
                              </w:del>
                            </m:ctrlPr>
                          </m:sSubPr>
                          <m:e>
                            <m:r>
                              <w:del w:id="4120" w:author="Bo Shen" w:date="2023-02-27T23:25:00Z">
                                <w:rPr>
                                  <w:rFonts w:ascii="Cambria Math" w:hAnsi="Cambria Math" w:cs="Times New Roman"/>
                                </w:rPr>
                                <m:t>R</m:t>
                              </w:del>
                            </m:r>
                          </m:e>
                          <m:sub>
                            <m:r>
                              <w:del w:id="4121" w:author="Bo Shen" w:date="2023-02-27T23:25:00Z">
                                <w:rPr>
                                  <w:rFonts w:ascii="Cambria Math" w:hAnsi="Cambria Math" w:cs="Times New Roman"/>
                                </w:rPr>
                                <m:t>j</m:t>
                              </w:del>
                            </m:r>
                          </m:sub>
                        </m:sSub>
                      </m:e>
                    </m:nary>
                  </m:den>
                </m:f>
              </m:oMath>
            </m:oMathPara>
          </w:p>
        </w:tc>
        <w:tc>
          <w:tcPr>
            <w:tcW w:w="3117" w:type="dxa"/>
            <w:vAlign w:val="center"/>
          </w:tcPr>
          <w:p w14:paraId="765E097E" w14:textId="77777777" w:rsidR="00564B42" w:rsidDel="00587587" w:rsidRDefault="00564B42">
            <w:pPr>
              <w:spacing w:line="480" w:lineRule="auto"/>
              <w:jc w:val="both"/>
              <w:rPr>
                <w:del w:id="4122" w:author="Bo Shen" w:date="2023-02-27T23:25:00Z"/>
                <w:rFonts w:ascii="Times New Roman" w:hAnsi="Times New Roman" w:cs="Times New Roman"/>
              </w:rPr>
              <w:pPrChange w:id="4123" w:author="Bo Shen" w:date="2023-01-23T17:42:00Z">
                <w:pPr>
                  <w:spacing w:line="600" w:lineRule="auto"/>
                  <w:jc w:val="right"/>
                </w:pPr>
              </w:pPrChange>
            </w:pPr>
            <w:del w:id="4124" w:author="Bo Shen" w:date="2023-02-27T23:25:00Z">
              <w:r w:rsidDel="00587587">
                <w:rPr>
                  <w:rFonts w:ascii="Times New Roman" w:hAnsi="Times New Roman" w:cs="Times New Roman"/>
                </w:rPr>
                <w:delText>(</w:delText>
              </w:r>
            </w:del>
            <w:del w:id="4125" w:author="Bo Shen" w:date="2023-02-27T16:33:00Z">
              <w:r w:rsidDel="00DF5DCB">
                <w:rPr>
                  <w:rFonts w:ascii="Times New Roman" w:hAnsi="Times New Roman" w:cs="Times New Roman"/>
                </w:rPr>
                <w:delText>x</w:delText>
              </w:r>
            </w:del>
            <w:del w:id="4126" w:author="Bo Shen" w:date="2023-02-27T23:25:00Z">
              <w:r w:rsidDel="00587587">
                <w:rPr>
                  <w:rFonts w:ascii="Times New Roman" w:hAnsi="Times New Roman" w:cs="Times New Roman"/>
                </w:rPr>
                <w:delText>)</w:delText>
              </w:r>
            </w:del>
          </w:p>
        </w:tc>
      </w:tr>
    </w:tbl>
    <w:p w14:paraId="44313BF2" w14:textId="77777777" w:rsidR="00564B42" w:rsidDel="00587587" w:rsidRDefault="00564B42">
      <w:pPr>
        <w:spacing w:line="480" w:lineRule="auto"/>
        <w:jc w:val="both"/>
        <w:rPr>
          <w:del w:id="4127" w:author="Bo Shen" w:date="2023-02-27T23:25:00Z"/>
          <w:rFonts w:ascii="Times New Roman" w:hAnsi="Times New Roman" w:cs="Times New Roman"/>
        </w:rPr>
        <w:pPrChange w:id="4128" w:author="Bo Shen" w:date="2023-01-23T17:42:00Z">
          <w:pPr/>
        </w:pPrChange>
      </w:pPr>
      <w:del w:id="4129"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0E1F9A07" w14:textId="77777777" w:rsidTr="00007227">
        <w:trPr>
          <w:del w:id="4130" w:author="Bo Shen" w:date="2023-02-27T23:25:00Z"/>
        </w:trPr>
        <w:tc>
          <w:tcPr>
            <w:tcW w:w="2065" w:type="dxa"/>
          </w:tcPr>
          <w:p w14:paraId="2FD58363" w14:textId="77777777" w:rsidR="00564B42" w:rsidDel="00587587" w:rsidRDefault="00564B42">
            <w:pPr>
              <w:spacing w:line="480" w:lineRule="auto"/>
              <w:jc w:val="both"/>
              <w:rPr>
                <w:del w:id="4131" w:author="Bo Shen" w:date="2023-02-27T23:25:00Z"/>
                <w:rFonts w:ascii="Times New Roman" w:hAnsi="Times New Roman" w:cs="Times New Roman"/>
              </w:rPr>
              <w:pPrChange w:id="4132" w:author="Bo Shen" w:date="2023-01-23T17:42:00Z">
                <w:pPr/>
              </w:pPrChange>
            </w:pPr>
          </w:p>
        </w:tc>
        <w:tc>
          <w:tcPr>
            <w:tcW w:w="4168" w:type="dxa"/>
          </w:tcPr>
          <w:p w14:paraId="2D1E49F4" w14:textId="77777777" w:rsidR="00564B42" w:rsidRPr="00481F27" w:rsidDel="00587587" w:rsidRDefault="00000000">
            <w:pPr>
              <w:spacing w:line="480" w:lineRule="auto"/>
              <w:jc w:val="both"/>
              <w:rPr>
                <w:del w:id="4133" w:author="Bo Shen" w:date="2023-02-27T23:25:00Z"/>
                <w:rFonts w:ascii="Times New Roman" w:hAnsi="Times New Roman" w:cs="Times New Roman"/>
              </w:rPr>
              <w:pPrChange w:id="4134" w:author="Bo Shen" w:date="2023-01-23T17:42:00Z">
                <w:pPr/>
              </w:pPrChange>
            </w:pPr>
            <m:oMathPara>
              <m:oMathParaPr>
                <m:jc m:val="left"/>
              </m:oMathParaPr>
              <m:oMath>
                <m:sSub>
                  <m:sSubPr>
                    <m:ctrlPr>
                      <w:del w:id="4135" w:author="Bo Shen" w:date="2023-02-27T23:25:00Z">
                        <w:rPr>
                          <w:rFonts w:ascii="Cambria Math" w:hAnsi="Cambria Math" w:cs="Times New Roman"/>
                          <w:i/>
                        </w:rPr>
                      </w:del>
                    </m:ctrlPr>
                  </m:sSubPr>
                  <m:e>
                    <m:r>
                      <w:del w:id="4136" w:author="Bo Shen" w:date="2023-02-27T23:25:00Z">
                        <w:rPr>
                          <w:rFonts w:ascii="Cambria Math" w:hAnsi="Cambria Math" w:cs="Times New Roman"/>
                        </w:rPr>
                        <m:t>R</m:t>
                      </w:del>
                    </m:r>
                  </m:e>
                  <m:sub>
                    <m:r>
                      <w:del w:id="4137" w:author="Bo Shen" w:date="2023-02-27T23:25:00Z">
                        <w:rPr>
                          <w:rFonts w:ascii="Cambria Math" w:hAnsi="Cambria Math" w:cs="Times New Roman"/>
                        </w:rPr>
                        <m:t>i</m:t>
                      </w:del>
                    </m:r>
                  </m:sub>
                </m:sSub>
                <m:r>
                  <w:del w:id="4138" w:author="Bo Shen" w:date="2023-02-27T23:25:00Z">
                    <w:rPr>
                      <w:rFonts w:ascii="Cambria Math" w:hAnsi="Cambria Math" w:cs="Times New Roman"/>
                    </w:rPr>
                    <m:t>=</m:t>
                  </w:del>
                </m:r>
                <m:f>
                  <m:fPr>
                    <m:ctrlPr>
                      <w:del w:id="4139" w:author="Bo Shen" w:date="2023-02-27T23:25:00Z">
                        <w:rPr>
                          <w:rFonts w:ascii="Cambria Math" w:hAnsi="Cambria Math" w:cs="Times New Roman"/>
                          <w:i/>
                        </w:rPr>
                      </w:del>
                    </m:ctrlPr>
                  </m:fPr>
                  <m:num>
                    <m:sSub>
                      <m:sSubPr>
                        <m:ctrlPr>
                          <w:del w:id="4140" w:author="Bo Shen" w:date="2023-02-27T23:25:00Z">
                            <w:rPr>
                              <w:rFonts w:ascii="Cambria Math" w:hAnsi="Cambria Math" w:cs="Times New Roman"/>
                              <w:i/>
                            </w:rPr>
                          </w:del>
                        </m:ctrlPr>
                      </m:sSubPr>
                      <m:e>
                        <m:r>
                          <w:del w:id="4141" w:author="Bo Shen" w:date="2023-02-27T23:25:00Z">
                            <w:rPr>
                              <w:rFonts w:ascii="Cambria Math" w:hAnsi="Cambria Math" w:cs="Times New Roman"/>
                            </w:rPr>
                            <m:t>V</m:t>
                          </w:del>
                        </m:r>
                      </m:e>
                      <m:sub>
                        <m:r>
                          <w:del w:id="4142" w:author="Bo Shen" w:date="2023-02-27T23:25:00Z">
                            <w:rPr>
                              <w:rFonts w:ascii="Cambria Math" w:hAnsi="Cambria Math" w:cs="Times New Roman"/>
                            </w:rPr>
                            <m:t>i</m:t>
                          </w:del>
                        </m:r>
                      </m:sub>
                    </m:sSub>
                    <m:r>
                      <w:del w:id="4143" w:author="Bo Shen" w:date="2023-02-27T23:25:00Z">
                        <w:rPr>
                          <w:rFonts w:ascii="Cambria Math" w:hAnsi="Cambria Math" w:cs="Times New Roman"/>
                        </w:rPr>
                        <m:t>+B+α</m:t>
                      </w:del>
                    </m:r>
                    <m:sSub>
                      <m:sSubPr>
                        <m:ctrlPr>
                          <w:del w:id="4144" w:author="Bo Shen" w:date="2023-02-27T23:25:00Z">
                            <w:rPr>
                              <w:rFonts w:ascii="Cambria Math" w:hAnsi="Cambria Math" w:cs="Times New Roman"/>
                              <w:i/>
                            </w:rPr>
                          </w:del>
                        </m:ctrlPr>
                      </m:sSubPr>
                      <m:e>
                        <m:r>
                          <w:del w:id="4145" w:author="Bo Shen" w:date="2023-02-27T23:25:00Z">
                            <w:rPr>
                              <w:rFonts w:ascii="Cambria Math" w:hAnsi="Cambria Math" w:cs="Times New Roman"/>
                            </w:rPr>
                            <m:t>R</m:t>
                          </w:del>
                        </m:r>
                      </m:e>
                      <m:sub>
                        <m:r>
                          <w:del w:id="4146" w:author="Bo Shen" w:date="2023-02-27T23:25:00Z">
                            <w:rPr>
                              <w:rFonts w:ascii="Cambria Math" w:hAnsi="Cambria Math" w:cs="Times New Roman"/>
                            </w:rPr>
                            <m:t>i</m:t>
                          </w:del>
                        </m:r>
                      </m:sub>
                    </m:sSub>
                  </m:num>
                  <m:den>
                    <m:r>
                      <w:del w:id="4147" w:author="Bo Shen" w:date="2023-02-27T23:25:00Z">
                        <w:rPr>
                          <w:rFonts w:ascii="Cambria Math" w:hAnsi="Cambria Math" w:cs="Times New Roman"/>
                        </w:rPr>
                        <m:t>1+</m:t>
                      </w:del>
                    </m:r>
                    <m:sSub>
                      <m:sSubPr>
                        <m:ctrlPr>
                          <w:del w:id="4148" w:author="Bo Shen" w:date="2023-02-27T23:25:00Z">
                            <w:rPr>
                              <w:rFonts w:ascii="Cambria Math" w:hAnsi="Cambria Math" w:cs="Times New Roman"/>
                              <w:i/>
                            </w:rPr>
                          </w:del>
                        </m:ctrlPr>
                      </m:sSubPr>
                      <m:e>
                        <m:r>
                          <w:del w:id="4149" w:author="Bo Shen" w:date="2023-02-27T23:25:00Z">
                            <w:rPr>
                              <w:rFonts w:ascii="Cambria Math" w:hAnsi="Cambria Math" w:cs="Times New Roman"/>
                            </w:rPr>
                            <m:t>G</m:t>
                          </w:del>
                        </m:r>
                      </m:e>
                      <m:sub>
                        <m:r>
                          <w:del w:id="4150" w:author="Bo Shen" w:date="2023-02-27T23:25:00Z">
                            <w:rPr>
                              <w:rFonts w:ascii="Cambria Math" w:hAnsi="Cambria Math" w:cs="Times New Roman"/>
                            </w:rPr>
                            <m:t>0</m:t>
                          </w:del>
                        </m:r>
                      </m:sub>
                    </m:sSub>
                    <m:r>
                      <w:del w:id="4151" w:author="Bo Shen" w:date="2023-02-27T23:25:00Z">
                        <w:rPr>
                          <w:rFonts w:ascii="Cambria Math" w:hAnsi="Cambria Math" w:cs="Times New Roman"/>
                        </w:rPr>
                        <m:t>+</m:t>
                      </w:del>
                    </m:r>
                    <m:nary>
                      <m:naryPr>
                        <m:chr m:val="∑"/>
                        <m:limLoc m:val="subSup"/>
                        <m:supHide m:val="1"/>
                        <m:ctrlPr>
                          <w:del w:id="4152" w:author="Bo Shen" w:date="2023-02-27T23:25:00Z">
                            <w:rPr>
                              <w:rFonts w:ascii="Cambria Math" w:hAnsi="Cambria Math" w:cs="Times New Roman"/>
                              <w:i/>
                            </w:rPr>
                          </w:del>
                        </m:ctrlPr>
                      </m:naryPr>
                      <m:sub>
                        <m:r>
                          <w:del w:id="4153" w:author="Bo Shen" w:date="2023-02-27T23:25:00Z">
                            <w:rPr>
                              <w:rFonts w:ascii="Cambria Math" w:hAnsi="Cambria Math" w:cs="Times New Roman"/>
                            </w:rPr>
                            <m:t>j</m:t>
                          </w:del>
                        </m:r>
                      </m:sub>
                      <m:sup/>
                      <m:e>
                        <m:sSub>
                          <m:sSubPr>
                            <m:ctrlPr>
                              <w:del w:id="4154" w:author="Bo Shen" w:date="2023-02-27T23:25:00Z">
                                <w:rPr>
                                  <w:rFonts w:ascii="Cambria Math" w:hAnsi="Cambria Math" w:cs="Times New Roman"/>
                                  <w:i/>
                                </w:rPr>
                              </w:del>
                            </m:ctrlPr>
                          </m:sSubPr>
                          <m:e>
                            <m:r>
                              <w:del w:id="4155" w:author="Bo Shen" w:date="2023-02-27T23:25:00Z">
                                <w:rPr>
                                  <w:rFonts w:ascii="Cambria Math" w:hAnsi="Cambria Math" w:cs="Times New Roman"/>
                                </w:rPr>
                                <m:t>R</m:t>
                              </w:del>
                            </m:r>
                          </m:e>
                          <m:sub>
                            <m:r>
                              <w:del w:id="4156" w:author="Bo Shen" w:date="2023-02-27T23:25:00Z">
                                <w:rPr>
                                  <w:rFonts w:ascii="Cambria Math" w:hAnsi="Cambria Math" w:cs="Times New Roman"/>
                                </w:rPr>
                                <m:t>j</m:t>
                              </w:del>
                            </m:r>
                          </m:sub>
                        </m:sSub>
                      </m:e>
                    </m:nary>
                    <m:r>
                      <w:del w:id="4157" w:author="Bo Shen" w:date="2023-02-27T23:25:00Z">
                        <w:rPr>
                          <w:rFonts w:ascii="Cambria Math" w:hAnsi="Cambria Math" w:cs="Times New Roman"/>
                        </w:rPr>
                        <m:t>-β</m:t>
                      </w:del>
                    </m:r>
                    <m:sSub>
                      <m:sSubPr>
                        <m:ctrlPr>
                          <w:del w:id="4158" w:author="Bo Shen" w:date="2023-02-27T23:25:00Z">
                            <w:rPr>
                              <w:rFonts w:ascii="Cambria Math" w:hAnsi="Cambria Math" w:cs="Times New Roman"/>
                              <w:i/>
                            </w:rPr>
                          </w:del>
                        </m:ctrlPr>
                      </m:sSubPr>
                      <m:e>
                        <m:r>
                          <w:del w:id="4159" w:author="Bo Shen" w:date="2023-02-27T23:25:00Z">
                            <w:rPr>
                              <w:rFonts w:ascii="Cambria Math" w:hAnsi="Cambria Math" w:cs="Times New Roman"/>
                            </w:rPr>
                            <m:t>R</m:t>
                          </w:del>
                        </m:r>
                      </m:e>
                      <m:sub>
                        <m:r>
                          <w:del w:id="4160" w:author="Bo Shen" w:date="2023-02-27T23:25:00Z">
                            <w:rPr>
                              <w:rFonts w:ascii="Cambria Math" w:hAnsi="Cambria Math" w:cs="Times New Roman"/>
                            </w:rPr>
                            <m:t>i</m:t>
                          </w:del>
                        </m:r>
                      </m:sub>
                    </m:sSub>
                  </m:den>
                </m:f>
              </m:oMath>
            </m:oMathPara>
          </w:p>
        </w:tc>
        <w:tc>
          <w:tcPr>
            <w:tcW w:w="3117" w:type="dxa"/>
            <w:vAlign w:val="center"/>
          </w:tcPr>
          <w:p w14:paraId="7E07D913" w14:textId="77777777" w:rsidR="00564B42" w:rsidDel="00587587" w:rsidRDefault="00564B42">
            <w:pPr>
              <w:spacing w:line="480" w:lineRule="auto"/>
              <w:jc w:val="both"/>
              <w:rPr>
                <w:del w:id="4161" w:author="Bo Shen" w:date="2023-02-27T23:25:00Z"/>
                <w:rFonts w:ascii="Times New Roman" w:hAnsi="Times New Roman" w:cs="Times New Roman"/>
              </w:rPr>
              <w:pPrChange w:id="4162" w:author="Bo Shen" w:date="2023-01-23T17:42:00Z">
                <w:pPr>
                  <w:spacing w:line="600" w:lineRule="auto"/>
                  <w:jc w:val="right"/>
                </w:pPr>
              </w:pPrChange>
            </w:pPr>
            <w:del w:id="4163" w:author="Bo Shen" w:date="2023-02-27T23:25:00Z">
              <w:r w:rsidDel="00587587">
                <w:rPr>
                  <w:rFonts w:ascii="Times New Roman" w:hAnsi="Times New Roman" w:cs="Times New Roman"/>
                </w:rPr>
                <w:delText>(</w:delText>
              </w:r>
            </w:del>
            <w:del w:id="4164" w:author="Bo Shen" w:date="2023-02-27T16:33:00Z">
              <w:r w:rsidDel="00DF5DCB">
                <w:rPr>
                  <w:rFonts w:ascii="Times New Roman" w:hAnsi="Times New Roman" w:cs="Times New Roman"/>
                </w:rPr>
                <w:delText>x</w:delText>
              </w:r>
            </w:del>
            <w:del w:id="4165" w:author="Bo Shen" w:date="2023-02-27T23:25:00Z">
              <w:r w:rsidDel="00587587">
                <w:rPr>
                  <w:rFonts w:ascii="Times New Roman" w:hAnsi="Times New Roman" w:cs="Times New Roman"/>
                </w:rPr>
                <w:delText>)</w:delText>
              </w:r>
            </w:del>
          </w:p>
        </w:tc>
      </w:tr>
    </w:tbl>
    <w:p w14:paraId="6D64B636" w14:textId="77777777" w:rsidR="00564B42" w:rsidDel="00587587" w:rsidRDefault="00564B42">
      <w:pPr>
        <w:spacing w:line="480" w:lineRule="auto"/>
        <w:jc w:val="both"/>
        <w:rPr>
          <w:del w:id="4166" w:author="Bo Shen" w:date="2023-02-27T23:25:00Z"/>
          <w:rFonts w:ascii="Times New Roman" w:hAnsi="Times New Roman" w:cs="Times New Roman"/>
        </w:rPr>
        <w:pPrChange w:id="4167" w:author="Bo Shen" w:date="2023-01-23T17:42:00Z">
          <w:pPr/>
        </w:pPrChange>
      </w:pPr>
      <w:del w:id="4168" w:author="Bo Shen" w:date="2023-02-27T23:25:00Z">
        <w:r w:rsidDel="00587587">
          <w:rPr>
            <w:rFonts w:ascii="Times New Roman" w:hAnsi="Times New Roman" w:cs="Times New Roman"/>
          </w:rPr>
          <w:delText xml:space="preserve">To fit the empirical activities with normalized scale, we need another scaling parameter </w:delText>
        </w:r>
      </w:del>
      <m:oMath>
        <m:sSub>
          <m:sSubPr>
            <m:ctrlPr>
              <w:del w:id="4169" w:author="Bo Shen" w:date="2023-02-27T23:25:00Z">
                <w:rPr>
                  <w:rFonts w:ascii="Cambria Math" w:hAnsi="Cambria Math" w:cs="Times New Roman"/>
                  <w:i/>
                </w:rPr>
              </w:del>
            </m:ctrlPr>
          </m:sSubPr>
          <m:e>
            <m:r>
              <w:del w:id="4170" w:author="Bo Shen" w:date="2023-02-27T23:25:00Z">
                <w:rPr>
                  <w:rFonts w:ascii="Cambria Math" w:hAnsi="Cambria Math" w:cs="Times New Roman"/>
                </w:rPr>
                <m:t>R</m:t>
              </w:del>
            </m:r>
          </m:e>
          <m:sub>
            <m:r>
              <w:del w:id="4171" w:author="Bo Shen" w:date="2023-02-27T23:25:00Z">
                <w:rPr>
                  <w:rFonts w:ascii="Cambria Math" w:hAnsi="Cambria Math" w:cs="Times New Roman"/>
                </w:rPr>
                <m:t>max</m:t>
              </w:del>
            </m:r>
          </m:sub>
        </m:sSub>
        <m:r>
          <w:del w:id="4172" w:author="Bo Shen" w:date="2023-02-27T23:25:00Z">
            <w:rPr>
              <w:rFonts w:ascii="Cambria Math" w:hAnsi="Cambria Math" w:cs="Times New Roman"/>
            </w:rPr>
            <m:t xml:space="preserve"> </m:t>
          </w:del>
        </m:r>
      </m:oMath>
      <w:del w:id="4173" w:author="Bo Shen" w:date="2023-02-27T23:25:00Z">
        <w:r w:rsidDel="00587587">
          <w:rPr>
            <w:rFonts w:ascii="Times New Roman" w:hAnsi="Times New Roman" w:cs="Times New Roman"/>
          </w:rPr>
          <w:delText xml:space="preserve">to capture the arbitrary rescaling, which result in the following equations (Eq. </w:delText>
        </w:r>
      </w:del>
      <w:del w:id="4174" w:author="Bo Shen" w:date="2023-02-27T16:33:00Z">
        <w:r w:rsidDel="00DF5DCB">
          <w:rPr>
            <w:rFonts w:ascii="Times New Roman" w:hAnsi="Times New Roman" w:cs="Times New Roman"/>
          </w:rPr>
          <w:delText xml:space="preserve">8 </w:delText>
        </w:r>
      </w:del>
      <w:del w:id="4175" w:author="Bo Shen" w:date="2023-02-27T23:25:00Z">
        <w:r w:rsidDel="00587587">
          <w:rPr>
            <w:rFonts w:ascii="Times New Roman" w:hAnsi="Times New Roman" w:cs="Times New Roman"/>
          </w:rPr>
          <w:delText xml:space="preserve">and Eq. </w:delText>
        </w:r>
      </w:del>
      <w:del w:id="4176" w:author="Bo Shen" w:date="2023-02-27T16:33:00Z">
        <w:r w:rsidDel="00DF5DCB">
          <w:rPr>
            <w:rFonts w:ascii="Times New Roman" w:hAnsi="Times New Roman" w:cs="Times New Roman"/>
          </w:rPr>
          <w:delText>9</w:delText>
        </w:r>
      </w:del>
      <w:del w:id="4177" w:author="Bo Shen" w:date="2023-02-27T23:25:00Z">
        <w:r w:rsidDel="00587587">
          <w:rPr>
            <w:rFonts w:ascii="Times New Roman" w:hAnsi="Times New Roman" w:cs="Times New Roman"/>
          </w:rPr>
          <w:delText>).</w:delText>
        </w:r>
      </w:del>
    </w:p>
    <w:p w14:paraId="4BAF343F" w14:textId="77777777" w:rsidR="00564B42" w:rsidDel="00587587" w:rsidRDefault="00564B42">
      <w:pPr>
        <w:spacing w:line="480" w:lineRule="auto"/>
        <w:jc w:val="both"/>
        <w:rPr>
          <w:del w:id="4178" w:author="Bo Shen" w:date="2023-02-27T23:25:00Z"/>
          <w:rFonts w:ascii="Times New Roman" w:hAnsi="Times New Roman" w:cs="Times New Roman"/>
        </w:rPr>
        <w:pPrChange w:id="4179" w:author="Bo Shen" w:date="2023-01-23T17:42:00Z">
          <w:pPr/>
        </w:pPrChange>
      </w:pPr>
      <w:del w:id="4180" w:author="Bo Shen" w:date="2023-02-27T23:25:00Z">
        <w:r w:rsidRPr="00FA3848"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564B42" w:rsidDel="00587587" w14:paraId="37ADB2CD" w14:textId="77777777" w:rsidTr="00007227">
        <w:trPr>
          <w:del w:id="4181" w:author="Bo Shen" w:date="2023-02-27T23:25:00Z"/>
        </w:trPr>
        <w:tc>
          <w:tcPr>
            <w:tcW w:w="2065" w:type="dxa"/>
          </w:tcPr>
          <w:p w14:paraId="1B742DD4" w14:textId="77777777" w:rsidR="00564B42" w:rsidDel="00587587" w:rsidRDefault="00564B42">
            <w:pPr>
              <w:spacing w:line="480" w:lineRule="auto"/>
              <w:jc w:val="both"/>
              <w:rPr>
                <w:del w:id="4182" w:author="Bo Shen" w:date="2023-02-27T23:25:00Z"/>
                <w:rFonts w:ascii="Times New Roman" w:hAnsi="Times New Roman" w:cs="Times New Roman"/>
              </w:rPr>
              <w:pPrChange w:id="4183" w:author="Bo Shen" w:date="2023-01-23T17:42:00Z">
                <w:pPr/>
              </w:pPrChange>
            </w:pPr>
          </w:p>
        </w:tc>
        <w:tc>
          <w:tcPr>
            <w:tcW w:w="2885" w:type="dxa"/>
          </w:tcPr>
          <w:p w14:paraId="530EE8CB" w14:textId="77777777" w:rsidR="00564B42" w:rsidRPr="001171A9" w:rsidDel="00587587" w:rsidRDefault="00000000">
            <w:pPr>
              <w:spacing w:line="480" w:lineRule="auto"/>
              <w:jc w:val="both"/>
              <w:rPr>
                <w:del w:id="4184" w:author="Bo Shen" w:date="2023-02-27T23:25:00Z"/>
                <w:rFonts w:ascii="Times New Roman" w:hAnsi="Times New Roman" w:cs="Times New Roman"/>
              </w:rPr>
              <w:pPrChange w:id="4185" w:author="Bo Shen" w:date="2023-01-23T17:42:00Z">
                <w:pPr/>
              </w:pPrChange>
            </w:pPr>
            <m:oMathPara>
              <m:oMath>
                <m:sSub>
                  <m:sSubPr>
                    <m:ctrlPr>
                      <w:del w:id="4186" w:author="Bo Shen" w:date="2023-02-27T23:25:00Z">
                        <w:rPr>
                          <w:rFonts w:ascii="Cambria Math" w:hAnsi="Cambria Math" w:cs="Times New Roman"/>
                          <w:i/>
                        </w:rPr>
                      </w:del>
                    </m:ctrlPr>
                  </m:sSubPr>
                  <m:e>
                    <m:r>
                      <w:del w:id="4187" w:author="Bo Shen" w:date="2023-02-27T23:25:00Z">
                        <w:rPr>
                          <w:rFonts w:ascii="Cambria Math" w:hAnsi="Cambria Math" w:cs="Times New Roman"/>
                        </w:rPr>
                        <m:t>R</m:t>
                      </w:del>
                    </m:r>
                  </m:e>
                  <m:sub>
                    <m:r>
                      <w:del w:id="4188" w:author="Bo Shen" w:date="2023-02-27T23:25:00Z">
                        <w:rPr>
                          <w:rFonts w:ascii="Cambria Math" w:hAnsi="Cambria Math" w:cs="Times New Roman"/>
                        </w:rPr>
                        <m:t>i</m:t>
                      </w:del>
                    </m:r>
                  </m:sub>
                </m:sSub>
                <m:r>
                  <w:del w:id="4189" w:author="Bo Shen" w:date="2023-02-27T23:25:00Z">
                    <w:rPr>
                      <w:rFonts w:ascii="Cambria Math" w:hAnsi="Cambria Math" w:cs="Times New Roman"/>
                    </w:rPr>
                    <m:t>=</m:t>
                  </w:del>
                </m:r>
                <m:sSub>
                  <m:sSubPr>
                    <m:ctrlPr>
                      <w:del w:id="4190" w:author="Bo Shen" w:date="2023-02-27T23:25:00Z">
                        <w:rPr>
                          <w:rFonts w:ascii="Cambria Math" w:hAnsi="Cambria Math" w:cs="Times New Roman"/>
                          <w:i/>
                        </w:rPr>
                      </w:del>
                    </m:ctrlPr>
                  </m:sSubPr>
                  <m:e>
                    <m:r>
                      <w:del w:id="4191" w:author="Bo Shen" w:date="2023-02-27T23:25:00Z">
                        <w:rPr>
                          <w:rFonts w:ascii="Cambria Math" w:hAnsi="Cambria Math" w:cs="Times New Roman"/>
                        </w:rPr>
                        <m:t>R</m:t>
                      </w:del>
                    </m:r>
                  </m:e>
                  <m:sub>
                    <m:r>
                      <w:del w:id="4192" w:author="Bo Shen" w:date="2023-02-27T23:25:00Z">
                        <w:rPr>
                          <w:rFonts w:ascii="Cambria Math" w:hAnsi="Cambria Math" w:cs="Times New Roman"/>
                        </w:rPr>
                        <m:t>max</m:t>
                      </w:del>
                    </m:r>
                  </m:sub>
                </m:sSub>
                <m:f>
                  <m:fPr>
                    <m:ctrlPr>
                      <w:del w:id="4193" w:author="Bo Shen" w:date="2023-02-27T23:25:00Z">
                        <w:rPr>
                          <w:rFonts w:ascii="Cambria Math" w:hAnsi="Cambria Math" w:cs="Times New Roman"/>
                          <w:i/>
                        </w:rPr>
                      </w:del>
                    </m:ctrlPr>
                  </m:fPr>
                  <m:num>
                    <m:sSub>
                      <m:sSubPr>
                        <m:ctrlPr>
                          <w:del w:id="4194" w:author="Bo Shen" w:date="2023-02-27T23:25:00Z">
                            <w:rPr>
                              <w:rFonts w:ascii="Cambria Math" w:hAnsi="Cambria Math" w:cs="Times New Roman"/>
                              <w:i/>
                            </w:rPr>
                          </w:del>
                        </m:ctrlPr>
                      </m:sSubPr>
                      <m:e>
                        <m:r>
                          <w:del w:id="4195" w:author="Bo Shen" w:date="2023-02-27T23:25:00Z">
                            <w:rPr>
                              <w:rFonts w:ascii="Cambria Math" w:hAnsi="Cambria Math" w:cs="Times New Roman"/>
                            </w:rPr>
                            <m:t>V</m:t>
                          </w:del>
                        </m:r>
                      </m:e>
                      <m:sub>
                        <m:r>
                          <w:del w:id="4196" w:author="Bo Shen" w:date="2023-02-27T23:25:00Z">
                            <w:rPr>
                              <w:rFonts w:ascii="Cambria Math" w:hAnsi="Cambria Math" w:cs="Times New Roman"/>
                            </w:rPr>
                            <m:t>i</m:t>
                          </w:del>
                        </m:r>
                      </m:sub>
                    </m:sSub>
                    <m:r>
                      <w:del w:id="4197" w:author="Bo Shen" w:date="2023-02-27T23:25:00Z">
                        <w:rPr>
                          <w:rFonts w:ascii="Cambria Math" w:hAnsi="Cambria Math" w:cs="Times New Roman"/>
                        </w:rPr>
                        <m:t>+B</m:t>
                      </w:del>
                    </m:r>
                  </m:num>
                  <m:den>
                    <m:r>
                      <w:del w:id="4198" w:author="Bo Shen" w:date="2023-02-27T23:25:00Z">
                        <w:rPr>
                          <w:rFonts w:ascii="Cambria Math" w:hAnsi="Cambria Math" w:cs="Times New Roman"/>
                        </w:rPr>
                        <m:t>1+</m:t>
                      </w:del>
                    </m:r>
                    <m:sSub>
                      <m:sSubPr>
                        <m:ctrlPr>
                          <w:del w:id="4199" w:author="Bo Shen" w:date="2023-02-03T11:45:00Z">
                            <w:rPr>
                              <w:rFonts w:ascii="Cambria Math" w:hAnsi="Cambria Math" w:cs="Times New Roman"/>
                              <w:i/>
                            </w:rPr>
                          </w:del>
                        </m:ctrlPr>
                      </m:sSubPr>
                      <m:e>
                        <m:r>
                          <w:del w:id="4200" w:author="Bo Shen" w:date="2023-02-03T11:45:00Z">
                            <w:rPr>
                              <w:rFonts w:ascii="Cambria Math" w:hAnsi="Cambria Math" w:cs="Times New Roman"/>
                            </w:rPr>
                            <m:t>G</m:t>
                          </w:del>
                        </m:r>
                      </m:e>
                      <m:sub>
                        <m:r>
                          <w:del w:id="4201" w:author="Bo Shen" w:date="2023-02-03T11:45:00Z">
                            <w:rPr>
                              <w:rFonts w:ascii="Cambria Math" w:hAnsi="Cambria Math" w:cs="Times New Roman"/>
                            </w:rPr>
                            <m:t>0</m:t>
                          </w:del>
                        </m:r>
                      </m:sub>
                    </m:sSub>
                    <m:r>
                      <w:del w:id="4202" w:author="Bo Shen" w:date="2023-02-03T11:45:00Z">
                        <w:rPr>
                          <w:rFonts w:ascii="Cambria Math" w:hAnsi="Cambria Math" w:cs="Times New Roman"/>
                        </w:rPr>
                        <m:t>+</m:t>
                      </w:del>
                    </m:r>
                    <m:nary>
                      <m:naryPr>
                        <m:chr m:val="∑"/>
                        <m:limLoc m:val="subSup"/>
                        <m:supHide m:val="1"/>
                        <m:ctrlPr>
                          <w:del w:id="4203" w:author="Bo Shen" w:date="2023-02-27T23:25:00Z">
                            <w:rPr>
                              <w:rFonts w:ascii="Cambria Math" w:hAnsi="Cambria Math" w:cs="Times New Roman"/>
                              <w:i/>
                            </w:rPr>
                          </w:del>
                        </m:ctrlPr>
                      </m:naryPr>
                      <m:sub>
                        <m:r>
                          <w:del w:id="4204" w:author="Bo Shen" w:date="2023-02-27T23:25:00Z">
                            <w:rPr>
                              <w:rFonts w:ascii="Cambria Math" w:hAnsi="Cambria Math" w:cs="Times New Roman"/>
                            </w:rPr>
                            <m:t>j</m:t>
                          </w:del>
                        </m:r>
                      </m:sub>
                      <m:sup/>
                      <m:e>
                        <m:sSub>
                          <m:sSubPr>
                            <m:ctrlPr>
                              <w:del w:id="4205" w:author="Bo Shen" w:date="2023-02-27T23:25:00Z">
                                <w:rPr>
                                  <w:rFonts w:ascii="Cambria Math" w:hAnsi="Cambria Math" w:cs="Times New Roman"/>
                                  <w:i/>
                                </w:rPr>
                              </w:del>
                            </m:ctrlPr>
                          </m:sSubPr>
                          <m:e>
                            <m:r>
                              <w:del w:id="4206" w:author="Bo Shen" w:date="2023-02-27T23:25:00Z">
                                <w:rPr>
                                  <w:rFonts w:ascii="Cambria Math" w:hAnsi="Cambria Math" w:cs="Times New Roman"/>
                                </w:rPr>
                                <m:t>R</m:t>
                              </w:del>
                            </m:r>
                          </m:e>
                          <m:sub>
                            <m:r>
                              <w:del w:id="4207" w:author="Bo Shen" w:date="2023-02-27T23:25:00Z">
                                <w:rPr>
                                  <w:rFonts w:ascii="Cambria Math" w:hAnsi="Cambria Math" w:cs="Times New Roman"/>
                                </w:rPr>
                                <m:t>j</m:t>
                              </w:del>
                            </m:r>
                          </m:sub>
                        </m:sSub>
                      </m:e>
                    </m:nary>
                  </m:den>
                </m:f>
              </m:oMath>
            </m:oMathPara>
          </w:p>
        </w:tc>
        <w:tc>
          <w:tcPr>
            <w:tcW w:w="4400" w:type="dxa"/>
            <w:vAlign w:val="center"/>
          </w:tcPr>
          <w:p w14:paraId="7E059839" w14:textId="77777777" w:rsidR="00564B42" w:rsidDel="00587587" w:rsidRDefault="00564B42">
            <w:pPr>
              <w:spacing w:line="480" w:lineRule="auto"/>
              <w:jc w:val="both"/>
              <w:rPr>
                <w:del w:id="4208" w:author="Bo Shen" w:date="2023-02-27T23:25:00Z"/>
                <w:rFonts w:ascii="Times New Roman" w:hAnsi="Times New Roman" w:cs="Times New Roman"/>
              </w:rPr>
              <w:pPrChange w:id="4209" w:author="Bo Shen" w:date="2023-01-23T17:42:00Z">
                <w:pPr>
                  <w:spacing w:line="600" w:lineRule="auto"/>
                  <w:jc w:val="right"/>
                </w:pPr>
              </w:pPrChange>
            </w:pPr>
            <w:del w:id="4210" w:author="Bo Shen" w:date="2023-02-27T23:25:00Z">
              <w:r w:rsidDel="00587587">
                <w:rPr>
                  <w:rFonts w:ascii="Times New Roman" w:hAnsi="Times New Roman" w:cs="Times New Roman"/>
                </w:rPr>
                <w:delText>(</w:delText>
              </w:r>
            </w:del>
            <w:del w:id="4211" w:author="Bo Shen" w:date="2023-02-27T16:33:00Z">
              <w:r w:rsidDel="00DF5DCB">
                <w:rPr>
                  <w:rFonts w:ascii="Times New Roman" w:hAnsi="Times New Roman" w:cs="Times New Roman"/>
                </w:rPr>
                <w:delText>8</w:delText>
              </w:r>
            </w:del>
            <w:del w:id="4212" w:author="Bo Shen" w:date="2023-02-27T23:25:00Z">
              <w:r w:rsidDel="00587587">
                <w:rPr>
                  <w:rFonts w:ascii="Times New Roman" w:hAnsi="Times New Roman" w:cs="Times New Roman"/>
                </w:rPr>
                <w:delText>)</w:delText>
              </w:r>
            </w:del>
          </w:p>
        </w:tc>
      </w:tr>
    </w:tbl>
    <w:p w14:paraId="1DB13220" w14:textId="77777777" w:rsidR="00564B42" w:rsidDel="00587587" w:rsidRDefault="00564B42">
      <w:pPr>
        <w:spacing w:line="480" w:lineRule="auto"/>
        <w:jc w:val="both"/>
        <w:rPr>
          <w:del w:id="4213" w:author="Bo Shen" w:date="2023-02-27T23:25:00Z"/>
          <w:rFonts w:ascii="Times New Roman" w:hAnsi="Times New Roman" w:cs="Times New Roman"/>
        </w:rPr>
        <w:pPrChange w:id="4214" w:author="Bo Shen" w:date="2023-01-23T17:42:00Z">
          <w:pPr/>
        </w:pPrChange>
      </w:pPr>
      <w:del w:id="4215" w:author="Bo Shen" w:date="2023-02-27T23:25:00Z">
        <w:r w:rsidRPr="00FA3848"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564B42" w:rsidDel="00587587" w14:paraId="59D851D3" w14:textId="77777777" w:rsidTr="00007227">
        <w:trPr>
          <w:del w:id="4216" w:author="Bo Shen" w:date="2023-02-27T23:25:00Z"/>
        </w:trPr>
        <w:tc>
          <w:tcPr>
            <w:tcW w:w="1986" w:type="dxa"/>
          </w:tcPr>
          <w:p w14:paraId="31DCAC53" w14:textId="77777777" w:rsidR="00564B42" w:rsidDel="00587587" w:rsidRDefault="00564B42">
            <w:pPr>
              <w:spacing w:line="480" w:lineRule="auto"/>
              <w:jc w:val="both"/>
              <w:rPr>
                <w:del w:id="4217" w:author="Bo Shen" w:date="2023-02-27T23:25:00Z"/>
                <w:rFonts w:ascii="Times New Roman" w:hAnsi="Times New Roman" w:cs="Times New Roman"/>
              </w:rPr>
              <w:pPrChange w:id="4218" w:author="Bo Shen" w:date="2023-01-23T17:42:00Z">
                <w:pPr/>
              </w:pPrChange>
            </w:pPr>
          </w:p>
        </w:tc>
        <w:tc>
          <w:tcPr>
            <w:tcW w:w="3684" w:type="dxa"/>
          </w:tcPr>
          <w:p w14:paraId="79CBB68E" w14:textId="77777777" w:rsidR="00564B42" w:rsidRPr="001171A9" w:rsidDel="00587587" w:rsidRDefault="00000000">
            <w:pPr>
              <w:spacing w:line="480" w:lineRule="auto"/>
              <w:jc w:val="both"/>
              <w:rPr>
                <w:del w:id="4219" w:author="Bo Shen" w:date="2023-02-27T23:25:00Z"/>
                <w:rFonts w:ascii="Times New Roman" w:hAnsi="Times New Roman" w:cs="Times New Roman"/>
              </w:rPr>
              <w:pPrChange w:id="4220" w:author="Bo Shen" w:date="2023-01-23T17:42:00Z">
                <w:pPr/>
              </w:pPrChange>
            </w:pPr>
            <m:oMathPara>
              <m:oMath>
                <m:sSub>
                  <m:sSubPr>
                    <m:ctrlPr>
                      <w:del w:id="4221" w:author="Bo Shen" w:date="2023-02-27T23:25:00Z">
                        <w:rPr>
                          <w:rFonts w:ascii="Cambria Math" w:hAnsi="Cambria Math" w:cs="Times New Roman"/>
                          <w:i/>
                        </w:rPr>
                      </w:del>
                    </m:ctrlPr>
                  </m:sSubPr>
                  <m:e>
                    <m:r>
                      <w:del w:id="4222" w:author="Bo Shen" w:date="2023-02-27T23:25:00Z">
                        <w:rPr>
                          <w:rFonts w:ascii="Cambria Math" w:hAnsi="Cambria Math" w:cs="Times New Roman"/>
                        </w:rPr>
                        <m:t>R</m:t>
                      </w:del>
                    </m:r>
                  </m:e>
                  <m:sub>
                    <m:r>
                      <w:del w:id="4223" w:author="Bo Shen" w:date="2023-02-27T23:25:00Z">
                        <w:rPr>
                          <w:rFonts w:ascii="Cambria Math" w:hAnsi="Cambria Math" w:cs="Times New Roman"/>
                        </w:rPr>
                        <m:t>i</m:t>
                      </w:del>
                    </m:r>
                  </m:sub>
                </m:sSub>
                <m:r>
                  <w:del w:id="4224" w:author="Bo Shen" w:date="2023-02-27T23:25:00Z">
                    <w:rPr>
                      <w:rFonts w:ascii="Cambria Math" w:hAnsi="Cambria Math" w:cs="Times New Roman"/>
                    </w:rPr>
                    <m:t>=</m:t>
                  </w:del>
                </m:r>
                <m:sSub>
                  <m:sSubPr>
                    <m:ctrlPr>
                      <w:del w:id="4225" w:author="Bo Shen" w:date="2023-02-27T23:25:00Z">
                        <w:rPr>
                          <w:rFonts w:ascii="Cambria Math" w:hAnsi="Cambria Math" w:cs="Times New Roman"/>
                          <w:i/>
                        </w:rPr>
                      </w:del>
                    </m:ctrlPr>
                  </m:sSubPr>
                  <m:e>
                    <m:r>
                      <w:del w:id="4226" w:author="Bo Shen" w:date="2023-02-27T23:25:00Z">
                        <w:rPr>
                          <w:rFonts w:ascii="Cambria Math" w:hAnsi="Cambria Math" w:cs="Times New Roman"/>
                        </w:rPr>
                        <m:t>R</m:t>
                      </w:del>
                    </m:r>
                  </m:e>
                  <m:sub>
                    <m:r>
                      <w:del w:id="4227" w:author="Bo Shen" w:date="2023-02-27T23:25:00Z">
                        <w:rPr>
                          <w:rFonts w:ascii="Cambria Math" w:hAnsi="Cambria Math" w:cs="Times New Roman"/>
                        </w:rPr>
                        <m:t>max</m:t>
                      </w:del>
                    </m:r>
                  </m:sub>
                </m:sSub>
                <m:f>
                  <m:fPr>
                    <m:ctrlPr>
                      <w:del w:id="4228" w:author="Bo Shen" w:date="2023-02-27T23:25:00Z">
                        <w:rPr>
                          <w:rFonts w:ascii="Cambria Math" w:hAnsi="Cambria Math" w:cs="Times New Roman"/>
                          <w:i/>
                        </w:rPr>
                      </w:del>
                    </m:ctrlPr>
                  </m:fPr>
                  <m:num>
                    <m:sSub>
                      <m:sSubPr>
                        <m:ctrlPr>
                          <w:del w:id="4229" w:author="Bo Shen" w:date="2023-02-27T23:25:00Z">
                            <w:rPr>
                              <w:rFonts w:ascii="Cambria Math" w:hAnsi="Cambria Math" w:cs="Times New Roman"/>
                              <w:i/>
                            </w:rPr>
                          </w:del>
                        </m:ctrlPr>
                      </m:sSubPr>
                      <m:e>
                        <m:r>
                          <w:del w:id="4230" w:author="Bo Shen" w:date="2023-02-27T23:25:00Z">
                            <w:rPr>
                              <w:rFonts w:ascii="Cambria Math" w:hAnsi="Cambria Math" w:cs="Times New Roman"/>
                            </w:rPr>
                            <m:t>V</m:t>
                          </w:del>
                        </m:r>
                      </m:e>
                      <m:sub>
                        <m:r>
                          <w:del w:id="4231" w:author="Bo Shen" w:date="2023-02-27T23:25:00Z">
                            <w:rPr>
                              <w:rFonts w:ascii="Cambria Math" w:hAnsi="Cambria Math" w:cs="Times New Roman"/>
                            </w:rPr>
                            <m:t>i</m:t>
                          </w:del>
                        </m:r>
                      </m:sub>
                    </m:sSub>
                    <m:r>
                      <w:del w:id="4232" w:author="Bo Shen" w:date="2023-02-27T23:25:00Z">
                        <w:rPr>
                          <w:rFonts w:ascii="Cambria Math" w:hAnsi="Cambria Math" w:cs="Times New Roman"/>
                        </w:rPr>
                        <m:t>+B+α</m:t>
                      </w:del>
                    </m:r>
                    <m:sSub>
                      <m:sSubPr>
                        <m:ctrlPr>
                          <w:del w:id="4233" w:author="Bo Shen" w:date="2023-02-27T23:25:00Z">
                            <w:rPr>
                              <w:rFonts w:ascii="Cambria Math" w:hAnsi="Cambria Math" w:cs="Times New Roman"/>
                              <w:i/>
                            </w:rPr>
                          </w:del>
                        </m:ctrlPr>
                      </m:sSubPr>
                      <m:e>
                        <m:r>
                          <w:del w:id="4234" w:author="Bo Shen" w:date="2023-02-27T23:25:00Z">
                            <w:rPr>
                              <w:rFonts w:ascii="Cambria Math" w:hAnsi="Cambria Math" w:cs="Times New Roman"/>
                            </w:rPr>
                            <m:t>R</m:t>
                          </w:del>
                        </m:r>
                      </m:e>
                      <m:sub>
                        <m:r>
                          <w:del w:id="4235" w:author="Bo Shen" w:date="2023-02-27T23:25:00Z">
                            <w:rPr>
                              <w:rFonts w:ascii="Cambria Math" w:hAnsi="Cambria Math" w:cs="Times New Roman"/>
                            </w:rPr>
                            <m:t>i</m:t>
                          </w:del>
                        </m:r>
                      </m:sub>
                    </m:sSub>
                  </m:num>
                  <m:den>
                    <m:r>
                      <w:del w:id="4236" w:author="Bo Shen" w:date="2023-02-27T23:25:00Z">
                        <w:rPr>
                          <w:rFonts w:ascii="Cambria Math" w:hAnsi="Cambria Math" w:cs="Times New Roman"/>
                        </w:rPr>
                        <m:t>1+</m:t>
                      </w:del>
                    </m:r>
                    <m:sSub>
                      <m:sSubPr>
                        <m:ctrlPr>
                          <w:del w:id="4237" w:author="Bo Shen" w:date="2023-02-27T23:25:00Z">
                            <w:rPr>
                              <w:rFonts w:ascii="Cambria Math" w:hAnsi="Cambria Math" w:cs="Times New Roman"/>
                              <w:i/>
                            </w:rPr>
                          </w:del>
                        </m:ctrlPr>
                      </m:sSubPr>
                      <m:e>
                        <m:r>
                          <w:del w:id="4238" w:author="Bo Shen" w:date="2023-02-27T23:25:00Z">
                            <w:rPr>
                              <w:rFonts w:ascii="Cambria Math" w:hAnsi="Cambria Math" w:cs="Times New Roman"/>
                            </w:rPr>
                            <m:t>G</m:t>
                          </w:del>
                        </m:r>
                      </m:e>
                      <m:sub>
                        <m:r>
                          <w:del w:id="4239" w:author="Bo Shen" w:date="2023-02-27T23:25:00Z">
                            <w:rPr>
                              <w:rFonts w:ascii="Cambria Math" w:hAnsi="Cambria Math" w:cs="Times New Roman"/>
                            </w:rPr>
                            <m:t>0</m:t>
                          </w:del>
                        </m:r>
                      </m:sub>
                    </m:sSub>
                    <m:r>
                      <w:del w:id="4240" w:author="Bo Shen" w:date="2023-02-27T23:25:00Z">
                        <w:rPr>
                          <w:rFonts w:ascii="Cambria Math" w:hAnsi="Cambria Math" w:cs="Times New Roman"/>
                        </w:rPr>
                        <m:t>+</m:t>
                      </w:del>
                    </m:r>
                    <m:nary>
                      <m:naryPr>
                        <m:chr m:val="∑"/>
                        <m:limLoc m:val="subSup"/>
                        <m:supHide m:val="1"/>
                        <m:ctrlPr>
                          <w:del w:id="4241" w:author="Bo Shen" w:date="2023-02-27T23:25:00Z">
                            <w:rPr>
                              <w:rFonts w:ascii="Cambria Math" w:hAnsi="Cambria Math" w:cs="Times New Roman"/>
                              <w:i/>
                            </w:rPr>
                          </w:del>
                        </m:ctrlPr>
                      </m:naryPr>
                      <m:sub>
                        <m:r>
                          <w:del w:id="4242" w:author="Bo Shen" w:date="2023-02-27T23:25:00Z">
                            <w:rPr>
                              <w:rFonts w:ascii="Cambria Math" w:hAnsi="Cambria Math" w:cs="Times New Roman"/>
                            </w:rPr>
                            <m:t>j</m:t>
                          </w:del>
                        </m:r>
                      </m:sub>
                      <m:sup/>
                      <m:e>
                        <m:sSub>
                          <m:sSubPr>
                            <m:ctrlPr>
                              <w:del w:id="4243" w:author="Bo Shen" w:date="2023-02-27T23:25:00Z">
                                <w:rPr>
                                  <w:rFonts w:ascii="Cambria Math" w:hAnsi="Cambria Math" w:cs="Times New Roman"/>
                                  <w:i/>
                                </w:rPr>
                              </w:del>
                            </m:ctrlPr>
                          </m:sSubPr>
                          <m:e>
                            <m:r>
                              <w:del w:id="4244" w:author="Bo Shen" w:date="2023-02-27T23:25:00Z">
                                <w:rPr>
                                  <w:rFonts w:ascii="Cambria Math" w:hAnsi="Cambria Math" w:cs="Times New Roman"/>
                                </w:rPr>
                                <m:t>R</m:t>
                              </w:del>
                            </m:r>
                          </m:e>
                          <m:sub>
                            <m:r>
                              <w:del w:id="4245" w:author="Bo Shen" w:date="2023-02-27T23:25:00Z">
                                <w:rPr>
                                  <w:rFonts w:ascii="Cambria Math" w:hAnsi="Cambria Math" w:cs="Times New Roman"/>
                                </w:rPr>
                                <m:t>j</m:t>
                              </w:del>
                            </m:r>
                          </m:sub>
                        </m:sSub>
                      </m:e>
                    </m:nary>
                    <m:r>
                      <w:del w:id="4246" w:author="Bo Shen" w:date="2023-02-27T23:25:00Z">
                        <w:rPr>
                          <w:rFonts w:ascii="Cambria Math" w:hAnsi="Cambria Math" w:cs="Times New Roman"/>
                        </w:rPr>
                        <m:t>-β</m:t>
                      </w:del>
                    </m:r>
                    <m:sSub>
                      <m:sSubPr>
                        <m:ctrlPr>
                          <w:del w:id="4247" w:author="Bo Shen" w:date="2023-02-27T23:25:00Z">
                            <w:rPr>
                              <w:rFonts w:ascii="Cambria Math" w:hAnsi="Cambria Math" w:cs="Times New Roman"/>
                              <w:i/>
                            </w:rPr>
                          </w:del>
                        </m:ctrlPr>
                      </m:sSubPr>
                      <m:e>
                        <m:r>
                          <w:del w:id="4248" w:author="Bo Shen" w:date="2023-02-27T23:25:00Z">
                            <w:rPr>
                              <w:rFonts w:ascii="Cambria Math" w:hAnsi="Cambria Math" w:cs="Times New Roman"/>
                            </w:rPr>
                            <m:t>R</m:t>
                          </w:del>
                        </m:r>
                      </m:e>
                      <m:sub>
                        <m:r>
                          <w:del w:id="4249" w:author="Bo Shen" w:date="2023-02-27T23:25:00Z">
                            <w:rPr>
                              <w:rFonts w:ascii="Cambria Math" w:hAnsi="Cambria Math" w:cs="Times New Roman"/>
                            </w:rPr>
                            <m:t>i</m:t>
                          </w:del>
                        </m:r>
                      </m:sub>
                    </m:sSub>
                  </m:den>
                </m:f>
              </m:oMath>
            </m:oMathPara>
          </w:p>
        </w:tc>
        <w:tc>
          <w:tcPr>
            <w:tcW w:w="3690" w:type="dxa"/>
            <w:vAlign w:val="center"/>
          </w:tcPr>
          <w:p w14:paraId="17274D97" w14:textId="77777777" w:rsidR="00564B42" w:rsidDel="00587587" w:rsidRDefault="00564B42">
            <w:pPr>
              <w:spacing w:line="480" w:lineRule="auto"/>
              <w:jc w:val="both"/>
              <w:rPr>
                <w:del w:id="4250" w:author="Bo Shen" w:date="2023-02-27T23:25:00Z"/>
                <w:rFonts w:ascii="Times New Roman" w:hAnsi="Times New Roman" w:cs="Times New Roman"/>
              </w:rPr>
              <w:pPrChange w:id="4251" w:author="Bo Shen" w:date="2023-01-23T17:42:00Z">
                <w:pPr>
                  <w:spacing w:line="600" w:lineRule="auto"/>
                  <w:jc w:val="right"/>
                </w:pPr>
              </w:pPrChange>
            </w:pPr>
            <w:del w:id="4252" w:author="Bo Shen" w:date="2023-02-27T23:25:00Z">
              <w:r w:rsidDel="00587587">
                <w:rPr>
                  <w:rFonts w:ascii="Times New Roman" w:hAnsi="Times New Roman" w:cs="Times New Roman"/>
                </w:rPr>
                <w:delText>(</w:delText>
              </w:r>
            </w:del>
            <w:del w:id="4253" w:author="Bo Shen" w:date="2023-02-27T16:33:00Z">
              <w:r w:rsidDel="00DF5DCB">
                <w:rPr>
                  <w:rFonts w:ascii="Times New Roman" w:hAnsi="Times New Roman" w:cs="Times New Roman"/>
                </w:rPr>
                <w:delText>9</w:delText>
              </w:r>
            </w:del>
            <w:del w:id="4254" w:author="Bo Shen" w:date="2023-02-27T23:25:00Z">
              <w:r w:rsidDel="00587587">
                <w:rPr>
                  <w:rFonts w:ascii="Times New Roman" w:hAnsi="Times New Roman" w:cs="Times New Roman"/>
                </w:rPr>
                <w:delText>)</w:delText>
              </w:r>
            </w:del>
          </w:p>
        </w:tc>
      </w:tr>
    </w:tbl>
    <w:p w14:paraId="5AC7FFCA" w14:textId="77777777" w:rsidR="00564B42" w:rsidDel="00587587" w:rsidRDefault="00564B42">
      <w:pPr>
        <w:spacing w:line="480" w:lineRule="auto"/>
        <w:jc w:val="both"/>
        <w:rPr>
          <w:del w:id="4255" w:author="Bo Shen" w:date="2023-02-27T23:25:00Z"/>
          <w:rFonts w:ascii="Times New Roman" w:hAnsi="Times New Roman" w:cs="Times New Roman"/>
        </w:rPr>
        <w:pPrChange w:id="4256" w:author="Bo Shen" w:date="2023-01-23T17:42:00Z">
          <w:pPr/>
        </w:pPrChange>
      </w:pPr>
      <w:del w:id="4257" w:author="Bo Shen" w:date="2023-02-27T23:25:00Z">
        <w:r w:rsidRPr="00FA3848" w:rsidDel="00587587">
          <w:rPr>
            <w:rFonts w:ascii="Times New Roman" w:hAnsi="Times New Roman" w:cs="Times New Roman"/>
          </w:rPr>
          <w:delText>Since we assume the disinhibition modules in LDDM keep silent during representation</w:delText>
        </w:r>
        <w:r w:rsidDel="00587587">
          <w:rPr>
            <w:rFonts w:ascii="Times New Roman" w:hAnsi="Times New Roman" w:cs="Times New Roman"/>
          </w:rPr>
          <w:delText xml:space="preserve">, </w:delText>
        </w:r>
      </w:del>
      <m:oMath>
        <m:r>
          <w:del w:id="4258" w:author="Bo Shen" w:date="2023-02-27T23:25:00Z">
            <w:rPr>
              <w:rFonts w:ascii="Cambria Math" w:hAnsi="Cambria Math" w:cs="Times New Roman"/>
            </w:rPr>
            <m:t>β</m:t>
          </w:del>
        </m:r>
      </m:oMath>
      <w:del w:id="4259" w:author="Bo Shen" w:date="2023-02-27T23:25:00Z">
        <w:r w:rsidDel="00587587">
          <w:rPr>
            <w:rFonts w:ascii="Times New Roman" w:hAnsi="Times New Roman" w:cs="Times New Roman"/>
          </w:rPr>
          <w:delText xml:space="preserve"> takes zero. For a trinary input system, the equilibria of </w:delText>
        </w:r>
      </w:del>
      <m:oMath>
        <m:sSub>
          <m:sSubPr>
            <m:ctrlPr>
              <w:del w:id="4260" w:author="Bo Shen" w:date="2023-02-27T23:25:00Z">
                <w:rPr>
                  <w:rFonts w:ascii="Cambria Math" w:hAnsi="Cambria Math" w:cs="Times New Roman"/>
                  <w:i/>
                </w:rPr>
              </w:del>
            </m:ctrlPr>
          </m:sSubPr>
          <m:e>
            <m:r>
              <w:del w:id="4261" w:author="Bo Shen" w:date="2023-02-27T23:25:00Z">
                <w:rPr>
                  <w:rFonts w:ascii="Cambria Math" w:hAnsi="Cambria Math" w:cs="Times New Roman"/>
                </w:rPr>
                <m:t>R</m:t>
              </w:del>
            </m:r>
          </m:e>
          <m:sub>
            <m:r>
              <w:del w:id="4262" w:author="Bo Shen" w:date="2023-02-27T23:25:00Z">
                <w:rPr>
                  <w:rFonts w:ascii="Cambria Math" w:hAnsi="Cambria Math" w:cs="Times New Roman"/>
                </w:rPr>
                <m:t>i</m:t>
              </w:del>
            </m:r>
          </m:sub>
        </m:sSub>
      </m:oMath>
      <w:del w:id="4263" w:author="Bo Shen" w:date="2023-02-27T23:25:00Z">
        <w:r w:rsidDel="00587587">
          <w:rPr>
            <w:rFonts w:ascii="Times New Roman" w:hAnsi="Times New Roman" w:cs="Times New Roman"/>
          </w:rPr>
          <w:delText xml:space="preserve"> the two models can be described by the following equations (Eqs. </w:delText>
        </w:r>
      </w:del>
      <w:del w:id="4264" w:author="Bo Shen" w:date="2023-02-27T16:34:00Z">
        <w:r w:rsidDel="00DF5DCB">
          <w:rPr>
            <w:rFonts w:ascii="Times New Roman" w:hAnsi="Times New Roman" w:cs="Times New Roman"/>
          </w:rPr>
          <w:delText xml:space="preserve">10 </w:delText>
        </w:r>
      </w:del>
      <w:del w:id="4265" w:author="Bo Shen" w:date="2023-02-27T16:55:00Z">
        <w:r w:rsidDel="001A159E">
          <w:rPr>
            <w:rFonts w:ascii="Times New Roman" w:hAnsi="Times New Roman" w:cs="Times New Roman"/>
          </w:rPr>
          <w:delText xml:space="preserve">– </w:delText>
        </w:r>
      </w:del>
      <w:del w:id="4266" w:author="Bo Shen" w:date="2023-02-27T16:34:00Z">
        <w:r w:rsidDel="00DF5DCB">
          <w:rPr>
            <w:rFonts w:ascii="Times New Roman" w:hAnsi="Times New Roman" w:cs="Times New Roman"/>
          </w:rPr>
          <w:delText xml:space="preserve">12 </w:delText>
        </w:r>
      </w:del>
      <w:del w:id="4267" w:author="Bo Shen" w:date="2023-02-27T23:25:00Z">
        <w:r w:rsidDel="00587587">
          <w:rPr>
            <w:rFonts w:ascii="Times New Roman" w:hAnsi="Times New Roman" w:cs="Times New Roman"/>
          </w:rPr>
          <w:delText xml:space="preserve">for DNM and Eqs. </w:delText>
        </w:r>
      </w:del>
      <w:del w:id="4268" w:author="Bo Shen" w:date="2023-02-27T16:34:00Z">
        <w:r w:rsidDel="00DF5DCB">
          <w:rPr>
            <w:rFonts w:ascii="Times New Roman" w:hAnsi="Times New Roman" w:cs="Times New Roman"/>
          </w:rPr>
          <w:delText xml:space="preserve">13 </w:delText>
        </w:r>
      </w:del>
      <w:del w:id="4269" w:author="Bo Shen" w:date="2023-02-27T16:55:00Z">
        <w:r w:rsidDel="001A159E">
          <w:rPr>
            <w:rFonts w:ascii="Times New Roman" w:hAnsi="Times New Roman" w:cs="Times New Roman"/>
          </w:rPr>
          <w:delText xml:space="preserve">– </w:delText>
        </w:r>
      </w:del>
      <w:del w:id="4270" w:author="Bo Shen" w:date="2023-02-27T16:34:00Z">
        <w:r w:rsidDel="00DF5DCB">
          <w:rPr>
            <w:rFonts w:ascii="Times New Roman" w:hAnsi="Times New Roman" w:cs="Times New Roman"/>
          </w:rPr>
          <w:delText xml:space="preserve">15 </w:delText>
        </w:r>
      </w:del>
      <w:del w:id="4271" w:author="Bo Shen" w:date="2023-02-27T23:25:00Z">
        <w:r w:rsidDel="00587587">
          <w:rPr>
            <w:rFonts w:ascii="Times New Roman" w:hAnsi="Times New Roman" w:cs="Times New Roman"/>
          </w:rPr>
          <w:delText>for LDDM).</w:delText>
        </w:r>
      </w:del>
    </w:p>
    <w:p w14:paraId="45ACD70D" w14:textId="77777777" w:rsidR="00564B42" w:rsidDel="00587587" w:rsidRDefault="00564B42">
      <w:pPr>
        <w:spacing w:line="480" w:lineRule="auto"/>
        <w:jc w:val="both"/>
        <w:rPr>
          <w:del w:id="4272" w:author="Bo Shen" w:date="2023-02-27T23:25:00Z"/>
          <w:rFonts w:ascii="Times New Roman" w:hAnsi="Times New Roman" w:cs="Times New Roman"/>
        </w:rPr>
        <w:pPrChange w:id="4273" w:author="Bo Shen" w:date="2023-01-23T17:42:00Z">
          <w:pPr/>
        </w:pPrChange>
      </w:pPr>
      <w:del w:id="4274"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564B42" w:rsidDel="00587587" w14:paraId="53A60923" w14:textId="77777777" w:rsidTr="00007227">
        <w:trPr>
          <w:del w:id="4275" w:author="Bo Shen" w:date="2023-02-27T23:25:00Z"/>
        </w:trPr>
        <w:tc>
          <w:tcPr>
            <w:tcW w:w="2065" w:type="dxa"/>
          </w:tcPr>
          <w:p w14:paraId="12C2F26E" w14:textId="77777777" w:rsidR="00564B42" w:rsidDel="00587587" w:rsidRDefault="00564B42">
            <w:pPr>
              <w:spacing w:line="480" w:lineRule="auto"/>
              <w:jc w:val="both"/>
              <w:rPr>
                <w:del w:id="4276" w:author="Bo Shen" w:date="2023-02-27T23:25:00Z"/>
                <w:rFonts w:ascii="Times New Roman" w:hAnsi="Times New Roman" w:cs="Times New Roman"/>
              </w:rPr>
              <w:pPrChange w:id="4277" w:author="Bo Shen" w:date="2023-01-23T17:42:00Z">
                <w:pPr/>
              </w:pPrChange>
            </w:pPr>
          </w:p>
        </w:tc>
        <w:tc>
          <w:tcPr>
            <w:tcW w:w="4168" w:type="dxa"/>
          </w:tcPr>
          <w:p w14:paraId="5BDB1E3B" w14:textId="77777777" w:rsidR="00564B42" w:rsidRPr="00481F27" w:rsidDel="00587587" w:rsidRDefault="00000000">
            <w:pPr>
              <w:spacing w:line="480" w:lineRule="auto"/>
              <w:jc w:val="both"/>
              <w:rPr>
                <w:del w:id="4278" w:author="Bo Shen" w:date="2023-02-27T23:25:00Z"/>
                <w:rFonts w:ascii="Times New Roman" w:hAnsi="Times New Roman" w:cs="Times New Roman"/>
              </w:rPr>
              <w:pPrChange w:id="4279" w:author="Bo Shen" w:date="2023-01-23T17:42:00Z">
                <w:pPr/>
              </w:pPrChange>
            </w:pPr>
            <m:oMathPara>
              <m:oMathParaPr>
                <m:jc m:val="left"/>
              </m:oMathParaPr>
              <m:oMath>
                <m:d>
                  <m:dPr>
                    <m:begChr m:val="{"/>
                    <m:endChr m:val=""/>
                    <m:ctrlPr>
                      <w:del w:id="4280" w:author="Bo Shen" w:date="2023-02-27T23:25:00Z">
                        <w:rPr>
                          <w:rFonts w:ascii="Cambria Math" w:hAnsi="Cambria Math" w:cs="Times New Roman"/>
                          <w:i/>
                        </w:rPr>
                      </w:del>
                    </m:ctrlPr>
                  </m:dPr>
                  <m:e>
                    <m:eqArr>
                      <m:eqArrPr>
                        <m:ctrlPr>
                          <w:del w:id="4281" w:author="Bo Shen" w:date="2023-02-27T23:25:00Z">
                            <w:rPr>
                              <w:rFonts w:ascii="Cambria Math" w:hAnsi="Cambria Math" w:cs="Times New Roman"/>
                              <w:i/>
                            </w:rPr>
                          </w:del>
                        </m:ctrlPr>
                      </m:eqArrPr>
                      <m:e>
                        <m:sSub>
                          <m:sSubPr>
                            <m:ctrlPr>
                              <w:del w:id="4282" w:author="Bo Shen" w:date="2023-02-27T23:25:00Z">
                                <w:rPr>
                                  <w:rFonts w:ascii="Cambria Math" w:hAnsi="Cambria Math" w:cs="Times New Roman"/>
                                  <w:i/>
                                </w:rPr>
                              </w:del>
                            </m:ctrlPr>
                          </m:sSubPr>
                          <m:e>
                            <m:r>
                              <w:del w:id="4283" w:author="Bo Shen" w:date="2023-02-27T23:25:00Z">
                                <w:rPr>
                                  <w:rFonts w:ascii="Cambria Math" w:hAnsi="Cambria Math" w:cs="Times New Roman"/>
                                </w:rPr>
                                <m:t>R</m:t>
                              </w:del>
                            </m:r>
                          </m:e>
                          <m:sub>
                            <m:r>
                              <w:del w:id="4284" w:author="Bo Shen" w:date="2023-02-27T23:25:00Z">
                                <w:rPr>
                                  <w:rFonts w:ascii="Cambria Math" w:hAnsi="Cambria Math" w:cs="Times New Roman"/>
                                </w:rPr>
                                <m:t>1</m:t>
                              </w:del>
                            </m:r>
                          </m:sub>
                        </m:sSub>
                        <m:r>
                          <w:del w:id="4285" w:author="Bo Shen" w:date="2023-02-27T23:25:00Z">
                            <w:rPr>
                              <w:rFonts w:ascii="Cambria Math" w:hAnsi="Cambria Math" w:cs="Times New Roman"/>
                            </w:rPr>
                            <m:t>+</m:t>
                          </w:del>
                        </m:r>
                        <m:sSub>
                          <m:sSubPr>
                            <m:ctrlPr>
                              <w:del w:id="4286" w:author="Bo Shen" w:date="2023-02-27T23:25:00Z">
                                <w:rPr>
                                  <w:rFonts w:ascii="Cambria Math" w:hAnsi="Cambria Math" w:cs="Times New Roman"/>
                                  <w:i/>
                                </w:rPr>
                              </w:del>
                            </m:ctrlPr>
                          </m:sSubPr>
                          <m:e>
                            <m:r>
                              <w:del w:id="4287" w:author="Bo Shen" w:date="2023-02-27T23:25:00Z">
                                <w:rPr>
                                  <w:rFonts w:ascii="Cambria Math" w:hAnsi="Cambria Math" w:cs="Times New Roman"/>
                                </w:rPr>
                                <m:t>R</m:t>
                              </w:del>
                            </m:r>
                          </m:e>
                          <m:sub>
                            <m:r>
                              <w:del w:id="4288" w:author="Bo Shen" w:date="2023-02-27T23:25:00Z">
                                <w:rPr>
                                  <w:rFonts w:ascii="Cambria Math" w:hAnsi="Cambria Math" w:cs="Times New Roman"/>
                                </w:rPr>
                                <m:t>2</m:t>
                              </w:del>
                            </m:r>
                          </m:sub>
                        </m:sSub>
                        <m:r>
                          <w:del w:id="4289" w:author="Bo Shen" w:date="2023-02-27T23:25:00Z">
                            <w:rPr>
                              <w:rFonts w:ascii="Cambria Math" w:hAnsi="Cambria Math" w:cs="Times New Roman"/>
                            </w:rPr>
                            <m:t>+</m:t>
                          </w:del>
                        </m:r>
                        <m:sSub>
                          <m:sSubPr>
                            <m:ctrlPr>
                              <w:del w:id="4290" w:author="Bo Shen" w:date="2023-02-27T23:25:00Z">
                                <w:rPr>
                                  <w:rFonts w:ascii="Cambria Math" w:hAnsi="Cambria Math" w:cs="Times New Roman"/>
                                  <w:i/>
                                </w:rPr>
                              </w:del>
                            </m:ctrlPr>
                          </m:sSubPr>
                          <m:e>
                            <m:r>
                              <w:del w:id="4291" w:author="Bo Shen" w:date="2023-02-27T23:25:00Z">
                                <w:rPr>
                                  <w:rFonts w:ascii="Cambria Math" w:hAnsi="Cambria Math" w:cs="Times New Roman"/>
                                </w:rPr>
                                <m:t>R</m:t>
                              </w:del>
                            </m:r>
                          </m:e>
                          <m:sub>
                            <m:r>
                              <w:del w:id="4292" w:author="Bo Shen" w:date="2023-02-27T23:25:00Z">
                                <w:rPr>
                                  <w:rFonts w:ascii="Cambria Math" w:hAnsi="Cambria Math" w:cs="Times New Roman"/>
                                </w:rPr>
                                <m:t>3</m:t>
                              </w:del>
                            </m:r>
                          </m:sub>
                        </m:sSub>
                        <m:r>
                          <w:del w:id="4293" w:author="Bo Shen" w:date="2023-02-27T23:25:00Z">
                            <w:rPr>
                              <w:rFonts w:ascii="Cambria Math" w:hAnsi="Cambria Math" w:cs="Times New Roman"/>
                            </w:rPr>
                            <m:t>-</m:t>
                          </w:del>
                        </m:r>
                        <m:f>
                          <m:fPr>
                            <m:ctrlPr>
                              <w:del w:id="4294" w:author="Bo Shen" w:date="2023-02-27T23:25:00Z">
                                <w:rPr>
                                  <w:rFonts w:ascii="Cambria Math" w:hAnsi="Cambria Math" w:cs="Times New Roman"/>
                                  <w:i/>
                                </w:rPr>
                              </w:del>
                            </m:ctrlPr>
                          </m:fPr>
                          <m:num>
                            <m:sSub>
                              <m:sSubPr>
                                <m:ctrlPr>
                                  <w:del w:id="4295" w:author="Bo Shen" w:date="2023-02-27T23:25:00Z">
                                    <w:rPr>
                                      <w:rFonts w:ascii="Cambria Math" w:hAnsi="Cambria Math" w:cs="Times New Roman"/>
                                      <w:i/>
                                    </w:rPr>
                                  </w:del>
                                </m:ctrlPr>
                              </m:sSubPr>
                              <m:e>
                                <m:sSub>
                                  <m:sSubPr>
                                    <m:ctrlPr>
                                      <w:del w:id="4296" w:author="Bo Shen" w:date="2023-02-27T23:25:00Z">
                                        <w:rPr>
                                          <w:rFonts w:ascii="Cambria Math" w:hAnsi="Cambria Math" w:cs="Times New Roman"/>
                                          <w:i/>
                                        </w:rPr>
                                      </w:del>
                                    </m:ctrlPr>
                                  </m:sSubPr>
                                  <m:e>
                                    <m:r>
                                      <w:del w:id="4297" w:author="Bo Shen" w:date="2023-02-27T23:25:00Z">
                                        <w:rPr>
                                          <w:rFonts w:ascii="Cambria Math" w:hAnsi="Cambria Math" w:cs="Times New Roman"/>
                                        </w:rPr>
                                        <m:t>R</m:t>
                                      </w:del>
                                    </m:r>
                                  </m:e>
                                  <m:sub>
                                    <m:r>
                                      <w:del w:id="4298" w:author="Bo Shen" w:date="2023-02-27T23:25:00Z">
                                        <w:rPr>
                                          <w:rFonts w:ascii="Cambria Math" w:hAnsi="Cambria Math" w:cs="Times New Roman"/>
                                        </w:rPr>
                                        <m:t>max</m:t>
                                      </w:del>
                                    </m:r>
                                  </m:sub>
                                </m:sSub>
                                <m:r>
                                  <w:del w:id="4299" w:author="Bo Shen" w:date="2023-02-27T23:25:00Z">
                                    <w:rPr>
                                      <w:rFonts w:ascii="Cambria Math" w:hAnsi="Cambria Math" w:cs="Times New Roman"/>
                                    </w:rPr>
                                    <m:t>(V</m:t>
                                  </w:del>
                                </m:r>
                              </m:e>
                              <m:sub>
                                <m:r>
                                  <w:del w:id="4300" w:author="Bo Shen" w:date="2023-02-27T23:25:00Z">
                                    <w:rPr>
                                      <w:rFonts w:ascii="Cambria Math" w:hAnsi="Cambria Math" w:cs="Times New Roman"/>
                                    </w:rPr>
                                    <m:t>1</m:t>
                                  </w:del>
                                </m:r>
                              </m:sub>
                            </m:sSub>
                            <m:r>
                              <w:del w:id="4301" w:author="Bo Shen" w:date="2023-02-27T23:25:00Z">
                                <w:rPr>
                                  <w:rFonts w:ascii="Cambria Math" w:hAnsi="Cambria Math" w:cs="Times New Roman"/>
                                </w:rPr>
                                <m:t>+B)</m:t>
                              </w:del>
                            </m:r>
                          </m:num>
                          <m:den>
                            <m:sSub>
                              <m:sSubPr>
                                <m:ctrlPr>
                                  <w:del w:id="4302" w:author="Bo Shen" w:date="2023-02-27T23:25:00Z">
                                    <w:rPr>
                                      <w:rFonts w:ascii="Cambria Math" w:hAnsi="Cambria Math" w:cs="Times New Roman"/>
                                      <w:i/>
                                    </w:rPr>
                                  </w:del>
                                </m:ctrlPr>
                              </m:sSubPr>
                              <m:e>
                                <m:r>
                                  <w:del w:id="4303" w:author="Bo Shen" w:date="2023-02-27T23:25:00Z">
                                    <w:rPr>
                                      <w:rFonts w:ascii="Cambria Math" w:hAnsi="Cambria Math" w:cs="Times New Roman"/>
                                    </w:rPr>
                                    <m:t>R</m:t>
                                  </w:del>
                                </m:r>
                              </m:e>
                              <m:sub>
                                <m:r>
                                  <w:del w:id="4304" w:author="Bo Shen" w:date="2023-02-27T23:25:00Z">
                                    <w:rPr>
                                      <w:rFonts w:ascii="Cambria Math" w:hAnsi="Cambria Math" w:cs="Times New Roman"/>
                                    </w:rPr>
                                    <m:t>1</m:t>
                                  </w:del>
                                </m:r>
                              </m:sub>
                            </m:sSub>
                          </m:den>
                        </m:f>
                        <m:r>
                          <w:del w:id="4305" w:author="Bo Shen" w:date="2023-02-27T23:25:00Z">
                            <w:rPr>
                              <w:rFonts w:ascii="Cambria Math" w:hAnsi="Cambria Math" w:cs="Times New Roman"/>
                            </w:rPr>
                            <m:t>=1</m:t>
                          </w:del>
                        </m:r>
                        <m:r>
                          <w:del w:id="4306" w:author="Bo Shen" w:date="2023-02-03T11:46:00Z">
                            <w:rPr>
                              <w:rFonts w:ascii="Cambria Math" w:hAnsi="Cambria Math" w:cs="Times New Roman"/>
                            </w:rPr>
                            <m:t>+</m:t>
                          </w:del>
                        </m:r>
                        <m:sSub>
                          <m:sSubPr>
                            <m:ctrlPr>
                              <w:del w:id="4307" w:author="Bo Shen" w:date="2023-02-03T11:46:00Z">
                                <w:rPr>
                                  <w:rFonts w:ascii="Cambria Math" w:hAnsi="Cambria Math" w:cs="Times New Roman"/>
                                  <w:i/>
                                </w:rPr>
                              </w:del>
                            </m:ctrlPr>
                          </m:sSubPr>
                          <m:e>
                            <m:r>
                              <w:del w:id="4308" w:author="Bo Shen" w:date="2023-02-03T11:46:00Z">
                                <w:rPr>
                                  <w:rFonts w:ascii="Cambria Math" w:hAnsi="Cambria Math" w:cs="Times New Roman"/>
                                </w:rPr>
                                <m:t>G</m:t>
                              </w:del>
                            </m:r>
                          </m:e>
                          <m:sub>
                            <m:r>
                              <w:del w:id="4309" w:author="Bo Shen" w:date="2023-02-03T11:46:00Z">
                                <w:rPr>
                                  <w:rFonts w:ascii="Cambria Math" w:hAnsi="Cambria Math" w:cs="Times New Roman"/>
                                </w:rPr>
                                <m:t>0</m:t>
                              </w:del>
                            </m:r>
                          </m:sub>
                        </m:sSub>
                        <m:r>
                          <w:del w:id="4310" w:author="Bo Shen" w:date="2023-02-27T23:25:00Z">
                            <w:rPr>
                              <w:rFonts w:ascii="Cambria Math" w:hAnsi="Cambria Math" w:cs="Times New Roman"/>
                            </w:rPr>
                            <m:t>;</m:t>
                          </w:del>
                        </m:r>
                      </m:e>
                      <m:e>
                        <m:sSub>
                          <m:sSubPr>
                            <m:ctrlPr>
                              <w:del w:id="4311" w:author="Bo Shen" w:date="2023-02-27T23:25:00Z">
                                <w:rPr>
                                  <w:rFonts w:ascii="Cambria Math" w:hAnsi="Cambria Math" w:cs="Times New Roman"/>
                                  <w:i/>
                                </w:rPr>
                              </w:del>
                            </m:ctrlPr>
                          </m:sSubPr>
                          <m:e>
                            <m:r>
                              <w:del w:id="4312" w:author="Bo Shen" w:date="2023-02-27T23:25:00Z">
                                <w:rPr>
                                  <w:rFonts w:ascii="Cambria Math" w:hAnsi="Cambria Math" w:cs="Times New Roman"/>
                                </w:rPr>
                                <m:t>R</m:t>
                              </w:del>
                            </m:r>
                          </m:e>
                          <m:sub>
                            <m:r>
                              <w:del w:id="4313" w:author="Bo Shen" w:date="2023-02-27T23:25:00Z">
                                <w:rPr>
                                  <w:rFonts w:ascii="Cambria Math" w:hAnsi="Cambria Math" w:cs="Times New Roman"/>
                                </w:rPr>
                                <m:t>2</m:t>
                              </w:del>
                            </m:r>
                          </m:sub>
                        </m:sSub>
                        <m:r>
                          <w:del w:id="4314" w:author="Bo Shen" w:date="2023-02-27T23:25:00Z">
                            <w:rPr>
                              <w:rFonts w:ascii="Cambria Math" w:hAnsi="Cambria Math" w:cs="Times New Roman"/>
                            </w:rPr>
                            <m:t>+</m:t>
                          </w:del>
                        </m:r>
                        <m:sSub>
                          <m:sSubPr>
                            <m:ctrlPr>
                              <w:del w:id="4315" w:author="Bo Shen" w:date="2023-02-27T23:25:00Z">
                                <w:rPr>
                                  <w:rFonts w:ascii="Cambria Math" w:hAnsi="Cambria Math" w:cs="Times New Roman"/>
                                  <w:i/>
                                </w:rPr>
                              </w:del>
                            </m:ctrlPr>
                          </m:sSubPr>
                          <m:e>
                            <m:r>
                              <w:del w:id="4316" w:author="Bo Shen" w:date="2023-02-27T23:25:00Z">
                                <w:rPr>
                                  <w:rFonts w:ascii="Cambria Math" w:hAnsi="Cambria Math" w:cs="Times New Roman"/>
                                </w:rPr>
                                <m:t>R</m:t>
                              </w:del>
                            </m:r>
                          </m:e>
                          <m:sub>
                            <m:r>
                              <w:del w:id="4317" w:author="Bo Shen" w:date="2023-02-27T23:25:00Z">
                                <w:rPr>
                                  <w:rFonts w:ascii="Cambria Math" w:hAnsi="Cambria Math" w:cs="Times New Roman"/>
                                </w:rPr>
                                <m:t>1</m:t>
                              </w:del>
                            </m:r>
                          </m:sub>
                        </m:sSub>
                        <m:r>
                          <w:del w:id="4318" w:author="Bo Shen" w:date="2023-02-27T23:25:00Z">
                            <w:rPr>
                              <w:rFonts w:ascii="Cambria Math" w:hAnsi="Cambria Math" w:cs="Times New Roman"/>
                            </w:rPr>
                            <m:t>+</m:t>
                          </w:del>
                        </m:r>
                        <m:sSub>
                          <m:sSubPr>
                            <m:ctrlPr>
                              <w:del w:id="4319" w:author="Bo Shen" w:date="2023-02-27T23:25:00Z">
                                <w:rPr>
                                  <w:rFonts w:ascii="Cambria Math" w:hAnsi="Cambria Math" w:cs="Times New Roman"/>
                                  <w:i/>
                                </w:rPr>
                              </w:del>
                            </m:ctrlPr>
                          </m:sSubPr>
                          <m:e>
                            <m:r>
                              <w:del w:id="4320" w:author="Bo Shen" w:date="2023-02-27T23:25:00Z">
                                <w:rPr>
                                  <w:rFonts w:ascii="Cambria Math" w:hAnsi="Cambria Math" w:cs="Times New Roman"/>
                                </w:rPr>
                                <m:t>R</m:t>
                              </w:del>
                            </m:r>
                          </m:e>
                          <m:sub>
                            <m:r>
                              <w:del w:id="4321" w:author="Bo Shen" w:date="2023-02-27T23:25:00Z">
                                <w:rPr>
                                  <w:rFonts w:ascii="Cambria Math" w:hAnsi="Cambria Math" w:cs="Times New Roman"/>
                                </w:rPr>
                                <m:t>3</m:t>
                              </w:del>
                            </m:r>
                          </m:sub>
                        </m:sSub>
                        <m:r>
                          <w:del w:id="4322" w:author="Bo Shen" w:date="2023-02-27T23:25:00Z">
                            <w:rPr>
                              <w:rFonts w:ascii="Cambria Math" w:hAnsi="Cambria Math" w:cs="Times New Roman"/>
                            </w:rPr>
                            <m:t>-</m:t>
                          </w:del>
                        </m:r>
                        <m:f>
                          <m:fPr>
                            <m:ctrlPr>
                              <w:del w:id="4323" w:author="Bo Shen" w:date="2023-02-27T23:25:00Z">
                                <w:rPr>
                                  <w:rFonts w:ascii="Cambria Math" w:hAnsi="Cambria Math" w:cs="Times New Roman"/>
                                  <w:i/>
                                </w:rPr>
                              </w:del>
                            </m:ctrlPr>
                          </m:fPr>
                          <m:num>
                            <m:sSub>
                              <m:sSubPr>
                                <m:ctrlPr>
                                  <w:del w:id="4324" w:author="Bo Shen" w:date="2023-02-27T23:25:00Z">
                                    <w:rPr>
                                      <w:rFonts w:ascii="Cambria Math" w:hAnsi="Cambria Math" w:cs="Times New Roman"/>
                                      <w:i/>
                                    </w:rPr>
                                  </w:del>
                                </m:ctrlPr>
                              </m:sSubPr>
                              <m:e>
                                <m:sSub>
                                  <m:sSubPr>
                                    <m:ctrlPr>
                                      <w:del w:id="4325" w:author="Bo Shen" w:date="2023-02-27T23:25:00Z">
                                        <w:rPr>
                                          <w:rFonts w:ascii="Cambria Math" w:hAnsi="Cambria Math" w:cs="Times New Roman"/>
                                          <w:i/>
                                        </w:rPr>
                                      </w:del>
                                    </m:ctrlPr>
                                  </m:sSubPr>
                                  <m:e>
                                    <m:r>
                                      <w:del w:id="4326" w:author="Bo Shen" w:date="2023-02-27T23:25:00Z">
                                        <w:rPr>
                                          <w:rFonts w:ascii="Cambria Math" w:hAnsi="Cambria Math" w:cs="Times New Roman"/>
                                        </w:rPr>
                                        <m:t>R</m:t>
                                      </w:del>
                                    </m:r>
                                  </m:e>
                                  <m:sub>
                                    <m:r>
                                      <w:del w:id="4327" w:author="Bo Shen" w:date="2023-02-27T23:25:00Z">
                                        <w:rPr>
                                          <w:rFonts w:ascii="Cambria Math" w:hAnsi="Cambria Math" w:cs="Times New Roman"/>
                                        </w:rPr>
                                        <m:t>max</m:t>
                                      </w:del>
                                    </m:r>
                                  </m:sub>
                                </m:sSub>
                                <m:r>
                                  <w:del w:id="4328" w:author="Bo Shen" w:date="2023-02-27T23:25:00Z">
                                    <w:rPr>
                                      <w:rFonts w:ascii="Cambria Math" w:hAnsi="Cambria Math" w:cs="Times New Roman"/>
                                    </w:rPr>
                                    <m:t>(V</m:t>
                                  </w:del>
                                </m:r>
                              </m:e>
                              <m:sub>
                                <m:r>
                                  <w:del w:id="4329" w:author="Bo Shen" w:date="2023-02-27T23:25:00Z">
                                    <w:rPr>
                                      <w:rFonts w:ascii="Cambria Math" w:hAnsi="Cambria Math" w:cs="Times New Roman"/>
                                    </w:rPr>
                                    <m:t>2</m:t>
                                  </w:del>
                                </m:r>
                              </m:sub>
                            </m:sSub>
                            <m:r>
                              <w:del w:id="4330" w:author="Bo Shen" w:date="2023-02-27T23:25:00Z">
                                <w:rPr>
                                  <w:rFonts w:ascii="Cambria Math" w:hAnsi="Cambria Math" w:cs="Times New Roman"/>
                                </w:rPr>
                                <m:t>+B)</m:t>
                              </w:del>
                            </m:r>
                          </m:num>
                          <m:den>
                            <m:sSub>
                              <m:sSubPr>
                                <m:ctrlPr>
                                  <w:del w:id="4331" w:author="Bo Shen" w:date="2023-02-27T23:25:00Z">
                                    <w:rPr>
                                      <w:rFonts w:ascii="Cambria Math" w:hAnsi="Cambria Math" w:cs="Times New Roman"/>
                                      <w:i/>
                                    </w:rPr>
                                  </w:del>
                                </m:ctrlPr>
                              </m:sSubPr>
                              <m:e>
                                <m:r>
                                  <w:del w:id="4332" w:author="Bo Shen" w:date="2023-02-27T23:25:00Z">
                                    <w:rPr>
                                      <w:rFonts w:ascii="Cambria Math" w:hAnsi="Cambria Math" w:cs="Times New Roman"/>
                                    </w:rPr>
                                    <m:t>R</m:t>
                                  </w:del>
                                </m:r>
                              </m:e>
                              <m:sub>
                                <m:r>
                                  <w:del w:id="4333" w:author="Bo Shen" w:date="2023-02-27T23:25:00Z">
                                    <w:rPr>
                                      <w:rFonts w:ascii="Cambria Math" w:hAnsi="Cambria Math" w:cs="Times New Roman"/>
                                    </w:rPr>
                                    <m:t>2</m:t>
                                  </w:del>
                                </m:r>
                              </m:sub>
                            </m:sSub>
                          </m:den>
                        </m:f>
                        <m:r>
                          <w:del w:id="4334" w:author="Bo Shen" w:date="2023-02-27T23:25:00Z">
                            <w:rPr>
                              <w:rFonts w:ascii="Cambria Math" w:hAnsi="Cambria Math" w:cs="Times New Roman"/>
                            </w:rPr>
                            <m:t>=1</m:t>
                          </w:del>
                        </m:r>
                        <m:r>
                          <w:del w:id="4335" w:author="Bo Shen" w:date="2023-02-03T11:46:00Z">
                            <w:rPr>
                              <w:rFonts w:ascii="Cambria Math" w:hAnsi="Cambria Math" w:cs="Times New Roman"/>
                            </w:rPr>
                            <m:t>+</m:t>
                          </w:del>
                        </m:r>
                        <m:sSub>
                          <m:sSubPr>
                            <m:ctrlPr>
                              <w:del w:id="4336" w:author="Bo Shen" w:date="2023-02-03T11:46:00Z">
                                <w:rPr>
                                  <w:rFonts w:ascii="Cambria Math" w:hAnsi="Cambria Math" w:cs="Times New Roman"/>
                                  <w:i/>
                                </w:rPr>
                              </w:del>
                            </m:ctrlPr>
                          </m:sSubPr>
                          <m:e>
                            <m:r>
                              <w:del w:id="4337" w:author="Bo Shen" w:date="2023-02-03T11:46:00Z">
                                <w:rPr>
                                  <w:rFonts w:ascii="Cambria Math" w:hAnsi="Cambria Math" w:cs="Times New Roman"/>
                                </w:rPr>
                                <m:t>G</m:t>
                              </w:del>
                            </m:r>
                          </m:e>
                          <m:sub>
                            <m:r>
                              <w:del w:id="4338" w:author="Bo Shen" w:date="2023-02-03T11:46:00Z">
                                <w:rPr>
                                  <w:rFonts w:ascii="Cambria Math" w:hAnsi="Cambria Math" w:cs="Times New Roman"/>
                                </w:rPr>
                                <m:t>0</m:t>
                              </w:del>
                            </m:r>
                          </m:sub>
                        </m:sSub>
                        <m:r>
                          <w:del w:id="4339" w:author="Bo Shen" w:date="2023-02-27T23:25:00Z">
                            <w:rPr>
                              <w:rFonts w:ascii="Cambria Math" w:hAnsi="Cambria Math" w:cs="Times New Roman"/>
                            </w:rPr>
                            <m:t>;</m:t>
                          </w:del>
                        </m:r>
                        <m:ctrlPr>
                          <w:del w:id="4340" w:author="Bo Shen" w:date="2023-02-27T23:25:00Z">
                            <w:rPr>
                              <w:rFonts w:ascii="Cambria Math" w:eastAsia="Cambria Math" w:hAnsi="Cambria Math" w:cs="Cambria Math"/>
                              <w:i/>
                            </w:rPr>
                          </w:del>
                        </m:ctrlPr>
                      </m:e>
                      <m:e>
                        <m:sSub>
                          <m:sSubPr>
                            <m:ctrlPr>
                              <w:del w:id="4341" w:author="Bo Shen" w:date="2023-02-27T23:25:00Z">
                                <w:rPr>
                                  <w:rFonts w:ascii="Cambria Math" w:hAnsi="Cambria Math" w:cs="Times New Roman"/>
                                  <w:i/>
                                </w:rPr>
                              </w:del>
                            </m:ctrlPr>
                          </m:sSubPr>
                          <m:e>
                            <m:r>
                              <w:del w:id="4342" w:author="Bo Shen" w:date="2023-02-27T23:25:00Z">
                                <w:rPr>
                                  <w:rFonts w:ascii="Cambria Math" w:hAnsi="Cambria Math" w:cs="Times New Roman"/>
                                </w:rPr>
                                <m:t>R</m:t>
                              </w:del>
                            </m:r>
                          </m:e>
                          <m:sub>
                            <m:r>
                              <w:del w:id="4343" w:author="Bo Shen" w:date="2023-02-27T23:25:00Z">
                                <w:rPr>
                                  <w:rFonts w:ascii="Cambria Math" w:hAnsi="Cambria Math" w:cs="Times New Roman"/>
                                </w:rPr>
                                <m:t>3</m:t>
                              </w:del>
                            </m:r>
                          </m:sub>
                        </m:sSub>
                        <m:r>
                          <w:del w:id="4344" w:author="Bo Shen" w:date="2023-02-27T23:25:00Z">
                            <w:rPr>
                              <w:rFonts w:ascii="Cambria Math" w:hAnsi="Cambria Math" w:cs="Times New Roman"/>
                            </w:rPr>
                            <m:t>+</m:t>
                          </w:del>
                        </m:r>
                        <m:sSub>
                          <m:sSubPr>
                            <m:ctrlPr>
                              <w:del w:id="4345" w:author="Bo Shen" w:date="2023-02-27T23:25:00Z">
                                <w:rPr>
                                  <w:rFonts w:ascii="Cambria Math" w:hAnsi="Cambria Math" w:cs="Times New Roman"/>
                                  <w:i/>
                                </w:rPr>
                              </w:del>
                            </m:ctrlPr>
                          </m:sSubPr>
                          <m:e>
                            <m:r>
                              <w:del w:id="4346" w:author="Bo Shen" w:date="2023-02-27T23:25:00Z">
                                <w:rPr>
                                  <w:rFonts w:ascii="Cambria Math" w:hAnsi="Cambria Math" w:cs="Times New Roman"/>
                                </w:rPr>
                                <m:t>R</m:t>
                              </w:del>
                            </m:r>
                          </m:e>
                          <m:sub>
                            <m:r>
                              <w:del w:id="4347" w:author="Bo Shen" w:date="2023-02-27T23:25:00Z">
                                <w:rPr>
                                  <w:rFonts w:ascii="Cambria Math" w:hAnsi="Cambria Math" w:cs="Times New Roman"/>
                                </w:rPr>
                                <m:t>1</m:t>
                              </w:del>
                            </m:r>
                          </m:sub>
                        </m:sSub>
                        <m:r>
                          <w:del w:id="4348" w:author="Bo Shen" w:date="2023-02-27T23:25:00Z">
                            <w:rPr>
                              <w:rFonts w:ascii="Cambria Math" w:hAnsi="Cambria Math" w:cs="Times New Roman"/>
                            </w:rPr>
                            <m:t>+</m:t>
                          </w:del>
                        </m:r>
                        <m:sSub>
                          <m:sSubPr>
                            <m:ctrlPr>
                              <w:del w:id="4349" w:author="Bo Shen" w:date="2023-02-27T23:25:00Z">
                                <w:rPr>
                                  <w:rFonts w:ascii="Cambria Math" w:hAnsi="Cambria Math" w:cs="Times New Roman"/>
                                  <w:i/>
                                </w:rPr>
                              </w:del>
                            </m:ctrlPr>
                          </m:sSubPr>
                          <m:e>
                            <m:r>
                              <w:del w:id="4350" w:author="Bo Shen" w:date="2023-02-27T23:25:00Z">
                                <w:rPr>
                                  <w:rFonts w:ascii="Cambria Math" w:hAnsi="Cambria Math" w:cs="Times New Roman"/>
                                </w:rPr>
                                <m:t>R</m:t>
                              </w:del>
                            </m:r>
                          </m:e>
                          <m:sub>
                            <m:r>
                              <w:del w:id="4351" w:author="Bo Shen" w:date="2023-02-27T23:25:00Z">
                                <w:rPr>
                                  <w:rFonts w:ascii="Cambria Math" w:hAnsi="Cambria Math" w:cs="Times New Roman"/>
                                </w:rPr>
                                <m:t>2</m:t>
                              </w:del>
                            </m:r>
                          </m:sub>
                        </m:sSub>
                        <m:r>
                          <w:del w:id="4352" w:author="Bo Shen" w:date="2023-02-27T23:25:00Z">
                            <w:rPr>
                              <w:rFonts w:ascii="Cambria Math" w:hAnsi="Cambria Math" w:cs="Times New Roman"/>
                            </w:rPr>
                            <m:t>-</m:t>
                          </w:del>
                        </m:r>
                        <m:f>
                          <m:fPr>
                            <m:ctrlPr>
                              <w:del w:id="4353" w:author="Bo Shen" w:date="2023-02-27T23:25:00Z">
                                <w:rPr>
                                  <w:rFonts w:ascii="Cambria Math" w:hAnsi="Cambria Math" w:cs="Times New Roman"/>
                                  <w:i/>
                                </w:rPr>
                              </w:del>
                            </m:ctrlPr>
                          </m:fPr>
                          <m:num>
                            <m:sSub>
                              <m:sSubPr>
                                <m:ctrlPr>
                                  <w:del w:id="4354" w:author="Bo Shen" w:date="2023-02-27T23:25:00Z">
                                    <w:rPr>
                                      <w:rFonts w:ascii="Cambria Math" w:hAnsi="Cambria Math" w:cs="Times New Roman"/>
                                      <w:i/>
                                    </w:rPr>
                                  </w:del>
                                </m:ctrlPr>
                              </m:sSubPr>
                              <m:e>
                                <m:sSub>
                                  <m:sSubPr>
                                    <m:ctrlPr>
                                      <w:del w:id="4355" w:author="Bo Shen" w:date="2023-02-27T23:25:00Z">
                                        <w:rPr>
                                          <w:rFonts w:ascii="Cambria Math" w:hAnsi="Cambria Math" w:cs="Times New Roman"/>
                                          <w:i/>
                                        </w:rPr>
                                      </w:del>
                                    </m:ctrlPr>
                                  </m:sSubPr>
                                  <m:e>
                                    <m:r>
                                      <w:del w:id="4356" w:author="Bo Shen" w:date="2023-02-27T23:25:00Z">
                                        <w:rPr>
                                          <w:rFonts w:ascii="Cambria Math" w:hAnsi="Cambria Math" w:cs="Times New Roman"/>
                                        </w:rPr>
                                        <m:t>R</m:t>
                                      </w:del>
                                    </m:r>
                                  </m:e>
                                  <m:sub>
                                    <m:r>
                                      <w:del w:id="4357" w:author="Bo Shen" w:date="2023-02-27T23:25:00Z">
                                        <w:rPr>
                                          <w:rFonts w:ascii="Cambria Math" w:hAnsi="Cambria Math" w:cs="Times New Roman"/>
                                        </w:rPr>
                                        <m:t>max</m:t>
                                      </w:del>
                                    </m:r>
                                  </m:sub>
                                </m:sSub>
                                <m:r>
                                  <w:del w:id="4358" w:author="Bo Shen" w:date="2023-02-27T23:25:00Z">
                                    <w:rPr>
                                      <w:rFonts w:ascii="Cambria Math" w:hAnsi="Cambria Math" w:cs="Times New Roman"/>
                                    </w:rPr>
                                    <m:t>(V</m:t>
                                  </w:del>
                                </m:r>
                              </m:e>
                              <m:sub>
                                <m:r>
                                  <w:del w:id="4359" w:author="Bo Shen" w:date="2023-02-27T23:25:00Z">
                                    <w:rPr>
                                      <w:rFonts w:ascii="Cambria Math" w:hAnsi="Cambria Math" w:cs="Times New Roman"/>
                                    </w:rPr>
                                    <m:t>3</m:t>
                                  </w:del>
                                </m:r>
                              </m:sub>
                            </m:sSub>
                            <m:r>
                              <w:del w:id="4360" w:author="Bo Shen" w:date="2023-02-27T23:25:00Z">
                                <w:rPr>
                                  <w:rFonts w:ascii="Cambria Math" w:hAnsi="Cambria Math" w:cs="Times New Roman"/>
                                </w:rPr>
                                <m:t>+B)</m:t>
                              </w:del>
                            </m:r>
                          </m:num>
                          <m:den>
                            <m:sSub>
                              <m:sSubPr>
                                <m:ctrlPr>
                                  <w:del w:id="4361" w:author="Bo Shen" w:date="2023-02-27T23:25:00Z">
                                    <w:rPr>
                                      <w:rFonts w:ascii="Cambria Math" w:hAnsi="Cambria Math" w:cs="Times New Roman"/>
                                      <w:i/>
                                    </w:rPr>
                                  </w:del>
                                </m:ctrlPr>
                              </m:sSubPr>
                              <m:e>
                                <m:r>
                                  <w:del w:id="4362" w:author="Bo Shen" w:date="2023-02-27T23:25:00Z">
                                    <w:rPr>
                                      <w:rFonts w:ascii="Cambria Math" w:hAnsi="Cambria Math" w:cs="Times New Roman"/>
                                    </w:rPr>
                                    <m:t>R</m:t>
                                  </w:del>
                                </m:r>
                              </m:e>
                              <m:sub>
                                <m:r>
                                  <w:del w:id="4363" w:author="Bo Shen" w:date="2023-02-27T23:25:00Z">
                                    <w:rPr>
                                      <w:rFonts w:ascii="Cambria Math" w:hAnsi="Cambria Math" w:cs="Times New Roman"/>
                                    </w:rPr>
                                    <m:t>3</m:t>
                                  </w:del>
                                </m:r>
                              </m:sub>
                            </m:sSub>
                          </m:den>
                        </m:f>
                        <m:r>
                          <w:del w:id="4364" w:author="Bo Shen" w:date="2023-02-27T23:25:00Z">
                            <w:rPr>
                              <w:rFonts w:ascii="Cambria Math" w:hAnsi="Cambria Math" w:cs="Times New Roman"/>
                            </w:rPr>
                            <m:t>=1</m:t>
                          </w:del>
                        </m:r>
                        <m:r>
                          <w:del w:id="4365" w:author="Bo Shen" w:date="2023-02-03T11:46:00Z">
                            <w:rPr>
                              <w:rFonts w:ascii="Cambria Math" w:hAnsi="Cambria Math" w:cs="Times New Roman"/>
                            </w:rPr>
                            <m:t>+</m:t>
                          </w:del>
                        </m:r>
                        <m:sSub>
                          <m:sSubPr>
                            <m:ctrlPr>
                              <w:del w:id="4366" w:author="Bo Shen" w:date="2023-02-03T11:46:00Z">
                                <w:rPr>
                                  <w:rFonts w:ascii="Cambria Math" w:hAnsi="Cambria Math" w:cs="Times New Roman"/>
                                  <w:i/>
                                </w:rPr>
                              </w:del>
                            </m:ctrlPr>
                          </m:sSubPr>
                          <m:e>
                            <m:r>
                              <w:del w:id="4367" w:author="Bo Shen" w:date="2023-02-03T11:46:00Z">
                                <w:rPr>
                                  <w:rFonts w:ascii="Cambria Math" w:hAnsi="Cambria Math" w:cs="Times New Roman"/>
                                </w:rPr>
                                <m:t>G</m:t>
                              </w:del>
                            </m:r>
                          </m:e>
                          <m:sub>
                            <m:r>
                              <w:del w:id="4368" w:author="Bo Shen" w:date="2023-02-03T11:46:00Z">
                                <w:rPr>
                                  <w:rFonts w:ascii="Cambria Math" w:hAnsi="Cambria Math" w:cs="Times New Roman"/>
                                </w:rPr>
                                <m:t>0</m:t>
                              </w:del>
                            </m:r>
                          </m:sub>
                        </m:sSub>
                        <m:r>
                          <w:del w:id="4369" w:author="Bo Shen" w:date="2023-02-27T23:25:00Z">
                            <w:rPr>
                              <w:rFonts w:ascii="Cambria Math" w:hAnsi="Cambria Math" w:cs="Times New Roman"/>
                            </w:rPr>
                            <m:t>.</m:t>
                          </w:del>
                        </m:r>
                      </m:e>
                    </m:eqArr>
                  </m:e>
                </m:d>
              </m:oMath>
            </m:oMathPara>
          </w:p>
        </w:tc>
        <w:tc>
          <w:tcPr>
            <w:tcW w:w="3117" w:type="dxa"/>
            <w:vAlign w:val="center"/>
          </w:tcPr>
          <w:p w14:paraId="0023A716" w14:textId="77777777" w:rsidR="00564B42" w:rsidDel="00587587" w:rsidRDefault="00564B42">
            <w:pPr>
              <w:spacing w:line="480" w:lineRule="auto"/>
              <w:jc w:val="both"/>
              <w:rPr>
                <w:del w:id="4370" w:author="Bo Shen" w:date="2023-02-27T23:25:00Z"/>
                <w:rFonts w:ascii="Times New Roman" w:hAnsi="Times New Roman" w:cs="Times New Roman"/>
              </w:rPr>
              <w:pPrChange w:id="4371" w:author="Bo Shen" w:date="2023-01-23T17:42:00Z">
                <w:pPr>
                  <w:spacing w:line="600" w:lineRule="auto"/>
                  <w:jc w:val="right"/>
                </w:pPr>
              </w:pPrChange>
            </w:pPr>
            <w:del w:id="4372" w:author="Bo Shen" w:date="2023-02-27T23:25:00Z">
              <w:r w:rsidDel="00587587">
                <w:rPr>
                  <w:rFonts w:ascii="Times New Roman" w:hAnsi="Times New Roman" w:cs="Times New Roman"/>
                </w:rPr>
                <w:delText>(</w:delText>
              </w:r>
            </w:del>
            <w:del w:id="4373" w:author="Bo Shen" w:date="2023-02-27T16:33:00Z">
              <w:r w:rsidDel="00DF5DCB">
                <w:rPr>
                  <w:rFonts w:ascii="Times New Roman" w:hAnsi="Times New Roman" w:cs="Times New Roman"/>
                </w:rPr>
                <w:delText>10</w:delText>
              </w:r>
            </w:del>
            <w:del w:id="4374" w:author="Bo Shen" w:date="2023-02-27T23:25:00Z">
              <w:r w:rsidDel="00587587">
                <w:rPr>
                  <w:rFonts w:ascii="Times New Roman" w:hAnsi="Times New Roman" w:cs="Times New Roman"/>
                </w:rPr>
                <w:delText>)</w:delText>
              </w:r>
            </w:del>
          </w:p>
          <w:p w14:paraId="72CDAED0" w14:textId="77777777" w:rsidR="00564B42" w:rsidDel="00587587" w:rsidRDefault="00564B42">
            <w:pPr>
              <w:spacing w:line="480" w:lineRule="auto"/>
              <w:jc w:val="both"/>
              <w:rPr>
                <w:del w:id="4375" w:author="Bo Shen" w:date="2023-02-27T23:25:00Z"/>
                <w:rFonts w:ascii="Times New Roman" w:hAnsi="Times New Roman" w:cs="Times New Roman"/>
              </w:rPr>
              <w:pPrChange w:id="4376" w:author="Bo Shen" w:date="2023-01-23T17:42:00Z">
                <w:pPr>
                  <w:spacing w:line="600" w:lineRule="auto"/>
                  <w:jc w:val="right"/>
                </w:pPr>
              </w:pPrChange>
            </w:pPr>
            <w:del w:id="4377" w:author="Bo Shen" w:date="2023-02-27T23:25:00Z">
              <w:r w:rsidDel="00587587">
                <w:rPr>
                  <w:rFonts w:ascii="Times New Roman" w:hAnsi="Times New Roman" w:cs="Times New Roman"/>
                </w:rPr>
                <w:delText>(</w:delText>
              </w:r>
            </w:del>
            <w:del w:id="4378" w:author="Bo Shen" w:date="2023-02-27T16:33:00Z">
              <w:r w:rsidDel="00DF5DCB">
                <w:rPr>
                  <w:rFonts w:ascii="Times New Roman" w:hAnsi="Times New Roman" w:cs="Times New Roman"/>
                </w:rPr>
                <w:delText>11</w:delText>
              </w:r>
            </w:del>
            <w:del w:id="4379" w:author="Bo Shen" w:date="2023-02-27T23:25:00Z">
              <w:r w:rsidDel="00587587">
                <w:rPr>
                  <w:rFonts w:ascii="Times New Roman" w:hAnsi="Times New Roman" w:cs="Times New Roman"/>
                </w:rPr>
                <w:delText>)</w:delText>
              </w:r>
            </w:del>
          </w:p>
          <w:p w14:paraId="57B847C4" w14:textId="77777777" w:rsidR="00564B42" w:rsidDel="00587587" w:rsidRDefault="00564B42">
            <w:pPr>
              <w:spacing w:line="480" w:lineRule="auto"/>
              <w:jc w:val="both"/>
              <w:rPr>
                <w:del w:id="4380" w:author="Bo Shen" w:date="2023-02-27T23:25:00Z"/>
                <w:rFonts w:ascii="Times New Roman" w:hAnsi="Times New Roman" w:cs="Times New Roman"/>
              </w:rPr>
              <w:pPrChange w:id="4381" w:author="Bo Shen" w:date="2023-01-23T17:42:00Z">
                <w:pPr>
                  <w:spacing w:line="600" w:lineRule="auto"/>
                  <w:jc w:val="right"/>
                </w:pPr>
              </w:pPrChange>
            </w:pPr>
            <w:del w:id="4382" w:author="Bo Shen" w:date="2023-02-27T23:25:00Z">
              <w:r w:rsidDel="00587587">
                <w:rPr>
                  <w:rFonts w:ascii="Times New Roman" w:hAnsi="Times New Roman" w:cs="Times New Roman"/>
                </w:rPr>
                <w:delText>(</w:delText>
              </w:r>
            </w:del>
            <w:del w:id="4383" w:author="Bo Shen" w:date="2023-02-27T16:33:00Z">
              <w:r w:rsidDel="00DF5DCB">
                <w:rPr>
                  <w:rFonts w:ascii="Times New Roman" w:hAnsi="Times New Roman" w:cs="Times New Roman"/>
                </w:rPr>
                <w:delText>12</w:delText>
              </w:r>
            </w:del>
            <w:del w:id="4384" w:author="Bo Shen" w:date="2023-02-27T23:25:00Z">
              <w:r w:rsidDel="00587587">
                <w:rPr>
                  <w:rFonts w:ascii="Times New Roman" w:hAnsi="Times New Roman" w:cs="Times New Roman"/>
                </w:rPr>
                <w:delText>)</w:delText>
              </w:r>
            </w:del>
          </w:p>
        </w:tc>
      </w:tr>
    </w:tbl>
    <w:p w14:paraId="23B962E0" w14:textId="77777777" w:rsidR="00564B42" w:rsidDel="00587587" w:rsidRDefault="00564B42">
      <w:pPr>
        <w:spacing w:line="480" w:lineRule="auto"/>
        <w:jc w:val="both"/>
        <w:rPr>
          <w:del w:id="4385" w:author="Bo Shen" w:date="2023-02-27T23:25:00Z"/>
          <w:rFonts w:ascii="Times New Roman" w:hAnsi="Times New Roman" w:cs="Times New Roman"/>
        </w:rPr>
        <w:pPrChange w:id="4386" w:author="Bo Shen" w:date="2023-01-23T17:42:00Z">
          <w:pPr/>
        </w:pPrChange>
      </w:pPr>
      <w:del w:id="4387"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564B42" w:rsidDel="00587587" w14:paraId="2A77D628" w14:textId="77777777" w:rsidTr="00007227">
        <w:trPr>
          <w:del w:id="4388" w:author="Bo Shen" w:date="2023-02-27T23:25:00Z"/>
        </w:trPr>
        <w:tc>
          <w:tcPr>
            <w:tcW w:w="2065" w:type="dxa"/>
          </w:tcPr>
          <w:p w14:paraId="1A12F914" w14:textId="77777777" w:rsidR="00564B42" w:rsidDel="00587587" w:rsidRDefault="00564B42">
            <w:pPr>
              <w:spacing w:line="480" w:lineRule="auto"/>
              <w:jc w:val="both"/>
              <w:rPr>
                <w:del w:id="4389" w:author="Bo Shen" w:date="2023-02-27T23:25:00Z"/>
                <w:rFonts w:ascii="Times New Roman" w:hAnsi="Times New Roman" w:cs="Times New Roman"/>
              </w:rPr>
              <w:pPrChange w:id="4390" w:author="Bo Shen" w:date="2023-01-23T17:42:00Z">
                <w:pPr/>
              </w:pPrChange>
            </w:pPr>
          </w:p>
        </w:tc>
        <w:tc>
          <w:tcPr>
            <w:tcW w:w="4168" w:type="dxa"/>
          </w:tcPr>
          <w:p w14:paraId="64EA359A" w14:textId="77777777" w:rsidR="00564B42" w:rsidRPr="00481F27" w:rsidDel="00587587" w:rsidRDefault="00000000">
            <w:pPr>
              <w:spacing w:line="480" w:lineRule="auto"/>
              <w:jc w:val="both"/>
              <w:rPr>
                <w:del w:id="4391" w:author="Bo Shen" w:date="2023-02-27T23:25:00Z"/>
                <w:rFonts w:ascii="Times New Roman" w:hAnsi="Times New Roman" w:cs="Times New Roman"/>
              </w:rPr>
              <w:pPrChange w:id="4392" w:author="Bo Shen" w:date="2023-01-23T17:42:00Z">
                <w:pPr/>
              </w:pPrChange>
            </w:pPr>
            <m:oMathPara>
              <m:oMathParaPr>
                <m:jc m:val="left"/>
              </m:oMathParaPr>
              <m:oMath>
                <m:d>
                  <m:dPr>
                    <m:begChr m:val="{"/>
                    <m:endChr m:val=""/>
                    <m:ctrlPr>
                      <w:del w:id="4393" w:author="Bo Shen" w:date="2023-02-27T23:25:00Z">
                        <w:rPr>
                          <w:rFonts w:ascii="Cambria Math" w:hAnsi="Cambria Math" w:cs="Times New Roman"/>
                          <w:i/>
                        </w:rPr>
                      </w:del>
                    </m:ctrlPr>
                  </m:dPr>
                  <m:e>
                    <m:eqArr>
                      <m:eqArrPr>
                        <m:ctrlPr>
                          <w:del w:id="4394" w:author="Bo Shen" w:date="2023-02-27T23:25:00Z">
                            <w:rPr>
                              <w:rFonts w:ascii="Cambria Math" w:hAnsi="Cambria Math" w:cs="Times New Roman"/>
                              <w:i/>
                            </w:rPr>
                          </w:del>
                        </m:ctrlPr>
                      </m:eqArrPr>
                      <m:e>
                        <m:sSub>
                          <m:sSubPr>
                            <m:ctrlPr>
                              <w:del w:id="4395" w:author="Bo Shen" w:date="2023-02-27T23:25:00Z">
                                <w:rPr>
                                  <w:rFonts w:ascii="Cambria Math" w:hAnsi="Cambria Math" w:cs="Times New Roman"/>
                                  <w:i/>
                                </w:rPr>
                              </w:del>
                            </m:ctrlPr>
                          </m:sSubPr>
                          <m:e>
                            <m:r>
                              <w:del w:id="4396" w:author="Bo Shen" w:date="2023-02-27T23:25:00Z">
                                <w:rPr>
                                  <w:rFonts w:ascii="Cambria Math" w:hAnsi="Cambria Math" w:cs="Times New Roman"/>
                                </w:rPr>
                                <m:t>R</m:t>
                              </w:del>
                            </m:r>
                          </m:e>
                          <m:sub>
                            <m:r>
                              <w:del w:id="4397" w:author="Bo Shen" w:date="2023-02-27T23:25:00Z">
                                <w:rPr>
                                  <w:rFonts w:ascii="Cambria Math" w:hAnsi="Cambria Math" w:cs="Times New Roman"/>
                                </w:rPr>
                                <m:t>1</m:t>
                              </w:del>
                            </m:r>
                          </m:sub>
                        </m:sSub>
                        <m:r>
                          <w:del w:id="4398" w:author="Bo Shen" w:date="2023-02-27T23:25:00Z">
                            <w:rPr>
                              <w:rFonts w:ascii="Cambria Math" w:hAnsi="Cambria Math" w:cs="Times New Roman"/>
                            </w:rPr>
                            <m:t>+</m:t>
                          </w:del>
                        </m:r>
                        <m:sSub>
                          <m:sSubPr>
                            <m:ctrlPr>
                              <w:del w:id="4399" w:author="Bo Shen" w:date="2023-02-27T23:25:00Z">
                                <w:rPr>
                                  <w:rFonts w:ascii="Cambria Math" w:hAnsi="Cambria Math" w:cs="Times New Roman"/>
                                  <w:i/>
                                </w:rPr>
                              </w:del>
                            </m:ctrlPr>
                          </m:sSubPr>
                          <m:e>
                            <m:r>
                              <w:del w:id="4400" w:author="Bo Shen" w:date="2023-02-27T23:25:00Z">
                                <w:rPr>
                                  <w:rFonts w:ascii="Cambria Math" w:hAnsi="Cambria Math" w:cs="Times New Roman"/>
                                </w:rPr>
                                <m:t>R</m:t>
                              </w:del>
                            </m:r>
                          </m:e>
                          <m:sub>
                            <m:r>
                              <w:del w:id="4401" w:author="Bo Shen" w:date="2023-02-27T23:25:00Z">
                                <w:rPr>
                                  <w:rFonts w:ascii="Cambria Math" w:hAnsi="Cambria Math" w:cs="Times New Roman"/>
                                </w:rPr>
                                <m:t>2</m:t>
                              </w:del>
                            </m:r>
                          </m:sub>
                        </m:sSub>
                        <m:r>
                          <w:del w:id="4402" w:author="Bo Shen" w:date="2023-02-27T23:25:00Z">
                            <w:rPr>
                              <w:rFonts w:ascii="Cambria Math" w:hAnsi="Cambria Math" w:cs="Times New Roman"/>
                            </w:rPr>
                            <m:t>+</m:t>
                          </w:del>
                        </m:r>
                        <m:sSub>
                          <m:sSubPr>
                            <m:ctrlPr>
                              <w:del w:id="4403" w:author="Bo Shen" w:date="2023-02-27T23:25:00Z">
                                <w:rPr>
                                  <w:rFonts w:ascii="Cambria Math" w:hAnsi="Cambria Math" w:cs="Times New Roman"/>
                                  <w:i/>
                                </w:rPr>
                              </w:del>
                            </m:ctrlPr>
                          </m:sSubPr>
                          <m:e>
                            <m:r>
                              <w:del w:id="4404" w:author="Bo Shen" w:date="2023-02-27T23:25:00Z">
                                <w:rPr>
                                  <w:rFonts w:ascii="Cambria Math" w:hAnsi="Cambria Math" w:cs="Times New Roman"/>
                                </w:rPr>
                                <m:t>R</m:t>
                              </w:del>
                            </m:r>
                          </m:e>
                          <m:sub>
                            <m:r>
                              <w:del w:id="4405" w:author="Bo Shen" w:date="2023-02-27T23:25:00Z">
                                <w:rPr>
                                  <w:rFonts w:ascii="Cambria Math" w:hAnsi="Cambria Math" w:cs="Times New Roman"/>
                                </w:rPr>
                                <m:t>3</m:t>
                              </w:del>
                            </m:r>
                          </m:sub>
                        </m:sSub>
                        <m:r>
                          <w:del w:id="4406" w:author="Bo Shen" w:date="2023-02-27T23:25:00Z">
                            <w:rPr>
                              <w:rFonts w:ascii="Cambria Math" w:hAnsi="Cambria Math" w:cs="Times New Roman"/>
                            </w:rPr>
                            <m:t>-</m:t>
                          </w:del>
                        </m:r>
                        <m:f>
                          <m:fPr>
                            <m:ctrlPr>
                              <w:del w:id="4407" w:author="Bo Shen" w:date="2023-02-27T23:25:00Z">
                                <w:rPr>
                                  <w:rFonts w:ascii="Cambria Math" w:hAnsi="Cambria Math" w:cs="Times New Roman"/>
                                  <w:i/>
                                </w:rPr>
                              </w:del>
                            </m:ctrlPr>
                          </m:fPr>
                          <m:num>
                            <m:sSub>
                              <m:sSubPr>
                                <m:ctrlPr>
                                  <w:del w:id="4408" w:author="Bo Shen" w:date="2023-02-27T23:25:00Z">
                                    <w:rPr>
                                      <w:rFonts w:ascii="Cambria Math" w:hAnsi="Cambria Math" w:cs="Times New Roman"/>
                                      <w:i/>
                                    </w:rPr>
                                  </w:del>
                                </m:ctrlPr>
                              </m:sSubPr>
                              <m:e>
                                <m:sSub>
                                  <m:sSubPr>
                                    <m:ctrlPr>
                                      <w:del w:id="4409" w:author="Bo Shen" w:date="2023-02-27T23:25:00Z">
                                        <w:rPr>
                                          <w:rFonts w:ascii="Cambria Math" w:hAnsi="Cambria Math" w:cs="Times New Roman"/>
                                          <w:i/>
                                        </w:rPr>
                                      </w:del>
                                    </m:ctrlPr>
                                  </m:sSubPr>
                                  <m:e>
                                    <m:r>
                                      <w:del w:id="4410" w:author="Bo Shen" w:date="2023-02-27T23:25:00Z">
                                        <w:rPr>
                                          <w:rFonts w:ascii="Cambria Math" w:hAnsi="Cambria Math" w:cs="Times New Roman"/>
                                        </w:rPr>
                                        <m:t>R</m:t>
                                      </w:del>
                                    </m:r>
                                  </m:e>
                                  <m:sub>
                                    <m:r>
                                      <w:del w:id="4411" w:author="Bo Shen" w:date="2023-02-27T23:25:00Z">
                                        <w:rPr>
                                          <w:rFonts w:ascii="Cambria Math" w:hAnsi="Cambria Math" w:cs="Times New Roman"/>
                                        </w:rPr>
                                        <m:t>max</m:t>
                                      </w:del>
                                    </m:r>
                                  </m:sub>
                                </m:sSub>
                                <m:r>
                                  <w:del w:id="4412" w:author="Bo Shen" w:date="2023-02-27T23:25:00Z">
                                    <w:rPr>
                                      <w:rFonts w:ascii="Cambria Math" w:hAnsi="Cambria Math" w:cs="Times New Roman"/>
                                    </w:rPr>
                                    <m:t>(V</m:t>
                                  </w:del>
                                </m:r>
                              </m:e>
                              <m:sub>
                                <m:r>
                                  <w:del w:id="4413" w:author="Bo Shen" w:date="2023-02-27T23:25:00Z">
                                    <w:rPr>
                                      <w:rFonts w:ascii="Cambria Math" w:hAnsi="Cambria Math" w:cs="Times New Roman"/>
                                    </w:rPr>
                                    <m:t>1</m:t>
                                  </w:del>
                                </m:r>
                              </m:sub>
                            </m:sSub>
                            <m:r>
                              <w:del w:id="4414" w:author="Bo Shen" w:date="2023-02-27T23:25:00Z">
                                <w:rPr>
                                  <w:rFonts w:ascii="Cambria Math" w:hAnsi="Cambria Math" w:cs="Times New Roman"/>
                                </w:rPr>
                                <m:t>+B)</m:t>
                              </w:del>
                            </m:r>
                          </m:num>
                          <m:den>
                            <m:sSub>
                              <m:sSubPr>
                                <m:ctrlPr>
                                  <w:del w:id="4415" w:author="Bo Shen" w:date="2023-02-27T23:25:00Z">
                                    <w:rPr>
                                      <w:rFonts w:ascii="Cambria Math" w:hAnsi="Cambria Math" w:cs="Times New Roman"/>
                                      <w:i/>
                                    </w:rPr>
                                  </w:del>
                                </m:ctrlPr>
                              </m:sSubPr>
                              <m:e>
                                <m:r>
                                  <w:del w:id="4416" w:author="Bo Shen" w:date="2023-02-27T23:25:00Z">
                                    <w:rPr>
                                      <w:rFonts w:ascii="Cambria Math" w:hAnsi="Cambria Math" w:cs="Times New Roman"/>
                                    </w:rPr>
                                    <m:t>R</m:t>
                                  </w:del>
                                </m:r>
                              </m:e>
                              <m:sub>
                                <m:r>
                                  <w:del w:id="4417" w:author="Bo Shen" w:date="2023-02-27T23:25:00Z">
                                    <w:rPr>
                                      <w:rFonts w:ascii="Cambria Math" w:hAnsi="Cambria Math" w:cs="Times New Roman"/>
                                    </w:rPr>
                                    <m:t>1</m:t>
                                  </w:del>
                                </m:r>
                              </m:sub>
                            </m:sSub>
                          </m:den>
                        </m:f>
                        <m:r>
                          <w:del w:id="4418" w:author="Bo Shen" w:date="2023-02-27T23:25:00Z">
                            <w:rPr>
                              <w:rFonts w:ascii="Cambria Math" w:hAnsi="Cambria Math" w:cs="Times New Roman"/>
                            </w:rPr>
                            <m:t>=1+</m:t>
                          </w:del>
                        </m:r>
                        <m:sSub>
                          <m:sSubPr>
                            <m:ctrlPr>
                              <w:del w:id="4419" w:author="Bo Shen" w:date="2023-02-27T23:25:00Z">
                                <w:rPr>
                                  <w:rFonts w:ascii="Cambria Math" w:hAnsi="Cambria Math" w:cs="Times New Roman"/>
                                  <w:i/>
                                </w:rPr>
                              </w:del>
                            </m:ctrlPr>
                          </m:sSubPr>
                          <m:e>
                            <m:r>
                              <w:del w:id="4420" w:author="Bo Shen" w:date="2023-02-27T23:25:00Z">
                                <w:rPr>
                                  <w:rFonts w:ascii="Cambria Math" w:hAnsi="Cambria Math" w:cs="Times New Roman"/>
                                </w:rPr>
                                <m:t>G</m:t>
                              </w:del>
                            </m:r>
                          </m:e>
                          <m:sub>
                            <m:r>
                              <w:del w:id="4421" w:author="Bo Shen" w:date="2023-02-27T23:25:00Z">
                                <w:rPr>
                                  <w:rFonts w:ascii="Cambria Math" w:hAnsi="Cambria Math" w:cs="Times New Roman"/>
                                </w:rPr>
                                <m:t>0</m:t>
                              </w:del>
                            </m:r>
                          </m:sub>
                        </m:sSub>
                        <m:r>
                          <w:del w:id="4422" w:author="Bo Shen" w:date="2023-02-27T23:25:00Z">
                            <w:rPr>
                              <w:rFonts w:ascii="Cambria Math" w:hAnsi="Cambria Math" w:cs="Times New Roman"/>
                            </w:rPr>
                            <m:t>-α;</m:t>
                          </w:del>
                        </m:r>
                      </m:e>
                      <m:e>
                        <m:sSub>
                          <m:sSubPr>
                            <m:ctrlPr>
                              <w:del w:id="4423" w:author="Bo Shen" w:date="2023-02-27T23:25:00Z">
                                <w:rPr>
                                  <w:rFonts w:ascii="Cambria Math" w:hAnsi="Cambria Math" w:cs="Times New Roman"/>
                                  <w:i/>
                                </w:rPr>
                              </w:del>
                            </m:ctrlPr>
                          </m:sSubPr>
                          <m:e>
                            <m:r>
                              <w:del w:id="4424" w:author="Bo Shen" w:date="2023-02-27T23:25:00Z">
                                <w:rPr>
                                  <w:rFonts w:ascii="Cambria Math" w:hAnsi="Cambria Math" w:cs="Times New Roman"/>
                                </w:rPr>
                                <m:t>R</m:t>
                              </w:del>
                            </m:r>
                          </m:e>
                          <m:sub>
                            <m:r>
                              <w:del w:id="4425" w:author="Bo Shen" w:date="2023-02-27T23:25:00Z">
                                <w:rPr>
                                  <w:rFonts w:ascii="Cambria Math" w:hAnsi="Cambria Math" w:cs="Times New Roman"/>
                                </w:rPr>
                                <m:t>2</m:t>
                              </w:del>
                            </m:r>
                          </m:sub>
                        </m:sSub>
                        <m:r>
                          <w:del w:id="4426" w:author="Bo Shen" w:date="2023-02-27T23:25:00Z">
                            <w:rPr>
                              <w:rFonts w:ascii="Cambria Math" w:hAnsi="Cambria Math" w:cs="Times New Roman"/>
                            </w:rPr>
                            <m:t>+</m:t>
                          </w:del>
                        </m:r>
                        <m:sSub>
                          <m:sSubPr>
                            <m:ctrlPr>
                              <w:del w:id="4427" w:author="Bo Shen" w:date="2023-02-27T23:25:00Z">
                                <w:rPr>
                                  <w:rFonts w:ascii="Cambria Math" w:hAnsi="Cambria Math" w:cs="Times New Roman"/>
                                  <w:i/>
                                </w:rPr>
                              </w:del>
                            </m:ctrlPr>
                          </m:sSubPr>
                          <m:e>
                            <m:r>
                              <w:del w:id="4428" w:author="Bo Shen" w:date="2023-02-27T23:25:00Z">
                                <w:rPr>
                                  <w:rFonts w:ascii="Cambria Math" w:hAnsi="Cambria Math" w:cs="Times New Roman"/>
                                </w:rPr>
                                <m:t>R</m:t>
                              </w:del>
                            </m:r>
                          </m:e>
                          <m:sub>
                            <m:r>
                              <w:del w:id="4429" w:author="Bo Shen" w:date="2023-02-27T23:25:00Z">
                                <w:rPr>
                                  <w:rFonts w:ascii="Cambria Math" w:hAnsi="Cambria Math" w:cs="Times New Roman"/>
                                </w:rPr>
                                <m:t>1</m:t>
                              </w:del>
                            </m:r>
                          </m:sub>
                        </m:sSub>
                        <m:r>
                          <w:del w:id="4430" w:author="Bo Shen" w:date="2023-02-27T23:25:00Z">
                            <w:rPr>
                              <w:rFonts w:ascii="Cambria Math" w:hAnsi="Cambria Math" w:cs="Times New Roman"/>
                            </w:rPr>
                            <m:t>+</m:t>
                          </w:del>
                        </m:r>
                        <m:sSub>
                          <m:sSubPr>
                            <m:ctrlPr>
                              <w:del w:id="4431" w:author="Bo Shen" w:date="2023-02-27T23:25:00Z">
                                <w:rPr>
                                  <w:rFonts w:ascii="Cambria Math" w:hAnsi="Cambria Math" w:cs="Times New Roman"/>
                                  <w:i/>
                                </w:rPr>
                              </w:del>
                            </m:ctrlPr>
                          </m:sSubPr>
                          <m:e>
                            <m:r>
                              <w:del w:id="4432" w:author="Bo Shen" w:date="2023-02-27T23:25:00Z">
                                <w:rPr>
                                  <w:rFonts w:ascii="Cambria Math" w:hAnsi="Cambria Math" w:cs="Times New Roman"/>
                                </w:rPr>
                                <m:t>R</m:t>
                              </w:del>
                            </m:r>
                          </m:e>
                          <m:sub>
                            <m:r>
                              <w:del w:id="4433" w:author="Bo Shen" w:date="2023-02-27T23:25:00Z">
                                <w:rPr>
                                  <w:rFonts w:ascii="Cambria Math" w:hAnsi="Cambria Math" w:cs="Times New Roman"/>
                                </w:rPr>
                                <m:t>3</m:t>
                              </w:del>
                            </m:r>
                          </m:sub>
                        </m:sSub>
                        <m:r>
                          <w:del w:id="4434" w:author="Bo Shen" w:date="2023-02-27T23:25:00Z">
                            <w:rPr>
                              <w:rFonts w:ascii="Cambria Math" w:hAnsi="Cambria Math" w:cs="Times New Roman"/>
                            </w:rPr>
                            <m:t>-</m:t>
                          </w:del>
                        </m:r>
                        <m:f>
                          <m:fPr>
                            <m:ctrlPr>
                              <w:del w:id="4435" w:author="Bo Shen" w:date="2023-02-27T23:25:00Z">
                                <w:rPr>
                                  <w:rFonts w:ascii="Cambria Math" w:hAnsi="Cambria Math" w:cs="Times New Roman"/>
                                  <w:i/>
                                </w:rPr>
                              </w:del>
                            </m:ctrlPr>
                          </m:fPr>
                          <m:num>
                            <m:sSub>
                              <m:sSubPr>
                                <m:ctrlPr>
                                  <w:del w:id="4436" w:author="Bo Shen" w:date="2023-02-27T23:25:00Z">
                                    <w:rPr>
                                      <w:rFonts w:ascii="Cambria Math" w:hAnsi="Cambria Math" w:cs="Times New Roman"/>
                                      <w:i/>
                                    </w:rPr>
                                  </w:del>
                                </m:ctrlPr>
                              </m:sSubPr>
                              <m:e>
                                <m:sSub>
                                  <m:sSubPr>
                                    <m:ctrlPr>
                                      <w:del w:id="4437" w:author="Bo Shen" w:date="2023-02-27T23:25:00Z">
                                        <w:rPr>
                                          <w:rFonts w:ascii="Cambria Math" w:hAnsi="Cambria Math" w:cs="Times New Roman"/>
                                          <w:i/>
                                        </w:rPr>
                                      </w:del>
                                    </m:ctrlPr>
                                  </m:sSubPr>
                                  <m:e>
                                    <m:r>
                                      <w:del w:id="4438" w:author="Bo Shen" w:date="2023-02-27T23:25:00Z">
                                        <w:rPr>
                                          <w:rFonts w:ascii="Cambria Math" w:hAnsi="Cambria Math" w:cs="Times New Roman"/>
                                        </w:rPr>
                                        <m:t>R</m:t>
                                      </w:del>
                                    </m:r>
                                  </m:e>
                                  <m:sub>
                                    <m:r>
                                      <w:del w:id="4439" w:author="Bo Shen" w:date="2023-02-27T23:25:00Z">
                                        <w:rPr>
                                          <w:rFonts w:ascii="Cambria Math" w:hAnsi="Cambria Math" w:cs="Times New Roman"/>
                                        </w:rPr>
                                        <m:t>max</m:t>
                                      </w:del>
                                    </m:r>
                                  </m:sub>
                                </m:sSub>
                                <m:r>
                                  <w:del w:id="4440" w:author="Bo Shen" w:date="2023-02-27T23:25:00Z">
                                    <w:rPr>
                                      <w:rFonts w:ascii="Cambria Math" w:hAnsi="Cambria Math" w:cs="Times New Roman"/>
                                    </w:rPr>
                                    <m:t>(V</m:t>
                                  </w:del>
                                </m:r>
                              </m:e>
                              <m:sub>
                                <m:r>
                                  <w:del w:id="4441" w:author="Bo Shen" w:date="2023-02-27T23:25:00Z">
                                    <w:rPr>
                                      <w:rFonts w:ascii="Cambria Math" w:hAnsi="Cambria Math" w:cs="Times New Roman"/>
                                    </w:rPr>
                                    <m:t>2</m:t>
                                  </w:del>
                                </m:r>
                              </m:sub>
                            </m:sSub>
                            <m:r>
                              <w:del w:id="4442" w:author="Bo Shen" w:date="2023-02-27T23:25:00Z">
                                <w:rPr>
                                  <w:rFonts w:ascii="Cambria Math" w:hAnsi="Cambria Math" w:cs="Times New Roman"/>
                                </w:rPr>
                                <m:t>+B)</m:t>
                              </w:del>
                            </m:r>
                          </m:num>
                          <m:den>
                            <m:sSub>
                              <m:sSubPr>
                                <m:ctrlPr>
                                  <w:del w:id="4443" w:author="Bo Shen" w:date="2023-02-27T23:25:00Z">
                                    <w:rPr>
                                      <w:rFonts w:ascii="Cambria Math" w:hAnsi="Cambria Math" w:cs="Times New Roman"/>
                                      <w:i/>
                                    </w:rPr>
                                  </w:del>
                                </m:ctrlPr>
                              </m:sSubPr>
                              <m:e>
                                <m:r>
                                  <w:del w:id="4444" w:author="Bo Shen" w:date="2023-02-27T23:25:00Z">
                                    <w:rPr>
                                      <w:rFonts w:ascii="Cambria Math" w:hAnsi="Cambria Math" w:cs="Times New Roman"/>
                                    </w:rPr>
                                    <m:t>R</m:t>
                                  </w:del>
                                </m:r>
                              </m:e>
                              <m:sub>
                                <m:r>
                                  <w:del w:id="4445" w:author="Bo Shen" w:date="2023-02-27T23:25:00Z">
                                    <w:rPr>
                                      <w:rFonts w:ascii="Cambria Math" w:hAnsi="Cambria Math" w:cs="Times New Roman"/>
                                    </w:rPr>
                                    <m:t>2</m:t>
                                  </w:del>
                                </m:r>
                              </m:sub>
                            </m:sSub>
                          </m:den>
                        </m:f>
                        <m:r>
                          <w:del w:id="4446" w:author="Bo Shen" w:date="2023-02-27T23:25:00Z">
                            <w:rPr>
                              <w:rFonts w:ascii="Cambria Math" w:hAnsi="Cambria Math" w:cs="Times New Roman"/>
                            </w:rPr>
                            <m:t>=1+</m:t>
                          </w:del>
                        </m:r>
                        <m:sSub>
                          <m:sSubPr>
                            <m:ctrlPr>
                              <w:del w:id="4447" w:author="Bo Shen" w:date="2023-02-27T23:25:00Z">
                                <w:rPr>
                                  <w:rFonts w:ascii="Cambria Math" w:hAnsi="Cambria Math" w:cs="Times New Roman"/>
                                  <w:i/>
                                </w:rPr>
                              </w:del>
                            </m:ctrlPr>
                          </m:sSubPr>
                          <m:e>
                            <m:r>
                              <w:del w:id="4448" w:author="Bo Shen" w:date="2023-02-27T23:25:00Z">
                                <w:rPr>
                                  <w:rFonts w:ascii="Cambria Math" w:hAnsi="Cambria Math" w:cs="Times New Roman"/>
                                </w:rPr>
                                <m:t>G</m:t>
                              </w:del>
                            </m:r>
                          </m:e>
                          <m:sub>
                            <m:r>
                              <w:del w:id="4449" w:author="Bo Shen" w:date="2023-02-27T23:25:00Z">
                                <w:rPr>
                                  <w:rFonts w:ascii="Cambria Math" w:hAnsi="Cambria Math" w:cs="Times New Roman"/>
                                </w:rPr>
                                <m:t>0</m:t>
                              </w:del>
                            </m:r>
                          </m:sub>
                        </m:sSub>
                        <m:r>
                          <w:del w:id="4450" w:author="Bo Shen" w:date="2023-02-27T23:25:00Z">
                            <w:rPr>
                              <w:rFonts w:ascii="Cambria Math" w:hAnsi="Cambria Math" w:cs="Times New Roman"/>
                            </w:rPr>
                            <m:t>-α;</m:t>
                          </w:del>
                        </m:r>
                        <m:ctrlPr>
                          <w:del w:id="4451" w:author="Bo Shen" w:date="2023-02-27T23:25:00Z">
                            <w:rPr>
                              <w:rFonts w:ascii="Cambria Math" w:eastAsia="Cambria Math" w:hAnsi="Cambria Math" w:cs="Cambria Math"/>
                              <w:i/>
                            </w:rPr>
                          </w:del>
                        </m:ctrlPr>
                      </m:e>
                      <m:e>
                        <m:sSub>
                          <m:sSubPr>
                            <m:ctrlPr>
                              <w:del w:id="4452" w:author="Bo Shen" w:date="2023-02-27T23:25:00Z">
                                <w:rPr>
                                  <w:rFonts w:ascii="Cambria Math" w:hAnsi="Cambria Math" w:cs="Times New Roman"/>
                                  <w:i/>
                                </w:rPr>
                              </w:del>
                            </m:ctrlPr>
                          </m:sSubPr>
                          <m:e>
                            <m:r>
                              <w:del w:id="4453" w:author="Bo Shen" w:date="2023-02-27T23:25:00Z">
                                <w:rPr>
                                  <w:rFonts w:ascii="Cambria Math" w:hAnsi="Cambria Math" w:cs="Times New Roman"/>
                                </w:rPr>
                                <m:t>R</m:t>
                              </w:del>
                            </m:r>
                          </m:e>
                          <m:sub>
                            <m:r>
                              <w:del w:id="4454" w:author="Bo Shen" w:date="2023-02-27T23:25:00Z">
                                <w:rPr>
                                  <w:rFonts w:ascii="Cambria Math" w:hAnsi="Cambria Math" w:cs="Times New Roman"/>
                                </w:rPr>
                                <m:t>3</m:t>
                              </w:del>
                            </m:r>
                          </m:sub>
                        </m:sSub>
                        <m:r>
                          <w:del w:id="4455" w:author="Bo Shen" w:date="2023-02-27T23:25:00Z">
                            <w:rPr>
                              <w:rFonts w:ascii="Cambria Math" w:hAnsi="Cambria Math" w:cs="Times New Roman"/>
                            </w:rPr>
                            <m:t>+</m:t>
                          </w:del>
                        </m:r>
                        <m:sSub>
                          <m:sSubPr>
                            <m:ctrlPr>
                              <w:del w:id="4456" w:author="Bo Shen" w:date="2023-02-27T23:25:00Z">
                                <w:rPr>
                                  <w:rFonts w:ascii="Cambria Math" w:hAnsi="Cambria Math" w:cs="Times New Roman"/>
                                  <w:i/>
                                </w:rPr>
                              </w:del>
                            </m:ctrlPr>
                          </m:sSubPr>
                          <m:e>
                            <m:r>
                              <w:del w:id="4457" w:author="Bo Shen" w:date="2023-02-27T23:25:00Z">
                                <w:rPr>
                                  <w:rFonts w:ascii="Cambria Math" w:hAnsi="Cambria Math" w:cs="Times New Roman"/>
                                </w:rPr>
                                <m:t>R</m:t>
                              </w:del>
                            </m:r>
                          </m:e>
                          <m:sub>
                            <m:r>
                              <w:del w:id="4458" w:author="Bo Shen" w:date="2023-02-27T23:25:00Z">
                                <w:rPr>
                                  <w:rFonts w:ascii="Cambria Math" w:hAnsi="Cambria Math" w:cs="Times New Roman"/>
                                </w:rPr>
                                <m:t>1</m:t>
                              </w:del>
                            </m:r>
                          </m:sub>
                        </m:sSub>
                        <m:r>
                          <w:del w:id="4459" w:author="Bo Shen" w:date="2023-02-27T23:25:00Z">
                            <w:rPr>
                              <w:rFonts w:ascii="Cambria Math" w:hAnsi="Cambria Math" w:cs="Times New Roman"/>
                            </w:rPr>
                            <m:t>+</m:t>
                          </w:del>
                        </m:r>
                        <m:sSub>
                          <m:sSubPr>
                            <m:ctrlPr>
                              <w:del w:id="4460" w:author="Bo Shen" w:date="2023-02-27T23:25:00Z">
                                <w:rPr>
                                  <w:rFonts w:ascii="Cambria Math" w:hAnsi="Cambria Math" w:cs="Times New Roman"/>
                                  <w:i/>
                                </w:rPr>
                              </w:del>
                            </m:ctrlPr>
                          </m:sSubPr>
                          <m:e>
                            <m:r>
                              <w:del w:id="4461" w:author="Bo Shen" w:date="2023-02-27T23:25:00Z">
                                <w:rPr>
                                  <w:rFonts w:ascii="Cambria Math" w:hAnsi="Cambria Math" w:cs="Times New Roman"/>
                                </w:rPr>
                                <m:t>R</m:t>
                              </w:del>
                            </m:r>
                          </m:e>
                          <m:sub>
                            <m:r>
                              <w:del w:id="4462" w:author="Bo Shen" w:date="2023-02-27T23:25:00Z">
                                <w:rPr>
                                  <w:rFonts w:ascii="Cambria Math" w:hAnsi="Cambria Math" w:cs="Times New Roman"/>
                                </w:rPr>
                                <m:t>2</m:t>
                              </w:del>
                            </m:r>
                          </m:sub>
                        </m:sSub>
                        <m:r>
                          <w:del w:id="4463" w:author="Bo Shen" w:date="2023-02-27T23:25:00Z">
                            <w:rPr>
                              <w:rFonts w:ascii="Cambria Math" w:hAnsi="Cambria Math" w:cs="Times New Roman"/>
                            </w:rPr>
                            <m:t>-</m:t>
                          </w:del>
                        </m:r>
                        <m:f>
                          <m:fPr>
                            <m:ctrlPr>
                              <w:del w:id="4464" w:author="Bo Shen" w:date="2023-02-27T23:25:00Z">
                                <w:rPr>
                                  <w:rFonts w:ascii="Cambria Math" w:hAnsi="Cambria Math" w:cs="Times New Roman"/>
                                  <w:i/>
                                </w:rPr>
                              </w:del>
                            </m:ctrlPr>
                          </m:fPr>
                          <m:num>
                            <m:sSub>
                              <m:sSubPr>
                                <m:ctrlPr>
                                  <w:del w:id="4465" w:author="Bo Shen" w:date="2023-02-27T23:25:00Z">
                                    <w:rPr>
                                      <w:rFonts w:ascii="Cambria Math" w:hAnsi="Cambria Math" w:cs="Times New Roman"/>
                                      <w:i/>
                                    </w:rPr>
                                  </w:del>
                                </m:ctrlPr>
                              </m:sSubPr>
                              <m:e>
                                <m:sSub>
                                  <m:sSubPr>
                                    <m:ctrlPr>
                                      <w:del w:id="4466" w:author="Bo Shen" w:date="2023-02-27T23:25:00Z">
                                        <w:rPr>
                                          <w:rFonts w:ascii="Cambria Math" w:hAnsi="Cambria Math" w:cs="Times New Roman"/>
                                          <w:i/>
                                        </w:rPr>
                                      </w:del>
                                    </m:ctrlPr>
                                  </m:sSubPr>
                                  <m:e>
                                    <m:r>
                                      <w:del w:id="4467" w:author="Bo Shen" w:date="2023-02-27T23:25:00Z">
                                        <w:rPr>
                                          <w:rFonts w:ascii="Cambria Math" w:hAnsi="Cambria Math" w:cs="Times New Roman"/>
                                        </w:rPr>
                                        <m:t>R</m:t>
                                      </w:del>
                                    </m:r>
                                  </m:e>
                                  <m:sub>
                                    <m:r>
                                      <w:del w:id="4468" w:author="Bo Shen" w:date="2023-02-27T23:25:00Z">
                                        <w:rPr>
                                          <w:rFonts w:ascii="Cambria Math" w:hAnsi="Cambria Math" w:cs="Times New Roman"/>
                                        </w:rPr>
                                        <m:t>max</m:t>
                                      </w:del>
                                    </m:r>
                                  </m:sub>
                                </m:sSub>
                                <m:r>
                                  <w:del w:id="4469" w:author="Bo Shen" w:date="2023-02-27T23:25:00Z">
                                    <w:rPr>
                                      <w:rFonts w:ascii="Cambria Math" w:hAnsi="Cambria Math" w:cs="Times New Roman"/>
                                    </w:rPr>
                                    <m:t>(V</m:t>
                                  </w:del>
                                </m:r>
                              </m:e>
                              <m:sub>
                                <m:r>
                                  <w:del w:id="4470" w:author="Bo Shen" w:date="2023-02-27T23:25:00Z">
                                    <w:rPr>
                                      <w:rFonts w:ascii="Cambria Math" w:hAnsi="Cambria Math" w:cs="Times New Roman"/>
                                    </w:rPr>
                                    <m:t>3</m:t>
                                  </w:del>
                                </m:r>
                              </m:sub>
                            </m:sSub>
                            <m:r>
                              <w:del w:id="4471" w:author="Bo Shen" w:date="2023-02-27T23:25:00Z">
                                <w:rPr>
                                  <w:rFonts w:ascii="Cambria Math" w:hAnsi="Cambria Math" w:cs="Times New Roman"/>
                                </w:rPr>
                                <m:t>+B)</m:t>
                              </w:del>
                            </m:r>
                          </m:num>
                          <m:den>
                            <m:sSub>
                              <m:sSubPr>
                                <m:ctrlPr>
                                  <w:del w:id="4472" w:author="Bo Shen" w:date="2023-02-27T23:25:00Z">
                                    <w:rPr>
                                      <w:rFonts w:ascii="Cambria Math" w:hAnsi="Cambria Math" w:cs="Times New Roman"/>
                                      <w:i/>
                                    </w:rPr>
                                  </w:del>
                                </m:ctrlPr>
                              </m:sSubPr>
                              <m:e>
                                <m:r>
                                  <w:del w:id="4473" w:author="Bo Shen" w:date="2023-02-27T23:25:00Z">
                                    <w:rPr>
                                      <w:rFonts w:ascii="Cambria Math" w:hAnsi="Cambria Math" w:cs="Times New Roman"/>
                                    </w:rPr>
                                    <m:t>R</m:t>
                                  </w:del>
                                </m:r>
                              </m:e>
                              <m:sub>
                                <m:r>
                                  <w:del w:id="4474" w:author="Bo Shen" w:date="2023-02-27T23:25:00Z">
                                    <w:rPr>
                                      <w:rFonts w:ascii="Cambria Math" w:hAnsi="Cambria Math" w:cs="Times New Roman"/>
                                    </w:rPr>
                                    <m:t>3</m:t>
                                  </w:del>
                                </m:r>
                              </m:sub>
                            </m:sSub>
                          </m:den>
                        </m:f>
                        <m:r>
                          <w:del w:id="4475" w:author="Bo Shen" w:date="2023-02-27T23:25:00Z">
                            <w:rPr>
                              <w:rFonts w:ascii="Cambria Math" w:hAnsi="Cambria Math" w:cs="Times New Roman"/>
                            </w:rPr>
                            <m:t>=1+</m:t>
                          </w:del>
                        </m:r>
                        <m:sSub>
                          <m:sSubPr>
                            <m:ctrlPr>
                              <w:del w:id="4476" w:author="Bo Shen" w:date="2023-02-27T23:25:00Z">
                                <w:rPr>
                                  <w:rFonts w:ascii="Cambria Math" w:hAnsi="Cambria Math" w:cs="Times New Roman"/>
                                  <w:i/>
                                </w:rPr>
                              </w:del>
                            </m:ctrlPr>
                          </m:sSubPr>
                          <m:e>
                            <m:r>
                              <w:del w:id="4477" w:author="Bo Shen" w:date="2023-02-27T23:25:00Z">
                                <w:rPr>
                                  <w:rFonts w:ascii="Cambria Math" w:hAnsi="Cambria Math" w:cs="Times New Roman"/>
                                </w:rPr>
                                <m:t>G</m:t>
                              </w:del>
                            </m:r>
                          </m:e>
                          <m:sub>
                            <m:r>
                              <w:del w:id="4478" w:author="Bo Shen" w:date="2023-02-27T23:25:00Z">
                                <w:rPr>
                                  <w:rFonts w:ascii="Cambria Math" w:hAnsi="Cambria Math" w:cs="Times New Roman"/>
                                </w:rPr>
                                <m:t>0</m:t>
                              </w:del>
                            </m:r>
                          </m:sub>
                        </m:sSub>
                        <m:r>
                          <w:del w:id="4479" w:author="Bo Shen" w:date="2023-02-27T23:25:00Z">
                            <w:rPr>
                              <w:rFonts w:ascii="Cambria Math" w:hAnsi="Cambria Math" w:cs="Times New Roman"/>
                            </w:rPr>
                            <m:t>-α.</m:t>
                          </w:del>
                        </m:r>
                      </m:e>
                    </m:eqArr>
                  </m:e>
                </m:d>
              </m:oMath>
            </m:oMathPara>
          </w:p>
        </w:tc>
        <w:tc>
          <w:tcPr>
            <w:tcW w:w="3117" w:type="dxa"/>
            <w:vAlign w:val="center"/>
          </w:tcPr>
          <w:p w14:paraId="08173DC6" w14:textId="77777777" w:rsidR="00564B42" w:rsidDel="00587587" w:rsidRDefault="00564B42">
            <w:pPr>
              <w:spacing w:line="480" w:lineRule="auto"/>
              <w:jc w:val="both"/>
              <w:rPr>
                <w:del w:id="4480" w:author="Bo Shen" w:date="2023-02-27T23:25:00Z"/>
                <w:rFonts w:ascii="Times New Roman" w:hAnsi="Times New Roman" w:cs="Times New Roman"/>
              </w:rPr>
              <w:pPrChange w:id="4481" w:author="Bo Shen" w:date="2023-01-23T17:42:00Z">
                <w:pPr>
                  <w:spacing w:line="600" w:lineRule="auto"/>
                  <w:jc w:val="right"/>
                </w:pPr>
              </w:pPrChange>
            </w:pPr>
            <w:del w:id="4482" w:author="Bo Shen" w:date="2023-02-27T23:25:00Z">
              <w:r w:rsidDel="00587587">
                <w:rPr>
                  <w:rFonts w:ascii="Times New Roman" w:hAnsi="Times New Roman" w:cs="Times New Roman"/>
                </w:rPr>
                <w:delText>(</w:delText>
              </w:r>
            </w:del>
            <w:del w:id="4483" w:author="Bo Shen" w:date="2023-02-27T16:34:00Z">
              <w:r w:rsidDel="00DF5DCB">
                <w:rPr>
                  <w:rFonts w:ascii="Times New Roman" w:hAnsi="Times New Roman" w:cs="Times New Roman"/>
                </w:rPr>
                <w:delText>13</w:delText>
              </w:r>
            </w:del>
            <w:del w:id="4484" w:author="Bo Shen" w:date="2023-02-27T23:25:00Z">
              <w:r w:rsidDel="00587587">
                <w:rPr>
                  <w:rFonts w:ascii="Times New Roman" w:hAnsi="Times New Roman" w:cs="Times New Roman"/>
                </w:rPr>
                <w:delText>)</w:delText>
              </w:r>
            </w:del>
          </w:p>
          <w:p w14:paraId="7EA98CD3" w14:textId="77777777" w:rsidR="00564B42" w:rsidDel="00587587" w:rsidRDefault="00564B42">
            <w:pPr>
              <w:spacing w:line="480" w:lineRule="auto"/>
              <w:jc w:val="both"/>
              <w:rPr>
                <w:del w:id="4485" w:author="Bo Shen" w:date="2023-02-27T23:25:00Z"/>
                <w:rFonts w:ascii="Times New Roman" w:hAnsi="Times New Roman" w:cs="Times New Roman"/>
              </w:rPr>
              <w:pPrChange w:id="4486" w:author="Bo Shen" w:date="2023-01-23T17:42:00Z">
                <w:pPr>
                  <w:spacing w:line="600" w:lineRule="auto"/>
                  <w:jc w:val="right"/>
                </w:pPr>
              </w:pPrChange>
            </w:pPr>
            <w:del w:id="4487" w:author="Bo Shen" w:date="2023-02-27T23:25:00Z">
              <w:r w:rsidDel="00587587">
                <w:rPr>
                  <w:rFonts w:ascii="Times New Roman" w:hAnsi="Times New Roman" w:cs="Times New Roman"/>
                </w:rPr>
                <w:delText>(</w:delText>
              </w:r>
            </w:del>
            <w:del w:id="4488" w:author="Bo Shen" w:date="2023-02-27T16:34:00Z">
              <w:r w:rsidDel="00DF5DCB">
                <w:rPr>
                  <w:rFonts w:ascii="Times New Roman" w:hAnsi="Times New Roman" w:cs="Times New Roman"/>
                </w:rPr>
                <w:delText>14</w:delText>
              </w:r>
            </w:del>
            <w:del w:id="4489" w:author="Bo Shen" w:date="2023-02-27T23:25:00Z">
              <w:r w:rsidDel="00587587">
                <w:rPr>
                  <w:rFonts w:ascii="Times New Roman" w:hAnsi="Times New Roman" w:cs="Times New Roman"/>
                </w:rPr>
                <w:delText>)</w:delText>
              </w:r>
            </w:del>
          </w:p>
          <w:p w14:paraId="498C67D3" w14:textId="77777777" w:rsidR="00564B42" w:rsidDel="00587587" w:rsidRDefault="00564B42">
            <w:pPr>
              <w:spacing w:line="480" w:lineRule="auto"/>
              <w:jc w:val="both"/>
              <w:rPr>
                <w:del w:id="4490" w:author="Bo Shen" w:date="2023-02-27T23:25:00Z"/>
                <w:rFonts w:ascii="Times New Roman" w:hAnsi="Times New Roman" w:cs="Times New Roman"/>
              </w:rPr>
              <w:pPrChange w:id="4491" w:author="Bo Shen" w:date="2023-01-23T17:42:00Z">
                <w:pPr>
                  <w:spacing w:line="600" w:lineRule="auto"/>
                  <w:jc w:val="right"/>
                </w:pPr>
              </w:pPrChange>
            </w:pPr>
            <w:del w:id="4492" w:author="Bo Shen" w:date="2023-02-27T23:25:00Z">
              <w:r w:rsidDel="00587587">
                <w:rPr>
                  <w:rFonts w:ascii="Times New Roman" w:hAnsi="Times New Roman" w:cs="Times New Roman"/>
                </w:rPr>
                <w:delText>(</w:delText>
              </w:r>
            </w:del>
            <w:del w:id="4493" w:author="Bo Shen" w:date="2023-02-27T16:34:00Z">
              <w:r w:rsidDel="00DF5DCB">
                <w:rPr>
                  <w:rFonts w:ascii="Times New Roman" w:hAnsi="Times New Roman" w:cs="Times New Roman"/>
                </w:rPr>
                <w:delText>15</w:delText>
              </w:r>
            </w:del>
            <w:del w:id="4494" w:author="Bo Shen" w:date="2023-02-27T23:25:00Z">
              <w:r w:rsidDel="00587587">
                <w:rPr>
                  <w:rFonts w:ascii="Times New Roman" w:hAnsi="Times New Roman" w:cs="Times New Roman"/>
                </w:rPr>
                <w:delText>)</w:delText>
              </w:r>
            </w:del>
          </w:p>
        </w:tc>
      </w:tr>
    </w:tbl>
    <w:p w14:paraId="525F8177" w14:textId="77777777" w:rsidR="00564B42" w:rsidDel="00587587" w:rsidRDefault="00564B42">
      <w:pPr>
        <w:spacing w:line="480" w:lineRule="auto"/>
        <w:jc w:val="both"/>
        <w:rPr>
          <w:del w:id="4495" w:author="Bo Shen" w:date="2023-02-27T23:25:00Z"/>
          <w:rFonts w:ascii="Times New Roman" w:hAnsi="Times New Roman" w:cs="Times New Roman"/>
        </w:rPr>
        <w:pPrChange w:id="4496" w:author="Bo Shen" w:date="2023-01-23T17:42:00Z">
          <w:pPr/>
        </w:pPrChange>
      </w:pPr>
    </w:p>
    <w:p w14:paraId="34F69044" w14:textId="77777777" w:rsidR="00564B42" w:rsidDel="00587587" w:rsidRDefault="00564B42" w:rsidP="00E24C8A">
      <w:pPr>
        <w:spacing w:line="480" w:lineRule="auto"/>
        <w:jc w:val="both"/>
        <w:rPr>
          <w:del w:id="4497" w:author="Bo Shen" w:date="2023-02-27T23:25:00Z"/>
          <w:rFonts w:ascii="Times New Roman" w:hAnsi="Times New Roman" w:cs="Times New Roman"/>
          <w:color w:val="000000" w:themeColor="text1"/>
        </w:rPr>
      </w:pPr>
      <w:del w:id="4498" w:author="Bo Shen" w:date="2023-02-27T23:25:00Z">
        <w:r w:rsidDel="00587587">
          <w:rPr>
            <w:rFonts w:ascii="Times New Roman" w:hAnsi="Times New Roman" w:cs="Times New Roman"/>
          </w:rPr>
          <w:delText xml:space="preserve">From Eqs. </w:delText>
        </w:r>
      </w:del>
      <w:del w:id="4499" w:author="Bo Shen" w:date="2023-02-27T16:34:00Z">
        <w:r w:rsidDel="00DF5DCB">
          <w:rPr>
            <w:rFonts w:ascii="Times New Roman" w:hAnsi="Times New Roman" w:cs="Times New Roman"/>
          </w:rPr>
          <w:delText xml:space="preserve">13 </w:delText>
        </w:r>
      </w:del>
      <w:del w:id="4500" w:author="Bo Shen" w:date="2023-02-27T16:55:00Z">
        <w:r w:rsidDel="001A159E">
          <w:rPr>
            <w:rFonts w:ascii="Times New Roman" w:hAnsi="Times New Roman" w:cs="Times New Roman"/>
          </w:rPr>
          <w:delText xml:space="preserve">- </w:delText>
        </w:r>
      </w:del>
      <w:del w:id="4501" w:author="Bo Shen" w:date="2023-02-27T16:34:00Z">
        <w:r w:rsidDel="00DF5DCB">
          <w:rPr>
            <w:rFonts w:ascii="Times New Roman" w:hAnsi="Times New Roman" w:cs="Times New Roman"/>
          </w:rPr>
          <w:delText>15</w:delText>
        </w:r>
      </w:del>
      <w:del w:id="4502" w:author="Bo Shen" w:date="2023-02-27T23:25:00Z">
        <w:r w:rsidDel="00587587">
          <w:rPr>
            <w:rFonts w:ascii="Times New Roman" w:hAnsi="Times New Roman" w:cs="Times New Roman"/>
          </w:rPr>
          <w:delText xml:space="preserve">, we realized that </w:delText>
        </w:r>
      </w:del>
      <m:oMath>
        <m:r>
          <w:del w:id="4503" w:author="Bo Shen" w:date="2023-02-27T23:25:00Z">
            <w:rPr>
              <w:rFonts w:ascii="Cambria Math" w:hAnsi="Cambria Math" w:cs="Times New Roman"/>
            </w:rPr>
            <m:t>α</m:t>
          </w:del>
        </m:r>
      </m:oMath>
      <w:del w:id="4504" w:author="Bo Shen" w:date="2023-02-27T23:25:00Z">
        <w:r w:rsidDel="00587587">
          <w:rPr>
            <w:rFonts w:ascii="Times New Roman" w:hAnsi="Times New Roman" w:cs="Times New Roman"/>
          </w:rPr>
          <w:delText xml:space="preserve"> and </w:delText>
        </w:r>
      </w:del>
      <m:oMath>
        <m:sSub>
          <m:sSubPr>
            <m:ctrlPr>
              <w:del w:id="4505" w:author="Bo Shen" w:date="2023-02-27T23:25:00Z">
                <w:rPr>
                  <w:rFonts w:ascii="Cambria Math" w:hAnsi="Cambria Math" w:cs="Times New Roman"/>
                  <w:i/>
                </w:rPr>
              </w:del>
            </m:ctrlPr>
          </m:sSubPr>
          <m:e>
            <m:r>
              <w:del w:id="4506" w:author="Bo Shen" w:date="2023-02-27T23:25:00Z">
                <w:rPr>
                  <w:rFonts w:ascii="Cambria Math" w:hAnsi="Cambria Math" w:cs="Times New Roman"/>
                </w:rPr>
                <m:t>G</m:t>
              </w:del>
            </m:r>
          </m:e>
          <m:sub>
            <m:r>
              <w:del w:id="4507" w:author="Bo Shen" w:date="2023-02-27T23:25:00Z">
                <w:rPr>
                  <w:rFonts w:ascii="Cambria Math" w:hAnsi="Cambria Math" w:cs="Times New Roman"/>
                </w:rPr>
                <m:t>0</m:t>
              </w:del>
            </m:r>
          </m:sub>
        </m:sSub>
      </m:oMath>
      <w:del w:id="4508" w:author="Bo Shen" w:date="2023-02-27T23:25:00Z">
        <w:r w:rsidDel="00587587">
          <w:rPr>
            <w:rFonts w:ascii="Times New Roman" w:hAnsi="Times New Roman" w:cs="Times New Roman"/>
          </w:rPr>
          <w:delText xml:space="preserve"> share the same term and cannot be independently identified. Thus, we combined these parameters as one in our model fitting.</w:delText>
        </w:r>
      </w:del>
    </w:p>
    <w:p w14:paraId="720958F7" w14:textId="77777777" w:rsidR="00564B42" w:rsidDel="00587587" w:rsidRDefault="00564B42" w:rsidP="00E24C8A">
      <w:pPr>
        <w:spacing w:line="480" w:lineRule="auto"/>
        <w:jc w:val="both"/>
        <w:rPr>
          <w:del w:id="4509" w:author="Bo Shen" w:date="2023-02-27T23:25:00Z"/>
          <w:rFonts w:ascii="Times New Roman" w:hAnsi="Times New Roman" w:cs="Times New Roman"/>
          <w:color w:val="000000" w:themeColor="text1"/>
        </w:rPr>
      </w:pPr>
    </w:p>
    <w:p w14:paraId="6BA6FAE2" w14:textId="77777777" w:rsidR="00564B42" w:rsidDel="00587587" w:rsidRDefault="00564B42" w:rsidP="00E24C8A">
      <w:pPr>
        <w:spacing w:line="480" w:lineRule="auto"/>
        <w:jc w:val="both"/>
        <w:rPr>
          <w:del w:id="4510" w:author="Bo Shen" w:date="2023-02-27T23:25:00Z"/>
          <w:rFonts w:ascii="Times New Roman" w:hAnsi="Times New Roman" w:cs="Times New Roman"/>
          <w:color w:val="000000" w:themeColor="text1"/>
        </w:rPr>
      </w:pPr>
      <w:del w:id="4511" w:author="Bo Shen" w:date="2023-02-27T23:25:00Z">
        <w:r w:rsidDel="00587587">
          <w:rPr>
            <w:rFonts w:ascii="Times New Roman" w:hAnsi="Times New Roman" w:cs="Times New Roman"/>
            <w:color w:val="000000" w:themeColor="text1"/>
          </w:rPr>
          <w:delText xml:space="preserve">Based on the above analyses, two </w:delText>
        </w:r>
        <w:r w:rsidRPr="0060258A" w:rsidDel="00587587">
          <w:rPr>
            <w:rFonts w:ascii="Times New Roman" w:hAnsi="Times New Roman" w:cs="Times New Roman"/>
            <w:color w:val="000000" w:themeColor="text1"/>
          </w:rPr>
          <w:delText>free parameter</w:delText>
        </w:r>
        <w:r w:rsidDel="00587587">
          <w:rPr>
            <w:rFonts w:ascii="Times New Roman" w:hAnsi="Times New Roman" w:cs="Times New Roman"/>
            <w:color w:val="000000" w:themeColor="text1"/>
          </w:rPr>
          <w:delText>s</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 the DNM (Baseline input</w:delText>
        </w:r>
        <w:r w:rsidDel="00587587">
          <w:rPr>
            <w:rFonts w:ascii="Times New Roman" w:hAnsi="Times New Roman" w:cs="Times New Roman"/>
            <w:color w:val="000000" w:themeColor="text1"/>
          </w:rPr>
          <w:delText xml:space="preserve"> </w:delText>
        </w:r>
      </w:del>
      <m:oMath>
        <m:r>
          <w:del w:id="4512" w:author="Bo Shen" w:date="2023-02-27T23:25:00Z">
            <w:rPr>
              <w:rFonts w:ascii="Cambria Math" w:hAnsi="Cambria Math" w:cs="Times New Roman"/>
              <w:color w:val="000000" w:themeColor="text1"/>
            </w:rPr>
            <m:t>B</m:t>
          </w:del>
        </m:r>
      </m:oMath>
      <w:del w:id="4513"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 xml:space="preserve">and the scaling parameter </w:delText>
        </w:r>
      </w:del>
      <m:oMath>
        <m:sSub>
          <m:sSubPr>
            <m:ctrlPr>
              <w:del w:id="4514" w:author="Bo Shen" w:date="2023-02-27T23:25:00Z">
                <w:rPr>
                  <w:rFonts w:ascii="Cambria Math" w:hAnsi="Cambria Math" w:cs="Times New Roman"/>
                  <w:i/>
                </w:rPr>
              </w:del>
            </m:ctrlPr>
          </m:sSubPr>
          <m:e>
            <m:r>
              <w:del w:id="4515" w:author="Bo Shen" w:date="2023-02-27T23:25:00Z">
                <w:rPr>
                  <w:rFonts w:ascii="Cambria Math" w:hAnsi="Cambria Math" w:cs="Times New Roman"/>
                </w:rPr>
                <m:t>R</m:t>
              </w:del>
            </m:r>
          </m:e>
          <m:sub>
            <m:r>
              <w:del w:id="4516" w:author="Bo Shen" w:date="2023-02-27T23:25:00Z">
                <w:rPr>
                  <w:rFonts w:ascii="Cambria Math" w:hAnsi="Cambria Math" w:cs="Times New Roman"/>
                </w:rPr>
                <m:t>max</m:t>
              </w:del>
            </m:r>
          </m:sub>
        </m:sSub>
      </m:oMath>
      <w:del w:id="4517"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Three</w:delText>
        </w:r>
        <w:r w:rsidRPr="0060258A" w:rsidDel="00587587">
          <w:rPr>
            <w:rFonts w:ascii="Times New Roman" w:hAnsi="Times New Roman" w:cs="Times New Roman"/>
            <w:color w:val="000000" w:themeColor="text1"/>
          </w:rPr>
          <w:delText xml:space="preserve"> free parameters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w:delText>
        </w:r>
        <w:r w:rsidDel="00587587">
          <w:rPr>
            <w:rFonts w:ascii="Times New Roman" w:hAnsi="Times New Roman" w:cs="Times New Roman"/>
            <w:color w:val="000000" w:themeColor="text1"/>
          </w:rPr>
          <w:delText xml:space="preserve"> the</w:delText>
        </w:r>
        <w:r w:rsidRPr="0060258A" w:rsidDel="00587587">
          <w:rPr>
            <w:rFonts w:ascii="Times New Roman" w:hAnsi="Times New Roman" w:cs="Times New Roman"/>
            <w:color w:val="000000" w:themeColor="text1"/>
          </w:rPr>
          <w:delText xml:space="preserve"> LDDM (</w:delText>
        </w:r>
        <w:r w:rsidRPr="0060258A" w:rsidDel="00587587">
          <w:rPr>
            <w:rFonts w:ascii="Times New Roman" w:hAnsi="Times New Roman" w:cs="Times New Roman"/>
            <w:i/>
            <w:color w:val="000000" w:themeColor="text1"/>
          </w:rPr>
          <w:delText>B</w:delText>
        </w:r>
        <w:r w:rsidRPr="0043321E" w:rsidDel="00587587">
          <w:rPr>
            <w:rFonts w:ascii="Times New Roman" w:hAnsi="Times New Roman" w:cs="Times New Roman"/>
            <w:iCs/>
            <w:color w:val="000000" w:themeColor="text1"/>
            <w:rPrChange w:id="4518" w:author="Bo Shen" w:date="2023-01-23T17:47:00Z">
              <w:rPr>
                <w:rFonts w:ascii="Times New Roman" w:hAnsi="Times New Roman" w:cs="Times New Roman"/>
                <w:i/>
                <w:color w:val="000000" w:themeColor="text1"/>
              </w:rPr>
            </w:rPrChange>
          </w:rPr>
          <w:delText xml:space="preserve">, </w:delText>
        </w:r>
        <w:r w:rsidDel="00587587">
          <w:rPr>
            <w:rFonts w:ascii="Times New Roman" w:hAnsi="Times New Roman" w:cs="Times New Roman"/>
            <w:i/>
            <w:color w:val="000000" w:themeColor="text1"/>
          </w:rPr>
          <w:delText>S</w:delText>
        </w:r>
        <w:r w:rsidRPr="0043321E" w:rsidDel="00587587">
          <w:rPr>
            <w:rFonts w:ascii="Times New Roman" w:hAnsi="Times New Roman" w:cs="Times New Roman"/>
            <w:iCs/>
            <w:color w:val="000000" w:themeColor="text1"/>
            <w:rPrChange w:id="4519" w:author="Bo Shen" w:date="2023-01-23T17:47:00Z">
              <w:rPr>
                <w:rFonts w:ascii="Times New Roman" w:hAnsi="Times New Roman" w:cs="Times New Roman"/>
                <w:i/>
                <w:color w:val="000000" w:themeColor="text1"/>
              </w:rPr>
            </w:rPrChange>
          </w:rPr>
          <w:delText xml:space="preserve">, and a </w:delText>
        </w:r>
        <w:r w:rsidRPr="0043321E" w:rsidDel="00587587">
          <w:rPr>
            <w:rFonts w:ascii="Times New Roman" w:hAnsi="Times New Roman" w:cs="Times New Roman"/>
            <w:iCs/>
            <w:color w:val="000000" w:themeColor="text1"/>
            <w:rPrChange w:id="4520" w:author="Bo Shen" w:date="2023-01-23T17:46:00Z">
              <w:rPr>
                <w:rFonts w:ascii="Times New Roman" w:hAnsi="Times New Roman" w:cs="Times New Roman"/>
                <w:i/>
                <w:color w:val="000000" w:themeColor="text1"/>
              </w:rPr>
            </w:rPrChange>
          </w:rPr>
          <w:delText xml:space="preserve">combined parameter </w:delText>
        </w:r>
      </w:del>
      <m:oMath>
        <m:sSub>
          <m:sSubPr>
            <m:ctrlPr>
              <w:del w:id="4521" w:author="Bo Shen" w:date="2023-02-27T23:25:00Z">
                <w:rPr>
                  <w:rFonts w:ascii="Cambria Math" w:hAnsi="Cambria Math" w:cs="Times New Roman"/>
                  <w:i/>
                  <w:color w:val="000000" w:themeColor="text1"/>
                </w:rPr>
              </w:del>
            </m:ctrlPr>
          </m:sSubPr>
          <m:e>
            <m:r>
              <w:del w:id="4522" w:author="Bo Shen" w:date="2023-02-27T23:25:00Z">
                <w:rPr>
                  <w:rFonts w:ascii="Cambria Math" w:hAnsi="Cambria Math" w:cs="Times New Roman"/>
                  <w:color w:val="000000" w:themeColor="text1"/>
                </w:rPr>
                <m:t>G</m:t>
              </w:del>
            </m:r>
          </m:e>
          <m:sub>
            <m:r>
              <w:del w:id="4523" w:author="Bo Shen" w:date="2023-02-27T23:25:00Z">
                <w:rPr>
                  <w:rFonts w:ascii="Cambria Math" w:hAnsi="Cambria Math" w:cs="Times New Roman"/>
                  <w:color w:val="000000" w:themeColor="text1"/>
                </w:rPr>
                <m:t>0</m:t>
              </w:del>
            </m:r>
          </m:sub>
        </m:sSub>
        <m:r>
          <w:del w:id="4524" w:author="Bo Shen" w:date="2023-02-27T23:25:00Z">
            <w:rPr>
              <w:rFonts w:ascii="Cambria Math" w:hAnsi="Cambria Math" w:cs="Times New Roman"/>
              <w:color w:val="000000" w:themeColor="text1"/>
            </w:rPr>
            <m:t>-α</m:t>
          </w:del>
        </m:r>
      </m:oMath>
      <w:del w:id="4525" w:author="Bo Shen" w:date="2023-02-27T23:25:00Z">
        <w:r w:rsidRPr="0060258A" w:rsidDel="00587587">
          <w:rPr>
            <w:rFonts w:ascii="Times New Roman" w:hAnsi="Times New Roman" w:cs="Times New Roman"/>
            <w:color w:val="000000" w:themeColor="text1"/>
          </w:rPr>
          <w:delText>). Bayesian adaptive direct search algorithm (BADS</w:delText>
        </w:r>
        <w:r w:rsidRPr="0060258A" w:rsidDel="00587587">
          <w:rPr>
            <w:rFonts w:ascii="Times New Roman" w:hAnsi="Times New Roman" w:cs="Times New Roman"/>
            <w:color w:val="000000" w:themeColor="text1"/>
          </w:rPr>
          <w:fldChar w:fldCharType="begin"/>
        </w:r>
        <w:r w:rsidRPr="0060258A" w:rsidDel="00587587">
          <w:rPr>
            <w:rFonts w:ascii="Times New Roman" w:hAnsi="Times New Roman" w:cs="Times New Roman"/>
            <w:color w:val="000000" w:themeColor="text1"/>
          </w:rPr>
          <w:del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delInstrText>
        </w:r>
        <w:r w:rsidRPr="0060258A" w:rsidDel="00587587">
          <w:rPr>
            <w:rFonts w:ascii="Times New Roman" w:hAnsi="Times New Roman" w:cs="Times New Roman"/>
            <w:color w:val="000000" w:themeColor="text1"/>
          </w:rPr>
          <w:fldChar w:fldCharType="separate"/>
        </w:r>
        <w:r w:rsidRPr="0060258A" w:rsidDel="00587587">
          <w:rPr>
            <w:rFonts w:ascii="Times New Roman" w:hAnsi="Times New Roman" w:cs="Times New Roman"/>
            <w:color w:val="000000" w:themeColor="text1"/>
            <w:vertAlign w:val="superscript"/>
          </w:rPr>
          <w:delText xml:space="preserve"> </w:delText>
        </w:r>
        <w:r w:rsidRPr="0060258A" w:rsidDel="00587587">
          <w:rPr>
            <w:rFonts w:ascii="Times New Roman" w:hAnsi="Times New Roman" w:cs="Times New Roman"/>
            <w:color w:val="000000" w:themeColor="text1"/>
          </w:rPr>
          <w:fldChar w:fldCharType="end"/>
        </w:r>
        <w:r w:rsidRPr="0060258A" w:rsidDel="00587587">
          <w:rPr>
            <w:rFonts w:ascii="Times New Roman" w:hAnsi="Times New Roman" w:cs="Times New Roman"/>
            <w:noProof/>
            <w:color w:val="000000" w:themeColor="text1"/>
          </w:rPr>
          <w:delText>)</w:delText>
        </w:r>
        <w:r w:rsidDel="00587587">
          <w:rPr>
            <w:rFonts w:ascii="Times New Roman" w:hAnsi="Times New Roman" w:cs="Times New Roman"/>
            <w:noProof/>
            <w:color w:val="000000" w:themeColor="text1"/>
          </w:rPr>
          <w:fldChar w:fldCharType="begin"/>
        </w:r>
        <w:r w:rsidDel="00587587">
          <w:rPr>
            <w:rFonts w:ascii="Times New Roman" w:hAnsi="Times New Roman" w:cs="Times New Roman"/>
            <w:noProof/>
            <w:color w:val="000000" w:themeColor="text1"/>
          </w:rPr>
          <w:del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587587">
          <w:rPr>
            <w:rFonts w:ascii="Times New Roman" w:hAnsi="Times New Roman" w:cs="Times New Roman"/>
            <w:noProof/>
            <w:color w:val="000000" w:themeColor="text1"/>
          </w:rPr>
          <w:fldChar w:fldCharType="separate"/>
        </w:r>
        <w:r w:rsidDel="00587587">
          <w:rPr>
            <w:rFonts w:ascii="Times New Roman" w:hAnsi="Times New Roman" w:cs="Times New Roman"/>
            <w:color w:val="000000"/>
          </w:rPr>
          <w:delText>(Acerbi &amp; Ma, 2017a, 2017b)</w:delText>
        </w:r>
        <w:r w:rsidDel="00587587">
          <w:rPr>
            <w:rFonts w:ascii="Times New Roman" w:hAnsi="Times New Roman" w:cs="Times New Roman"/>
            <w:noProof/>
            <w:color w:val="000000" w:themeColor="text1"/>
          </w:rPr>
          <w:fldChar w:fldCharType="end"/>
        </w:r>
        <w:r w:rsidRPr="0060258A" w:rsidDel="00587587">
          <w:rPr>
            <w:rFonts w:ascii="Times New Roman" w:hAnsi="Times New Roman" w:cs="Times New Roman"/>
            <w:noProof/>
            <w:color w:val="000000" w:themeColor="text1"/>
          </w:rPr>
          <w:delText xml:space="preserve"> was implemented </w:delText>
        </w:r>
        <w:r w:rsidRPr="0060258A" w:rsidDel="00587587">
          <w:rPr>
            <w:rFonts w:ascii="Times New Roman" w:hAnsi="Times New Roman" w:cs="Times New Roman"/>
            <w:color w:val="000000" w:themeColor="text1"/>
          </w:rPr>
          <w:delText xml:space="preserve">to minimize the ordinary squared error between the steady state of the predicted neural firing rates on </w:delText>
        </w:r>
        <w:r w:rsidRPr="0060258A" w:rsidDel="00587587">
          <w:rPr>
            <w:rFonts w:ascii="Times New Roman" w:hAnsi="Times New Roman" w:cs="Times New Roman"/>
            <w:i/>
            <w:color w:val="000000" w:themeColor="text1"/>
          </w:rPr>
          <w:delText>R</w:delText>
        </w:r>
        <w:r w:rsidRPr="0060258A" w:rsidDel="00587587">
          <w:rPr>
            <w:rFonts w:ascii="Times New Roman" w:hAnsi="Times New Roman" w:cs="Times New Roman"/>
            <w:i/>
            <w:color w:val="000000" w:themeColor="text1"/>
            <w:vertAlign w:val="subscript"/>
          </w:rPr>
          <w:delText>1</w:delText>
        </w:r>
        <w:r w:rsidRPr="0060258A" w:rsidDel="00587587">
          <w:rPr>
            <w:rFonts w:ascii="Times New Roman" w:hAnsi="Times New Roman" w:cs="Times New Roman"/>
            <w:color w:val="000000" w:themeColor="text1"/>
          </w:rPr>
          <w:delText xml:space="preserve"> and the empirical data. </w:delText>
        </w:r>
      </w:del>
    </w:p>
    <w:p w14:paraId="7FF39361" w14:textId="77777777" w:rsidR="00564B42" w:rsidRPr="00FA3848" w:rsidRDefault="00564B42" w:rsidP="00587587">
      <w:pPr>
        <w:spacing w:line="480" w:lineRule="auto"/>
        <w:jc w:val="both"/>
        <w:rPr>
          <w:ins w:id="4526" w:author="Bo Shen" w:date="2023-02-27T23:25:00Z"/>
          <w:rFonts w:ascii="Times New Roman" w:hAnsi="Times New Roman" w:cs="Times New Roman"/>
        </w:rPr>
      </w:pPr>
      <w:ins w:id="4527" w:author="Bo Shen" w:date="2023-02-27T23:25:00Z">
        <w:r w:rsidRPr="00FA3848">
          <w:rPr>
            <w:rFonts w:ascii="Times New Roman" w:hAnsi="Times New Roman" w:cs="Times New Roman"/>
          </w:rPr>
          <w:t>To fit the DNM, we employed the following differential equations,</w:t>
        </w:r>
      </w:ins>
    </w:p>
    <w:p w14:paraId="3E69E401" w14:textId="77777777" w:rsidR="00564B42" w:rsidRDefault="00564B42" w:rsidP="00587587">
      <w:pPr>
        <w:spacing w:line="480" w:lineRule="auto"/>
        <w:jc w:val="both"/>
        <w:rPr>
          <w:ins w:id="4528" w:author="Bo Shen" w:date="2023-02-27T23:25:00Z"/>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2421FE85" w14:textId="77777777" w:rsidTr="00CB4C46">
        <w:trPr>
          <w:ins w:id="4529" w:author="Bo Shen" w:date="2023-02-27T23:25:00Z"/>
        </w:trPr>
        <w:tc>
          <w:tcPr>
            <w:tcW w:w="2065" w:type="dxa"/>
          </w:tcPr>
          <w:p w14:paraId="7F5CC643" w14:textId="77777777" w:rsidR="00564B42" w:rsidRDefault="00564B42" w:rsidP="00CB4C46">
            <w:pPr>
              <w:spacing w:line="480" w:lineRule="auto"/>
              <w:jc w:val="both"/>
              <w:rPr>
                <w:ins w:id="4530" w:author="Bo Shen" w:date="2023-02-27T23:25:00Z"/>
                <w:rFonts w:ascii="Times New Roman" w:hAnsi="Times New Roman" w:cs="Times New Roman"/>
              </w:rPr>
            </w:pPr>
          </w:p>
        </w:tc>
        <w:tc>
          <w:tcPr>
            <w:tcW w:w="4168" w:type="dxa"/>
          </w:tcPr>
          <w:p w14:paraId="252EF89E" w14:textId="77777777" w:rsidR="00564B42" w:rsidRPr="00481F27" w:rsidRDefault="00000000" w:rsidP="00CB4C46">
            <w:pPr>
              <w:spacing w:line="480" w:lineRule="auto"/>
              <w:jc w:val="both"/>
              <w:rPr>
                <w:ins w:id="4531" w:author="Bo Shen" w:date="2023-02-27T23:25:00Z"/>
                <w:rFonts w:ascii="Times New Roman" w:hAnsi="Times New Roman" w:cs="Times New Roman"/>
              </w:rPr>
            </w:pPr>
            <m:oMathPara>
              <m:oMathParaPr>
                <m:jc m:val="left"/>
              </m:oMathParaPr>
              <m:oMath>
                <m:d>
                  <m:dPr>
                    <m:begChr m:val="{"/>
                    <m:endChr m:val=""/>
                    <m:ctrlPr>
                      <w:ins w:id="4532" w:author="Bo Shen" w:date="2023-02-27T23:25:00Z">
                        <w:rPr>
                          <w:rFonts w:ascii="Cambria Math" w:hAnsi="Cambria Math" w:cs="Times New Roman"/>
                          <w:i/>
                        </w:rPr>
                      </w:ins>
                    </m:ctrlPr>
                  </m:dPr>
                  <m:e>
                    <m:eqArr>
                      <m:eqArrPr>
                        <m:ctrlPr>
                          <w:ins w:id="4533" w:author="Bo Shen" w:date="2023-02-27T23:25:00Z">
                            <w:rPr>
                              <w:rFonts w:ascii="Cambria Math" w:hAnsi="Cambria Math" w:cs="Times New Roman"/>
                              <w:i/>
                            </w:rPr>
                          </w:ins>
                        </m:ctrlPr>
                      </m:eqArrPr>
                      <m:e>
                        <m:sSub>
                          <m:sSubPr>
                            <m:ctrlPr>
                              <w:ins w:id="4534" w:author="Bo Shen" w:date="2023-02-27T23:25:00Z">
                                <w:rPr>
                                  <w:rFonts w:ascii="Cambria Math" w:hAnsi="Cambria Math" w:cs="Times New Roman"/>
                                  <w:i/>
                                </w:rPr>
                              </w:ins>
                            </m:ctrlPr>
                          </m:sSubPr>
                          <m:e>
                            <m:r>
                              <w:ins w:id="4535" w:author="Bo Shen" w:date="2023-02-27T23:25:00Z">
                                <w:rPr>
                                  <w:rFonts w:ascii="Cambria Math" w:hAnsi="Cambria Math" w:cs="Times New Roman"/>
                                </w:rPr>
                                <m:t>τ</m:t>
                              </w:ins>
                            </m:r>
                          </m:e>
                          <m:sub>
                            <m:r>
                              <w:ins w:id="4536" w:author="Bo Shen" w:date="2023-02-27T23:25:00Z">
                                <w:rPr>
                                  <w:rFonts w:ascii="Cambria Math" w:hAnsi="Cambria Math" w:cs="Times New Roman"/>
                                </w:rPr>
                                <m:t>R</m:t>
                              </w:ins>
                            </m:r>
                          </m:sub>
                        </m:sSub>
                        <m:f>
                          <m:fPr>
                            <m:ctrlPr>
                              <w:ins w:id="4537" w:author="Bo Shen" w:date="2023-02-27T23:25:00Z">
                                <w:rPr>
                                  <w:rFonts w:ascii="Cambria Math" w:hAnsi="Cambria Math" w:cs="Times New Roman"/>
                                  <w:i/>
                                </w:rPr>
                              </w:ins>
                            </m:ctrlPr>
                          </m:fPr>
                          <m:num>
                            <m:r>
                              <w:ins w:id="4538" w:author="Bo Shen" w:date="2023-02-27T23:25:00Z">
                                <w:rPr>
                                  <w:rFonts w:ascii="Cambria Math" w:hAnsi="Cambria Math" w:cs="Times New Roman"/>
                                </w:rPr>
                                <m:t>d</m:t>
                              </w:ins>
                            </m:r>
                            <m:sSub>
                              <m:sSubPr>
                                <m:ctrlPr>
                                  <w:ins w:id="4539" w:author="Bo Shen" w:date="2023-02-27T23:25:00Z">
                                    <w:rPr>
                                      <w:rFonts w:ascii="Cambria Math" w:hAnsi="Cambria Math" w:cs="Times New Roman"/>
                                      <w:i/>
                                    </w:rPr>
                                  </w:ins>
                                </m:ctrlPr>
                              </m:sSubPr>
                              <m:e>
                                <m:r>
                                  <w:ins w:id="4540" w:author="Bo Shen" w:date="2023-02-27T23:25:00Z">
                                    <w:rPr>
                                      <w:rFonts w:ascii="Cambria Math" w:hAnsi="Cambria Math" w:cs="Times New Roman"/>
                                    </w:rPr>
                                    <m:t>R</m:t>
                                  </w:ins>
                                </m:r>
                              </m:e>
                              <m:sub>
                                <m:r>
                                  <w:ins w:id="4541" w:author="Bo Shen" w:date="2023-02-27T23:25:00Z">
                                    <w:rPr>
                                      <w:rFonts w:ascii="Cambria Math" w:hAnsi="Cambria Math" w:cs="Times New Roman"/>
                                    </w:rPr>
                                    <m:t>i</m:t>
                                  </w:ins>
                                </m:r>
                              </m:sub>
                            </m:sSub>
                          </m:num>
                          <m:den>
                            <m:r>
                              <w:ins w:id="4542" w:author="Bo Shen" w:date="2023-02-27T23:25:00Z">
                                <w:rPr>
                                  <w:rFonts w:ascii="Cambria Math" w:hAnsi="Cambria Math" w:cs="Times New Roman"/>
                                </w:rPr>
                                <m:t>dt</m:t>
                              </w:ins>
                            </m:r>
                          </m:den>
                        </m:f>
                        <m:r>
                          <w:ins w:id="4543" w:author="Bo Shen" w:date="2023-02-27T23:25:00Z">
                            <w:rPr>
                              <w:rFonts w:ascii="Cambria Math" w:hAnsi="Cambria Math" w:cs="Times New Roman"/>
                            </w:rPr>
                            <m:t>=-</m:t>
                          </w:ins>
                        </m:r>
                        <m:sSub>
                          <m:sSubPr>
                            <m:ctrlPr>
                              <w:ins w:id="4544" w:author="Bo Shen" w:date="2023-02-27T23:25:00Z">
                                <w:rPr>
                                  <w:rFonts w:ascii="Cambria Math" w:hAnsi="Cambria Math" w:cs="Times New Roman"/>
                                  <w:i/>
                                </w:rPr>
                              </w:ins>
                            </m:ctrlPr>
                          </m:sSubPr>
                          <m:e>
                            <m:r>
                              <w:ins w:id="4545" w:author="Bo Shen" w:date="2023-02-27T23:25:00Z">
                                <w:rPr>
                                  <w:rFonts w:ascii="Cambria Math" w:hAnsi="Cambria Math" w:cs="Times New Roman"/>
                                </w:rPr>
                                <m:t>R</m:t>
                              </w:ins>
                            </m:r>
                          </m:e>
                          <m:sub>
                            <m:r>
                              <w:ins w:id="4546" w:author="Bo Shen" w:date="2023-02-27T23:25:00Z">
                                <w:rPr>
                                  <w:rFonts w:ascii="Cambria Math" w:hAnsi="Cambria Math" w:cs="Times New Roman"/>
                                </w:rPr>
                                <m:t>i</m:t>
                              </w:ins>
                            </m:r>
                          </m:sub>
                        </m:sSub>
                        <m:r>
                          <w:ins w:id="4547" w:author="Bo Shen" w:date="2023-02-27T23:25:00Z">
                            <w:rPr>
                              <w:rFonts w:ascii="Cambria Math" w:hAnsi="Cambria Math" w:cs="Times New Roman"/>
                            </w:rPr>
                            <m:t>+</m:t>
                          </w:ins>
                        </m:r>
                        <m:f>
                          <m:fPr>
                            <m:ctrlPr>
                              <w:ins w:id="4548" w:author="Bo Shen" w:date="2023-02-27T23:25:00Z">
                                <w:rPr>
                                  <w:rFonts w:ascii="Cambria Math" w:hAnsi="Cambria Math" w:cs="Times New Roman"/>
                                  <w:i/>
                                </w:rPr>
                              </w:ins>
                            </m:ctrlPr>
                          </m:fPr>
                          <m:num>
                            <m:sSub>
                              <m:sSubPr>
                                <m:ctrlPr>
                                  <w:ins w:id="4549" w:author="Bo Shen" w:date="2023-02-27T23:25:00Z">
                                    <w:rPr>
                                      <w:rFonts w:ascii="Cambria Math" w:hAnsi="Cambria Math" w:cs="Times New Roman"/>
                                      <w:i/>
                                    </w:rPr>
                                  </w:ins>
                                </m:ctrlPr>
                              </m:sSubPr>
                              <m:e>
                                <m:r>
                                  <w:ins w:id="4550" w:author="Bo Shen" w:date="2023-02-27T23:25:00Z">
                                    <w:rPr>
                                      <w:rFonts w:ascii="Cambria Math" w:hAnsi="Cambria Math" w:cs="Times New Roman"/>
                                    </w:rPr>
                                    <m:t>V</m:t>
                                  </w:ins>
                                </m:r>
                              </m:e>
                              <m:sub>
                                <m:r>
                                  <w:ins w:id="4551" w:author="Bo Shen" w:date="2023-02-27T23:25:00Z">
                                    <w:rPr>
                                      <w:rFonts w:ascii="Cambria Math" w:hAnsi="Cambria Math" w:cs="Times New Roman"/>
                                    </w:rPr>
                                    <m:t>i</m:t>
                                  </w:ins>
                                </m:r>
                              </m:sub>
                            </m:sSub>
                            <m:r>
                              <w:ins w:id="4552" w:author="Bo Shen" w:date="2023-02-27T23:25:00Z">
                                <w:rPr>
                                  <w:rFonts w:ascii="Cambria Math" w:hAnsi="Cambria Math" w:cs="Times New Roman"/>
                                </w:rPr>
                                <m:t>+</m:t>
                              </w:ins>
                            </m:r>
                            <m:sSub>
                              <m:sSubPr>
                                <m:ctrlPr>
                                  <w:ins w:id="4553" w:author="Bo Shen" w:date="2023-03-03T18:01:00Z">
                                    <w:rPr>
                                      <w:rFonts w:ascii="Cambria Math" w:hAnsi="Cambria Math" w:cs="Times New Roman"/>
                                      <w:i/>
                                    </w:rPr>
                                  </w:ins>
                                </m:ctrlPr>
                              </m:sSubPr>
                              <m:e>
                                <m:r>
                                  <w:ins w:id="4554" w:author="Bo Shen" w:date="2023-02-27T23:25:00Z">
                                    <w:rPr>
                                      <w:rFonts w:ascii="Cambria Math" w:hAnsi="Cambria Math" w:cs="Times New Roman"/>
                                    </w:rPr>
                                    <m:t>B</m:t>
                                  </w:ins>
                                </m:r>
                              </m:e>
                              <m:sub>
                                <m:r>
                                  <w:ins w:id="4555" w:author="Bo Shen" w:date="2023-03-03T18:01:00Z">
                                    <w:rPr>
                                      <w:rFonts w:ascii="Cambria Math" w:hAnsi="Cambria Math" w:cs="Times New Roman"/>
                                    </w:rPr>
                                    <m:t>R</m:t>
                                  </w:ins>
                                </m:r>
                              </m:sub>
                            </m:sSub>
                          </m:num>
                          <m:den>
                            <m:r>
                              <w:ins w:id="4556" w:author="Bo Shen" w:date="2023-02-27T23:25:00Z">
                                <w:rPr>
                                  <w:rFonts w:ascii="Cambria Math" w:hAnsi="Cambria Math" w:cs="Times New Roman"/>
                                </w:rPr>
                                <m:t>1+</m:t>
                              </w:ins>
                            </m:r>
                            <m:sSub>
                              <m:sSubPr>
                                <m:ctrlPr>
                                  <w:ins w:id="4557" w:author="Bo Shen" w:date="2023-02-27T23:25:00Z">
                                    <w:rPr>
                                      <w:rFonts w:ascii="Cambria Math" w:hAnsi="Cambria Math" w:cs="Times New Roman"/>
                                      <w:i/>
                                    </w:rPr>
                                  </w:ins>
                                </m:ctrlPr>
                              </m:sSubPr>
                              <m:e>
                                <m:r>
                                  <w:ins w:id="4558" w:author="Bo Shen" w:date="2023-02-27T23:25:00Z">
                                    <w:rPr>
                                      <w:rFonts w:ascii="Cambria Math" w:hAnsi="Cambria Math" w:cs="Times New Roman"/>
                                    </w:rPr>
                                    <m:t>G</m:t>
                                  </w:ins>
                                </m:r>
                              </m:e>
                              <m:sub>
                                <m:r>
                                  <w:ins w:id="4559" w:author="Bo Shen" w:date="2023-02-27T23:25:00Z">
                                    <w:rPr>
                                      <w:rFonts w:ascii="Cambria Math" w:hAnsi="Cambria Math" w:cs="Times New Roman"/>
                                    </w:rPr>
                                    <m:t>i</m:t>
                                  </w:ins>
                                </m:r>
                              </m:sub>
                            </m:sSub>
                          </m:den>
                        </m:f>
                        <m:r>
                          <w:ins w:id="4560" w:author="Bo Shen" w:date="2023-02-27T23:25:00Z">
                            <w:rPr>
                              <w:rFonts w:ascii="Cambria Math" w:hAnsi="Cambria Math" w:cs="Times New Roman"/>
                            </w:rPr>
                            <m:t>;</m:t>
                          </w:ins>
                        </m:r>
                      </m:e>
                      <m:e>
                        <m:sSub>
                          <m:sSubPr>
                            <m:ctrlPr>
                              <w:ins w:id="4561" w:author="Bo Shen" w:date="2023-02-27T23:25:00Z">
                                <w:rPr>
                                  <w:rFonts w:ascii="Cambria Math" w:hAnsi="Cambria Math" w:cs="Times New Roman"/>
                                  <w:i/>
                                </w:rPr>
                              </w:ins>
                            </m:ctrlPr>
                          </m:sSubPr>
                          <m:e>
                            <m:r>
                              <w:ins w:id="4562" w:author="Bo Shen" w:date="2023-02-27T23:25:00Z">
                                <w:rPr>
                                  <w:rFonts w:ascii="Cambria Math" w:hAnsi="Cambria Math" w:cs="Times New Roman"/>
                                </w:rPr>
                                <m:t>τ</m:t>
                              </w:ins>
                            </m:r>
                          </m:e>
                          <m:sub>
                            <m:r>
                              <w:ins w:id="4563" w:author="Bo Shen" w:date="2023-02-27T23:25:00Z">
                                <w:rPr>
                                  <w:rFonts w:ascii="Cambria Math" w:hAnsi="Cambria Math" w:cs="Times New Roman"/>
                                </w:rPr>
                                <m:t>G</m:t>
                              </w:ins>
                            </m:r>
                          </m:sub>
                        </m:sSub>
                        <m:f>
                          <m:fPr>
                            <m:ctrlPr>
                              <w:ins w:id="4564" w:author="Bo Shen" w:date="2023-02-27T23:25:00Z">
                                <w:rPr>
                                  <w:rFonts w:ascii="Cambria Math" w:hAnsi="Cambria Math" w:cs="Times New Roman"/>
                                  <w:i/>
                                </w:rPr>
                              </w:ins>
                            </m:ctrlPr>
                          </m:fPr>
                          <m:num>
                            <m:r>
                              <w:ins w:id="4565" w:author="Bo Shen" w:date="2023-02-27T23:25:00Z">
                                <w:rPr>
                                  <w:rFonts w:ascii="Cambria Math" w:hAnsi="Cambria Math" w:cs="Times New Roman"/>
                                </w:rPr>
                                <m:t>d</m:t>
                              </w:ins>
                            </m:r>
                            <m:sSub>
                              <m:sSubPr>
                                <m:ctrlPr>
                                  <w:ins w:id="4566" w:author="Bo Shen" w:date="2023-02-27T23:25:00Z">
                                    <w:rPr>
                                      <w:rFonts w:ascii="Cambria Math" w:hAnsi="Cambria Math" w:cs="Times New Roman"/>
                                      <w:i/>
                                    </w:rPr>
                                  </w:ins>
                                </m:ctrlPr>
                              </m:sSubPr>
                              <m:e>
                                <m:r>
                                  <w:ins w:id="4567" w:author="Bo Shen" w:date="2023-02-27T23:25:00Z">
                                    <w:rPr>
                                      <w:rFonts w:ascii="Cambria Math" w:hAnsi="Cambria Math" w:cs="Times New Roman"/>
                                    </w:rPr>
                                    <m:t>G</m:t>
                                  </w:ins>
                                </m:r>
                              </m:e>
                              <m:sub>
                                <m:r>
                                  <w:ins w:id="4568" w:author="Bo Shen" w:date="2023-02-27T23:25:00Z">
                                    <w:rPr>
                                      <w:rFonts w:ascii="Cambria Math" w:hAnsi="Cambria Math" w:cs="Times New Roman"/>
                                    </w:rPr>
                                    <m:t>i</m:t>
                                  </w:ins>
                                </m:r>
                              </m:sub>
                            </m:sSub>
                          </m:num>
                          <m:den>
                            <m:r>
                              <w:ins w:id="4569" w:author="Bo Shen" w:date="2023-02-27T23:25:00Z">
                                <w:rPr>
                                  <w:rFonts w:ascii="Cambria Math" w:hAnsi="Cambria Math" w:cs="Times New Roman"/>
                                </w:rPr>
                                <m:t>dt</m:t>
                              </w:ins>
                            </m:r>
                          </m:den>
                        </m:f>
                        <m:r>
                          <w:ins w:id="4570" w:author="Bo Shen" w:date="2023-02-27T23:25:00Z">
                            <w:rPr>
                              <w:rFonts w:ascii="Cambria Math" w:hAnsi="Cambria Math" w:cs="Times New Roman"/>
                            </w:rPr>
                            <m:t>=-</m:t>
                          </w:ins>
                        </m:r>
                        <m:sSub>
                          <m:sSubPr>
                            <m:ctrlPr>
                              <w:ins w:id="4571" w:author="Bo Shen" w:date="2023-02-27T23:25:00Z">
                                <w:rPr>
                                  <w:rFonts w:ascii="Cambria Math" w:hAnsi="Cambria Math" w:cs="Times New Roman"/>
                                  <w:i/>
                                </w:rPr>
                              </w:ins>
                            </m:ctrlPr>
                          </m:sSubPr>
                          <m:e>
                            <m:r>
                              <w:ins w:id="4572" w:author="Bo Shen" w:date="2023-02-27T23:25:00Z">
                                <w:rPr>
                                  <w:rFonts w:ascii="Cambria Math" w:hAnsi="Cambria Math" w:cs="Times New Roman"/>
                                </w:rPr>
                                <m:t>G</m:t>
                              </w:ins>
                            </m:r>
                          </m:e>
                          <m:sub>
                            <m:r>
                              <w:ins w:id="4573" w:author="Bo Shen" w:date="2023-02-27T23:25:00Z">
                                <w:rPr>
                                  <w:rFonts w:ascii="Cambria Math" w:hAnsi="Cambria Math" w:cs="Times New Roman"/>
                                </w:rPr>
                                <m:t>i</m:t>
                              </w:ins>
                            </m:r>
                          </m:sub>
                        </m:sSub>
                        <m:r>
                          <w:ins w:id="4574" w:author="Bo Shen" w:date="2023-02-27T23:25:00Z">
                            <w:rPr>
                              <w:rFonts w:ascii="Cambria Math" w:hAnsi="Cambria Math" w:cs="Times New Roman"/>
                            </w:rPr>
                            <m:t>+</m:t>
                          </w:ins>
                        </m:r>
                        <m:nary>
                          <m:naryPr>
                            <m:chr m:val="∑"/>
                            <m:limLoc m:val="subSup"/>
                            <m:supHide m:val="1"/>
                            <m:ctrlPr>
                              <w:ins w:id="4575" w:author="Bo Shen" w:date="2023-02-27T23:25:00Z">
                                <w:rPr>
                                  <w:rFonts w:ascii="Cambria Math" w:hAnsi="Cambria Math" w:cs="Times New Roman"/>
                                  <w:i/>
                                </w:rPr>
                              </w:ins>
                            </m:ctrlPr>
                          </m:naryPr>
                          <m:sub>
                            <m:r>
                              <w:ins w:id="4576" w:author="Bo Shen" w:date="2023-02-27T23:25:00Z">
                                <w:rPr>
                                  <w:rFonts w:ascii="Cambria Math" w:hAnsi="Cambria Math" w:cs="Times New Roman"/>
                                </w:rPr>
                                <m:t>j</m:t>
                              </w:ins>
                            </m:r>
                          </m:sub>
                          <m:sup/>
                          <m:e>
                            <m:r>
                              <w:ins w:id="4577" w:author="Bo Shen" w:date="2023-02-27T23:25:00Z">
                                <w:rPr>
                                  <w:rFonts w:ascii="Cambria Math" w:hAnsi="Cambria Math" w:cs="Times New Roman"/>
                                </w:rPr>
                                <m:t>ω</m:t>
                              </w:ins>
                            </m:r>
                            <m:sSub>
                              <m:sSubPr>
                                <m:ctrlPr>
                                  <w:ins w:id="4578" w:author="Bo Shen" w:date="2023-02-27T23:25:00Z">
                                    <w:rPr>
                                      <w:rFonts w:ascii="Cambria Math" w:hAnsi="Cambria Math" w:cs="Times New Roman"/>
                                      <w:i/>
                                    </w:rPr>
                                  </w:ins>
                                </m:ctrlPr>
                              </m:sSubPr>
                              <m:e>
                                <m:r>
                                  <w:ins w:id="4579" w:author="Bo Shen" w:date="2023-02-27T23:25:00Z">
                                    <w:rPr>
                                      <w:rFonts w:ascii="Cambria Math" w:hAnsi="Cambria Math" w:cs="Times New Roman"/>
                                    </w:rPr>
                                    <m:t>R</m:t>
                                  </w:ins>
                                </m:r>
                              </m:e>
                              <m:sub>
                                <m:r>
                                  <w:ins w:id="4580" w:author="Bo Shen" w:date="2023-02-27T23:25:00Z">
                                    <w:rPr>
                                      <w:rFonts w:ascii="Cambria Math" w:hAnsi="Cambria Math" w:cs="Times New Roman"/>
                                    </w:rPr>
                                    <m:t>j</m:t>
                                  </w:ins>
                                </m:r>
                              </m:sub>
                            </m:sSub>
                          </m:e>
                        </m:nary>
                        <m:r>
                          <w:ins w:id="4581" w:author="Bo Shen" w:date="2023-02-27T23:25:00Z">
                            <w:rPr>
                              <w:rFonts w:ascii="Cambria Math" w:hAnsi="Cambria Math" w:cs="Times New Roman"/>
                            </w:rPr>
                            <m:t>.</m:t>
                          </w:ins>
                        </m:r>
                      </m:e>
                    </m:eqArr>
                  </m:e>
                </m:d>
              </m:oMath>
            </m:oMathPara>
          </w:p>
        </w:tc>
        <w:tc>
          <w:tcPr>
            <w:tcW w:w="3117" w:type="dxa"/>
            <w:vAlign w:val="center"/>
          </w:tcPr>
          <w:p w14:paraId="16049E0B" w14:textId="77777777" w:rsidR="00564B42" w:rsidRDefault="00564B42" w:rsidP="0036525F">
            <w:pPr>
              <w:spacing w:line="480" w:lineRule="auto"/>
              <w:jc w:val="right"/>
              <w:rPr>
                <w:ins w:id="4582" w:author="Bo Shen" w:date="2023-02-27T23:25:00Z"/>
                <w:rFonts w:ascii="Times New Roman" w:hAnsi="Times New Roman" w:cs="Times New Roman"/>
              </w:rPr>
            </w:pPr>
            <w:ins w:id="4583" w:author="Bo Shen" w:date="2023-02-27T23:25:00Z">
              <w:r>
                <w:rPr>
                  <w:rFonts w:ascii="Times New Roman" w:hAnsi="Times New Roman" w:cs="Times New Roman"/>
                </w:rPr>
                <w:t>(10)</w:t>
              </w:r>
            </w:ins>
          </w:p>
          <w:p w14:paraId="4A2FBAE7" w14:textId="77777777" w:rsidR="00564B42" w:rsidRDefault="00564B42" w:rsidP="0036525F">
            <w:pPr>
              <w:spacing w:line="480" w:lineRule="auto"/>
              <w:jc w:val="right"/>
              <w:rPr>
                <w:ins w:id="4584" w:author="Bo Shen" w:date="2023-02-27T23:25:00Z"/>
                <w:rFonts w:ascii="Times New Roman" w:hAnsi="Times New Roman" w:cs="Times New Roman"/>
              </w:rPr>
            </w:pPr>
            <w:ins w:id="4585" w:author="Bo Shen" w:date="2023-02-27T23:25:00Z">
              <w:r>
                <w:rPr>
                  <w:rFonts w:ascii="Times New Roman" w:hAnsi="Times New Roman" w:cs="Times New Roman"/>
                </w:rPr>
                <w:t>(11)</w:t>
              </w:r>
            </w:ins>
          </w:p>
        </w:tc>
      </w:tr>
    </w:tbl>
    <w:p w14:paraId="472DFC8C" w14:textId="77777777" w:rsidR="00564B42" w:rsidRDefault="00564B42" w:rsidP="00587587">
      <w:pPr>
        <w:spacing w:line="480" w:lineRule="auto"/>
        <w:jc w:val="both"/>
        <w:rPr>
          <w:ins w:id="4586" w:author="Bo Shen" w:date="2023-02-27T23:25:00Z"/>
          <w:rFonts w:ascii="Times New Roman" w:hAnsi="Times New Roman" w:cs="Times New Roman"/>
          <w:color w:val="000000" w:themeColor="text1"/>
        </w:rPr>
      </w:pPr>
      <w:ins w:id="4587" w:author="Bo Shen" w:date="2023-02-27T23:25:00Z">
        <w:r>
          <w:rPr>
            <w:rFonts w:ascii="Times New Roman" w:hAnsi="Times New Roman" w:cs="Times New Roman"/>
            <w:color w:val="000000" w:themeColor="text1"/>
          </w:rPr>
          <w:t>To fit LDDM, we employed Eq. 1-3.</w:t>
        </w:r>
      </w:ins>
    </w:p>
    <w:p w14:paraId="4A3E6498" w14:textId="77777777" w:rsidR="00564B42" w:rsidRDefault="00564B42" w:rsidP="00587587">
      <w:pPr>
        <w:spacing w:line="480" w:lineRule="auto"/>
        <w:jc w:val="both"/>
        <w:rPr>
          <w:ins w:id="4588" w:author="Bo Shen" w:date="2023-02-27T23:25:00Z"/>
          <w:rFonts w:ascii="Times New Roman" w:hAnsi="Times New Roman" w:cs="Times New Roman"/>
          <w:color w:val="000000" w:themeColor="text1"/>
        </w:rPr>
      </w:pPr>
    </w:p>
    <w:p w14:paraId="56A5FDF9" w14:textId="77777777" w:rsidR="00564B42" w:rsidRDefault="00564B42" w:rsidP="00587587">
      <w:pPr>
        <w:spacing w:line="480" w:lineRule="auto"/>
        <w:jc w:val="both"/>
        <w:rPr>
          <w:ins w:id="4589" w:author="Bo Shen" w:date="2023-02-27T23:25:00Z"/>
          <w:rFonts w:ascii="Times New Roman" w:hAnsi="Times New Roman" w:cs="Times New Roman"/>
        </w:rPr>
      </w:pPr>
      <w:ins w:id="4590" w:author="Bo Shen" w:date="2023-02-27T23:25:00Z">
        <w:r>
          <w:rPr>
            <w:rFonts w:ascii="Times New Roman" w:hAnsi="Times New Roman" w:cs="Times New Roman"/>
          </w:rPr>
          <w:t>The direct input value (</w:t>
        </w:r>
      </w:ins>
      <m:oMath>
        <m:sSub>
          <m:sSubPr>
            <m:ctrlPr>
              <w:ins w:id="4591" w:author="Bo Shen" w:date="2023-02-27T23:25:00Z">
                <w:rPr>
                  <w:rFonts w:ascii="Cambria Math" w:hAnsi="Cambria Math" w:cs="Times New Roman"/>
                  <w:i/>
                </w:rPr>
              </w:ins>
            </m:ctrlPr>
          </m:sSubPr>
          <m:e>
            <m:r>
              <w:ins w:id="4592" w:author="Bo Shen" w:date="2023-02-27T23:25:00Z">
                <w:rPr>
                  <w:rFonts w:ascii="Cambria Math" w:hAnsi="Cambria Math" w:cs="Times New Roman"/>
                </w:rPr>
                <m:t>V</m:t>
              </w:ins>
            </m:r>
          </m:e>
          <m:sub>
            <m:r>
              <w:ins w:id="4593" w:author="Bo Shen" w:date="2023-02-27T23:25:00Z">
                <w:rPr>
                  <w:rFonts w:ascii="Cambria Math" w:hAnsi="Cambria Math" w:cs="Times New Roman"/>
                </w:rPr>
                <m:t>i</m:t>
              </w:ins>
            </m:r>
          </m:sub>
        </m:sSub>
      </m:oMath>
      <w:ins w:id="4594" w:author="Bo Shen" w:date="2023-02-27T23:25:00Z">
        <w:r>
          <w:rPr>
            <w:rFonts w:ascii="Times New Roman" w:hAnsi="Times New Roman" w:cs="Times New Roman"/>
          </w:rPr>
          <w:t>) to each pool takes the value of the volume of juice reward (</w:t>
        </w:r>
      </w:ins>
      <m:oMath>
        <m:r>
          <w:ins w:id="4595" w:author="Bo Shen" w:date="2023-02-27T23:25:00Z">
            <w:rPr>
              <w:rFonts w:ascii="Cambria Math" w:hAnsi="Cambria Math" w:cs="Times New Roman"/>
            </w:rPr>
            <m:t>μl</m:t>
          </w:ins>
        </m:r>
      </m:oMath>
      <w:ins w:id="4596" w:author="Bo Shen" w:date="2023-02-27T23:25:00Z">
        <w:r>
          <w:rPr>
            <w:rFonts w:ascii="Times New Roman" w:hAnsi="Times New Roman" w:cs="Times New Roman"/>
          </w:rPr>
          <w:t xml:space="preserve">) plus a baseline input value </w:t>
        </w:r>
      </w:ins>
      <m:oMath>
        <m:sSub>
          <m:sSubPr>
            <m:ctrlPr>
              <w:ins w:id="4597" w:author="Bo Shen" w:date="2023-03-03T18:02:00Z">
                <w:rPr>
                  <w:rFonts w:ascii="Cambria Math" w:hAnsi="Cambria Math" w:cs="Times New Roman"/>
                  <w:i/>
                  <w:iCs/>
                </w:rPr>
              </w:ins>
            </m:ctrlPr>
          </m:sSubPr>
          <m:e>
            <m:r>
              <w:ins w:id="4598" w:author="Bo Shen" w:date="2023-02-27T23:25:00Z">
                <w:rPr>
                  <w:rFonts w:ascii="Cambria Math" w:hAnsi="Cambria Math" w:cs="Times New Roman"/>
                </w:rPr>
                <m:t>B</m:t>
              </w:ins>
            </m:r>
          </m:e>
          <m:sub>
            <m:r>
              <w:ins w:id="4599" w:author="Bo Shen" w:date="2023-03-03T18:02:00Z">
                <w:rPr>
                  <w:rFonts w:ascii="Cambria Math" w:hAnsi="Cambria Math" w:cs="Times New Roman"/>
                </w:rPr>
                <m:t>R</m:t>
              </w:ins>
            </m:r>
          </m:sub>
        </m:sSub>
      </m:oMath>
      <w:ins w:id="4600" w:author="Bo Shen" w:date="2023-02-27T23:25:00Z">
        <w:r>
          <w:rPr>
            <w:rFonts w:ascii="Times New Roman" w:hAnsi="Times New Roman" w:cs="Times New Roman"/>
          </w:rPr>
          <w:t xml:space="preserve">. </w:t>
        </w:r>
      </w:ins>
      <m:oMath>
        <m:r>
          <w:ins w:id="4601" w:author="Bo Shen" w:date="2023-02-27T23:25:00Z">
            <w:rPr>
              <w:rFonts w:ascii="Cambria Math" w:hAnsi="Cambria Math" w:cs="Times New Roman"/>
            </w:rPr>
            <m:t>ω</m:t>
          </w:ins>
        </m:r>
      </m:oMath>
      <w:ins w:id="4602" w:author="Bo Shen" w:date="2023-02-27T23:25:00Z">
        <w:r>
          <w:rPr>
            <w:rFonts w:ascii="Times New Roman" w:hAnsi="Times New Roman" w:cs="Times New Roman"/>
          </w:rPr>
          <w:t xml:space="preserve"> was set as 1. In the LDDM, there are additional terms of self-excitation weighted by </w:t>
        </w:r>
      </w:ins>
      <m:oMath>
        <m:r>
          <w:ins w:id="4603" w:author="Bo Shen" w:date="2023-02-27T23:25:00Z">
            <w:rPr>
              <w:rFonts w:ascii="Cambria Math" w:hAnsi="Cambria Math" w:cs="Times New Roman"/>
            </w:rPr>
            <m:t>α</m:t>
          </w:ins>
        </m:r>
      </m:oMath>
      <w:ins w:id="4604" w:author="Bo Shen" w:date="2023-02-27T23:25:00Z">
        <w:r>
          <w:rPr>
            <w:rFonts w:ascii="Times New Roman" w:hAnsi="Times New Roman" w:cs="Times New Roman"/>
          </w:rPr>
          <w:t xml:space="preserve">, baseline gain control input </w:t>
        </w:r>
      </w:ins>
      <m:oMath>
        <m:sSub>
          <m:sSubPr>
            <m:ctrlPr>
              <w:ins w:id="4605" w:author="Bo Shen" w:date="2023-03-03T18:02:00Z">
                <w:rPr>
                  <w:rFonts w:ascii="Cambria Math" w:hAnsi="Cambria Math" w:cs="Times New Roman"/>
                  <w:i/>
                </w:rPr>
              </w:ins>
            </m:ctrlPr>
          </m:sSubPr>
          <m:e>
            <m:r>
              <w:ins w:id="4606" w:author="Bo Shen" w:date="2023-03-03T18:02:00Z">
                <w:rPr>
                  <w:rFonts w:ascii="Cambria Math" w:hAnsi="Cambria Math" w:cs="Times New Roman"/>
                </w:rPr>
                <m:t>B</m:t>
              </w:ins>
            </m:r>
          </m:e>
          <m:sub>
            <m:r>
              <w:ins w:id="4607" w:author="Bo Shen" w:date="2023-03-03T18:02:00Z">
                <w:rPr>
                  <w:rFonts w:ascii="Cambria Math" w:hAnsi="Cambria Math" w:cs="Times New Roman"/>
                </w:rPr>
                <m:t>G</m:t>
              </w:ins>
            </m:r>
          </m:sub>
        </m:sSub>
      </m:oMath>
      <w:ins w:id="4608" w:author="Bo Shen" w:date="2023-02-27T23:25:00Z">
        <w:r>
          <w:rPr>
            <w:rFonts w:ascii="Times New Roman" w:hAnsi="Times New Roman" w:cs="Times New Roman"/>
          </w:rPr>
          <w:t xml:space="preserve"> fed into </w:t>
        </w:r>
      </w:ins>
      <m:oMath>
        <m:sSub>
          <m:sSubPr>
            <m:ctrlPr>
              <w:ins w:id="4609" w:author="Bo Shen" w:date="2023-02-27T23:25:00Z">
                <w:rPr>
                  <w:rFonts w:ascii="Cambria Math" w:hAnsi="Cambria Math" w:cs="Times New Roman"/>
                  <w:i/>
                </w:rPr>
              </w:ins>
            </m:ctrlPr>
          </m:sSubPr>
          <m:e>
            <m:r>
              <w:ins w:id="4610" w:author="Bo Shen" w:date="2023-02-27T23:25:00Z">
                <w:rPr>
                  <w:rFonts w:ascii="Cambria Math" w:hAnsi="Cambria Math" w:cs="Times New Roman"/>
                </w:rPr>
                <m:t>G</m:t>
              </w:ins>
            </m:r>
          </m:e>
          <m:sub>
            <m:r>
              <w:ins w:id="4611" w:author="Bo Shen" w:date="2023-02-27T23:25:00Z">
                <w:rPr>
                  <w:rFonts w:ascii="Cambria Math" w:hAnsi="Cambria Math" w:cs="Times New Roman"/>
                </w:rPr>
                <m:t>i</m:t>
              </w:ins>
            </m:r>
          </m:sub>
        </m:sSub>
      </m:oMath>
      <w:ins w:id="4612" w:author="Bo Shen" w:date="2023-02-27T23:25:00Z">
        <w:r>
          <w:rPr>
            <w:rFonts w:ascii="Times New Roman" w:hAnsi="Times New Roman" w:cs="Times New Roman"/>
          </w:rPr>
          <w:t xml:space="preserve">, and coupling between </w:t>
        </w:r>
      </w:ins>
      <m:oMath>
        <m:sSub>
          <m:sSubPr>
            <m:ctrlPr>
              <w:ins w:id="4613" w:author="Bo Shen" w:date="2023-02-27T23:25:00Z">
                <w:rPr>
                  <w:rFonts w:ascii="Cambria Math" w:hAnsi="Cambria Math" w:cs="Times New Roman"/>
                  <w:i/>
                </w:rPr>
              </w:ins>
            </m:ctrlPr>
          </m:sSubPr>
          <m:e>
            <m:r>
              <w:ins w:id="4614" w:author="Bo Shen" w:date="2023-02-27T23:25:00Z">
                <w:rPr>
                  <w:rFonts w:ascii="Cambria Math" w:hAnsi="Cambria Math" w:cs="Times New Roman"/>
                </w:rPr>
                <m:t>R</m:t>
              </w:ins>
            </m:r>
          </m:e>
          <m:sub>
            <m:r>
              <w:ins w:id="4615" w:author="Bo Shen" w:date="2023-02-27T23:25:00Z">
                <w:rPr>
                  <w:rFonts w:ascii="Cambria Math" w:hAnsi="Cambria Math" w:cs="Times New Roman"/>
                </w:rPr>
                <m:t>i</m:t>
              </w:ins>
            </m:r>
          </m:sub>
        </m:sSub>
      </m:oMath>
      <w:ins w:id="4616" w:author="Bo Shen" w:date="2023-02-27T23:25:00Z">
        <w:r>
          <w:rPr>
            <w:rFonts w:ascii="Times New Roman" w:hAnsi="Times New Roman" w:cs="Times New Roman"/>
          </w:rPr>
          <w:t xml:space="preserve"> and the disinhibitory neurons </w:t>
        </w:r>
      </w:ins>
      <m:oMath>
        <m:sSub>
          <m:sSubPr>
            <m:ctrlPr>
              <w:ins w:id="4617" w:author="Bo Shen" w:date="2023-02-27T23:25:00Z">
                <w:rPr>
                  <w:rFonts w:ascii="Cambria Math" w:hAnsi="Cambria Math" w:cs="Times New Roman"/>
                  <w:i/>
                </w:rPr>
              </w:ins>
            </m:ctrlPr>
          </m:sSubPr>
          <m:e>
            <m:r>
              <w:ins w:id="4618" w:author="Bo Shen" w:date="2023-02-27T23:25:00Z">
                <w:rPr>
                  <w:rFonts w:ascii="Cambria Math" w:hAnsi="Cambria Math" w:cs="Times New Roman"/>
                </w:rPr>
                <m:t>D</m:t>
              </w:ins>
            </m:r>
          </m:e>
          <m:sub>
            <m:r>
              <w:ins w:id="4619" w:author="Bo Shen" w:date="2023-02-27T23:25:00Z">
                <w:rPr>
                  <w:rFonts w:ascii="Cambria Math" w:hAnsi="Cambria Math" w:cs="Times New Roman"/>
                </w:rPr>
                <m:t>i</m:t>
              </w:ins>
            </m:r>
          </m:sub>
        </m:sSub>
      </m:oMath>
      <w:ins w:id="4620" w:author="Bo Shen" w:date="2023-02-27T23:25:00Z">
        <w:r>
          <w:rPr>
            <w:rFonts w:ascii="Times New Roman" w:hAnsi="Times New Roman" w:cs="Times New Roman"/>
          </w:rPr>
          <w:t xml:space="preserve"> weighted by </w:t>
        </w:r>
      </w:ins>
      <m:oMath>
        <m:r>
          <w:ins w:id="4621" w:author="Bo Shen" w:date="2023-02-27T23:25:00Z">
            <w:rPr>
              <w:rFonts w:ascii="Cambria Math" w:hAnsi="Cambria Math" w:cs="Times New Roman"/>
            </w:rPr>
            <m:t>β</m:t>
          </w:ins>
        </m:r>
      </m:oMath>
      <w:ins w:id="4622" w:author="Bo Shen" w:date="2023-02-27T23:25:00Z">
        <w:r>
          <w:rPr>
            <w:rFonts w:ascii="Times New Roman" w:hAnsi="Times New Roman" w:cs="Times New Roman"/>
          </w:rPr>
          <w:t>.</w:t>
        </w:r>
      </w:ins>
    </w:p>
    <w:p w14:paraId="390D22BB" w14:textId="77777777" w:rsidR="00564B42" w:rsidRPr="00CB4C46" w:rsidRDefault="00564B42" w:rsidP="00587587">
      <w:pPr>
        <w:spacing w:line="480" w:lineRule="auto"/>
        <w:jc w:val="both"/>
        <w:rPr>
          <w:ins w:id="4623" w:author="Bo Shen" w:date="2023-02-27T23:25:00Z"/>
          <w:rFonts w:ascii="Times New Roman" w:hAnsi="Times New Roman" w:cs="Times New Roman"/>
        </w:rPr>
      </w:pPr>
    </w:p>
    <w:p w14:paraId="47FA41A4" w14:textId="77777777" w:rsidR="00564B42" w:rsidRDefault="00564B42" w:rsidP="00587587">
      <w:pPr>
        <w:spacing w:line="480" w:lineRule="auto"/>
        <w:jc w:val="both"/>
        <w:rPr>
          <w:ins w:id="4624" w:author="Bo Shen" w:date="2023-02-27T23:25:00Z"/>
          <w:rFonts w:ascii="Times New Roman" w:hAnsi="Times New Roman" w:cs="Times New Roman"/>
        </w:rPr>
      </w:pPr>
      <w:ins w:id="4625" w:author="Bo Shen" w:date="2023-02-27T23:25:00Z">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solved in Eq. 12 and Eq. 13 respectively by taking the differential equations (</w:t>
        </w:r>
        <w:proofErr w:type="spellStart"/>
        <w:r>
          <w:rPr>
            <w:rFonts w:ascii="Times New Roman" w:hAnsi="Times New Roman" w:cs="Times New Roman"/>
          </w:rPr>
          <w:t>Eqs</w:t>
        </w:r>
        <w:proofErr w:type="spellEnd"/>
        <w:r>
          <w:rPr>
            <w:rFonts w:ascii="Times New Roman" w:hAnsi="Times New Roman" w:cs="Times New Roman"/>
          </w:rPr>
          <w:t xml:space="preserve">. 10-11 and </w:t>
        </w:r>
        <w:proofErr w:type="spellStart"/>
        <w:r>
          <w:rPr>
            <w:rFonts w:ascii="Times New Roman" w:hAnsi="Times New Roman" w:cs="Times New Roman"/>
          </w:rPr>
          <w:t>Eqs</w:t>
        </w:r>
        <w:proofErr w:type="spellEnd"/>
        <w:r>
          <w:rPr>
            <w:rFonts w:ascii="Times New Roman" w:hAnsi="Times New Roman" w:cs="Times New Roman"/>
          </w:rPr>
          <w:t xml:space="preserve">. 1-3) to zero. </w:t>
        </w:r>
      </w:ins>
    </w:p>
    <w:p w14:paraId="66B50505" w14:textId="77777777" w:rsidR="00564B42" w:rsidRDefault="00564B42" w:rsidP="00587587">
      <w:pPr>
        <w:spacing w:line="480" w:lineRule="auto"/>
        <w:jc w:val="both"/>
        <w:rPr>
          <w:ins w:id="4626" w:author="Bo Shen" w:date="2023-02-27T23:25:00Z"/>
          <w:rFonts w:ascii="Times New Roman" w:hAnsi="Times New Roman" w:cs="Times New Roman"/>
        </w:rPr>
      </w:pPr>
      <w:ins w:id="4627"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7EF64A7B" w14:textId="77777777" w:rsidTr="00CB4C46">
        <w:trPr>
          <w:ins w:id="4628" w:author="Bo Shen" w:date="2023-02-27T23:25:00Z"/>
        </w:trPr>
        <w:tc>
          <w:tcPr>
            <w:tcW w:w="2065" w:type="dxa"/>
          </w:tcPr>
          <w:p w14:paraId="498E85DB" w14:textId="77777777" w:rsidR="00564B42" w:rsidRDefault="00564B42" w:rsidP="00CB4C46">
            <w:pPr>
              <w:spacing w:line="480" w:lineRule="auto"/>
              <w:jc w:val="both"/>
              <w:rPr>
                <w:ins w:id="4629" w:author="Bo Shen" w:date="2023-02-27T23:25:00Z"/>
                <w:rFonts w:ascii="Times New Roman" w:hAnsi="Times New Roman" w:cs="Times New Roman"/>
              </w:rPr>
            </w:pPr>
          </w:p>
        </w:tc>
        <w:tc>
          <w:tcPr>
            <w:tcW w:w="4168" w:type="dxa"/>
          </w:tcPr>
          <w:p w14:paraId="7BB1F1C1" w14:textId="77777777" w:rsidR="00564B42" w:rsidRPr="00481F27" w:rsidRDefault="00000000" w:rsidP="00CB4C46">
            <w:pPr>
              <w:spacing w:line="480" w:lineRule="auto"/>
              <w:jc w:val="both"/>
              <w:rPr>
                <w:ins w:id="4630" w:author="Bo Shen" w:date="2023-02-27T23:25:00Z"/>
                <w:rFonts w:ascii="Times New Roman" w:hAnsi="Times New Roman" w:cs="Times New Roman"/>
              </w:rPr>
            </w:pPr>
            <m:oMathPara>
              <m:oMathParaPr>
                <m:jc m:val="left"/>
              </m:oMathParaPr>
              <m:oMath>
                <m:sSub>
                  <m:sSubPr>
                    <m:ctrlPr>
                      <w:ins w:id="4631" w:author="Bo Shen" w:date="2023-02-27T23:25:00Z">
                        <w:rPr>
                          <w:rFonts w:ascii="Cambria Math" w:hAnsi="Cambria Math" w:cs="Times New Roman"/>
                          <w:i/>
                        </w:rPr>
                      </w:ins>
                    </m:ctrlPr>
                  </m:sSubPr>
                  <m:e>
                    <m:r>
                      <w:ins w:id="4632" w:author="Bo Shen" w:date="2023-02-27T23:25:00Z">
                        <w:rPr>
                          <w:rFonts w:ascii="Cambria Math" w:hAnsi="Cambria Math" w:cs="Times New Roman"/>
                        </w:rPr>
                        <m:t>R</m:t>
                      </w:ins>
                    </m:r>
                  </m:e>
                  <m:sub>
                    <m:r>
                      <w:ins w:id="4633" w:author="Bo Shen" w:date="2023-02-27T23:25:00Z">
                        <w:rPr>
                          <w:rFonts w:ascii="Cambria Math" w:hAnsi="Cambria Math" w:cs="Times New Roman"/>
                        </w:rPr>
                        <m:t>i</m:t>
                      </w:ins>
                    </m:r>
                  </m:sub>
                </m:sSub>
                <m:r>
                  <w:ins w:id="4634" w:author="Bo Shen" w:date="2023-02-27T23:25:00Z">
                    <w:rPr>
                      <w:rFonts w:ascii="Cambria Math" w:hAnsi="Cambria Math" w:cs="Times New Roman"/>
                    </w:rPr>
                    <m:t>=</m:t>
                  </w:ins>
                </m:r>
                <m:f>
                  <m:fPr>
                    <m:ctrlPr>
                      <w:ins w:id="4635" w:author="Bo Shen" w:date="2023-02-27T23:25:00Z">
                        <w:rPr>
                          <w:rFonts w:ascii="Cambria Math" w:hAnsi="Cambria Math" w:cs="Times New Roman"/>
                          <w:i/>
                        </w:rPr>
                      </w:ins>
                    </m:ctrlPr>
                  </m:fPr>
                  <m:num>
                    <m:sSub>
                      <m:sSubPr>
                        <m:ctrlPr>
                          <w:ins w:id="4636" w:author="Bo Shen" w:date="2023-02-27T23:25:00Z">
                            <w:rPr>
                              <w:rFonts w:ascii="Cambria Math" w:hAnsi="Cambria Math" w:cs="Times New Roman"/>
                              <w:i/>
                            </w:rPr>
                          </w:ins>
                        </m:ctrlPr>
                      </m:sSubPr>
                      <m:e>
                        <m:r>
                          <w:ins w:id="4637" w:author="Bo Shen" w:date="2023-02-27T23:25:00Z">
                            <w:rPr>
                              <w:rFonts w:ascii="Cambria Math" w:hAnsi="Cambria Math" w:cs="Times New Roman"/>
                            </w:rPr>
                            <m:t>V</m:t>
                          </w:ins>
                        </m:r>
                      </m:e>
                      <m:sub>
                        <m:r>
                          <w:ins w:id="4638" w:author="Bo Shen" w:date="2023-02-27T23:25:00Z">
                            <w:rPr>
                              <w:rFonts w:ascii="Cambria Math" w:hAnsi="Cambria Math" w:cs="Times New Roman"/>
                            </w:rPr>
                            <m:t>i</m:t>
                          </w:ins>
                        </m:r>
                      </m:sub>
                    </m:sSub>
                    <m:r>
                      <w:ins w:id="4639" w:author="Bo Shen" w:date="2023-02-27T23:25:00Z">
                        <w:rPr>
                          <w:rFonts w:ascii="Cambria Math" w:hAnsi="Cambria Math" w:cs="Times New Roman"/>
                        </w:rPr>
                        <m:t>+</m:t>
                      </w:ins>
                    </m:r>
                    <m:sSub>
                      <m:sSubPr>
                        <m:ctrlPr>
                          <w:ins w:id="4640" w:author="Bo Shen" w:date="2023-03-03T18:02:00Z">
                            <w:rPr>
                              <w:rFonts w:ascii="Cambria Math" w:hAnsi="Cambria Math" w:cs="Times New Roman"/>
                              <w:i/>
                            </w:rPr>
                          </w:ins>
                        </m:ctrlPr>
                      </m:sSubPr>
                      <m:e>
                        <m:r>
                          <w:ins w:id="4641" w:author="Bo Shen" w:date="2023-02-27T23:25:00Z">
                            <w:rPr>
                              <w:rFonts w:ascii="Cambria Math" w:hAnsi="Cambria Math" w:cs="Times New Roman"/>
                            </w:rPr>
                            <m:t>B</m:t>
                          </w:ins>
                        </m:r>
                      </m:e>
                      <m:sub>
                        <m:r>
                          <w:ins w:id="4642" w:author="Bo Shen" w:date="2023-03-03T18:55:00Z">
                            <w:rPr>
                              <w:rFonts w:ascii="Cambria Math" w:hAnsi="Cambria Math" w:cs="Times New Roman"/>
                            </w:rPr>
                            <m:t>R</m:t>
                          </w:ins>
                        </m:r>
                      </m:sub>
                    </m:sSub>
                  </m:num>
                  <m:den>
                    <m:r>
                      <w:ins w:id="4643" w:author="Bo Shen" w:date="2023-02-27T23:25:00Z">
                        <w:rPr>
                          <w:rFonts w:ascii="Cambria Math" w:hAnsi="Cambria Math" w:cs="Times New Roman"/>
                        </w:rPr>
                        <m:t>1+</m:t>
                      </w:ins>
                    </m:r>
                    <m:nary>
                      <m:naryPr>
                        <m:chr m:val="∑"/>
                        <m:limLoc m:val="subSup"/>
                        <m:supHide m:val="1"/>
                        <m:ctrlPr>
                          <w:ins w:id="4644" w:author="Bo Shen" w:date="2023-02-27T23:25:00Z">
                            <w:rPr>
                              <w:rFonts w:ascii="Cambria Math" w:hAnsi="Cambria Math" w:cs="Times New Roman"/>
                              <w:i/>
                            </w:rPr>
                          </w:ins>
                        </m:ctrlPr>
                      </m:naryPr>
                      <m:sub>
                        <m:r>
                          <w:ins w:id="4645" w:author="Bo Shen" w:date="2023-02-27T23:25:00Z">
                            <w:rPr>
                              <w:rFonts w:ascii="Cambria Math" w:hAnsi="Cambria Math" w:cs="Times New Roman"/>
                            </w:rPr>
                            <m:t>j</m:t>
                          </w:ins>
                        </m:r>
                      </m:sub>
                      <m:sup/>
                      <m:e>
                        <m:sSub>
                          <m:sSubPr>
                            <m:ctrlPr>
                              <w:ins w:id="4646" w:author="Bo Shen" w:date="2023-02-27T23:25:00Z">
                                <w:rPr>
                                  <w:rFonts w:ascii="Cambria Math" w:hAnsi="Cambria Math" w:cs="Times New Roman"/>
                                  <w:i/>
                                </w:rPr>
                              </w:ins>
                            </m:ctrlPr>
                          </m:sSubPr>
                          <m:e>
                            <m:r>
                              <w:ins w:id="4647" w:author="Bo Shen" w:date="2023-02-27T23:25:00Z">
                                <w:rPr>
                                  <w:rFonts w:ascii="Cambria Math" w:hAnsi="Cambria Math" w:cs="Times New Roman"/>
                                </w:rPr>
                                <m:t>R</m:t>
                              </w:ins>
                            </m:r>
                          </m:e>
                          <m:sub>
                            <m:r>
                              <w:ins w:id="4648" w:author="Bo Shen" w:date="2023-02-27T23:25:00Z">
                                <w:rPr>
                                  <w:rFonts w:ascii="Cambria Math" w:hAnsi="Cambria Math" w:cs="Times New Roman"/>
                                </w:rPr>
                                <m:t>j</m:t>
                              </w:ins>
                            </m:r>
                          </m:sub>
                        </m:sSub>
                      </m:e>
                    </m:nary>
                  </m:den>
                </m:f>
              </m:oMath>
            </m:oMathPara>
          </w:p>
        </w:tc>
        <w:tc>
          <w:tcPr>
            <w:tcW w:w="3117" w:type="dxa"/>
            <w:vAlign w:val="center"/>
          </w:tcPr>
          <w:p w14:paraId="74947917" w14:textId="77777777" w:rsidR="00564B42" w:rsidRDefault="00564B42" w:rsidP="001076AC">
            <w:pPr>
              <w:spacing w:line="480" w:lineRule="auto"/>
              <w:jc w:val="right"/>
              <w:rPr>
                <w:ins w:id="4649" w:author="Bo Shen" w:date="2023-02-27T23:25:00Z"/>
                <w:rFonts w:ascii="Times New Roman" w:hAnsi="Times New Roman" w:cs="Times New Roman"/>
              </w:rPr>
            </w:pPr>
            <w:ins w:id="4650" w:author="Bo Shen" w:date="2023-02-27T23:25:00Z">
              <w:r>
                <w:rPr>
                  <w:rFonts w:ascii="Times New Roman" w:hAnsi="Times New Roman" w:cs="Times New Roman"/>
                </w:rPr>
                <w:t>(12)</w:t>
              </w:r>
            </w:ins>
          </w:p>
        </w:tc>
      </w:tr>
    </w:tbl>
    <w:p w14:paraId="49945CE0" w14:textId="77777777" w:rsidR="00564B42" w:rsidRDefault="00564B42" w:rsidP="00587587">
      <w:pPr>
        <w:spacing w:line="480" w:lineRule="auto"/>
        <w:jc w:val="both"/>
        <w:rPr>
          <w:ins w:id="4651" w:author="Bo Shen" w:date="2023-02-27T23:25:00Z"/>
          <w:rFonts w:ascii="Times New Roman" w:hAnsi="Times New Roman" w:cs="Times New Roman"/>
        </w:rPr>
      </w:pPr>
      <w:ins w:id="4652"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5CA89843" w14:textId="77777777" w:rsidTr="00CB4C46">
        <w:trPr>
          <w:ins w:id="4653" w:author="Bo Shen" w:date="2023-02-27T23:25:00Z"/>
        </w:trPr>
        <w:tc>
          <w:tcPr>
            <w:tcW w:w="2065" w:type="dxa"/>
          </w:tcPr>
          <w:p w14:paraId="5BBBD185" w14:textId="77777777" w:rsidR="00564B42" w:rsidRDefault="00564B42" w:rsidP="00CB4C46">
            <w:pPr>
              <w:spacing w:line="480" w:lineRule="auto"/>
              <w:jc w:val="both"/>
              <w:rPr>
                <w:ins w:id="4654" w:author="Bo Shen" w:date="2023-02-27T23:25:00Z"/>
                <w:rFonts w:ascii="Times New Roman" w:hAnsi="Times New Roman" w:cs="Times New Roman"/>
              </w:rPr>
            </w:pPr>
          </w:p>
        </w:tc>
        <w:tc>
          <w:tcPr>
            <w:tcW w:w="4168" w:type="dxa"/>
          </w:tcPr>
          <w:p w14:paraId="4F61B47B" w14:textId="77777777" w:rsidR="00564B42" w:rsidRPr="00481F27" w:rsidRDefault="00000000" w:rsidP="00CB4C46">
            <w:pPr>
              <w:spacing w:line="480" w:lineRule="auto"/>
              <w:jc w:val="both"/>
              <w:rPr>
                <w:ins w:id="4655" w:author="Bo Shen" w:date="2023-02-27T23:25:00Z"/>
                <w:rFonts w:ascii="Times New Roman" w:hAnsi="Times New Roman" w:cs="Times New Roman"/>
              </w:rPr>
            </w:pPr>
            <m:oMathPara>
              <m:oMathParaPr>
                <m:jc m:val="left"/>
              </m:oMathParaPr>
              <m:oMath>
                <m:sSub>
                  <m:sSubPr>
                    <m:ctrlPr>
                      <w:ins w:id="4656" w:author="Bo Shen" w:date="2023-02-27T23:25:00Z">
                        <w:rPr>
                          <w:rFonts w:ascii="Cambria Math" w:hAnsi="Cambria Math" w:cs="Times New Roman"/>
                          <w:i/>
                        </w:rPr>
                      </w:ins>
                    </m:ctrlPr>
                  </m:sSubPr>
                  <m:e>
                    <m:r>
                      <w:ins w:id="4657" w:author="Bo Shen" w:date="2023-02-27T23:25:00Z">
                        <w:rPr>
                          <w:rFonts w:ascii="Cambria Math" w:hAnsi="Cambria Math" w:cs="Times New Roman"/>
                        </w:rPr>
                        <m:t>R</m:t>
                      </w:ins>
                    </m:r>
                  </m:e>
                  <m:sub>
                    <m:r>
                      <w:ins w:id="4658" w:author="Bo Shen" w:date="2023-02-27T23:25:00Z">
                        <w:rPr>
                          <w:rFonts w:ascii="Cambria Math" w:hAnsi="Cambria Math" w:cs="Times New Roman"/>
                        </w:rPr>
                        <m:t>i</m:t>
                      </w:ins>
                    </m:r>
                  </m:sub>
                </m:sSub>
                <m:r>
                  <w:ins w:id="4659" w:author="Bo Shen" w:date="2023-02-27T23:25:00Z">
                    <w:rPr>
                      <w:rFonts w:ascii="Cambria Math" w:hAnsi="Cambria Math" w:cs="Times New Roman"/>
                    </w:rPr>
                    <m:t>=</m:t>
                  </w:ins>
                </m:r>
                <m:f>
                  <m:fPr>
                    <m:ctrlPr>
                      <w:ins w:id="4660" w:author="Bo Shen" w:date="2023-02-27T23:25:00Z">
                        <w:rPr>
                          <w:rFonts w:ascii="Cambria Math" w:hAnsi="Cambria Math" w:cs="Times New Roman"/>
                          <w:i/>
                        </w:rPr>
                      </w:ins>
                    </m:ctrlPr>
                  </m:fPr>
                  <m:num>
                    <m:sSub>
                      <m:sSubPr>
                        <m:ctrlPr>
                          <w:ins w:id="4661" w:author="Bo Shen" w:date="2023-02-27T23:25:00Z">
                            <w:rPr>
                              <w:rFonts w:ascii="Cambria Math" w:hAnsi="Cambria Math" w:cs="Times New Roman"/>
                              <w:i/>
                            </w:rPr>
                          </w:ins>
                        </m:ctrlPr>
                      </m:sSubPr>
                      <m:e>
                        <m:r>
                          <w:ins w:id="4662" w:author="Bo Shen" w:date="2023-02-27T23:25:00Z">
                            <w:rPr>
                              <w:rFonts w:ascii="Cambria Math" w:hAnsi="Cambria Math" w:cs="Times New Roman"/>
                            </w:rPr>
                            <m:t>V</m:t>
                          </w:ins>
                        </m:r>
                      </m:e>
                      <m:sub>
                        <m:r>
                          <w:ins w:id="4663" w:author="Bo Shen" w:date="2023-02-27T23:25:00Z">
                            <w:rPr>
                              <w:rFonts w:ascii="Cambria Math" w:hAnsi="Cambria Math" w:cs="Times New Roman"/>
                            </w:rPr>
                            <m:t>i</m:t>
                          </w:ins>
                        </m:r>
                      </m:sub>
                    </m:sSub>
                    <m:r>
                      <w:ins w:id="4664" w:author="Bo Shen" w:date="2023-02-27T23:25:00Z">
                        <w:rPr>
                          <w:rFonts w:ascii="Cambria Math" w:hAnsi="Cambria Math" w:cs="Times New Roman"/>
                        </w:rPr>
                        <m:t>+</m:t>
                      </w:ins>
                    </m:r>
                    <m:sSub>
                      <m:sSubPr>
                        <m:ctrlPr>
                          <w:ins w:id="4665" w:author="Bo Shen" w:date="2023-03-03T18:02:00Z">
                            <w:rPr>
                              <w:rFonts w:ascii="Cambria Math" w:hAnsi="Cambria Math" w:cs="Times New Roman"/>
                              <w:i/>
                            </w:rPr>
                          </w:ins>
                        </m:ctrlPr>
                      </m:sSubPr>
                      <m:e>
                        <m:r>
                          <w:ins w:id="4666" w:author="Bo Shen" w:date="2023-02-27T23:25:00Z">
                            <w:rPr>
                              <w:rFonts w:ascii="Cambria Math" w:hAnsi="Cambria Math" w:cs="Times New Roman"/>
                            </w:rPr>
                            <m:t>B</m:t>
                          </w:ins>
                        </m:r>
                      </m:e>
                      <m:sub>
                        <m:r>
                          <w:ins w:id="4667" w:author="Bo Shen" w:date="2023-03-03T18:55:00Z">
                            <w:rPr>
                              <w:rFonts w:ascii="Cambria Math" w:hAnsi="Cambria Math" w:cs="Times New Roman"/>
                            </w:rPr>
                            <m:t>R</m:t>
                          </w:ins>
                        </m:r>
                      </m:sub>
                    </m:sSub>
                    <m:r>
                      <w:ins w:id="4668" w:author="Bo Shen" w:date="2023-02-27T23:25:00Z">
                        <w:rPr>
                          <w:rFonts w:ascii="Cambria Math" w:hAnsi="Cambria Math" w:cs="Times New Roman"/>
                        </w:rPr>
                        <m:t>+α</m:t>
                      </w:ins>
                    </m:r>
                    <m:sSub>
                      <m:sSubPr>
                        <m:ctrlPr>
                          <w:ins w:id="4669" w:author="Bo Shen" w:date="2023-02-27T23:25:00Z">
                            <w:rPr>
                              <w:rFonts w:ascii="Cambria Math" w:hAnsi="Cambria Math" w:cs="Times New Roman"/>
                              <w:i/>
                            </w:rPr>
                          </w:ins>
                        </m:ctrlPr>
                      </m:sSubPr>
                      <m:e>
                        <m:r>
                          <w:ins w:id="4670" w:author="Bo Shen" w:date="2023-02-27T23:25:00Z">
                            <w:rPr>
                              <w:rFonts w:ascii="Cambria Math" w:hAnsi="Cambria Math" w:cs="Times New Roman"/>
                            </w:rPr>
                            <m:t>R</m:t>
                          </w:ins>
                        </m:r>
                      </m:e>
                      <m:sub>
                        <m:r>
                          <w:ins w:id="4671" w:author="Bo Shen" w:date="2023-02-27T23:25:00Z">
                            <w:rPr>
                              <w:rFonts w:ascii="Cambria Math" w:hAnsi="Cambria Math" w:cs="Times New Roman"/>
                            </w:rPr>
                            <m:t>i</m:t>
                          </w:ins>
                        </m:r>
                      </m:sub>
                    </m:sSub>
                  </m:num>
                  <m:den>
                    <m:r>
                      <w:ins w:id="4672" w:author="Bo Shen" w:date="2023-02-27T23:25:00Z">
                        <w:rPr>
                          <w:rFonts w:ascii="Cambria Math" w:hAnsi="Cambria Math" w:cs="Times New Roman"/>
                        </w:rPr>
                        <m:t>1+</m:t>
                      </w:ins>
                    </m:r>
                    <m:sSub>
                      <m:sSubPr>
                        <m:ctrlPr>
                          <w:ins w:id="4673" w:author="Bo Shen" w:date="2023-03-03T18:02:00Z">
                            <w:rPr>
                              <w:rFonts w:ascii="Cambria Math" w:hAnsi="Cambria Math" w:cs="Times New Roman"/>
                              <w:i/>
                            </w:rPr>
                          </w:ins>
                        </m:ctrlPr>
                      </m:sSubPr>
                      <m:e>
                        <m:r>
                          <w:ins w:id="4674" w:author="Bo Shen" w:date="2023-03-03T18:02:00Z">
                            <w:rPr>
                              <w:rFonts w:ascii="Cambria Math" w:hAnsi="Cambria Math" w:cs="Times New Roman"/>
                            </w:rPr>
                            <m:t>B</m:t>
                          </w:ins>
                        </m:r>
                      </m:e>
                      <m:sub>
                        <m:r>
                          <w:ins w:id="4675" w:author="Bo Shen" w:date="2023-03-03T18:02:00Z">
                            <w:rPr>
                              <w:rFonts w:ascii="Cambria Math" w:hAnsi="Cambria Math" w:cs="Times New Roman"/>
                            </w:rPr>
                            <m:t>G</m:t>
                          </w:ins>
                        </m:r>
                      </m:sub>
                    </m:sSub>
                    <m:r>
                      <w:ins w:id="4676" w:author="Bo Shen" w:date="2023-02-27T23:25:00Z">
                        <w:rPr>
                          <w:rFonts w:ascii="Cambria Math" w:hAnsi="Cambria Math" w:cs="Times New Roman"/>
                        </w:rPr>
                        <m:t>+</m:t>
                      </w:ins>
                    </m:r>
                    <m:nary>
                      <m:naryPr>
                        <m:chr m:val="∑"/>
                        <m:limLoc m:val="subSup"/>
                        <m:supHide m:val="1"/>
                        <m:ctrlPr>
                          <w:ins w:id="4677" w:author="Bo Shen" w:date="2023-02-27T23:25:00Z">
                            <w:rPr>
                              <w:rFonts w:ascii="Cambria Math" w:hAnsi="Cambria Math" w:cs="Times New Roman"/>
                              <w:i/>
                            </w:rPr>
                          </w:ins>
                        </m:ctrlPr>
                      </m:naryPr>
                      <m:sub>
                        <m:r>
                          <w:ins w:id="4678" w:author="Bo Shen" w:date="2023-02-27T23:25:00Z">
                            <w:rPr>
                              <w:rFonts w:ascii="Cambria Math" w:hAnsi="Cambria Math" w:cs="Times New Roman"/>
                            </w:rPr>
                            <m:t>j</m:t>
                          </w:ins>
                        </m:r>
                      </m:sub>
                      <m:sup/>
                      <m:e>
                        <m:sSub>
                          <m:sSubPr>
                            <m:ctrlPr>
                              <w:ins w:id="4679" w:author="Bo Shen" w:date="2023-02-27T23:25:00Z">
                                <w:rPr>
                                  <w:rFonts w:ascii="Cambria Math" w:hAnsi="Cambria Math" w:cs="Times New Roman"/>
                                  <w:i/>
                                </w:rPr>
                              </w:ins>
                            </m:ctrlPr>
                          </m:sSubPr>
                          <m:e>
                            <m:r>
                              <w:ins w:id="4680" w:author="Bo Shen" w:date="2023-02-27T23:25:00Z">
                                <w:rPr>
                                  <w:rFonts w:ascii="Cambria Math" w:hAnsi="Cambria Math" w:cs="Times New Roman"/>
                                </w:rPr>
                                <m:t>R</m:t>
                              </w:ins>
                            </m:r>
                          </m:e>
                          <m:sub>
                            <m:r>
                              <w:ins w:id="4681" w:author="Bo Shen" w:date="2023-02-27T23:25:00Z">
                                <w:rPr>
                                  <w:rFonts w:ascii="Cambria Math" w:hAnsi="Cambria Math" w:cs="Times New Roman"/>
                                </w:rPr>
                                <m:t>j</m:t>
                              </w:ins>
                            </m:r>
                          </m:sub>
                        </m:sSub>
                      </m:e>
                    </m:nary>
                    <m:r>
                      <w:ins w:id="4682" w:author="Bo Shen" w:date="2023-02-27T23:25:00Z">
                        <w:rPr>
                          <w:rFonts w:ascii="Cambria Math" w:hAnsi="Cambria Math" w:cs="Times New Roman"/>
                        </w:rPr>
                        <m:t>-β</m:t>
                      </w:ins>
                    </m:r>
                    <m:sSub>
                      <m:sSubPr>
                        <m:ctrlPr>
                          <w:ins w:id="4683" w:author="Bo Shen" w:date="2023-02-27T23:25:00Z">
                            <w:rPr>
                              <w:rFonts w:ascii="Cambria Math" w:hAnsi="Cambria Math" w:cs="Times New Roman"/>
                              <w:i/>
                            </w:rPr>
                          </w:ins>
                        </m:ctrlPr>
                      </m:sSubPr>
                      <m:e>
                        <m:r>
                          <w:ins w:id="4684" w:author="Bo Shen" w:date="2023-02-27T23:25:00Z">
                            <w:rPr>
                              <w:rFonts w:ascii="Cambria Math" w:hAnsi="Cambria Math" w:cs="Times New Roman"/>
                            </w:rPr>
                            <m:t>R</m:t>
                          </w:ins>
                        </m:r>
                      </m:e>
                      <m:sub>
                        <m:r>
                          <w:ins w:id="4685" w:author="Bo Shen" w:date="2023-02-27T23:25:00Z">
                            <w:rPr>
                              <w:rFonts w:ascii="Cambria Math" w:hAnsi="Cambria Math" w:cs="Times New Roman"/>
                            </w:rPr>
                            <m:t>i</m:t>
                          </w:ins>
                        </m:r>
                      </m:sub>
                    </m:sSub>
                  </m:den>
                </m:f>
              </m:oMath>
            </m:oMathPara>
          </w:p>
        </w:tc>
        <w:tc>
          <w:tcPr>
            <w:tcW w:w="3117" w:type="dxa"/>
            <w:vAlign w:val="center"/>
          </w:tcPr>
          <w:p w14:paraId="7255B25D" w14:textId="77777777" w:rsidR="00564B42" w:rsidRDefault="00564B42" w:rsidP="001076AC">
            <w:pPr>
              <w:spacing w:line="480" w:lineRule="auto"/>
              <w:jc w:val="right"/>
              <w:rPr>
                <w:ins w:id="4686" w:author="Bo Shen" w:date="2023-02-27T23:25:00Z"/>
                <w:rFonts w:ascii="Times New Roman" w:hAnsi="Times New Roman" w:cs="Times New Roman"/>
              </w:rPr>
            </w:pPr>
            <w:ins w:id="4687" w:author="Bo Shen" w:date="2023-02-27T23:25:00Z">
              <w:r>
                <w:rPr>
                  <w:rFonts w:ascii="Times New Roman" w:hAnsi="Times New Roman" w:cs="Times New Roman"/>
                </w:rPr>
                <w:t>(13)</w:t>
              </w:r>
            </w:ins>
          </w:p>
        </w:tc>
      </w:tr>
    </w:tbl>
    <w:p w14:paraId="4AE6338E" w14:textId="77777777" w:rsidR="00564B42" w:rsidRDefault="00564B42" w:rsidP="00587587">
      <w:pPr>
        <w:spacing w:line="480" w:lineRule="auto"/>
        <w:jc w:val="both"/>
        <w:rPr>
          <w:ins w:id="4688" w:author="Bo Shen" w:date="2023-02-27T23:25:00Z"/>
          <w:rFonts w:ascii="Times New Roman" w:hAnsi="Times New Roman" w:cs="Times New Roman"/>
        </w:rPr>
      </w:pPr>
      <w:ins w:id="4689" w:author="Bo Shen" w:date="2023-02-27T23:25:00Z">
        <w:r>
          <w:rPr>
            <w:rFonts w:ascii="Times New Roman" w:hAnsi="Times New Roman" w:cs="Times New Roman"/>
          </w:rPr>
          <w:t xml:space="preserve">To fit the empirical activities with normalized scale, we need another scaling parameter </w:t>
        </w:r>
      </w:ins>
      <m:oMath>
        <m:sSub>
          <m:sSubPr>
            <m:ctrlPr>
              <w:ins w:id="4690" w:author="Bo Shen" w:date="2023-02-27T23:25:00Z">
                <w:rPr>
                  <w:rFonts w:ascii="Cambria Math" w:hAnsi="Cambria Math" w:cs="Times New Roman"/>
                  <w:i/>
                </w:rPr>
              </w:ins>
            </m:ctrlPr>
          </m:sSubPr>
          <m:e>
            <m:r>
              <w:ins w:id="4691" w:author="Bo Shen" w:date="2023-02-27T23:25:00Z">
                <w:rPr>
                  <w:rFonts w:ascii="Cambria Math" w:hAnsi="Cambria Math" w:cs="Times New Roman"/>
                </w:rPr>
                <m:t>R</m:t>
              </w:ins>
            </m:r>
          </m:e>
          <m:sub>
            <m:r>
              <w:ins w:id="4692" w:author="Bo Shen" w:date="2023-02-27T23:25:00Z">
                <w:rPr>
                  <w:rFonts w:ascii="Cambria Math" w:hAnsi="Cambria Math" w:cs="Times New Roman"/>
                </w:rPr>
                <m:t>max</m:t>
              </w:ins>
            </m:r>
          </m:sub>
        </m:sSub>
        <m:r>
          <w:ins w:id="4693" w:author="Bo Shen" w:date="2023-02-27T23:25:00Z">
            <w:rPr>
              <w:rFonts w:ascii="Cambria Math" w:hAnsi="Cambria Math" w:cs="Times New Roman"/>
            </w:rPr>
            <m:t xml:space="preserve"> </m:t>
          </w:ins>
        </m:r>
      </m:oMath>
      <w:ins w:id="4694" w:author="Bo Shen" w:date="2023-02-27T23:25:00Z">
        <w:r>
          <w:rPr>
            <w:rFonts w:ascii="Times New Roman" w:hAnsi="Times New Roman" w:cs="Times New Roman"/>
          </w:rPr>
          <w:t>to capture the arbitrary rescaling, which result in the following equations (Eq. 14 and Eq. 15).</w:t>
        </w:r>
      </w:ins>
    </w:p>
    <w:p w14:paraId="7C54BA08" w14:textId="77777777" w:rsidR="00564B42" w:rsidRDefault="00564B42" w:rsidP="00587587">
      <w:pPr>
        <w:spacing w:line="480" w:lineRule="auto"/>
        <w:jc w:val="both"/>
        <w:rPr>
          <w:ins w:id="4695" w:author="Bo Shen" w:date="2023-02-27T23:25:00Z"/>
          <w:rFonts w:ascii="Times New Roman" w:hAnsi="Times New Roman" w:cs="Times New Roman"/>
        </w:rPr>
      </w:pPr>
      <w:ins w:id="4696" w:author="Bo Shen" w:date="2023-02-27T23:25:00Z">
        <w:r w:rsidRPr="00FA3848">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97"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065"/>
        <w:gridCol w:w="4145"/>
        <w:gridCol w:w="3140"/>
        <w:tblGridChange w:id="4698">
          <w:tblGrid>
            <w:gridCol w:w="2065"/>
            <w:gridCol w:w="2885"/>
            <w:gridCol w:w="4400"/>
          </w:tblGrid>
        </w:tblGridChange>
      </w:tblGrid>
      <w:tr w:rsidR="00564B42" w14:paraId="3141C84B" w14:textId="77777777" w:rsidTr="00011B9B">
        <w:trPr>
          <w:ins w:id="4699" w:author="Bo Shen" w:date="2023-02-27T23:25:00Z"/>
        </w:trPr>
        <w:tc>
          <w:tcPr>
            <w:tcW w:w="2065" w:type="dxa"/>
            <w:tcPrChange w:id="4700" w:author="Bo Shen" w:date="2023-03-03T18:03:00Z">
              <w:tcPr>
                <w:tcW w:w="2065" w:type="dxa"/>
              </w:tcPr>
            </w:tcPrChange>
          </w:tcPr>
          <w:p w14:paraId="5971B0E0" w14:textId="77777777" w:rsidR="00564B42" w:rsidRDefault="00564B42" w:rsidP="00CB4C46">
            <w:pPr>
              <w:spacing w:line="480" w:lineRule="auto"/>
              <w:jc w:val="both"/>
              <w:rPr>
                <w:ins w:id="4701" w:author="Bo Shen" w:date="2023-02-27T23:25:00Z"/>
                <w:rFonts w:ascii="Times New Roman" w:hAnsi="Times New Roman" w:cs="Times New Roman"/>
              </w:rPr>
            </w:pPr>
          </w:p>
        </w:tc>
        <w:tc>
          <w:tcPr>
            <w:tcW w:w="4145" w:type="dxa"/>
            <w:tcPrChange w:id="4702" w:author="Bo Shen" w:date="2023-03-03T18:03:00Z">
              <w:tcPr>
                <w:tcW w:w="2885" w:type="dxa"/>
              </w:tcPr>
            </w:tcPrChange>
          </w:tcPr>
          <w:p w14:paraId="799B77D5" w14:textId="77777777" w:rsidR="00564B42" w:rsidRPr="006414FD" w:rsidRDefault="00000000" w:rsidP="00CB4C46">
            <w:pPr>
              <w:spacing w:line="480" w:lineRule="auto"/>
              <w:jc w:val="both"/>
              <w:rPr>
                <w:ins w:id="4703" w:author="Bo Shen" w:date="2023-02-27T23:25:00Z"/>
                <w:rFonts w:ascii="Times New Roman" w:hAnsi="Times New Roman" w:cs="Times New Roman"/>
              </w:rPr>
            </w:pPr>
            <m:oMathPara>
              <m:oMathParaPr>
                <m:jc m:val="left"/>
              </m:oMathParaPr>
              <m:oMath>
                <m:sSub>
                  <m:sSubPr>
                    <m:ctrlPr>
                      <w:ins w:id="4704" w:author="Bo Shen" w:date="2023-02-27T23:25:00Z">
                        <w:rPr>
                          <w:rFonts w:ascii="Cambria Math" w:hAnsi="Cambria Math" w:cs="Times New Roman"/>
                          <w:i/>
                        </w:rPr>
                      </w:ins>
                    </m:ctrlPr>
                  </m:sSubPr>
                  <m:e>
                    <m:r>
                      <w:ins w:id="4705" w:author="Bo Shen" w:date="2023-02-27T23:25:00Z">
                        <w:rPr>
                          <w:rFonts w:ascii="Cambria Math" w:hAnsi="Cambria Math" w:cs="Times New Roman"/>
                        </w:rPr>
                        <m:t>R</m:t>
                      </w:ins>
                    </m:r>
                  </m:e>
                  <m:sub>
                    <m:r>
                      <w:ins w:id="4706" w:author="Bo Shen" w:date="2023-02-27T23:25:00Z">
                        <w:rPr>
                          <w:rFonts w:ascii="Cambria Math" w:hAnsi="Cambria Math" w:cs="Times New Roman"/>
                        </w:rPr>
                        <m:t>i</m:t>
                      </w:ins>
                    </m:r>
                  </m:sub>
                </m:sSub>
                <m:r>
                  <w:ins w:id="4707" w:author="Bo Shen" w:date="2023-02-27T23:25:00Z">
                    <w:rPr>
                      <w:rFonts w:ascii="Cambria Math" w:hAnsi="Cambria Math" w:cs="Times New Roman"/>
                    </w:rPr>
                    <m:t>=</m:t>
                  </w:ins>
                </m:r>
                <m:sSub>
                  <m:sSubPr>
                    <m:ctrlPr>
                      <w:ins w:id="4708" w:author="Bo Shen" w:date="2023-02-27T23:25:00Z">
                        <w:rPr>
                          <w:rFonts w:ascii="Cambria Math" w:hAnsi="Cambria Math" w:cs="Times New Roman"/>
                          <w:i/>
                        </w:rPr>
                      </w:ins>
                    </m:ctrlPr>
                  </m:sSubPr>
                  <m:e>
                    <m:r>
                      <w:ins w:id="4709" w:author="Bo Shen" w:date="2023-02-27T23:25:00Z">
                        <w:rPr>
                          <w:rFonts w:ascii="Cambria Math" w:hAnsi="Cambria Math" w:cs="Times New Roman"/>
                        </w:rPr>
                        <m:t>R</m:t>
                      </w:ins>
                    </m:r>
                  </m:e>
                  <m:sub>
                    <m:r>
                      <w:ins w:id="4710" w:author="Bo Shen" w:date="2023-02-27T23:25:00Z">
                        <w:rPr>
                          <w:rFonts w:ascii="Cambria Math" w:hAnsi="Cambria Math" w:cs="Times New Roman"/>
                        </w:rPr>
                        <m:t>max</m:t>
                      </w:ins>
                    </m:r>
                  </m:sub>
                </m:sSub>
                <m:f>
                  <m:fPr>
                    <m:ctrlPr>
                      <w:ins w:id="4711" w:author="Bo Shen" w:date="2023-02-27T23:25:00Z">
                        <w:rPr>
                          <w:rFonts w:ascii="Cambria Math" w:hAnsi="Cambria Math" w:cs="Times New Roman"/>
                          <w:i/>
                        </w:rPr>
                      </w:ins>
                    </m:ctrlPr>
                  </m:fPr>
                  <m:num>
                    <m:sSub>
                      <m:sSubPr>
                        <m:ctrlPr>
                          <w:ins w:id="4712" w:author="Bo Shen" w:date="2023-02-27T23:25:00Z">
                            <w:rPr>
                              <w:rFonts w:ascii="Cambria Math" w:hAnsi="Cambria Math" w:cs="Times New Roman"/>
                              <w:i/>
                            </w:rPr>
                          </w:ins>
                        </m:ctrlPr>
                      </m:sSubPr>
                      <m:e>
                        <m:r>
                          <w:ins w:id="4713" w:author="Bo Shen" w:date="2023-02-27T23:25:00Z">
                            <w:rPr>
                              <w:rFonts w:ascii="Cambria Math" w:hAnsi="Cambria Math" w:cs="Times New Roman"/>
                            </w:rPr>
                            <m:t>V</m:t>
                          </w:ins>
                        </m:r>
                      </m:e>
                      <m:sub>
                        <m:r>
                          <w:ins w:id="4714" w:author="Bo Shen" w:date="2023-02-27T23:25:00Z">
                            <w:rPr>
                              <w:rFonts w:ascii="Cambria Math" w:hAnsi="Cambria Math" w:cs="Times New Roman"/>
                            </w:rPr>
                            <m:t>i</m:t>
                          </w:ins>
                        </m:r>
                      </m:sub>
                    </m:sSub>
                    <m:r>
                      <w:ins w:id="4715" w:author="Bo Shen" w:date="2023-02-27T23:25:00Z">
                        <w:rPr>
                          <w:rFonts w:ascii="Cambria Math" w:hAnsi="Cambria Math" w:cs="Times New Roman"/>
                        </w:rPr>
                        <m:t>+</m:t>
                      </w:ins>
                    </m:r>
                    <m:sSub>
                      <m:sSubPr>
                        <m:ctrlPr>
                          <w:ins w:id="4716" w:author="Bo Shen" w:date="2023-03-03T18:02:00Z">
                            <w:rPr>
                              <w:rFonts w:ascii="Cambria Math" w:hAnsi="Cambria Math" w:cs="Times New Roman"/>
                              <w:i/>
                            </w:rPr>
                          </w:ins>
                        </m:ctrlPr>
                      </m:sSubPr>
                      <m:e>
                        <m:r>
                          <w:ins w:id="4717" w:author="Bo Shen" w:date="2023-02-27T23:25:00Z">
                            <w:rPr>
                              <w:rFonts w:ascii="Cambria Math" w:hAnsi="Cambria Math" w:cs="Times New Roman"/>
                            </w:rPr>
                            <m:t>B</m:t>
                          </w:ins>
                        </m:r>
                      </m:e>
                      <m:sub>
                        <m:r>
                          <w:ins w:id="4718" w:author="Bo Shen" w:date="2023-03-03T18:02:00Z">
                            <w:rPr>
                              <w:rFonts w:ascii="Cambria Math" w:hAnsi="Cambria Math" w:cs="Times New Roman"/>
                            </w:rPr>
                            <m:t>R</m:t>
                          </w:ins>
                        </m:r>
                      </m:sub>
                    </m:sSub>
                  </m:num>
                  <m:den>
                    <m:r>
                      <w:ins w:id="4719" w:author="Bo Shen" w:date="2023-02-27T23:25:00Z">
                        <w:rPr>
                          <w:rFonts w:ascii="Cambria Math" w:hAnsi="Cambria Math" w:cs="Times New Roman"/>
                        </w:rPr>
                        <m:t>1+</m:t>
                      </w:ins>
                    </m:r>
                    <m:nary>
                      <m:naryPr>
                        <m:chr m:val="∑"/>
                        <m:limLoc m:val="subSup"/>
                        <m:supHide m:val="1"/>
                        <m:ctrlPr>
                          <w:ins w:id="4720" w:author="Bo Shen" w:date="2023-02-27T23:25:00Z">
                            <w:rPr>
                              <w:rFonts w:ascii="Cambria Math" w:hAnsi="Cambria Math" w:cs="Times New Roman"/>
                              <w:i/>
                            </w:rPr>
                          </w:ins>
                        </m:ctrlPr>
                      </m:naryPr>
                      <m:sub>
                        <m:r>
                          <w:ins w:id="4721" w:author="Bo Shen" w:date="2023-02-27T23:25:00Z">
                            <w:rPr>
                              <w:rFonts w:ascii="Cambria Math" w:hAnsi="Cambria Math" w:cs="Times New Roman"/>
                            </w:rPr>
                            <m:t>j</m:t>
                          </w:ins>
                        </m:r>
                      </m:sub>
                      <m:sup/>
                      <m:e>
                        <m:sSub>
                          <m:sSubPr>
                            <m:ctrlPr>
                              <w:ins w:id="4722" w:author="Bo Shen" w:date="2023-02-27T23:25:00Z">
                                <w:rPr>
                                  <w:rFonts w:ascii="Cambria Math" w:hAnsi="Cambria Math" w:cs="Times New Roman"/>
                                  <w:i/>
                                </w:rPr>
                              </w:ins>
                            </m:ctrlPr>
                          </m:sSubPr>
                          <m:e>
                            <m:r>
                              <w:ins w:id="4723" w:author="Bo Shen" w:date="2023-02-27T23:25:00Z">
                                <w:rPr>
                                  <w:rFonts w:ascii="Cambria Math" w:hAnsi="Cambria Math" w:cs="Times New Roman"/>
                                </w:rPr>
                                <m:t>R</m:t>
                              </w:ins>
                            </m:r>
                          </m:e>
                          <m:sub>
                            <m:r>
                              <w:ins w:id="4724" w:author="Bo Shen" w:date="2023-02-27T23:25:00Z">
                                <w:rPr>
                                  <w:rFonts w:ascii="Cambria Math" w:hAnsi="Cambria Math" w:cs="Times New Roman"/>
                                </w:rPr>
                                <m:t>j</m:t>
                              </w:ins>
                            </m:r>
                          </m:sub>
                        </m:sSub>
                      </m:e>
                    </m:nary>
                  </m:den>
                </m:f>
              </m:oMath>
            </m:oMathPara>
          </w:p>
        </w:tc>
        <w:tc>
          <w:tcPr>
            <w:tcW w:w="3140" w:type="dxa"/>
            <w:vAlign w:val="center"/>
            <w:tcPrChange w:id="4725" w:author="Bo Shen" w:date="2023-03-03T18:03:00Z">
              <w:tcPr>
                <w:tcW w:w="4400" w:type="dxa"/>
                <w:vAlign w:val="center"/>
              </w:tcPr>
            </w:tcPrChange>
          </w:tcPr>
          <w:p w14:paraId="5C512D40" w14:textId="77777777" w:rsidR="00564B42" w:rsidRDefault="00564B42" w:rsidP="001076AC">
            <w:pPr>
              <w:spacing w:line="480" w:lineRule="auto"/>
              <w:jc w:val="right"/>
              <w:rPr>
                <w:ins w:id="4726" w:author="Bo Shen" w:date="2023-02-27T23:25:00Z"/>
                <w:rFonts w:ascii="Times New Roman" w:hAnsi="Times New Roman" w:cs="Times New Roman"/>
              </w:rPr>
            </w:pPr>
            <w:ins w:id="4727" w:author="Bo Shen" w:date="2023-02-27T23:25:00Z">
              <w:r>
                <w:rPr>
                  <w:rFonts w:ascii="Times New Roman" w:hAnsi="Times New Roman" w:cs="Times New Roman"/>
                </w:rPr>
                <w:t>(14)</w:t>
              </w:r>
            </w:ins>
          </w:p>
        </w:tc>
      </w:tr>
    </w:tbl>
    <w:p w14:paraId="43ADA922" w14:textId="77777777" w:rsidR="00564B42" w:rsidRDefault="00564B42" w:rsidP="00587587">
      <w:pPr>
        <w:spacing w:line="480" w:lineRule="auto"/>
        <w:jc w:val="both"/>
        <w:rPr>
          <w:ins w:id="4728" w:author="Bo Shen" w:date="2023-02-27T23:25:00Z"/>
          <w:rFonts w:ascii="Times New Roman" w:hAnsi="Times New Roman" w:cs="Times New Roman"/>
        </w:rPr>
      </w:pPr>
      <w:ins w:id="4729" w:author="Bo Shen" w:date="2023-02-27T23:25:00Z">
        <w:r w:rsidRPr="00FA3848">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30"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86"/>
        <w:gridCol w:w="4224"/>
        <w:gridCol w:w="3150"/>
        <w:tblGridChange w:id="4731">
          <w:tblGrid>
            <w:gridCol w:w="1986"/>
            <w:gridCol w:w="3684"/>
            <w:gridCol w:w="3690"/>
          </w:tblGrid>
        </w:tblGridChange>
      </w:tblGrid>
      <w:tr w:rsidR="00564B42" w14:paraId="30B8AA8B" w14:textId="77777777" w:rsidTr="00011B9B">
        <w:trPr>
          <w:ins w:id="4732" w:author="Bo Shen" w:date="2023-02-27T23:25:00Z"/>
        </w:trPr>
        <w:tc>
          <w:tcPr>
            <w:tcW w:w="1986" w:type="dxa"/>
            <w:tcPrChange w:id="4733" w:author="Bo Shen" w:date="2023-03-03T18:03:00Z">
              <w:tcPr>
                <w:tcW w:w="1986" w:type="dxa"/>
              </w:tcPr>
            </w:tcPrChange>
          </w:tcPr>
          <w:p w14:paraId="783E468E" w14:textId="77777777" w:rsidR="00564B42" w:rsidRDefault="00564B42" w:rsidP="00CB4C46">
            <w:pPr>
              <w:spacing w:line="480" w:lineRule="auto"/>
              <w:jc w:val="both"/>
              <w:rPr>
                <w:ins w:id="4734" w:author="Bo Shen" w:date="2023-02-27T23:25:00Z"/>
                <w:rFonts w:ascii="Times New Roman" w:hAnsi="Times New Roman" w:cs="Times New Roman"/>
              </w:rPr>
            </w:pPr>
          </w:p>
        </w:tc>
        <w:tc>
          <w:tcPr>
            <w:tcW w:w="4224" w:type="dxa"/>
            <w:tcPrChange w:id="4735" w:author="Bo Shen" w:date="2023-03-03T18:03:00Z">
              <w:tcPr>
                <w:tcW w:w="3684" w:type="dxa"/>
              </w:tcPr>
            </w:tcPrChange>
          </w:tcPr>
          <w:p w14:paraId="0825A130" w14:textId="77777777" w:rsidR="00564B42" w:rsidRPr="006414FD" w:rsidRDefault="00000000" w:rsidP="00CB4C46">
            <w:pPr>
              <w:spacing w:line="480" w:lineRule="auto"/>
              <w:jc w:val="both"/>
              <w:rPr>
                <w:ins w:id="4736" w:author="Bo Shen" w:date="2023-02-27T23:25:00Z"/>
                <w:rFonts w:ascii="Times New Roman" w:hAnsi="Times New Roman" w:cs="Times New Roman"/>
              </w:rPr>
            </w:pPr>
            <m:oMathPara>
              <m:oMathParaPr>
                <m:jc m:val="left"/>
              </m:oMathParaPr>
              <m:oMath>
                <m:sSub>
                  <m:sSubPr>
                    <m:ctrlPr>
                      <w:ins w:id="4737" w:author="Bo Shen" w:date="2023-02-27T23:25:00Z">
                        <w:rPr>
                          <w:rFonts w:ascii="Cambria Math" w:hAnsi="Cambria Math" w:cs="Times New Roman"/>
                          <w:i/>
                        </w:rPr>
                      </w:ins>
                    </m:ctrlPr>
                  </m:sSubPr>
                  <m:e>
                    <m:r>
                      <w:ins w:id="4738" w:author="Bo Shen" w:date="2023-02-27T23:25:00Z">
                        <w:rPr>
                          <w:rFonts w:ascii="Cambria Math" w:hAnsi="Cambria Math" w:cs="Times New Roman"/>
                        </w:rPr>
                        <m:t>R</m:t>
                      </w:ins>
                    </m:r>
                  </m:e>
                  <m:sub>
                    <m:r>
                      <w:ins w:id="4739" w:author="Bo Shen" w:date="2023-02-27T23:25:00Z">
                        <w:rPr>
                          <w:rFonts w:ascii="Cambria Math" w:hAnsi="Cambria Math" w:cs="Times New Roman"/>
                        </w:rPr>
                        <m:t>i</m:t>
                      </w:ins>
                    </m:r>
                  </m:sub>
                </m:sSub>
                <m:r>
                  <w:ins w:id="4740" w:author="Bo Shen" w:date="2023-02-27T23:25:00Z">
                    <w:rPr>
                      <w:rFonts w:ascii="Cambria Math" w:hAnsi="Cambria Math" w:cs="Times New Roman"/>
                    </w:rPr>
                    <m:t>=</m:t>
                  </w:ins>
                </m:r>
                <m:sSub>
                  <m:sSubPr>
                    <m:ctrlPr>
                      <w:ins w:id="4741" w:author="Bo Shen" w:date="2023-02-27T23:25:00Z">
                        <w:rPr>
                          <w:rFonts w:ascii="Cambria Math" w:hAnsi="Cambria Math" w:cs="Times New Roman"/>
                          <w:i/>
                        </w:rPr>
                      </w:ins>
                    </m:ctrlPr>
                  </m:sSubPr>
                  <m:e>
                    <m:r>
                      <w:ins w:id="4742" w:author="Bo Shen" w:date="2023-02-27T23:25:00Z">
                        <w:rPr>
                          <w:rFonts w:ascii="Cambria Math" w:hAnsi="Cambria Math" w:cs="Times New Roman"/>
                        </w:rPr>
                        <m:t>R</m:t>
                      </w:ins>
                    </m:r>
                  </m:e>
                  <m:sub>
                    <m:r>
                      <w:ins w:id="4743" w:author="Bo Shen" w:date="2023-02-27T23:25:00Z">
                        <w:rPr>
                          <w:rFonts w:ascii="Cambria Math" w:hAnsi="Cambria Math" w:cs="Times New Roman"/>
                        </w:rPr>
                        <m:t>max</m:t>
                      </w:ins>
                    </m:r>
                  </m:sub>
                </m:sSub>
                <m:f>
                  <m:fPr>
                    <m:ctrlPr>
                      <w:ins w:id="4744" w:author="Bo Shen" w:date="2023-02-27T23:25:00Z">
                        <w:rPr>
                          <w:rFonts w:ascii="Cambria Math" w:hAnsi="Cambria Math" w:cs="Times New Roman"/>
                          <w:i/>
                        </w:rPr>
                      </w:ins>
                    </m:ctrlPr>
                  </m:fPr>
                  <m:num>
                    <m:sSub>
                      <m:sSubPr>
                        <m:ctrlPr>
                          <w:ins w:id="4745" w:author="Bo Shen" w:date="2023-02-27T23:25:00Z">
                            <w:rPr>
                              <w:rFonts w:ascii="Cambria Math" w:hAnsi="Cambria Math" w:cs="Times New Roman"/>
                              <w:i/>
                            </w:rPr>
                          </w:ins>
                        </m:ctrlPr>
                      </m:sSubPr>
                      <m:e>
                        <m:r>
                          <w:ins w:id="4746" w:author="Bo Shen" w:date="2023-02-27T23:25:00Z">
                            <w:rPr>
                              <w:rFonts w:ascii="Cambria Math" w:hAnsi="Cambria Math" w:cs="Times New Roman"/>
                            </w:rPr>
                            <m:t>V</m:t>
                          </w:ins>
                        </m:r>
                      </m:e>
                      <m:sub>
                        <m:r>
                          <w:ins w:id="4747" w:author="Bo Shen" w:date="2023-02-27T23:25:00Z">
                            <w:rPr>
                              <w:rFonts w:ascii="Cambria Math" w:hAnsi="Cambria Math" w:cs="Times New Roman"/>
                            </w:rPr>
                            <m:t>i</m:t>
                          </w:ins>
                        </m:r>
                      </m:sub>
                    </m:sSub>
                    <m:r>
                      <w:ins w:id="4748" w:author="Bo Shen" w:date="2023-02-27T23:25:00Z">
                        <w:rPr>
                          <w:rFonts w:ascii="Cambria Math" w:hAnsi="Cambria Math" w:cs="Times New Roman"/>
                        </w:rPr>
                        <m:t>+</m:t>
                      </w:ins>
                    </m:r>
                    <m:sSub>
                      <m:sSubPr>
                        <m:ctrlPr>
                          <w:ins w:id="4749" w:author="Bo Shen" w:date="2023-03-03T18:02:00Z">
                            <w:rPr>
                              <w:rFonts w:ascii="Cambria Math" w:hAnsi="Cambria Math" w:cs="Times New Roman"/>
                              <w:i/>
                            </w:rPr>
                          </w:ins>
                        </m:ctrlPr>
                      </m:sSubPr>
                      <m:e>
                        <m:r>
                          <w:ins w:id="4750" w:author="Bo Shen" w:date="2023-02-27T23:25:00Z">
                            <w:rPr>
                              <w:rFonts w:ascii="Cambria Math" w:hAnsi="Cambria Math" w:cs="Times New Roman"/>
                            </w:rPr>
                            <m:t>B</m:t>
                          </w:ins>
                        </m:r>
                      </m:e>
                      <m:sub>
                        <m:r>
                          <w:ins w:id="4751" w:author="Bo Shen" w:date="2023-03-03T18:02:00Z">
                            <w:rPr>
                              <w:rFonts w:ascii="Cambria Math" w:hAnsi="Cambria Math" w:cs="Times New Roman"/>
                            </w:rPr>
                            <m:t>R</m:t>
                          </w:ins>
                        </m:r>
                      </m:sub>
                    </m:sSub>
                    <m:r>
                      <w:ins w:id="4752" w:author="Bo Shen" w:date="2023-02-27T23:25:00Z">
                        <w:rPr>
                          <w:rFonts w:ascii="Cambria Math" w:hAnsi="Cambria Math" w:cs="Times New Roman"/>
                        </w:rPr>
                        <m:t>+α</m:t>
                      </w:ins>
                    </m:r>
                    <m:sSub>
                      <m:sSubPr>
                        <m:ctrlPr>
                          <w:ins w:id="4753" w:author="Bo Shen" w:date="2023-02-27T23:25:00Z">
                            <w:rPr>
                              <w:rFonts w:ascii="Cambria Math" w:hAnsi="Cambria Math" w:cs="Times New Roman"/>
                              <w:i/>
                            </w:rPr>
                          </w:ins>
                        </m:ctrlPr>
                      </m:sSubPr>
                      <m:e>
                        <m:r>
                          <w:ins w:id="4754" w:author="Bo Shen" w:date="2023-02-27T23:25:00Z">
                            <w:rPr>
                              <w:rFonts w:ascii="Cambria Math" w:hAnsi="Cambria Math" w:cs="Times New Roman"/>
                            </w:rPr>
                            <m:t>R</m:t>
                          </w:ins>
                        </m:r>
                      </m:e>
                      <m:sub>
                        <m:r>
                          <w:ins w:id="4755" w:author="Bo Shen" w:date="2023-02-27T23:25:00Z">
                            <w:rPr>
                              <w:rFonts w:ascii="Cambria Math" w:hAnsi="Cambria Math" w:cs="Times New Roman"/>
                            </w:rPr>
                            <m:t>i</m:t>
                          </w:ins>
                        </m:r>
                      </m:sub>
                    </m:sSub>
                  </m:num>
                  <m:den>
                    <m:r>
                      <w:ins w:id="4756" w:author="Bo Shen" w:date="2023-02-27T23:25:00Z">
                        <w:rPr>
                          <w:rFonts w:ascii="Cambria Math" w:hAnsi="Cambria Math" w:cs="Times New Roman"/>
                        </w:rPr>
                        <m:t>1+</m:t>
                      </w:ins>
                    </m:r>
                    <m:sSub>
                      <m:sSubPr>
                        <m:ctrlPr>
                          <w:ins w:id="4757" w:author="Bo Shen" w:date="2023-03-03T18:03:00Z">
                            <w:rPr>
                              <w:rFonts w:ascii="Cambria Math" w:hAnsi="Cambria Math" w:cs="Times New Roman"/>
                              <w:i/>
                            </w:rPr>
                          </w:ins>
                        </m:ctrlPr>
                      </m:sSubPr>
                      <m:e>
                        <m:r>
                          <w:ins w:id="4758" w:author="Bo Shen" w:date="2023-03-03T18:03:00Z">
                            <w:rPr>
                              <w:rFonts w:ascii="Cambria Math" w:hAnsi="Cambria Math" w:cs="Times New Roman"/>
                            </w:rPr>
                            <m:t>B</m:t>
                          </w:ins>
                        </m:r>
                      </m:e>
                      <m:sub>
                        <m:r>
                          <w:ins w:id="4759" w:author="Bo Shen" w:date="2023-03-03T18:03:00Z">
                            <w:rPr>
                              <w:rFonts w:ascii="Cambria Math" w:hAnsi="Cambria Math" w:cs="Times New Roman"/>
                            </w:rPr>
                            <m:t>G</m:t>
                          </w:ins>
                        </m:r>
                      </m:sub>
                    </m:sSub>
                    <m:r>
                      <w:ins w:id="4760" w:author="Bo Shen" w:date="2023-02-27T23:25:00Z">
                        <w:rPr>
                          <w:rFonts w:ascii="Cambria Math" w:hAnsi="Cambria Math" w:cs="Times New Roman"/>
                        </w:rPr>
                        <m:t>+</m:t>
                      </w:ins>
                    </m:r>
                    <m:nary>
                      <m:naryPr>
                        <m:chr m:val="∑"/>
                        <m:limLoc m:val="subSup"/>
                        <m:supHide m:val="1"/>
                        <m:ctrlPr>
                          <w:ins w:id="4761" w:author="Bo Shen" w:date="2023-02-27T23:25:00Z">
                            <w:rPr>
                              <w:rFonts w:ascii="Cambria Math" w:hAnsi="Cambria Math" w:cs="Times New Roman"/>
                              <w:i/>
                            </w:rPr>
                          </w:ins>
                        </m:ctrlPr>
                      </m:naryPr>
                      <m:sub>
                        <m:r>
                          <w:ins w:id="4762" w:author="Bo Shen" w:date="2023-02-27T23:25:00Z">
                            <w:rPr>
                              <w:rFonts w:ascii="Cambria Math" w:hAnsi="Cambria Math" w:cs="Times New Roman"/>
                            </w:rPr>
                            <m:t>j</m:t>
                          </w:ins>
                        </m:r>
                      </m:sub>
                      <m:sup/>
                      <m:e>
                        <m:sSub>
                          <m:sSubPr>
                            <m:ctrlPr>
                              <w:ins w:id="4763" w:author="Bo Shen" w:date="2023-02-27T23:25:00Z">
                                <w:rPr>
                                  <w:rFonts w:ascii="Cambria Math" w:hAnsi="Cambria Math" w:cs="Times New Roman"/>
                                  <w:i/>
                                </w:rPr>
                              </w:ins>
                            </m:ctrlPr>
                          </m:sSubPr>
                          <m:e>
                            <m:r>
                              <w:ins w:id="4764" w:author="Bo Shen" w:date="2023-02-27T23:25:00Z">
                                <w:rPr>
                                  <w:rFonts w:ascii="Cambria Math" w:hAnsi="Cambria Math" w:cs="Times New Roman"/>
                                </w:rPr>
                                <m:t>R</m:t>
                              </w:ins>
                            </m:r>
                          </m:e>
                          <m:sub>
                            <m:r>
                              <w:ins w:id="4765" w:author="Bo Shen" w:date="2023-02-27T23:25:00Z">
                                <w:rPr>
                                  <w:rFonts w:ascii="Cambria Math" w:hAnsi="Cambria Math" w:cs="Times New Roman"/>
                                </w:rPr>
                                <m:t>j</m:t>
                              </w:ins>
                            </m:r>
                          </m:sub>
                        </m:sSub>
                      </m:e>
                    </m:nary>
                    <m:r>
                      <w:ins w:id="4766" w:author="Bo Shen" w:date="2023-02-27T23:25:00Z">
                        <w:rPr>
                          <w:rFonts w:ascii="Cambria Math" w:hAnsi="Cambria Math" w:cs="Times New Roman"/>
                        </w:rPr>
                        <m:t>-β</m:t>
                      </w:ins>
                    </m:r>
                    <m:sSub>
                      <m:sSubPr>
                        <m:ctrlPr>
                          <w:ins w:id="4767" w:author="Bo Shen" w:date="2023-02-27T23:25:00Z">
                            <w:rPr>
                              <w:rFonts w:ascii="Cambria Math" w:hAnsi="Cambria Math" w:cs="Times New Roman"/>
                              <w:i/>
                            </w:rPr>
                          </w:ins>
                        </m:ctrlPr>
                      </m:sSubPr>
                      <m:e>
                        <m:r>
                          <w:ins w:id="4768" w:author="Bo Shen" w:date="2023-02-27T23:25:00Z">
                            <w:rPr>
                              <w:rFonts w:ascii="Cambria Math" w:hAnsi="Cambria Math" w:cs="Times New Roman"/>
                            </w:rPr>
                            <m:t>R</m:t>
                          </w:ins>
                        </m:r>
                      </m:e>
                      <m:sub>
                        <m:r>
                          <w:ins w:id="4769" w:author="Bo Shen" w:date="2023-02-27T23:25:00Z">
                            <w:rPr>
                              <w:rFonts w:ascii="Cambria Math" w:hAnsi="Cambria Math" w:cs="Times New Roman"/>
                            </w:rPr>
                            <m:t>i</m:t>
                          </w:ins>
                        </m:r>
                      </m:sub>
                    </m:sSub>
                  </m:den>
                </m:f>
              </m:oMath>
            </m:oMathPara>
          </w:p>
        </w:tc>
        <w:tc>
          <w:tcPr>
            <w:tcW w:w="3150" w:type="dxa"/>
            <w:vAlign w:val="center"/>
            <w:tcPrChange w:id="4770" w:author="Bo Shen" w:date="2023-03-03T18:03:00Z">
              <w:tcPr>
                <w:tcW w:w="3690" w:type="dxa"/>
                <w:vAlign w:val="center"/>
              </w:tcPr>
            </w:tcPrChange>
          </w:tcPr>
          <w:p w14:paraId="26A55B9F" w14:textId="77777777" w:rsidR="00564B42" w:rsidRDefault="00564B42" w:rsidP="001076AC">
            <w:pPr>
              <w:spacing w:line="480" w:lineRule="auto"/>
              <w:jc w:val="right"/>
              <w:rPr>
                <w:ins w:id="4771" w:author="Bo Shen" w:date="2023-02-27T23:25:00Z"/>
                <w:rFonts w:ascii="Times New Roman" w:hAnsi="Times New Roman" w:cs="Times New Roman"/>
              </w:rPr>
            </w:pPr>
            <w:ins w:id="4772" w:author="Bo Shen" w:date="2023-02-27T23:25:00Z">
              <w:r>
                <w:rPr>
                  <w:rFonts w:ascii="Times New Roman" w:hAnsi="Times New Roman" w:cs="Times New Roman"/>
                </w:rPr>
                <w:t>(15)</w:t>
              </w:r>
            </w:ins>
          </w:p>
        </w:tc>
      </w:tr>
    </w:tbl>
    <w:p w14:paraId="377370C9" w14:textId="77777777" w:rsidR="00564B42" w:rsidRDefault="00564B42" w:rsidP="00587587">
      <w:pPr>
        <w:spacing w:line="480" w:lineRule="auto"/>
        <w:jc w:val="both"/>
        <w:rPr>
          <w:ins w:id="4773" w:author="Bo Shen" w:date="2023-02-27T23:25:00Z"/>
          <w:rFonts w:ascii="Times New Roman" w:hAnsi="Times New Roman" w:cs="Times New Roman"/>
        </w:rPr>
      </w:pPr>
      <w:ins w:id="4774" w:author="Bo Shen" w:date="2023-02-27T23:25:00Z">
        <w:r w:rsidRPr="00FA3848">
          <w:rPr>
            <w:rFonts w:ascii="Times New Roman" w:hAnsi="Times New Roman" w:cs="Times New Roman"/>
          </w:rPr>
          <w:t>Since we assume the disinhibition modules in LDDM keep silent during representation</w:t>
        </w:r>
        <w:r>
          <w:rPr>
            <w:rFonts w:ascii="Times New Roman" w:hAnsi="Times New Roman" w:cs="Times New Roman"/>
          </w:rPr>
          <w:t xml:space="preserve">, </w:t>
        </w:r>
      </w:ins>
      <m:oMath>
        <m:r>
          <w:ins w:id="4775" w:author="Bo Shen" w:date="2023-02-27T23:25:00Z">
            <w:rPr>
              <w:rFonts w:ascii="Cambria Math" w:hAnsi="Cambria Math" w:cs="Times New Roman"/>
            </w:rPr>
            <m:t>β</m:t>
          </w:ins>
        </m:r>
      </m:oMath>
      <w:ins w:id="4776" w:author="Bo Shen" w:date="2023-02-27T23:25:00Z">
        <w:r>
          <w:rPr>
            <w:rFonts w:ascii="Times New Roman" w:hAnsi="Times New Roman" w:cs="Times New Roman"/>
          </w:rPr>
          <w:t xml:space="preserve"> takes zero. For a trinary input system, the equilibria of </w:t>
        </w:r>
      </w:ins>
      <m:oMath>
        <m:sSub>
          <m:sSubPr>
            <m:ctrlPr>
              <w:ins w:id="4777" w:author="Bo Shen" w:date="2023-02-27T23:25:00Z">
                <w:rPr>
                  <w:rFonts w:ascii="Cambria Math" w:hAnsi="Cambria Math" w:cs="Times New Roman"/>
                  <w:i/>
                </w:rPr>
              </w:ins>
            </m:ctrlPr>
          </m:sSubPr>
          <m:e>
            <m:r>
              <w:ins w:id="4778" w:author="Bo Shen" w:date="2023-02-27T23:25:00Z">
                <w:rPr>
                  <w:rFonts w:ascii="Cambria Math" w:hAnsi="Cambria Math" w:cs="Times New Roman"/>
                </w:rPr>
                <m:t>R</m:t>
              </w:ins>
            </m:r>
          </m:e>
          <m:sub>
            <m:r>
              <w:ins w:id="4779" w:author="Bo Shen" w:date="2023-02-27T23:25:00Z">
                <w:rPr>
                  <w:rFonts w:ascii="Cambria Math" w:hAnsi="Cambria Math" w:cs="Times New Roman"/>
                </w:rPr>
                <m:t>i</m:t>
              </w:ins>
            </m:r>
          </m:sub>
        </m:sSub>
      </m:oMath>
      <w:ins w:id="4780" w:author="Bo Shen" w:date="2023-02-27T23:25:00Z">
        <w:r>
          <w:rPr>
            <w:rFonts w:ascii="Times New Roman" w:hAnsi="Times New Roman" w:cs="Times New Roman"/>
          </w:rPr>
          <w:t xml:space="preserve"> the two models can be described by the following equations (Eqs. 16-18 for DNM and Eqs. 19-21 for LDDM).</w:t>
        </w:r>
      </w:ins>
    </w:p>
    <w:p w14:paraId="62BAA423" w14:textId="77777777" w:rsidR="00564B42" w:rsidRDefault="00564B42" w:rsidP="00587587">
      <w:pPr>
        <w:spacing w:line="480" w:lineRule="auto"/>
        <w:jc w:val="both"/>
        <w:rPr>
          <w:ins w:id="4781" w:author="Bo Shen" w:date="2023-02-27T23:25:00Z"/>
          <w:rFonts w:ascii="Times New Roman" w:hAnsi="Times New Roman" w:cs="Times New Roman"/>
        </w:rPr>
      </w:pPr>
      <w:ins w:id="4782"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4523"/>
        <w:gridCol w:w="3117"/>
      </w:tblGrid>
      <w:tr w:rsidR="00564B42" w14:paraId="3970FC00" w14:textId="77777777" w:rsidTr="008052FC">
        <w:trPr>
          <w:ins w:id="4783" w:author="Bo Shen" w:date="2023-02-27T23:25:00Z"/>
        </w:trPr>
        <w:tc>
          <w:tcPr>
            <w:tcW w:w="1710" w:type="dxa"/>
          </w:tcPr>
          <w:p w14:paraId="2D37B9BE" w14:textId="77777777" w:rsidR="00564B42" w:rsidRDefault="00564B42" w:rsidP="00CB4C46">
            <w:pPr>
              <w:spacing w:line="480" w:lineRule="auto"/>
              <w:jc w:val="both"/>
              <w:rPr>
                <w:ins w:id="4784" w:author="Bo Shen" w:date="2023-02-27T23:25:00Z"/>
                <w:rFonts w:ascii="Times New Roman" w:hAnsi="Times New Roman" w:cs="Times New Roman"/>
              </w:rPr>
            </w:pPr>
          </w:p>
        </w:tc>
        <w:tc>
          <w:tcPr>
            <w:tcW w:w="4523" w:type="dxa"/>
          </w:tcPr>
          <w:p w14:paraId="4DDD7E7F" w14:textId="77777777" w:rsidR="00564B42" w:rsidRPr="00481F27" w:rsidRDefault="00000000" w:rsidP="00CB4C46">
            <w:pPr>
              <w:spacing w:line="480" w:lineRule="auto"/>
              <w:jc w:val="both"/>
              <w:rPr>
                <w:ins w:id="4785" w:author="Bo Shen" w:date="2023-02-27T23:25:00Z"/>
                <w:rFonts w:ascii="Times New Roman" w:hAnsi="Times New Roman" w:cs="Times New Roman"/>
              </w:rPr>
            </w:pPr>
            <m:oMathPara>
              <m:oMathParaPr>
                <m:jc m:val="left"/>
              </m:oMathParaPr>
              <m:oMath>
                <m:d>
                  <m:dPr>
                    <m:begChr m:val="{"/>
                    <m:endChr m:val=""/>
                    <m:ctrlPr>
                      <w:ins w:id="4786" w:author="Bo Shen" w:date="2023-02-27T23:25:00Z">
                        <w:rPr>
                          <w:rFonts w:ascii="Cambria Math" w:hAnsi="Cambria Math" w:cs="Times New Roman"/>
                          <w:i/>
                        </w:rPr>
                      </w:ins>
                    </m:ctrlPr>
                  </m:dPr>
                  <m:e>
                    <m:eqArr>
                      <m:eqArrPr>
                        <m:ctrlPr>
                          <w:ins w:id="4787" w:author="Bo Shen" w:date="2023-02-27T23:25:00Z">
                            <w:rPr>
                              <w:rFonts w:ascii="Cambria Math" w:hAnsi="Cambria Math" w:cs="Times New Roman"/>
                              <w:i/>
                            </w:rPr>
                          </w:ins>
                        </m:ctrlPr>
                      </m:eqArrPr>
                      <m:e>
                        <m:sSub>
                          <m:sSubPr>
                            <m:ctrlPr>
                              <w:ins w:id="4788" w:author="Bo Shen" w:date="2023-02-27T23:25:00Z">
                                <w:rPr>
                                  <w:rFonts w:ascii="Cambria Math" w:hAnsi="Cambria Math" w:cs="Times New Roman"/>
                                  <w:i/>
                                </w:rPr>
                              </w:ins>
                            </m:ctrlPr>
                          </m:sSubPr>
                          <m:e>
                            <m:r>
                              <w:ins w:id="4789" w:author="Bo Shen" w:date="2023-02-27T23:25:00Z">
                                <w:rPr>
                                  <w:rFonts w:ascii="Cambria Math" w:hAnsi="Cambria Math" w:cs="Times New Roman"/>
                                </w:rPr>
                                <m:t>R</m:t>
                              </w:ins>
                            </m:r>
                          </m:e>
                          <m:sub>
                            <m:r>
                              <w:ins w:id="4790" w:author="Bo Shen" w:date="2023-02-27T23:25:00Z">
                                <w:rPr>
                                  <w:rFonts w:ascii="Cambria Math" w:hAnsi="Cambria Math" w:cs="Times New Roman"/>
                                </w:rPr>
                                <m:t>1</m:t>
                              </w:ins>
                            </m:r>
                          </m:sub>
                        </m:sSub>
                        <m:r>
                          <w:ins w:id="4791" w:author="Bo Shen" w:date="2023-02-27T23:25:00Z">
                            <w:rPr>
                              <w:rFonts w:ascii="Cambria Math" w:hAnsi="Cambria Math" w:cs="Times New Roman"/>
                            </w:rPr>
                            <m:t>+</m:t>
                          </w:ins>
                        </m:r>
                        <m:sSub>
                          <m:sSubPr>
                            <m:ctrlPr>
                              <w:ins w:id="4792" w:author="Bo Shen" w:date="2023-02-27T23:25:00Z">
                                <w:rPr>
                                  <w:rFonts w:ascii="Cambria Math" w:hAnsi="Cambria Math" w:cs="Times New Roman"/>
                                  <w:i/>
                                </w:rPr>
                              </w:ins>
                            </m:ctrlPr>
                          </m:sSubPr>
                          <m:e>
                            <m:r>
                              <w:ins w:id="4793" w:author="Bo Shen" w:date="2023-02-27T23:25:00Z">
                                <w:rPr>
                                  <w:rFonts w:ascii="Cambria Math" w:hAnsi="Cambria Math" w:cs="Times New Roman"/>
                                </w:rPr>
                                <m:t>R</m:t>
                              </w:ins>
                            </m:r>
                          </m:e>
                          <m:sub>
                            <m:r>
                              <w:ins w:id="4794" w:author="Bo Shen" w:date="2023-02-27T23:25:00Z">
                                <w:rPr>
                                  <w:rFonts w:ascii="Cambria Math" w:hAnsi="Cambria Math" w:cs="Times New Roman"/>
                                </w:rPr>
                                <m:t>2</m:t>
                              </w:ins>
                            </m:r>
                          </m:sub>
                        </m:sSub>
                        <m:r>
                          <w:ins w:id="4795" w:author="Bo Shen" w:date="2023-02-27T23:25:00Z">
                            <w:rPr>
                              <w:rFonts w:ascii="Cambria Math" w:hAnsi="Cambria Math" w:cs="Times New Roman"/>
                            </w:rPr>
                            <m:t>+</m:t>
                          </w:ins>
                        </m:r>
                        <m:sSub>
                          <m:sSubPr>
                            <m:ctrlPr>
                              <w:ins w:id="4796" w:author="Bo Shen" w:date="2023-02-27T23:25:00Z">
                                <w:rPr>
                                  <w:rFonts w:ascii="Cambria Math" w:hAnsi="Cambria Math" w:cs="Times New Roman"/>
                                  <w:i/>
                                </w:rPr>
                              </w:ins>
                            </m:ctrlPr>
                          </m:sSubPr>
                          <m:e>
                            <m:r>
                              <w:ins w:id="4797" w:author="Bo Shen" w:date="2023-02-27T23:25:00Z">
                                <w:rPr>
                                  <w:rFonts w:ascii="Cambria Math" w:hAnsi="Cambria Math" w:cs="Times New Roman"/>
                                </w:rPr>
                                <m:t>R</m:t>
                              </w:ins>
                            </m:r>
                          </m:e>
                          <m:sub>
                            <m:r>
                              <w:ins w:id="4798" w:author="Bo Shen" w:date="2023-02-27T23:25:00Z">
                                <w:rPr>
                                  <w:rFonts w:ascii="Cambria Math" w:hAnsi="Cambria Math" w:cs="Times New Roman"/>
                                </w:rPr>
                                <m:t>3</m:t>
                              </w:ins>
                            </m:r>
                          </m:sub>
                        </m:sSub>
                        <m:r>
                          <w:ins w:id="4799" w:author="Bo Shen" w:date="2023-02-27T23:25:00Z">
                            <w:rPr>
                              <w:rFonts w:ascii="Cambria Math" w:hAnsi="Cambria Math" w:cs="Times New Roman"/>
                            </w:rPr>
                            <m:t>-</m:t>
                          </w:ins>
                        </m:r>
                        <m:f>
                          <m:fPr>
                            <m:ctrlPr>
                              <w:ins w:id="4800" w:author="Bo Shen" w:date="2023-02-27T23:25:00Z">
                                <w:rPr>
                                  <w:rFonts w:ascii="Cambria Math" w:hAnsi="Cambria Math" w:cs="Times New Roman"/>
                                  <w:i/>
                                </w:rPr>
                              </w:ins>
                            </m:ctrlPr>
                          </m:fPr>
                          <m:num>
                            <m:sSub>
                              <m:sSubPr>
                                <m:ctrlPr>
                                  <w:ins w:id="4801" w:author="Bo Shen" w:date="2023-02-27T23:25:00Z">
                                    <w:rPr>
                                      <w:rFonts w:ascii="Cambria Math" w:hAnsi="Cambria Math" w:cs="Times New Roman"/>
                                      <w:i/>
                                    </w:rPr>
                                  </w:ins>
                                </m:ctrlPr>
                              </m:sSubPr>
                              <m:e>
                                <m:sSub>
                                  <m:sSubPr>
                                    <m:ctrlPr>
                                      <w:ins w:id="4802" w:author="Bo Shen" w:date="2023-02-27T23:25:00Z">
                                        <w:rPr>
                                          <w:rFonts w:ascii="Cambria Math" w:hAnsi="Cambria Math" w:cs="Times New Roman"/>
                                          <w:i/>
                                        </w:rPr>
                                      </w:ins>
                                    </m:ctrlPr>
                                  </m:sSubPr>
                                  <m:e>
                                    <m:r>
                                      <w:ins w:id="4803" w:author="Bo Shen" w:date="2023-02-27T23:25:00Z">
                                        <w:rPr>
                                          <w:rFonts w:ascii="Cambria Math" w:hAnsi="Cambria Math" w:cs="Times New Roman"/>
                                        </w:rPr>
                                        <m:t>R</m:t>
                                      </w:ins>
                                    </m:r>
                                  </m:e>
                                  <m:sub>
                                    <m:r>
                                      <w:ins w:id="4804" w:author="Bo Shen" w:date="2023-02-27T23:25:00Z">
                                        <w:rPr>
                                          <w:rFonts w:ascii="Cambria Math" w:hAnsi="Cambria Math" w:cs="Times New Roman"/>
                                        </w:rPr>
                                        <m:t>max</m:t>
                                      </w:ins>
                                    </m:r>
                                  </m:sub>
                                </m:sSub>
                                <m:r>
                                  <w:ins w:id="4805" w:author="Bo Shen" w:date="2023-02-27T23:25:00Z">
                                    <w:rPr>
                                      <w:rFonts w:ascii="Cambria Math" w:hAnsi="Cambria Math" w:cs="Times New Roman"/>
                                    </w:rPr>
                                    <m:t>(V</m:t>
                                  </w:ins>
                                </m:r>
                              </m:e>
                              <m:sub>
                                <m:r>
                                  <w:ins w:id="4806" w:author="Bo Shen" w:date="2023-02-27T23:25:00Z">
                                    <w:rPr>
                                      <w:rFonts w:ascii="Cambria Math" w:hAnsi="Cambria Math" w:cs="Times New Roman"/>
                                    </w:rPr>
                                    <m:t>1</m:t>
                                  </w:ins>
                                </m:r>
                              </m:sub>
                            </m:sSub>
                            <m:r>
                              <w:ins w:id="4807" w:author="Bo Shen" w:date="2023-02-27T23:25:00Z">
                                <w:rPr>
                                  <w:rFonts w:ascii="Cambria Math" w:hAnsi="Cambria Math" w:cs="Times New Roman"/>
                                </w:rPr>
                                <m:t>+</m:t>
                              </w:ins>
                            </m:r>
                            <m:sSub>
                              <m:sSubPr>
                                <m:ctrlPr>
                                  <w:ins w:id="4808" w:author="Bo Shen" w:date="2023-03-03T18:04:00Z">
                                    <w:rPr>
                                      <w:rFonts w:ascii="Cambria Math" w:hAnsi="Cambria Math" w:cs="Times New Roman"/>
                                      <w:i/>
                                    </w:rPr>
                                  </w:ins>
                                </m:ctrlPr>
                              </m:sSubPr>
                              <m:e>
                                <m:r>
                                  <w:ins w:id="4809" w:author="Bo Shen" w:date="2023-02-27T23:25:00Z">
                                    <w:rPr>
                                      <w:rFonts w:ascii="Cambria Math" w:hAnsi="Cambria Math" w:cs="Times New Roman"/>
                                    </w:rPr>
                                    <m:t>B</m:t>
                                  </w:ins>
                                </m:r>
                              </m:e>
                              <m:sub>
                                <m:r>
                                  <w:ins w:id="4810" w:author="Bo Shen" w:date="2023-03-03T18:04:00Z">
                                    <w:rPr>
                                      <w:rFonts w:ascii="Cambria Math" w:hAnsi="Cambria Math" w:cs="Times New Roman"/>
                                    </w:rPr>
                                    <m:t>R</m:t>
                                  </w:ins>
                                </m:r>
                              </m:sub>
                            </m:sSub>
                            <m:r>
                              <w:ins w:id="4811" w:author="Bo Shen" w:date="2023-02-27T23:25:00Z">
                                <w:rPr>
                                  <w:rFonts w:ascii="Cambria Math" w:hAnsi="Cambria Math" w:cs="Times New Roman"/>
                                </w:rPr>
                                <m:t>)</m:t>
                              </w:ins>
                            </m:r>
                          </m:num>
                          <m:den>
                            <m:sSub>
                              <m:sSubPr>
                                <m:ctrlPr>
                                  <w:ins w:id="4812" w:author="Bo Shen" w:date="2023-02-27T23:25:00Z">
                                    <w:rPr>
                                      <w:rFonts w:ascii="Cambria Math" w:hAnsi="Cambria Math" w:cs="Times New Roman"/>
                                      <w:i/>
                                    </w:rPr>
                                  </w:ins>
                                </m:ctrlPr>
                              </m:sSubPr>
                              <m:e>
                                <m:r>
                                  <w:ins w:id="4813" w:author="Bo Shen" w:date="2023-02-27T23:25:00Z">
                                    <w:rPr>
                                      <w:rFonts w:ascii="Cambria Math" w:hAnsi="Cambria Math" w:cs="Times New Roman"/>
                                    </w:rPr>
                                    <m:t>R</m:t>
                                  </w:ins>
                                </m:r>
                              </m:e>
                              <m:sub>
                                <m:r>
                                  <w:ins w:id="4814" w:author="Bo Shen" w:date="2023-02-27T23:25:00Z">
                                    <w:rPr>
                                      <w:rFonts w:ascii="Cambria Math" w:hAnsi="Cambria Math" w:cs="Times New Roman"/>
                                    </w:rPr>
                                    <m:t>1</m:t>
                                  </w:ins>
                                </m:r>
                              </m:sub>
                            </m:sSub>
                          </m:den>
                        </m:f>
                        <m:r>
                          <w:ins w:id="4815" w:author="Bo Shen" w:date="2023-02-27T23:25:00Z">
                            <w:rPr>
                              <w:rFonts w:ascii="Cambria Math" w:hAnsi="Cambria Math" w:cs="Times New Roman"/>
                            </w:rPr>
                            <m:t>=1;</m:t>
                          </w:ins>
                        </m:r>
                      </m:e>
                      <m:e>
                        <m:sSub>
                          <m:sSubPr>
                            <m:ctrlPr>
                              <w:ins w:id="4816" w:author="Bo Shen" w:date="2023-02-27T23:25:00Z">
                                <w:rPr>
                                  <w:rFonts w:ascii="Cambria Math" w:hAnsi="Cambria Math" w:cs="Times New Roman"/>
                                  <w:i/>
                                </w:rPr>
                              </w:ins>
                            </m:ctrlPr>
                          </m:sSubPr>
                          <m:e>
                            <m:r>
                              <w:ins w:id="4817" w:author="Bo Shen" w:date="2023-02-27T23:25:00Z">
                                <w:rPr>
                                  <w:rFonts w:ascii="Cambria Math" w:hAnsi="Cambria Math" w:cs="Times New Roman"/>
                                </w:rPr>
                                <m:t>R</m:t>
                              </w:ins>
                            </m:r>
                          </m:e>
                          <m:sub>
                            <m:r>
                              <w:ins w:id="4818" w:author="Bo Shen" w:date="2023-02-27T23:25:00Z">
                                <w:rPr>
                                  <w:rFonts w:ascii="Cambria Math" w:hAnsi="Cambria Math" w:cs="Times New Roman"/>
                                </w:rPr>
                                <m:t>2</m:t>
                              </w:ins>
                            </m:r>
                          </m:sub>
                        </m:sSub>
                        <m:r>
                          <w:ins w:id="4819" w:author="Bo Shen" w:date="2023-02-27T23:25:00Z">
                            <w:rPr>
                              <w:rFonts w:ascii="Cambria Math" w:hAnsi="Cambria Math" w:cs="Times New Roman"/>
                            </w:rPr>
                            <m:t>+</m:t>
                          </w:ins>
                        </m:r>
                        <m:sSub>
                          <m:sSubPr>
                            <m:ctrlPr>
                              <w:ins w:id="4820" w:author="Bo Shen" w:date="2023-02-27T23:25:00Z">
                                <w:rPr>
                                  <w:rFonts w:ascii="Cambria Math" w:hAnsi="Cambria Math" w:cs="Times New Roman"/>
                                  <w:i/>
                                </w:rPr>
                              </w:ins>
                            </m:ctrlPr>
                          </m:sSubPr>
                          <m:e>
                            <m:r>
                              <w:ins w:id="4821" w:author="Bo Shen" w:date="2023-02-27T23:25:00Z">
                                <w:rPr>
                                  <w:rFonts w:ascii="Cambria Math" w:hAnsi="Cambria Math" w:cs="Times New Roman"/>
                                </w:rPr>
                                <m:t>R</m:t>
                              </w:ins>
                            </m:r>
                          </m:e>
                          <m:sub>
                            <m:r>
                              <w:ins w:id="4822" w:author="Bo Shen" w:date="2023-02-27T23:25:00Z">
                                <w:rPr>
                                  <w:rFonts w:ascii="Cambria Math" w:hAnsi="Cambria Math" w:cs="Times New Roman"/>
                                </w:rPr>
                                <m:t>1</m:t>
                              </w:ins>
                            </m:r>
                          </m:sub>
                        </m:sSub>
                        <m:r>
                          <w:ins w:id="4823" w:author="Bo Shen" w:date="2023-02-27T23:25:00Z">
                            <w:rPr>
                              <w:rFonts w:ascii="Cambria Math" w:hAnsi="Cambria Math" w:cs="Times New Roman"/>
                            </w:rPr>
                            <m:t>+</m:t>
                          </w:ins>
                        </m:r>
                        <m:sSub>
                          <m:sSubPr>
                            <m:ctrlPr>
                              <w:ins w:id="4824" w:author="Bo Shen" w:date="2023-02-27T23:25:00Z">
                                <w:rPr>
                                  <w:rFonts w:ascii="Cambria Math" w:hAnsi="Cambria Math" w:cs="Times New Roman"/>
                                  <w:i/>
                                </w:rPr>
                              </w:ins>
                            </m:ctrlPr>
                          </m:sSubPr>
                          <m:e>
                            <m:r>
                              <w:ins w:id="4825" w:author="Bo Shen" w:date="2023-02-27T23:25:00Z">
                                <w:rPr>
                                  <w:rFonts w:ascii="Cambria Math" w:hAnsi="Cambria Math" w:cs="Times New Roman"/>
                                </w:rPr>
                                <m:t>R</m:t>
                              </w:ins>
                            </m:r>
                          </m:e>
                          <m:sub>
                            <m:r>
                              <w:ins w:id="4826" w:author="Bo Shen" w:date="2023-02-27T23:25:00Z">
                                <w:rPr>
                                  <w:rFonts w:ascii="Cambria Math" w:hAnsi="Cambria Math" w:cs="Times New Roman"/>
                                </w:rPr>
                                <m:t>3</m:t>
                              </w:ins>
                            </m:r>
                          </m:sub>
                        </m:sSub>
                        <m:r>
                          <w:ins w:id="4827" w:author="Bo Shen" w:date="2023-02-27T23:25:00Z">
                            <w:rPr>
                              <w:rFonts w:ascii="Cambria Math" w:hAnsi="Cambria Math" w:cs="Times New Roman"/>
                            </w:rPr>
                            <m:t>-</m:t>
                          </w:ins>
                        </m:r>
                        <m:f>
                          <m:fPr>
                            <m:ctrlPr>
                              <w:ins w:id="4828" w:author="Bo Shen" w:date="2023-02-27T23:25:00Z">
                                <w:rPr>
                                  <w:rFonts w:ascii="Cambria Math" w:hAnsi="Cambria Math" w:cs="Times New Roman"/>
                                  <w:i/>
                                </w:rPr>
                              </w:ins>
                            </m:ctrlPr>
                          </m:fPr>
                          <m:num>
                            <m:sSub>
                              <m:sSubPr>
                                <m:ctrlPr>
                                  <w:ins w:id="4829" w:author="Bo Shen" w:date="2023-02-27T23:25:00Z">
                                    <w:rPr>
                                      <w:rFonts w:ascii="Cambria Math" w:hAnsi="Cambria Math" w:cs="Times New Roman"/>
                                      <w:i/>
                                    </w:rPr>
                                  </w:ins>
                                </m:ctrlPr>
                              </m:sSubPr>
                              <m:e>
                                <m:sSub>
                                  <m:sSubPr>
                                    <m:ctrlPr>
                                      <w:ins w:id="4830" w:author="Bo Shen" w:date="2023-02-27T23:25:00Z">
                                        <w:rPr>
                                          <w:rFonts w:ascii="Cambria Math" w:hAnsi="Cambria Math" w:cs="Times New Roman"/>
                                          <w:i/>
                                        </w:rPr>
                                      </w:ins>
                                    </m:ctrlPr>
                                  </m:sSubPr>
                                  <m:e>
                                    <m:r>
                                      <w:ins w:id="4831" w:author="Bo Shen" w:date="2023-02-27T23:25:00Z">
                                        <w:rPr>
                                          <w:rFonts w:ascii="Cambria Math" w:hAnsi="Cambria Math" w:cs="Times New Roman"/>
                                        </w:rPr>
                                        <m:t>R</m:t>
                                      </w:ins>
                                    </m:r>
                                  </m:e>
                                  <m:sub>
                                    <m:r>
                                      <w:ins w:id="4832" w:author="Bo Shen" w:date="2023-02-27T23:25:00Z">
                                        <w:rPr>
                                          <w:rFonts w:ascii="Cambria Math" w:hAnsi="Cambria Math" w:cs="Times New Roman"/>
                                        </w:rPr>
                                        <m:t>max</m:t>
                                      </w:ins>
                                    </m:r>
                                  </m:sub>
                                </m:sSub>
                                <m:r>
                                  <w:ins w:id="4833" w:author="Bo Shen" w:date="2023-02-27T23:25:00Z">
                                    <w:rPr>
                                      <w:rFonts w:ascii="Cambria Math" w:hAnsi="Cambria Math" w:cs="Times New Roman"/>
                                    </w:rPr>
                                    <m:t>(V</m:t>
                                  </w:ins>
                                </m:r>
                              </m:e>
                              <m:sub>
                                <m:r>
                                  <w:ins w:id="4834" w:author="Bo Shen" w:date="2023-02-27T23:25:00Z">
                                    <w:rPr>
                                      <w:rFonts w:ascii="Cambria Math" w:hAnsi="Cambria Math" w:cs="Times New Roman"/>
                                    </w:rPr>
                                    <m:t>2</m:t>
                                  </w:ins>
                                </m:r>
                              </m:sub>
                            </m:sSub>
                            <m:r>
                              <w:ins w:id="4835" w:author="Bo Shen" w:date="2023-02-27T23:25:00Z">
                                <w:rPr>
                                  <w:rFonts w:ascii="Cambria Math" w:hAnsi="Cambria Math" w:cs="Times New Roman"/>
                                </w:rPr>
                                <m:t>+</m:t>
                              </w:ins>
                            </m:r>
                            <m:sSub>
                              <m:sSubPr>
                                <m:ctrlPr>
                                  <w:ins w:id="4836" w:author="Bo Shen" w:date="2023-03-03T18:04:00Z">
                                    <w:rPr>
                                      <w:rFonts w:ascii="Cambria Math" w:hAnsi="Cambria Math" w:cs="Times New Roman"/>
                                      <w:i/>
                                    </w:rPr>
                                  </w:ins>
                                </m:ctrlPr>
                              </m:sSubPr>
                              <m:e>
                                <m:r>
                                  <w:ins w:id="4837" w:author="Bo Shen" w:date="2023-02-27T23:25:00Z">
                                    <w:rPr>
                                      <w:rFonts w:ascii="Cambria Math" w:hAnsi="Cambria Math" w:cs="Times New Roman"/>
                                    </w:rPr>
                                    <m:t>B</m:t>
                                  </w:ins>
                                </m:r>
                              </m:e>
                              <m:sub>
                                <m:r>
                                  <w:ins w:id="4838" w:author="Bo Shen" w:date="2023-03-03T18:04:00Z">
                                    <w:rPr>
                                      <w:rFonts w:ascii="Cambria Math" w:hAnsi="Cambria Math" w:cs="Times New Roman"/>
                                    </w:rPr>
                                    <m:t>R</m:t>
                                  </w:ins>
                                </m:r>
                              </m:sub>
                            </m:sSub>
                            <m:r>
                              <w:ins w:id="4839" w:author="Bo Shen" w:date="2023-02-27T23:25:00Z">
                                <w:rPr>
                                  <w:rFonts w:ascii="Cambria Math" w:hAnsi="Cambria Math" w:cs="Times New Roman"/>
                                </w:rPr>
                                <m:t>)</m:t>
                              </w:ins>
                            </m:r>
                          </m:num>
                          <m:den>
                            <m:sSub>
                              <m:sSubPr>
                                <m:ctrlPr>
                                  <w:ins w:id="4840" w:author="Bo Shen" w:date="2023-02-27T23:25:00Z">
                                    <w:rPr>
                                      <w:rFonts w:ascii="Cambria Math" w:hAnsi="Cambria Math" w:cs="Times New Roman"/>
                                      <w:i/>
                                    </w:rPr>
                                  </w:ins>
                                </m:ctrlPr>
                              </m:sSubPr>
                              <m:e>
                                <m:r>
                                  <w:ins w:id="4841" w:author="Bo Shen" w:date="2023-02-27T23:25:00Z">
                                    <w:rPr>
                                      <w:rFonts w:ascii="Cambria Math" w:hAnsi="Cambria Math" w:cs="Times New Roman"/>
                                    </w:rPr>
                                    <m:t>R</m:t>
                                  </w:ins>
                                </m:r>
                              </m:e>
                              <m:sub>
                                <m:r>
                                  <w:ins w:id="4842" w:author="Bo Shen" w:date="2023-02-27T23:25:00Z">
                                    <w:rPr>
                                      <w:rFonts w:ascii="Cambria Math" w:hAnsi="Cambria Math" w:cs="Times New Roman"/>
                                    </w:rPr>
                                    <m:t>2</m:t>
                                  </w:ins>
                                </m:r>
                              </m:sub>
                            </m:sSub>
                          </m:den>
                        </m:f>
                        <m:r>
                          <w:ins w:id="4843" w:author="Bo Shen" w:date="2023-02-27T23:25:00Z">
                            <w:rPr>
                              <w:rFonts w:ascii="Cambria Math" w:hAnsi="Cambria Math" w:cs="Times New Roman"/>
                            </w:rPr>
                            <m:t>=1;</m:t>
                          </w:ins>
                        </m:r>
                        <m:ctrlPr>
                          <w:ins w:id="4844" w:author="Bo Shen" w:date="2023-02-27T23:25:00Z">
                            <w:rPr>
                              <w:rFonts w:ascii="Cambria Math" w:eastAsia="Cambria Math" w:hAnsi="Cambria Math" w:cs="Cambria Math"/>
                              <w:i/>
                            </w:rPr>
                          </w:ins>
                        </m:ctrlPr>
                      </m:e>
                      <m:e>
                        <m:sSub>
                          <m:sSubPr>
                            <m:ctrlPr>
                              <w:ins w:id="4845" w:author="Bo Shen" w:date="2023-02-27T23:25:00Z">
                                <w:rPr>
                                  <w:rFonts w:ascii="Cambria Math" w:hAnsi="Cambria Math" w:cs="Times New Roman"/>
                                  <w:i/>
                                </w:rPr>
                              </w:ins>
                            </m:ctrlPr>
                          </m:sSubPr>
                          <m:e>
                            <m:r>
                              <w:ins w:id="4846" w:author="Bo Shen" w:date="2023-02-27T23:25:00Z">
                                <w:rPr>
                                  <w:rFonts w:ascii="Cambria Math" w:hAnsi="Cambria Math" w:cs="Times New Roman"/>
                                </w:rPr>
                                <m:t>R</m:t>
                              </w:ins>
                            </m:r>
                          </m:e>
                          <m:sub>
                            <m:r>
                              <w:ins w:id="4847" w:author="Bo Shen" w:date="2023-02-27T23:25:00Z">
                                <w:rPr>
                                  <w:rFonts w:ascii="Cambria Math" w:hAnsi="Cambria Math" w:cs="Times New Roman"/>
                                </w:rPr>
                                <m:t>3</m:t>
                              </w:ins>
                            </m:r>
                          </m:sub>
                        </m:sSub>
                        <m:r>
                          <w:ins w:id="4848" w:author="Bo Shen" w:date="2023-02-27T23:25:00Z">
                            <w:rPr>
                              <w:rFonts w:ascii="Cambria Math" w:hAnsi="Cambria Math" w:cs="Times New Roman"/>
                            </w:rPr>
                            <m:t>+</m:t>
                          </w:ins>
                        </m:r>
                        <m:sSub>
                          <m:sSubPr>
                            <m:ctrlPr>
                              <w:ins w:id="4849" w:author="Bo Shen" w:date="2023-02-27T23:25:00Z">
                                <w:rPr>
                                  <w:rFonts w:ascii="Cambria Math" w:hAnsi="Cambria Math" w:cs="Times New Roman"/>
                                  <w:i/>
                                </w:rPr>
                              </w:ins>
                            </m:ctrlPr>
                          </m:sSubPr>
                          <m:e>
                            <m:r>
                              <w:ins w:id="4850" w:author="Bo Shen" w:date="2023-02-27T23:25:00Z">
                                <w:rPr>
                                  <w:rFonts w:ascii="Cambria Math" w:hAnsi="Cambria Math" w:cs="Times New Roman"/>
                                </w:rPr>
                                <m:t>R</m:t>
                              </w:ins>
                            </m:r>
                          </m:e>
                          <m:sub>
                            <m:r>
                              <w:ins w:id="4851" w:author="Bo Shen" w:date="2023-02-27T23:25:00Z">
                                <w:rPr>
                                  <w:rFonts w:ascii="Cambria Math" w:hAnsi="Cambria Math" w:cs="Times New Roman"/>
                                </w:rPr>
                                <m:t>1</m:t>
                              </w:ins>
                            </m:r>
                          </m:sub>
                        </m:sSub>
                        <m:r>
                          <w:ins w:id="4852" w:author="Bo Shen" w:date="2023-02-27T23:25:00Z">
                            <w:rPr>
                              <w:rFonts w:ascii="Cambria Math" w:hAnsi="Cambria Math" w:cs="Times New Roman"/>
                            </w:rPr>
                            <m:t>+</m:t>
                          </w:ins>
                        </m:r>
                        <m:sSub>
                          <m:sSubPr>
                            <m:ctrlPr>
                              <w:ins w:id="4853" w:author="Bo Shen" w:date="2023-02-27T23:25:00Z">
                                <w:rPr>
                                  <w:rFonts w:ascii="Cambria Math" w:hAnsi="Cambria Math" w:cs="Times New Roman"/>
                                  <w:i/>
                                </w:rPr>
                              </w:ins>
                            </m:ctrlPr>
                          </m:sSubPr>
                          <m:e>
                            <m:r>
                              <w:ins w:id="4854" w:author="Bo Shen" w:date="2023-02-27T23:25:00Z">
                                <w:rPr>
                                  <w:rFonts w:ascii="Cambria Math" w:hAnsi="Cambria Math" w:cs="Times New Roman"/>
                                </w:rPr>
                                <m:t>R</m:t>
                              </w:ins>
                            </m:r>
                          </m:e>
                          <m:sub>
                            <m:r>
                              <w:ins w:id="4855" w:author="Bo Shen" w:date="2023-02-27T23:25:00Z">
                                <w:rPr>
                                  <w:rFonts w:ascii="Cambria Math" w:hAnsi="Cambria Math" w:cs="Times New Roman"/>
                                </w:rPr>
                                <m:t>2</m:t>
                              </w:ins>
                            </m:r>
                          </m:sub>
                        </m:sSub>
                        <m:r>
                          <w:ins w:id="4856" w:author="Bo Shen" w:date="2023-02-27T23:25:00Z">
                            <w:rPr>
                              <w:rFonts w:ascii="Cambria Math" w:hAnsi="Cambria Math" w:cs="Times New Roman"/>
                            </w:rPr>
                            <m:t>-</m:t>
                          </w:ins>
                        </m:r>
                        <m:f>
                          <m:fPr>
                            <m:ctrlPr>
                              <w:ins w:id="4857" w:author="Bo Shen" w:date="2023-02-27T23:25:00Z">
                                <w:rPr>
                                  <w:rFonts w:ascii="Cambria Math" w:hAnsi="Cambria Math" w:cs="Times New Roman"/>
                                  <w:i/>
                                </w:rPr>
                              </w:ins>
                            </m:ctrlPr>
                          </m:fPr>
                          <m:num>
                            <m:sSub>
                              <m:sSubPr>
                                <m:ctrlPr>
                                  <w:ins w:id="4858" w:author="Bo Shen" w:date="2023-02-27T23:25:00Z">
                                    <w:rPr>
                                      <w:rFonts w:ascii="Cambria Math" w:hAnsi="Cambria Math" w:cs="Times New Roman"/>
                                      <w:i/>
                                    </w:rPr>
                                  </w:ins>
                                </m:ctrlPr>
                              </m:sSubPr>
                              <m:e>
                                <m:sSub>
                                  <m:sSubPr>
                                    <m:ctrlPr>
                                      <w:ins w:id="4859" w:author="Bo Shen" w:date="2023-02-27T23:25:00Z">
                                        <w:rPr>
                                          <w:rFonts w:ascii="Cambria Math" w:hAnsi="Cambria Math" w:cs="Times New Roman"/>
                                          <w:i/>
                                        </w:rPr>
                                      </w:ins>
                                    </m:ctrlPr>
                                  </m:sSubPr>
                                  <m:e>
                                    <m:r>
                                      <w:ins w:id="4860" w:author="Bo Shen" w:date="2023-02-27T23:25:00Z">
                                        <w:rPr>
                                          <w:rFonts w:ascii="Cambria Math" w:hAnsi="Cambria Math" w:cs="Times New Roman"/>
                                        </w:rPr>
                                        <m:t>R</m:t>
                                      </w:ins>
                                    </m:r>
                                  </m:e>
                                  <m:sub>
                                    <m:r>
                                      <w:ins w:id="4861" w:author="Bo Shen" w:date="2023-02-27T23:25:00Z">
                                        <w:rPr>
                                          <w:rFonts w:ascii="Cambria Math" w:hAnsi="Cambria Math" w:cs="Times New Roman"/>
                                        </w:rPr>
                                        <m:t>max</m:t>
                                      </w:ins>
                                    </m:r>
                                  </m:sub>
                                </m:sSub>
                                <m:r>
                                  <w:ins w:id="4862" w:author="Bo Shen" w:date="2023-02-27T23:25:00Z">
                                    <w:rPr>
                                      <w:rFonts w:ascii="Cambria Math" w:hAnsi="Cambria Math" w:cs="Times New Roman"/>
                                    </w:rPr>
                                    <m:t>(V</m:t>
                                  </w:ins>
                                </m:r>
                              </m:e>
                              <m:sub>
                                <m:r>
                                  <w:ins w:id="4863" w:author="Bo Shen" w:date="2023-02-27T23:25:00Z">
                                    <w:rPr>
                                      <w:rFonts w:ascii="Cambria Math" w:hAnsi="Cambria Math" w:cs="Times New Roman"/>
                                    </w:rPr>
                                    <m:t>3</m:t>
                                  </w:ins>
                                </m:r>
                              </m:sub>
                            </m:sSub>
                            <m:r>
                              <w:ins w:id="4864" w:author="Bo Shen" w:date="2023-02-27T23:25:00Z">
                                <w:rPr>
                                  <w:rFonts w:ascii="Cambria Math" w:hAnsi="Cambria Math" w:cs="Times New Roman"/>
                                </w:rPr>
                                <m:t>+</m:t>
                              </w:ins>
                            </m:r>
                            <m:sSub>
                              <m:sSubPr>
                                <m:ctrlPr>
                                  <w:ins w:id="4865" w:author="Bo Shen" w:date="2023-03-03T18:04:00Z">
                                    <w:rPr>
                                      <w:rFonts w:ascii="Cambria Math" w:hAnsi="Cambria Math" w:cs="Times New Roman"/>
                                      <w:i/>
                                    </w:rPr>
                                  </w:ins>
                                </m:ctrlPr>
                              </m:sSubPr>
                              <m:e>
                                <m:r>
                                  <w:ins w:id="4866" w:author="Bo Shen" w:date="2023-02-27T23:25:00Z">
                                    <w:rPr>
                                      <w:rFonts w:ascii="Cambria Math" w:hAnsi="Cambria Math" w:cs="Times New Roman"/>
                                    </w:rPr>
                                    <m:t>B</m:t>
                                  </w:ins>
                                </m:r>
                              </m:e>
                              <m:sub>
                                <m:r>
                                  <w:ins w:id="4867" w:author="Bo Shen" w:date="2023-03-03T18:04:00Z">
                                    <w:rPr>
                                      <w:rFonts w:ascii="Cambria Math" w:hAnsi="Cambria Math" w:cs="Times New Roman"/>
                                    </w:rPr>
                                    <m:t>R</m:t>
                                  </w:ins>
                                </m:r>
                              </m:sub>
                            </m:sSub>
                            <m:r>
                              <w:ins w:id="4868" w:author="Bo Shen" w:date="2023-02-27T23:25:00Z">
                                <w:rPr>
                                  <w:rFonts w:ascii="Cambria Math" w:hAnsi="Cambria Math" w:cs="Times New Roman"/>
                                </w:rPr>
                                <m:t>)</m:t>
                              </w:ins>
                            </m:r>
                          </m:num>
                          <m:den>
                            <m:sSub>
                              <m:sSubPr>
                                <m:ctrlPr>
                                  <w:ins w:id="4869" w:author="Bo Shen" w:date="2023-02-27T23:25:00Z">
                                    <w:rPr>
                                      <w:rFonts w:ascii="Cambria Math" w:hAnsi="Cambria Math" w:cs="Times New Roman"/>
                                      <w:i/>
                                    </w:rPr>
                                  </w:ins>
                                </m:ctrlPr>
                              </m:sSubPr>
                              <m:e>
                                <m:r>
                                  <w:ins w:id="4870" w:author="Bo Shen" w:date="2023-02-27T23:25:00Z">
                                    <w:rPr>
                                      <w:rFonts w:ascii="Cambria Math" w:hAnsi="Cambria Math" w:cs="Times New Roman"/>
                                    </w:rPr>
                                    <m:t>R</m:t>
                                  </w:ins>
                                </m:r>
                              </m:e>
                              <m:sub>
                                <m:r>
                                  <w:ins w:id="4871" w:author="Bo Shen" w:date="2023-02-27T23:25:00Z">
                                    <w:rPr>
                                      <w:rFonts w:ascii="Cambria Math" w:hAnsi="Cambria Math" w:cs="Times New Roman"/>
                                    </w:rPr>
                                    <m:t>3</m:t>
                                  </w:ins>
                                </m:r>
                              </m:sub>
                            </m:sSub>
                          </m:den>
                        </m:f>
                        <m:r>
                          <w:ins w:id="4872" w:author="Bo Shen" w:date="2023-02-27T23:25:00Z">
                            <w:rPr>
                              <w:rFonts w:ascii="Cambria Math" w:hAnsi="Cambria Math" w:cs="Times New Roman"/>
                            </w:rPr>
                            <m:t>=1.</m:t>
                          </w:ins>
                        </m:r>
                      </m:e>
                    </m:eqArr>
                  </m:e>
                </m:d>
              </m:oMath>
            </m:oMathPara>
          </w:p>
        </w:tc>
        <w:tc>
          <w:tcPr>
            <w:tcW w:w="3117" w:type="dxa"/>
            <w:vAlign w:val="center"/>
          </w:tcPr>
          <w:p w14:paraId="454AAB1F" w14:textId="77777777" w:rsidR="00564B42" w:rsidRDefault="00564B42" w:rsidP="003C386E">
            <w:pPr>
              <w:spacing w:line="480" w:lineRule="auto"/>
              <w:jc w:val="right"/>
              <w:rPr>
                <w:ins w:id="4873" w:author="Bo Shen" w:date="2023-02-27T23:25:00Z"/>
                <w:rFonts w:ascii="Times New Roman" w:hAnsi="Times New Roman" w:cs="Times New Roman"/>
              </w:rPr>
            </w:pPr>
            <w:ins w:id="4874" w:author="Bo Shen" w:date="2023-02-27T23:25:00Z">
              <w:r>
                <w:rPr>
                  <w:rFonts w:ascii="Times New Roman" w:hAnsi="Times New Roman" w:cs="Times New Roman"/>
                </w:rPr>
                <w:t>(16)</w:t>
              </w:r>
            </w:ins>
          </w:p>
          <w:p w14:paraId="5C93AE0F" w14:textId="77777777" w:rsidR="00564B42" w:rsidRDefault="00564B42" w:rsidP="003C386E">
            <w:pPr>
              <w:spacing w:line="480" w:lineRule="auto"/>
              <w:jc w:val="right"/>
              <w:rPr>
                <w:ins w:id="4875" w:author="Bo Shen" w:date="2023-02-27T23:25:00Z"/>
                <w:rFonts w:ascii="Times New Roman" w:hAnsi="Times New Roman" w:cs="Times New Roman"/>
              </w:rPr>
            </w:pPr>
            <w:ins w:id="4876" w:author="Bo Shen" w:date="2023-02-27T23:25:00Z">
              <w:r>
                <w:rPr>
                  <w:rFonts w:ascii="Times New Roman" w:hAnsi="Times New Roman" w:cs="Times New Roman"/>
                </w:rPr>
                <w:t>(17)</w:t>
              </w:r>
            </w:ins>
          </w:p>
          <w:p w14:paraId="28896193" w14:textId="77777777" w:rsidR="00564B42" w:rsidRDefault="00564B42" w:rsidP="003C386E">
            <w:pPr>
              <w:spacing w:line="480" w:lineRule="auto"/>
              <w:jc w:val="right"/>
              <w:rPr>
                <w:ins w:id="4877" w:author="Bo Shen" w:date="2023-02-27T23:25:00Z"/>
                <w:rFonts w:ascii="Times New Roman" w:hAnsi="Times New Roman" w:cs="Times New Roman"/>
              </w:rPr>
            </w:pPr>
            <w:ins w:id="4878" w:author="Bo Shen" w:date="2023-02-27T23:25:00Z">
              <w:r>
                <w:rPr>
                  <w:rFonts w:ascii="Times New Roman" w:hAnsi="Times New Roman" w:cs="Times New Roman"/>
                </w:rPr>
                <w:t>(18)</w:t>
              </w:r>
            </w:ins>
          </w:p>
        </w:tc>
      </w:tr>
    </w:tbl>
    <w:p w14:paraId="3E805D4C" w14:textId="77777777" w:rsidR="00564B42" w:rsidRDefault="00564B42" w:rsidP="00587587">
      <w:pPr>
        <w:spacing w:line="480" w:lineRule="auto"/>
        <w:jc w:val="both"/>
        <w:rPr>
          <w:ins w:id="4879" w:author="Bo Shen" w:date="2023-02-27T23:25:00Z"/>
          <w:rFonts w:ascii="Times New Roman" w:hAnsi="Times New Roman" w:cs="Times New Roman"/>
        </w:rPr>
      </w:pPr>
      <w:ins w:id="4880"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027"/>
        <w:gridCol w:w="2628"/>
      </w:tblGrid>
      <w:tr w:rsidR="00564B42" w14:paraId="069118A3" w14:textId="77777777" w:rsidTr="00CB4C46">
        <w:trPr>
          <w:ins w:id="4881" w:author="Bo Shen" w:date="2023-02-27T23:25:00Z"/>
        </w:trPr>
        <w:tc>
          <w:tcPr>
            <w:tcW w:w="2065" w:type="dxa"/>
          </w:tcPr>
          <w:p w14:paraId="5D880985" w14:textId="77777777" w:rsidR="00564B42" w:rsidRDefault="00564B42" w:rsidP="00CB4C46">
            <w:pPr>
              <w:spacing w:line="480" w:lineRule="auto"/>
              <w:jc w:val="both"/>
              <w:rPr>
                <w:ins w:id="4882" w:author="Bo Shen" w:date="2023-02-27T23:25:00Z"/>
                <w:rFonts w:ascii="Times New Roman" w:hAnsi="Times New Roman" w:cs="Times New Roman"/>
              </w:rPr>
            </w:pPr>
          </w:p>
        </w:tc>
        <w:tc>
          <w:tcPr>
            <w:tcW w:w="4168" w:type="dxa"/>
          </w:tcPr>
          <w:p w14:paraId="46E21626" w14:textId="77777777" w:rsidR="00564B42" w:rsidRPr="00481F27" w:rsidRDefault="00000000" w:rsidP="00CB4C46">
            <w:pPr>
              <w:spacing w:line="480" w:lineRule="auto"/>
              <w:jc w:val="both"/>
              <w:rPr>
                <w:ins w:id="4883" w:author="Bo Shen" w:date="2023-02-27T23:25:00Z"/>
                <w:rFonts w:ascii="Times New Roman" w:hAnsi="Times New Roman" w:cs="Times New Roman"/>
              </w:rPr>
            </w:pPr>
            <m:oMathPara>
              <m:oMathParaPr>
                <m:jc m:val="left"/>
              </m:oMathParaPr>
              <m:oMath>
                <m:d>
                  <m:dPr>
                    <m:begChr m:val="{"/>
                    <m:endChr m:val=""/>
                    <m:ctrlPr>
                      <w:ins w:id="4884" w:author="Bo Shen" w:date="2023-02-27T23:25:00Z">
                        <w:rPr>
                          <w:rFonts w:ascii="Cambria Math" w:hAnsi="Cambria Math" w:cs="Times New Roman"/>
                          <w:i/>
                        </w:rPr>
                      </w:ins>
                    </m:ctrlPr>
                  </m:dPr>
                  <m:e>
                    <m:eqArr>
                      <m:eqArrPr>
                        <m:ctrlPr>
                          <w:ins w:id="4885" w:author="Bo Shen" w:date="2023-02-27T23:25:00Z">
                            <w:rPr>
                              <w:rFonts w:ascii="Cambria Math" w:hAnsi="Cambria Math" w:cs="Times New Roman"/>
                              <w:i/>
                            </w:rPr>
                          </w:ins>
                        </m:ctrlPr>
                      </m:eqArrPr>
                      <m:e>
                        <m:sSub>
                          <m:sSubPr>
                            <m:ctrlPr>
                              <w:ins w:id="4886" w:author="Bo Shen" w:date="2023-02-27T23:25:00Z">
                                <w:rPr>
                                  <w:rFonts w:ascii="Cambria Math" w:hAnsi="Cambria Math" w:cs="Times New Roman"/>
                                  <w:i/>
                                </w:rPr>
                              </w:ins>
                            </m:ctrlPr>
                          </m:sSubPr>
                          <m:e>
                            <m:r>
                              <w:ins w:id="4887" w:author="Bo Shen" w:date="2023-02-27T23:25:00Z">
                                <w:rPr>
                                  <w:rFonts w:ascii="Cambria Math" w:hAnsi="Cambria Math" w:cs="Times New Roman"/>
                                </w:rPr>
                                <m:t>R</m:t>
                              </w:ins>
                            </m:r>
                          </m:e>
                          <m:sub>
                            <m:r>
                              <w:ins w:id="4888" w:author="Bo Shen" w:date="2023-02-27T23:25:00Z">
                                <w:rPr>
                                  <w:rFonts w:ascii="Cambria Math" w:hAnsi="Cambria Math" w:cs="Times New Roman"/>
                                </w:rPr>
                                <m:t>1</m:t>
                              </w:ins>
                            </m:r>
                          </m:sub>
                        </m:sSub>
                        <m:r>
                          <w:ins w:id="4889" w:author="Bo Shen" w:date="2023-02-27T23:25:00Z">
                            <w:rPr>
                              <w:rFonts w:ascii="Cambria Math" w:hAnsi="Cambria Math" w:cs="Times New Roman"/>
                            </w:rPr>
                            <m:t>+</m:t>
                          </w:ins>
                        </m:r>
                        <m:sSub>
                          <m:sSubPr>
                            <m:ctrlPr>
                              <w:ins w:id="4890" w:author="Bo Shen" w:date="2023-02-27T23:25:00Z">
                                <w:rPr>
                                  <w:rFonts w:ascii="Cambria Math" w:hAnsi="Cambria Math" w:cs="Times New Roman"/>
                                  <w:i/>
                                </w:rPr>
                              </w:ins>
                            </m:ctrlPr>
                          </m:sSubPr>
                          <m:e>
                            <m:r>
                              <w:ins w:id="4891" w:author="Bo Shen" w:date="2023-02-27T23:25:00Z">
                                <w:rPr>
                                  <w:rFonts w:ascii="Cambria Math" w:hAnsi="Cambria Math" w:cs="Times New Roman"/>
                                </w:rPr>
                                <m:t>R</m:t>
                              </w:ins>
                            </m:r>
                          </m:e>
                          <m:sub>
                            <m:r>
                              <w:ins w:id="4892" w:author="Bo Shen" w:date="2023-02-27T23:25:00Z">
                                <w:rPr>
                                  <w:rFonts w:ascii="Cambria Math" w:hAnsi="Cambria Math" w:cs="Times New Roman"/>
                                </w:rPr>
                                <m:t>2</m:t>
                              </w:ins>
                            </m:r>
                          </m:sub>
                        </m:sSub>
                        <m:r>
                          <w:ins w:id="4893" w:author="Bo Shen" w:date="2023-02-27T23:25:00Z">
                            <w:rPr>
                              <w:rFonts w:ascii="Cambria Math" w:hAnsi="Cambria Math" w:cs="Times New Roman"/>
                            </w:rPr>
                            <m:t>+</m:t>
                          </w:ins>
                        </m:r>
                        <m:sSub>
                          <m:sSubPr>
                            <m:ctrlPr>
                              <w:ins w:id="4894" w:author="Bo Shen" w:date="2023-02-27T23:25:00Z">
                                <w:rPr>
                                  <w:rFonts w:ascii="Cambria Math" w:hAnsi="Cambria Math" w:cs="Times New Roman"/>
                                  <w:i/>
                                </w:rPr>
                              </w:ins>
                            </m:ctrlPr>
                          </m:sSubPr>
                          <m:e>
                            <m:r>
                              <w:ins w:id="4895" w:author="Bo Shen" w:date="2023-02-27T23:25:00Z">
                                <w:rPr>
                                  <w:rFonts w:ascii="Cambria Math" w:hAnsi="Cambria Math" w:cs="Times New Roman"/>
                                </w:rPr>
                                <m:t>R</m:t>
                              </w:ins>
                            </m:r>
                          </m:e>
                          <m:sub>
                            <m:r>
                              <w:ins w:id="4896" w:author="Bo Shen" w:date="2023-02-27T23:25:00Z">
                                <w:rPr>
                                  <w:rFonts w:ascii="Cambria Math" w:hAnsi="Cambria Math" w:cs="Times New Roman"/>
                                </w:rPr>
                                <m:t>3</m:t>
                              </w:ins>
                            </m:r>
                          </m:sub>
                        </m:sSub>
                        <m:r>
                          <w:ins w:id="4897" w:author="Bo Shen" w:date="2023-02-27T23:25:00Z">
                            <w:rPr>
                              <w:rFonts w:ascii="Cambria Math" w:hAnsi="Cambria Math" w:cs="Times New Roman"/>
                            </w:rPr>
                            <m:t>-</m:t>
                          </w:ins>
                        </m:r>
                        <m:f>
                          <m:fPr>
                            <m:ctrlPr>
                              <w:ins w:id="4898" w:author="Bo Shen" w:date="2023-02-27T23:25:00Z">
                                <w:rPr>
                                  <w:rFonts w:ascii="Cambria Math" w:hAnsi="Cambria Math" w:cs="Times New Roman"/>
                                  <w:i/>
                                </w:rPr>
                              </w:ins>
                            </m:ctrlPr>
                          </m:fPr>
                          <m:num>
                            <m:sSub>
                              <m:sSubPr>
                                <m:ctrlPr>
                                  <w:ins w:id="4899" w:author="Bo Shen" w:date="2023-02-27T23:25:00Z">
                                    <w:rPr>
                                      <w:rFonts w:ascii="Cambria Math" w:hAnsi="Cambria Math" w:cs="Times New Roman"/>
                                      <w:i/>
                                    </w:rPr>
                                  </w:ins>
                                </m:ctrlPr>
                              </m:sSubPr>
                              <m:e>
                                <m:sSub>
                                  <m:sSubPr>
                                    <m:ctrlPr>
                                      <w:ins w:id="4900" w:author="Bo Shen" w:date="2023-02-27T23:25:00Z">
                                        <w:rPr>
                                          <w:rFonts w:ascii="Cambria Math" w:hAnsi="Cambria Math" w:cs="Times New Roman"/>
                                          <w:i/>
                                        </w:rPr>
                                      </w:ins>
                                    </m:ctrlPr>
                                  </m:sSubPr>
                                  <m:e>
                                    <m:r>
                                      <w:ins w:id="4901" w:author="Bo Shen" w:date="2023-02-27T23:25:00Z">
                                        <w:rPr>
                                          <w:rFonts w:ascii="Cambria Math" w:hAnsi="Cambria Math" w:cs="Times New Roman"/>
                                        </w:rPr>
                                        <m:t>R</m:t>
                                      </w:ins>
                                    </m:r>
                                  </m:e>
                                  <m:sub>
                                    <m:r>
                                      <w:ins w:id="4902" w:author="Bo Shen" w:date="2023-02-27T23:25:00Z">
                                        <w:rPr>
                                          <w:rFonts w:ascii="Cambria Math" w:hAnsi="Cambria Math" w:cs="Times New Roman"/>
                                        </w:rPr>
                                        <m:t>max</m:t>
                                      </w:ins>
                                    </m:r>
                                  </m:sub>
                                </m:sSub>
                                <m:r>
                                  <w:ins w:id="4903" w:author="Bo Shen" w:date="2023-02-27T23:25:00Z">
                                    <w:rPr>
                                      <w:rFonts w:ascii="Cambria Math" w:hAnsi="Cambria Math" w:cs="Times New Roman"/>
                                    </w:rPr>
                                    <m:t>(V</m:t>
                                  </w:ins>
                                </m:r>
                              </m:e>
                              <m:sub>
                                <m:r>
                                  <w:ins w:id="4904" w:author="Bo Shen" w:date="2023-02-27T23:25:00Z">
                                    <w:rPr>
                                      <w:rFonts w:ascii="Cambria Math" w:hAnsi="Cambria Math" w:cs="Times New Roman"/>
                                    </w:rPr>
                                    <m:t>1</m:t>
                                  </w:ins>
                                </m:r>
                              </m:sub>
                            </m:sSub>
                            <m:r>
                              <w:ins w:id="4905" w:author="Bo Shen" w:date="2023-02-27T23:25:00Z">
                                <w:rPr>
                                  <w:rFonts w:ascii="Cambria Math" w:hAnsi="Cambria Math" w:cs="Times New Roman"/>
                                </w:rPr>
                                <m:t>+</m:t>
                              </w:ins>
                            </m:r>
                            <m:sSub>
                              <m:sSubPr>
                                <m:ctrlPr>
                                  <w:ins w:id="4906" w:author="Bo Shen" w:date="2023-03-03T18:04:00Z">
                                    <w:rPr>
                                      <w:rFonts w:ascii="Cambria Math" w:hAnsi="Cambria Math" w:cs="Times New Roman"/>
                                      <w:i/>
                                    </w:rPr>
                                  </w:ins>
                                </m:ctrlPr>
                              </m:sSubPr>
                              <m:e>
                                <m:r>
                                  <w:ins w:id="4907" w:author="Bo Shen" w:date="2023-02-27T23:25:00Z">
                                    <w:rPr>
                                      <w:rFonts w:ascii="Cambria Math" w:hAnsi="Cambria Math" w:cs="Times New Roman"/>
                                    </w:rPr>
                                    <m:t>B</m:t>
                                  </w:ins>
                                </m:r>
                              </m:e>
                              <m:sub>
                                <m:r>
                                  <w:ins w:id="4908" w:author="Bo Shen" w:date="2023-03-03T18:04:00Z">
                                    <w:rPr>
                                      <w:rFonts w:ascii="Cambria Math" w:hAnsi="Cambria Math" w:cs="Times New Roman"/>
                                    </w:rPr>
                                    <m:t>R</m:t>
                                  </w:ins>
                                </m:r>
                              </m:sub>
                            </m:sSub>
                            <m:r>
                              <w:ins w:id="4909" w:author="Bo Shen" w:date="2023-02-27T23:25:00Z">
                                <w:rPr>
                                  <w:rFonts w:ascii="Cambria Math" w:hAnsi="Cambria Math" w:cs="Times New Roman"/>
                                </w:rPr>
                                <m:t>)</m:t>
                              </w:ins>
                            </m:r>
                          </m:num>
                          <m:den>
                            <m:sSub>
                              <m:sSubPr>
                                <m:ctrlPr>
                                  <w:ins w:id="4910" w:author="Bo Shen" w:date="2023-02-27T23:25:00Z">
                                    <w:rPr>
                                      <w:rFonts w:ascii="Cambria Math" w:hAnsi="Cambria Math" w:cs="Times New Roman"/>
                                      <w:i/>
                                    </w:rPr>
                                  </w:ins>
                                </m:ctrlPr>
                              </m:sSubPr>
                              <m:e>
                                <m:r>
                                  <w:ins w:id="4911" w:author="Bo Shen" w:date="2023-02-27T23:25:00Z">
                                    <w:rPr>
                                      <w:rFonts w:ascii="Cambria Math" w:hAnsi="Cambria Math" w:cs="Times New Roman"/>
                                    </w:rPr>
                                    <m:t>R</m:t>
                                  </w:ins>
                                </m:r>
                              </m:e>
                              <m:sub>
                                <m:r>
                                  <w:ins w:id="4912" w:author="Bo Shen" w:date="2023-02-27T23:25:00Z">
                                    <w:rPr>
                                      <w:rFonts w:ascii="Cambria Math" w:hAnsi="Cambria Math" w:cs="Times New Roman"/>
                                    </w:rPr>
                                    <m:t>1</m:t>
                                  </w:ins>
                                </m:r>
                              </m:sub>
                            </m:sSub>
                          </m:den>
                        </m:f>
                        <m:r>
                          <w:ins w:id="4913" w:author="Bo Shen" w:date="2023-02-27T23:25:00Z">
                            <w:rPr>
                              <w:rFonts w:ascii="Cambria Math" w:hAnsi="Cambria Math" w:cs="Times New Roman"/>
                            </w:rPr>
                            <m:t>=1+</m:t>
                          </w:ins>
                        </m:r>
                        <m:sSub>
                          <m:sSubPr>
                            <m:ctrlPr>
                              <w:ins w:id="4914" w:author="Bo Shen" w:date="2023-03-03T18:04:00Z">
                                <w:rPr>
                                  <w:rFonts w:ascii="Cambria Math" w:hAnsi="Cambria Math" w:cs="Times New Roman"/>
                                  <w:i/>
                                </w:rPr>
                              </w:ins>
                            </m:ctrlPr>
                          </m:sSubPr>
                          <m:e>
                            <m:r>
                              <w:ins w:id="4915" w:author="Bo Shen" w:date="2023-03-03T18:04:00Z">
                                <w:rPr>
                                  <w:rFonts w:ascii="Cambria Math" w:hAnsi="Cambria Math" w:cs="Times New Roman"/>
                                </w:rPr>
                                <m:t>B</m:t>
                              </w:ins>
                            </m:r>
                          </m:e>
                          <m:sub>
                            <m:r>
                              <w:ins w:id="4916" w:author="Bo Shen" w:date="2023-03-03T18:04:00Z">
                                <w:rPr>
                                  <w:rFonts w:ascii="Cambria Math" w:hAnsi="Cambria Math" w:cs="Times New Roman"/>
                                </w:rPr>
                                <m:t>G</m:t>
                              </w:ins>
                            </m:r>
                          </m:sub>
                        </m:sSub>
                        <m:r>
                          <w:ins w:id="4917" w:author="Bo Shen" w:date="2023-02-27T23:25:00Z">
                            <w:rPr>
                              <w:rFonts w:ascii="Cambria Math" w:hAnsi="Cambria Math" w:cs="Times New Roman"/>
                            </w:rPr>
                            <m:t>-α;</m:t>
                          </w:ins>
                        </m:r>
                      </m:e>
                      <m:e>
                        <m:sSub>
                          <m:sSubPr>
                            <m:ctrlPr>
                              <w:ins w:id="4918" w:author="Bo Shen" w:date="2023-02-27T23:25:00Z">
                                <w:rPr>
                                  <w:rFonts w:ascii="Cambria Math" w:hAnsi="Cambria Math" w:cs="Times New Roman"/>
                                  <w:i/>
                                </w:rPr>
                              </w:ins>
                            </m:ctrlPr>
                          </m:sSubPr>
                          <m:e>
                            <m:r>
                              <w:ins w:id="4919" w:author="Bo Shen" w:date="2023-02-27T23:25:00Z">
                                <w:rPr>
                                  <w:rFonts w:ascii="Cambria Math" w:hAnsi="Cambria Math" w:cs="Times New Roman"/>
                                </w:rPr>
                                <m:t>R</m:t>
                              </w:ins>
                            </m:r>
                          </m:e>
                          <m:sub>
                            <m:r>
                              <w:ins w:id="4920" w:author="Bo Shen" w:date="2023-02-27T23:25:00Z">
                                <w:rPr>
                                  <w:rFonts w:ascii="Cambria Math" w:hAnsi="Cambria Math" w:cs="Times New Roman"/>
                                </w:rPr>
                                <m:t>2</m:t>
                              </w:ins>
                            </m:r>
                          </m:sub>
                        </m:sSub>
                        <m:r>
                          <w:ins w:id="4921" w:author="Bo Shen" w:date="2023-02-27T23:25:00Z">
                            <w:rPr>
                              <w:rFonts w:ascii="Cambria Math" w:hAnsi="Cambria Math" w:cs="Times New Roman"/>
                            </w:rPr>
                            <m:t>+</m:t>
                          </w:ins>
                        </m:r>
                        <m:sSub>
                          <m:sSubPr>
                            <m:ctrlPr>
                              <w:ins w:id="4922" w:author="Bo Shen" w:date="2023-02-27T23:25:00Z">
                                <w:rPr>
                                  <w:rFonts w:ascii="Cambria Math" w:hAnsi="Cambria Math" w:cs="Times New Roman"/>
                                  <w:i/>
                                </w:rPr>
                              </w:ins>
                            </m:ctrlPr>
                          </m:sSubPr>
                          <m:e>
                            <m:r>
                              <w:ins w:id="4923" w:author="Bo Shen" w:date="2023-02-27T23:25:00Z">
                                <w:rPr>
                                  <w:rFonts w:ascii="Cambria Math" w:hAnsi="Cambria Math" w:cs="Times New Roman"/>
                                </w:rPr>
                                <m:t>R</m:t>
                              </w:ins>
                            </m:r>
                          </m:e>
                          <m:sub>
                            <m:r>
                              <w:ins w:id="4924" w:author="Bo Shen" w:date="2023-02-27T23:25:00Z">
                                <w:rPr>
                                  <w:rFonts w:ascii="Cambria Math" w:hAnsi="Cambria Math" w:cs="Times New Roman"/>
                                </w:rPr>
                                <m:t>1</m:t>
                              </w:ins>
                            </m:r>
                          </m:sub>
                        </m:sSub>
                        <m:r>
                          <w:ins w:id="4925" w:author="Bo Shen" w:date="2023-02-27T23:25:00Z">
                            <w:rPr>
                              <w:rFonts w:ascii="Cambria Math" w:hAnsi="Cambria Math" w:cs="Times New Roman"/>
                            </w:rPr>
                            <m:t>+</m:t>
                          </w:ins>
                        </m:r>
                        <m:sSub>
                          <m:sSubPr>
                            <m:ctrlPr>
                              <w:ins w:id="4926" w:author="Bo Shen" w:date="2023-02-27T23:25:00Z">
                                <w:rPr>
                                  <w:rFonts w:ascii="Cambria Math" w:hAnsi="Cambria Math" w:cs="Times New Roman"/>
                                  <w:i/>
                                </w:rPr>
                              </w:ins>
                            </m:ctrlPr>
                          </m:sSubPr>
                          <m:e>
                            <m:r>
                              <w:ins w:id="4927" w:author="Bo Shen" w:date="2023-02-27T23:25:00Z">
                                <w:rPr>
                                  <w:rFonts w:ascii="Cambria Math" w:hAnsi="Cambria Math" w:cs="Times New Roman"/>
                                </w:rPr>
                                <m:t>R</m:t>
                              </w:ins>
                            </m:r>
                          </m:e>
                          <m:sub>
                            <m:r>
                              <w:ins w:id="4928" w:author="Bo Shen" w:date="2023-02-27T23:25:00Z">
                                <w:rPr>
                                  <w:rFonts w:ascii="Cambria Math" w:hAnsi="Cambria Math" w:cs="Times New Roman"/>
                                </w:rPr>
                                <m:t>3</m:t>
                              </w:ins>
                            </m:r>
                          </m:sub>
                        </m:sSub>
                        <m:r>
                          <w:ins w:id="4929" w:author="Bo Shen" w:date="2023-02-27T23:25:00Z">
                            <w:rPr>
                              <w:rFonts w:ascii="Cambria Math" w:hAnsi="Cambria Math" w:cs="Times New Roman"/>
                            </w:rPr>
                            <m:t>-</m:t>
                          </w:ins>
                        </m:r>
                        <m:f>
                          <m:fPr>
                            <m:ctrlPr>
                              <w:ins w:id="4930" w:author="Bo Shen" w:date="2023-02-27T23:25:00Z">
                                <w:rPr>
                                  <w:rFonts w:ascii="Cambria Math" w:hAnsi="Cambria Math" w:cs="Times New Roman"/>
                                  <w:i/>
                                </w:rPr>
                              </w:ins>
                            </m:ctrlPr>
                          </m:fPr>
                          <m:num>
                            <m:sSub>
                              <m:sSubPr>
                                <m:ctrlPr>
                                  <w:ins w:id="4931" w:author="Bo Shen" w:date="2023-02-27T23:25:00Z">
                                    <w:rPr>
                                      <w:rFonts w:ascii="Cambria Math" w:hAnsi="Cambria Math" w:cs="Times New Roman"/>
                                      <w:i/>
                                    </w:rPr>
                                  </w:ins>
                                </m:ctrlPr>
                              </m:sSubPr>
                              <m:e>
                                <m:sSub>
                                  <m:sSubPr>
                                    <m:ctrlPr>
                                      <w:ins w:id="4932" w:author="Bo Shen" w:date="2023-02-27T23:25:00Z">
                                        <w:rPr>
                                          <w:rFonts w:ascii="Cambria Math" w:hAnsi="Cambria Math" w:cs="Times New Roman"/>
                                          <w:i/>
                                        </w:rPr>
                                      </w:ins>
                                    </m:ctrlPr>
                                  </m:sSubPr>
                                  <m:e>
                                    <m:r>
                                      <w:ins w:id="4933" w:author="Bo Shen" w:date="2023-02-27T23:25:00Z">
                                        <w:rPr>
                                          <w:rFonts w:ascii="Cambria Math" w:hAnsi="Cambria Math" w:cs="Times New Roman"/>
                                        </w:rPr>
                                        <m:t>R</m:t>
                                      </w:ins>
                                    </m:r>
                                  </m:e>
                                  <m:sub>
                                    <m:r>
                                      <w:ins w:id="4934" w:author="Bo Shen" w:date="2023-02-27T23:25:00Z">
                                        <w:rPr>
                                          <w:rFonts w:ascii="Cambria Math" w:hAnsi="Cambria Math" w:cs="Times New Roman"/>
                                        </w:rPr>
                                        <m:t>max</m:t>
                                      </w:ins>
                                    </m:r>
                                  </m:sub>
                                </m:sSub>
                                <m:r>
                                  <w:ins w:id="4935" w:author="Bo Shen" w:date="2023-02-27T23:25:00Z">
                                    <w:rPr>
                                      <w:rFonts w:ascii="Cambria Math" w:hAnsi="Cambria Math" w:cs="Times New Roman"/>
                                    </w:rPr>
                                    <m:t>(V</m:t>
                                  </w:ins>
                                </m:r>
                              </m:e>
                              <m:sub>
                                <m:r>
                                  <w:ins w:id="4936" w:author="Bo Shen" w:date="2023-02-27T23:25:00Z">
                                    <w:rPr>
                                      <w:rFonts w:ascii="Cambria Math" w:hAnsi="Cambria Math" w:cs="Times New Roman"/>
                                    </w:rPr>
                                    <m:t>2</m:t>
                                  </w:ins>
                                </m:r>
                              </m:sub>
                            </m:sSub>
                            <m:r>
                              <w:ins w:id="4937" w:author="Bo Shen" w:date="2023-02-27T23:25:00Z">
                                <w:rPr>
                                  <w:rFonts w:ascii="Cambria Math" w:hAnsi="Cambria Math" w:cs="Times New Roman"/>
                                </w:rPr>
                                <m:t>+</m:t>
                              </w:ins>
                            </m:r>
                            <m:sSub>
                              <m:sSubPr>
                                <m:ctrlPr>
                                  <w:ins w:id="4938" w:author="Bo Shen" w:date="2023-03-03T18:04:00Z">
                                    <w:rPr>
                                      <w:rFonts w:ascii="Cambria Math" w:hAnsi="Cambria Math" w:cs="Times New Roman"/>
                                      <w:i/>
                                    </w:rPr>
                                  </w:ins>
                                </m:ctrlPr>
                              </m:sSubPr>
                              <m:e>
                                <m:r>
                                  <w:ins w:id="4939" w:author="Bo Shen" w:date="2023-02-27T23:25:00Z">
                                    <w:rPr>
                                      <w:rFonts w:ascii="Cambria Math" w:hAnsi="Cambria Math" w:cs="Times New Roman"/>
                                    </w:rPr>
                                    <m:t>B</m:t>
                                  </w:ins>
                                </m:r>
                              </m:e>
                              <m:sub>
                                <m:r>
                                  <w:ins w:id="4940" w:author="Bo Shen" w:date="2023-03-03T18:04:00Z">
                                    <w:rPr>
                                      <w:rFonts w:ascii="Cambria Math" w:hAnsi="Cambria Math" w:cs="Times New Roman"/>
                                    </w:rPr>
                                    <m:t>R</m:t>
                                  </w:ins>
                                </m:r>
                              </m:sub>
                            </m:sSub>
                            <m:r>
                              <w:ins w:id="4941" w:author="Bo Shen" w:date="2023-02-27T23:25:00Z">
                                <w:rPr>
                                  <w:rFonts w:ascii="Cambria Math" w:hAnsi="Cambria Math" w:cs="Times New Roman"/>
                                </w:rPr>
                                <m:t>)</m:t>
                              </w:ins>
                            </m:r>
                          </m:num>
                          <m:den>
                            <m:sSub>
                              <m:sSubPr>
                                <m:ctrlPr>
                                  <w:ins w:id="4942" w:author="Bo Shen" w:date="2023-02-27T23:25:00Z">
                                    <w:rPr>
                                      <w:rFonts w:ascii="Cambria Math" w:hAnsi="Cambria Math" w:cs="Times New Roman"/>
                                      <w:i/>
                                    </w:rPr>
                                  </w:ins>
                                </m:ctrlPr>
                              </m:sSubPr>
                              <m:e>
                                <m:r>
                                  <w:ins w:id="4943" w:author="Bo Shen" w:date="2023-02-27T23:25:00Z">
                                    <w:rPr>
                                      <w:rFonts w:ascii="Cambria Math" w:hAnsi="Cambria Math" w:cs="Times New Roman"/>
                                    </w:rPr>
                                    <m:t>R</m:t>
                                  </w:ins>
                                </m:r>
                              </m:e>
                              <m:sub>
                                <m:r>
                                  <w:ins w:id="4944" w:author="Bo Shen" w:date="2023-02-27T23:25:00Z">
                                    <w:rPr>
                                      <w:rFonts w:ascii="Cambria Math" w:hAnsi="Cambria Math" w:cs="Times New Roman"/>
                                    </w:rPr>
                                    <m:t>2</m:t>
                                  </w:ins>
                                </m:r>
                              </m:sub>
                            </m:sSub>
                          </m:den>
                        </m:f>
                        <m:r>
                          <w:ins w:id="4945" w:author="Bo Shen" w:date="2023-02-27T23:25:00Z">
                            <w:rPr>
                              <w:rFonts w:ascii="Cambria Math" w:hAnsi="Cambria Math" w:cs="Times New Roman"/>
                            </w:rPr>
                            <m:t>=1+</m:t>
                          </w:ins>
                        </m:r>
                        <m:sSub>
                          <m:sSubPr>
                            <m:ctrlPr>
                              <w:ins w:id="4946" w:author="Bo Shen" w:date="2023-03-03T18:04:00Z">
                                <w:rPr>
                                  <w:rFonts w:ascii="Cambria Math" w:hAnsi="Cambria Math" w:cs="Times New Roman"/>
                                  <w:i/>
                                </w:rPr>
                              </w:ins>
                            </m:ctrlPr>
                          </m:sSubPr>
                          <m:e>
                            <m:r>
                              <w:ins w:id="4947" w:author="Bo Shen" w:date="2023-03-03T18:04:00Z">
                                <w:rPr>
                                  <w:rFonts w:ascii="Cambria Math" w:hAnsi="Cambria Math" w:cs="Times New Roman"/>
                                </w:rPr>
                                <m:t>B</m:t>
                              </w:ins>
                            </m:r>
                          </m:e>
                          <m:sub>
                            <m:r>
                              <w:ins w:id="4948" w:author="Bo Shen" w:date="2023-03-03T18:04:00Z">
                                <w:rPr>
                                  <w:rFonts w:ascii="Cambria Math" w:hAnsi="Cambria Math" w:cs="Times New Roman"/>
                                </w:rPr>
                                <m:t>G</m:t>
                              </w:ins>
                            </m:r>
                          </m:sub>
                        </m:sSub>
                        <m:r>
                          <w:ins w:id="4949" w:author="Bo Shen" w:date="2023-02-27T23:25:00Z">
                            <w:rPr>
                              <w:rFonts w:ascii="Cambria Math" w:hAnsi="Cambria Math" w:cs="Times New Roman"/>
                            </w:rPr>
                            <m:t>-α;</m:t>
                          </w:ins>
                        </m:r>
                        <m:ctrlPr>
                          <w:ins w:id="4950" w:author="Bo Shen" w:date="2023-02-27T23:25:00Z">
                            <w:rPr>
                              <w:rFonts w:ascii="Cambria Math" w:eastAsia="Cambria Math" w:hAnsi="Cambria Math" w:cs="Cambria Math"/>
                              <w:i/>
                            </w:rPr>
                          </w:ins>
                        </m:ctrlPr>
                      </m:e>
                      <m:e>
                        <m:sSub>
                          <m:sSubPr>
                            <m:ctrlPr>
                              <w:ins w:id="4951" w:author="Bo Shen" w:date="2023-02-27T23:25:00Z">
                                <w:rPr>
                                  <w:rFonts w:ascii="Cambria Math" w:hAnsi="Cambria Math" w:cs="Times New Roman"/>
                                  <w:i/>
                                </w:rPr>
                              </w:ins>
                            </m:ctrlPr>
                          </m:sSubPr>
                          <m:e>
                            <m:r>
                              <w:ins w:id="4952" w:author="Bo Shen" w:date="2023-02-27T23:25:00Z">
                                <w:rPr>
                                  <w:rFonts w:ascii="Cambria Math" w:hAnsi="Cambria Math" w:cs="Times New Roman"/>
                                </w:rPr>
                                <m:t>R</m:t>
                              </w:ins>
                            </m:r>
                          </m:e>
                          <m:sub>
                            <m:r>
                              <w:ins w:id="4953" w:author="Bo Shen" w:date="2023-02-27T23:25:00Z">
                                <w:rPr>
                                  <w:rFonts w:ascii="Cambria Math" w:hAnsi="Cambria Math" w:cs="Times New Roman"/>
                                </w:rPr>
                                <m:t>3</m:t>
                              </w:ins>
                            </m:r>
                          </m:sub>
                        </m:sSub>
                        <m:r>
                          <w:ins w:id="4954" w:author="Bo Shen" w:date="2023-02-27T23:25:00Z">
                            <w:rPr>
                              <w:rFonts w:ascii="Cambria Math" w:hAnsi="Cambria Math" w:cs="Times New Roman"/>
                            </w:rPr>
                            <m:t>+</m:t>
                          </w:ins>
                        </m:r>
                        <m:sSub>
                          <m:sSubPr>
                            <m:ctrlPr>
                              <w:ins w:id="4955" w:author="Bo Shen" w:date="2023-02-27T23:25:00Z">
                                <w:rPr>
                                  <w:rFonts w:ascii="Cambria Math" w:hAnsi="Cambria Math" w:cs="Times New Roman"/>
                                  <w:i/>
                                </w:rPr>
                              </w:ins>
                            </m:ctrlPr>
                          </m:sSubPr>
                          <m:e>
                            <m:r>
                              <w:ins w:id="4956" w:author="Bo Shen" w:date="2023-02-27T23:25:00Z">
                                <w:rPr>
                                  <w:rFonts w:ascii="Cambria Math" w:hAnsi="Cambria Math" w:cs="Times New Roman"/>
                                </w:rPr>
                                <m:t>R</m:t>
                              </w:ins>
                            </m:r>
                          </m:e>
                          <m:sub>
                            <m:r>
                              <w:ins w:id="4957" w:author="Bo Shen" w:date="2023-02-27T23:25:00Z">
                                <w:rPr>
                                  <w:rFonts w:ascii="Cambria Math" w:hAnsi="Cambria Math" w:cs="Times New Roman"/>
                                </w:rPr>
                                <m:t>1</m:t>
                              </w:ins>
                            </m:r>
                          </m:sub>
                        </m:sSub>
                        <m:r>
                          <w:ins w:id="4958" w:author="Bo Shen" w:date="2023-02-27T23:25:00Z">
                            <w:rPr>
                              <w:rFonts w:ascii="Cambria Math" w:hAnsi="Cambria Math" w:cs="Times New Roman"/>
                            </w:rPr>
                            <m:t>+</m:t>
                          </w:ins>
                        </m:r>
                        <m:sSub>
                          <m:sSubPr>
                            <m:ctrlPr>
                              <w:ins w:id="4959" w:author="Bo Shen" w:date="2023-02-27T23:25:00Z">
                                <w:rPr>
                                  <w:rFonts w:ascii="Cambria Math" w:hAnsi="Cambria Math" w:cs="Times New Roman"/>
                                  <w:i/>
                                </w:rPr>
                              </w:ins>
                            </m:ctrlPr>
                          </m:sSubPr>
                          <m:e>
                            <m:r>
                              <w:ins w:id="4960" w:author="Bo Shen" w:date="2023-02-27T23:25:00Z">
                                <w:rPr>
                                  <w:rFonts w:ascii="Cambria Math" w:hAnsi="Cambria Math" w:cs="Times New Roman"/>
                                </w:rPr>
                                <m:t>R</m:t>
                              </w:ins>
                            </m:r>
                          </m:e>
                          <m:sub>
                            <m:r>
                              <w:ins w:id="4961" w:author="Bo Shen" w:date="2023-02-27T23:25:00Z">
                                <w:rPr>
                                  <w:rFonts w:ascii="Cambria Math" w:hAnsi="Cambria Math" w:cs="Times New Roman"/>
                                </w:rPr>
                                <m:t>2</m:t>
                              </w:ins>
                            </m:r>
                          </m:sub>
                        </m:sSub>
                        <m:r>
                          <w:ins w:id="4962" w:author="Bo Shen" w:date="2023-02-27T23:25:00Z">
                            <w:rPr>
                              <w:rFonts w:ascii="Cambria Math" w:hAnsi="Cambria Math" w:cs="Times New Roman"/>
                            </w:rPr>
                            <m:t>-</m:t>
                          </w:ins>
                        </m:r>
                        <m:f>
                          <m:fPr>
                            <m:ctrlPr>
                              <w:ins w:id="4963" w:author="Bo Shen" w:date="2023-02-27T23:25:00Z">
                                <w:rPr>
                                  <w:rFonts w:ascii="Cambria Math" w:hAnsi="Cambria Math" w:cs="Times New Roman"/>
                                  <w:i/>
                                </w:rPr>
                              </w:ins>
                            </m:ctrlPr>
                          </m:fPr>
                          <m:num>
                            <m:sSub>
                              <m:sSubPr>
                                <m:ctrlPr>
                                  <w:ins w:id="4964" w:author="Bo Shen" w:date="2023-02-27T23:25:00Z">
                                    <w:rPr>
                                      <w:rFonts w:ascii="Cambria Math" w:hAnsi="Cambria Math" w:cs="Times New Roman"/>
                                      <w:i/>
                                    </w:rPr>
                                  </w:ins>
                                </m:ctrlPr>
                              </m:sSubPr>
                              <m:e>
                                <m:sSub>
                                  <m:sSubPr>
                                    <m:ctrlPr>
                                      <w:ins w:id="4965" w:author="Bo Shen" w:date="2023-02-27T23:25:00Z">
                                        <w:rPr>
                                          <w:rFonts w:ascii="Cambria Math" w:hAnsi="Cambria Math" w:cs="Times New Roman"/>
                                          <w:i/>
                                        </w:rPr>
                                      </w:ins>
                                    </m:ctrlPr>
                                  </m:sSubPr>
                                  <m:e>
                                    <m:r>
                                      <w:ins w:id="4966" w:author="Bo Shen" w:date="2023-02-27T23:25:00Z">
                                        <w:rPr>
                                          <w:rFonts w:ascii="Cambria Math" w:hAnsi="Cambria Math" w:cs="Times New Roman"/>
                                        </w:rPr>
                                        <m:t>R</m:t>
                                      </w:ins>
                                    </m:r>
                                  </m:e>
                                  <m:sub>
                                    <m:r>
                                      <w:ins w:id="4967" w:author="Bo Shen" w:date="2023-02-27T23:25:00Z">
                                        <w:rPr>
                                          <w:rFonts w:ascii="Cambria Math" w:hAnsi="Cambria Math" w:cs="Times New Roman"/>
                                        </w:rPr>
                                        <m:t>max</m:t>
                                      </w:ins>
                                    </m:r>
                                  </m:sub>
                                </m:sSub>
                                <m:r>
                                  <w:ins w:id="4968" w:author="Bo Shen" w:date="2023-02-27T23:25:00Z">
                                    <w:rPr>
                                      <w:rFonts w:ascii="Cambria Math" w:hAnsi="Cambria Math" w:cs="Times New Roman"/>
                                    </w:rPr>
                                    <m:t>(V</m:t>
                                  </w:ins>
                                </m:r>
                              </m:e>
                              <m:sub>
                                <m:r>
                                  <w:ins w:id="4969" w:author="Bo Shen" w:date="2023-02-27T23:25:00Z">
                                    <w:rPr>
                                      <w:rFonts w:ascii="Cambria Math" w:hAnsi="Cambria Math" w:cs="Times New Roman"/>
                                    </w:rPr>
                                    <m:t>3</m:t>
                                  </w:ins>
                                </m:r>
                              </m:sub>
                            </m:sSub>
                            <m:r>
                              <w:ins w:id="4970" w:author="Bo Shen" w:date="2023-02-27T23:25:00Z">
                                <w:rPr>
                                  <w:rFonts w:ascii="Cambria Math" w:hAnsi="Cambria Math" w:cs="Times New Roman"/>
                                </w:rPr>
                                <m:t>+</m:t>
                              </w:ins>
                            </m:r>
                            <m:sSub>
                              <m:sSubPr>
                                <m:ctrlPr>
                                  <w:ins w:id="4971" w:author="Bo Shen" w:date="2023-03-03T18:04:00Z">
                                    <w:rPr>
                                      <w:rFonts w:ascii="Cambria Math" w:hAnsi="Cambria Math" w:cs="Times New Roman"/>
                                      <w:i/>
                                    </w:rPr>
                                  </w:ins>
                                </m:ctrlPr>
                              </m:sSubPr>
                              <m:e>
                                <m:r>
                                  <w:ins w:id="4972" w:author="Bo Shen" w:date="2023-02-27T23:25:00Z">
                                    <w:rPr>
                                      <w:rFonts w:ascii="Cambria Math" w:hAnsi="Cambria Math" w:cs="Times New Roman"/>
                                    </w:rPr>
                                    <m:t>B</m:t>
                                  </w:ins>
                                </m:r>
                              </m:e>
                              <m:sub>
                                <m:r>
                                  <w:ins w:id="4973" w:author="Bo Shen" w:date="2023-03-03T18:04:00Z">
                                    <w:rPr>
                                      <w:rFonts w:ascii="Cambria Math" w:hAnsi="Cambria Math" w:cs="Times New Roman"/>
                                    </w:rPr>
                                    <m:t>R</m:t>
                                  </w:ins>
                                </m:r>
                              </m:sub>
                            </m:sSub>
                            <m:r>
                              <w:ins w:id="4974" w:author="Bo Shen" w:date="2023-02-27T23:25:00Z">
                                <w:rPr>
                                  <w:rFonts w:ascii="Cambria Math" w:hAnsi="Cambria Math" w:cs="Times New Roman"/>
                                </w:rPr>
                                <m:t>)</m:t>
                              </w:ins>
                            </m:r>
                          </m:num>
                          <m:den>
                            <m:sSub>
                              <m:sSubPr>
                                <m:ctrlPr>
                                  <w:ins w:id="4975" w:author="Bo Shen" w:date="2023-02-27T23:25:00Z">
                                    <w:rPr>
                                      <w:rFonts w:ascii="Cambria Math" w:hAnsi="Cambria Math" w:cs="Times New Roman"/>
                                      <w:i/>
                                    </w:rPr>
                                  </w:ins>
                                </m:ctrlPr>
                              </m:sSubPr>
                              <m:e>
                                <m:r>
                                  <w:ins w:id="4976" w:author="Bo Shen" w:date="2023-02-27T23:25:00Z">
                                    <w:rPr>
                                      <w:rFonts w:ascii="Cambria Math" w:hAnsi="Cambria Math" w:cs="Times New Roman"/>
                                    </w:rPr>
                                    <m:t>R</m:t>
                                  </w:ins>
                                </m:r>
                              </m:e>
                              <m:sub>
                                <m:r>
                                  <w:ins w:id="4977" w:author="Bo Shen" w:date="2023-02-27T23:25:00Z">
                                    <w:rPr>
                                      <w:rFonts w:ascii="Cambria Math" w:hAnsi="Cambria Math" w:cs="Times New Roman"/>
                                    </w:rPr>
                                    <m:t>3</m:t>
                                  </w:ins>
                                </m:r>
                              </m:sub>
                            </m:sSub>
                          </m:den>
                        </m:f>
                        <m:r>
                          <w:ins w:id="4978" w:author="Bo Shen" w:date="2023-02-27T23:25:00Z">
                            <w:rPr>
                              <w:rFonts w:ascii="Cambria Math" w:hAnsi="Cambria Math" w:cs="Times New Roman"/>
                            </w:rPr>
                            <m:t>=1+</m:t>
                          </w:ins>
                        </m:r>
                        <m:sSub>
                          <m:sSubPr>
                            <m:ctrlPr>
                              <w:ins w:id="4979" w:author="Bo Shen" w:date="2023-03-03T18:04:00Z">
                                <w:rPr>
                                  <w:rFonts w:ascii="Cambria Math" w:hAnsi="Cambria Math" w:cs="Times New Roman"/>
                                  <w:i/>
                                </w:rPr>
                              </w:ins>
                            </m:ctrlPr>
                          </m:sSubPr>
                          <m:e>
                            <m:r>
                              <w:ins w:id="4980" w:author="Bo Shen" w:date="2023-03-03T18:04:00Z">
                                <w:rPr>
                                  <w:rFonts w:ascii="Cambria Math" w:hAnsi="Cambria Math" w:cs="Times New Roman"/>
                                </w:rPr>
                                <m:t>B</m:t>
                              </w:ins>
                            </m:r>
                          </m:e>
                          <m:sub>
                            <m:r>
                              <w:ins w:id="4981" w:author="Bo Shen" w:date="2023-03-03T18:04:00Z">
                                <w:rPr>
                                  <w:rFonts w:ascii="Cambria Math" w:hAnsi="Cambria Math" w:cs="Times New Roman"/>
                                </w:rPr>
                                <m:t>G</m:t>
                              </w:ins>
                            </m:r>
                          </m:sub>
                        </m:sSub>
                        <m:r>
                          <w:ins w:id="4982" w:author="Bo Shen" w:date="2023-02-27T23:25:00Z">
                            <w:rPr>
                              <w:rFonts w:ascii="Cambria Math" w:hAnsi="Cambria Math" w:cs="Times New Roman"/>
                            </w:rPr>
                            <m:t>-α.</m:t>
                          </w:ins>
                        </m:r>
                      </m:e>
                    </m:eqArr>
                  </m:e>
                </m:d>
              </m:oMath>
            </m:oMathPara>
          </w:p>
        </w:tc>
        <w:tc>
          <w:tcPr>
            <w:tcW w:w="3117" w:type="dxa"/>
            <w:vAlign w:val="center"/>
          </w:tcPr>
          <w:p w14:paraId="6A7879AF" w14:textId="77777777" w:rsidR="00564B42" w:rsidRDefault="00564B42" w:rsidP="003C386E">
            <w:pPr>
              <w:spacing w:line="480" w:lineRule="auto"/>
              <w:jc w:val="right"/>
              <w:rPr>
                <w:ins w:id="4983" w:author="Bo Shen" w:date="2023-02-27T23:25:00Z"/>
                <w:rFonts w:ascii="Times New Roman" w:hAnsi="Times New Roman" w:cs="Times New Roman"/>
              </w:rPr>
            </w:pPr>
            <w:ins w:id="4984" w:author="Bo Shen" w:date="2023-02-27T23:25:00Z">
              <w:r>
                <w:rPr>
                  <w:rFonts w:ascii="Times New Roman" w:hAnsi="Times New Roman" w:cs="Times New Roman"/>
                </w:rPr>
                <w:t>(19)</w:t>
              </w:r>
            </w:ins>
          </w:p>
          <w:p w14:paraId="2AE10C29" w14:textId="77777777" w:rsidR="00564B42" w:rsidRDefault="00564B42" w:rsidP="003C386E">
            <w:pPr>
              <w:spacing w:line="480" w:lineRule="auto"/>
              <w:jc w:val="right"/>
              <w:rPr>
                <w:ins w:id="4985" w:author="Bo Shen" w:date="2023-02-27T23:25:00Z"/>
                <w:rFonts w:ascii="Times New Roman" w:hAnsi="Times New Roman" w:cs="Times New Roman"/>
              </w:rPr>
            </w:pPr>
            <w:ins w:id="4986" w:author="Bo Shen" w:date="2023-02-27T23:25:00Z">
              <w:r>
                <w:rPr>
                  <w:rFonts w:ascii="Times New Roman" w:hAnsi="Times New Roman" w:cs="Times New Roman"/>
                </w:rPr>
                <w:t>(20)</w:t>
              </w:r>
            </w:ins>
          </w:p>
          <w:p w14:paraId="169C55B7" w14:textId="77777777" w:rsidR="00564B42" w:rsidRDefault="00564B42" w:rsidP="003C386E">
            <w:pPr>
              <w:spacing w:line="480" w:lineRule="auto"/>
              <w:jc w:val="right"/>
              <w:rPr>
                <w:ins w:id="4987" w:author="Bo Shen" w:date="2023-02-27T23:25:00Z"/>
                <w:rFonts w:ascii="Times New Roman" w:hAnsi="Times New Roman" w:cs="Times New Roman"/>
              </w:rPr>
            </w:pPr>
            <w:ins w:id="4988" w:author="Bo Shen" w:date="2023-02-27T23:25:00Z">
              <w:r>
                <w:rPr>
                  <w:rFonts w:ascii="Times New Roman" w:hAnsi="Times New Roman" w:cs="Times New Roman"/>
                </w:rPr>
                <w:t>(21)</w:t>
              </w:r>
            </w:ins>
          </w:p>
        </w:tc>
      </w:tr>
    </w:tbl>
    <w:p w14:paraId="076ADFD0" w14:textId="77777777" w:rsidR="00564B42" w:rsidRDefault="00564B42" w:rsidP="00587587">
      <w:pPr>
        <w:spacing w:line="480" w:lineRule="auto"/>
        <w:jc w:val="both"/>
        <w:rPr>
          <w:ins w:id="4989" w:author="Bo Shen" w:date="2023-02-27T23:25:00Z"/>
          <w:rFonts w:ascii="Times New Roman" w:hAnsi="Times New Roman" w:cs="Times New Roman"/>
        </w:rPr>
      </w:pPr>
    </w:p>
    <w:p w14:paraId="2A18E3B0" w14:textId="77777777" w:rsidR="00564B42" w:rsidRDefault="00564B42" w:rsidP="00587587">
      <w:pPr>
        <w:spacing w:line="480" w:lineRule="auto"/>
        <w:jc w:val="both"/>
        <w:rPr>
          <w:ins w:id="4990" w:author="Bo Shen" w:date="2023-02-27T23:25:00Z"/>
          <w:rFonts w:ascii="Times New Roman" w:hAnsi="Times New Roman" w:cs="Times New Roman"/>
          <w:color w:val="000000" w:themeColor="text1"/>
        </w:rPr>
      </w:pPr>
      <w:ins w:id="4991" w:author="Bo Shen" w:date="2023-02-27T23:25:00Z">
        <w:r>
          <w:rPr>
            <w:rFonts w:ascii="Times New Roman" w:hAnsi="Times New Roman" w:cs="Times New Roman"/>
          </w:rPr>
          <w:t xml:space="preserve">From </w:t>
        </w:r>
        <w:proofErr w:type="spellStart"/>
        <w:r>
          <w:rPr>
            <w:rFonts w:ascii="Times New Roman" w:hAnsi="Times New Roman" w:cs="Times New Roman"/>
          </w:rPr>
          <w:t>Eqs</w:t>
        </w:r>
        <w:proofErr w:type="spellEnd"/>
        <w:r>
          <w:rPr>
            <w:rFonts w:ascii="Times New Roman" w:hAnsi="Times New Roman" w:cs="Times New Roman"/>
          </w:rPr>
          <w:t xml:space="preserve">. 19-21, we realized that </w:t>
        </w:r>
      </w:ins>
      <m:oMath>
        <m:r>
          <w:ins w:id="4992" w:author="Bo Shen" w:date="2023-02-27T23:25:00Z">
            <w:rPr>
              <w:rFonts w:ascii="Cambria Math" w:hAnsi="Cambria Math" w:cs="Times New Roman"/>
            </w:rPr>
            <m:t>α</m:t>
          </w:ins>
        </m:r>
      </m:oMath>
      <w:ins w:id="4993" w:author="Bo Shen" w:date="2023-02-27T23:25:00Z">
        <w:r>
          <w:rPr>
            <w:rFonts w:ascii="Times New Roman" w:hAnsi="Times New Roman" w:cs="Times New Roman"/>
          </w:rPr>
          <w:t xml:space="preserve"> and </w:t>
        </w:r>
      </w:ins>
      <m:oMath>
        <m:sSub>
          <m:sSubPr>
            <m:ctrlPr>
              <w:ins w:id="4994" w:author="Bo Shen" w:date="2023-03-03T18:04:00Z">
                <w:rPr>
                  <w:rFonts w:ascii="Cambria Math" w:hAnsi="Cambria Math" w:cs="Times New Roman"/>
                  <w:i/>
                </w:rPr>
              </w:ins>
            </m:ctrlPr>
          </m:sSubPr>
          <m:e>
            <m:r>
              <w:ins w:id="4995" w:author="Bo Shen" w:date="2023-03-03T18:04:00Z">
                <w:rPr>
                  <w:rFonts w:ascii="Cambria Math" w:hAnsi="Cambria Math" w:cs="Times New Roman"/>
                </w:rPr>
                <m:t>B</m:t>
              </w:ins>
            </m:r>
          </m:e>
          <m:sub>
            <m:r>
              <w:ins w:id="4996" w:author="Bo Shen" w:date="2023-03-03T18:04:00Z">
                <w:rPr>
                  <w:rFonts w:ascii="Cambria Math" w:hAnsi="Cambria Math" w:cs="Times New Roman"/>
                </w:rPr>
                <m:t>G</m:t>
              </w:ins>
            </m:r>
          </m:sub>
        </m:sSub>
      </m:oMath>
      <w:ins w:id="4997" w:author="Bo Shen" w:date="2023-02-27T23:25:00Z">
        <w:r>
          <w:rPr>
            <w:rFonts w:ascii="Times New Roman" w:hAnsi="Times New Roman" w:cs="Times New Roman"/>
          </w:rPr>
          <w:t xml:space="preserve"> share the same term and cannot be independently identified. Thus, we combined these parameters as one in our model fitting.</w:t>
        </w:r>
      </w:ins>
    </w:p>
    <w:p w14:paraId="17E3A876" w14:textId="77777777" w:rsidR="00564B42" w:rsidRDefault="00564B42" w:rsidP="00587587">
      <w:pPr>
        <w:spacing w:line="480" w:lineRule="auto"/>
        <w:jc w:val="both"/>
        <w:rPr>
          <w:ins w:id="4998" w:author="Bo Shen" w:date="2023-02-27T23:25:00Z"/>
          <w:rFonts w:ascii="Times New Roman" w:hAnsi="Times New Roman" w:cs="Times New Roman"/>
          <w:color w:val="000000" w:themeColor="text1"/>
        </w:rPr>
      </w:pPr>
    </w:p>
    <w:p w14:paraId="13C28253" w14:textId="77777777" w:rsidR="00564B42" w:rsidRDefault="00564B42" w:rsidP="00587587">
      <w:pPr>
        <w:spacing w:line="480" w:lineRule="auto"/>
        <w:jc w:val="both"/>
        <w:rPr>
          <w:ins w:id="4999" w:author="Bo Shen" w:date="2023-02-27T23:25:00Z"/>
          <w:rFonts w:ascii="Times New Roman" w:hAnsi="Times New Roman" w:cs="Times New Roman"/>
          <w:color w:val="000000" w:themeColor="text1"/>
        </w:rPr>
      </w:pPr>
      <w:ins w:id="5000" w:author="Bo Shen" w:date="2023-02-27T23:25:00Z">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w:ins>
      <m:oMath>
        <m:r>
          <w:ins w:id="5001" w:author="Bo Shen" w:date="2023-02-27T23:25:00Z">
            <w:rPr>
              <w:rFonts w:ascii="Cambria Math" w:hAnsi="Cambria Math" w:cs="Times New Roman"/>
              <w:color w:val="000000" w:themeColor="text1"/>
            </w:rPr>
            <m:t>B</m:t>
          </w:ins>
        </m:r>
      </m:oMath>
      <w:ins w:id="5002"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w:ins>
      <m:oMath>
        <m:sSub>
          <m:sSubPr>
            <m:ctrlPr>
              <w:ins w:id="5003" w:author="Bo Shen" w:date="2023-02-27T23:25:00Z">
                <w:rPr>
                  <w:rFonts w:ascii="Cambria Math" w:hAnsi="Cambria Math" w:cs="Times New Roman"/>
                  <w:i/>
                </w:rPr>
              </w:ins>
            </m:ctrlPr>
          </m:sSubPr>
          <m:e>
            <m:r>
              <w:ins w:id="5004" w:author="Bo Shen" w:date="2023-02-27T23:25:00Z">
                <w:rPr>
                  <w:rFonts w:ascii="Cambria Math" w:hAnsi="Cambria Math" w:cs="Times New Roman"/>
                </w:rPr>
                <m:t>R</m:t>
              </w:ins>
            </m:r>
          </m:e>
          <m:sub>
            <m:r>
              <w:ins w:id="5005" w:author="Bo Shen" w:date="2023-02-27T23:25:00Z">
                <w:rPr>
                  <w:rFonts w:ascii="Cambria Math" w:hAnsi="Cambria Math" w:cs="Times New Roman"/>
                </w:rPr>
                <m:t>max</m:t>
              </w:ins>
            </m:r>
          </m:sub>
        </m:sSub>
      </m:oMath>
      <w:ins w:id="5006"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ins>
      <m:oMath>
        <m:sSub>
          <m:sSubPr>
            <m:ctrlPr>
              <w:ins w:id="5007" w:author="Bo Shen" w:date="2023-03-03T18:05:00Z">
                <w:rPr>
                  <w:rFonts w:ascii="Cambria Math" w:hAnsi="Cambria Math" w:cs="Times New Roman"/>
                  <w:i/>
                  <w:color w:val="000000" w:themeColor="text1"/>
                </w:rPr>
              </w:ins>
            </m:ctrlPr>
          </m:sSubPr>
          <m:e>
            <m:r>
              <w:ins w:id="5008" w:author="Bo Shen" w:date="2023-02-27T23:25:00Z">
                <w:rPr>
                  <w:rFonts w:ascii="Cambria Math" w:hAnsi="Cambria Math" w:cs="Times New Roman"/>
                  <w:color w:val="000000" w:themeColor="text1"/>
                </w:rPr>
                <m:t>B</m:t>
              </w:ins>
            </m:r>
          </m:e>
          <m:sub>
            <m:r>
              <w:ins w:id="5009" w:author="Bo Shen" w:date="2023-03-03T18:05:00Z">
                <w:rPr>
                  <w:rFonts w:ascii="Cambria Math" w:hAnsi="Cambria Math" w:cs="Times New Roman"/>
                  <w:color w:val="000000" w:themeColor="text1"/>
                </w:rPr>
                <m:t>R</m:t>
              </w:ins>
            </m:r>
          </m:sub>
        </m:sSub>
      </m:oMath>
      <w:ins w:id="5010" w:author="Bo Shen" w:date="2023-02-27T23:25:00Z">
        <w:r w:rsidRPr="00CB4C46">
          <w:rPr>
            <w:rFonts w:ascii="Times New Roman" w:hAnsi="Times New Roman" w:cs="Times New Roman"/>
            <w:iCs/>
            <w:color w:val="000000" w:themeColor="text1"/>
          </w:rPr>
          <w:t xml:space="preserve">, </w:t>
        </w:r>
        <w:r>
          <w:rPr>
            <w:rFonts w:ascii="Times New Roman" w:hAnsi="Times New Roman" w:cs="Times New Roman"/>
            <w:i/>
            <w:color w:val="000000" w:themeColor="text1"/>
          </w:rPr>
          <w:t>S</w:t>
        </w:r>
        <w:r w:rsidRPr="00CB4C46">
          <w:rPr>
            <w:rFonts w:ascii="Times New Roman" w:hAnsi="Times New Roman" w:cs="Times New Roman"/>
            <w:iCs/>
            <w:color w:val="000000" w:themeColor="text1"/>
          </w:rPr>
          <w:t xml:space="preserve">, and </w:t>
        </w:r>
        <w:r w:rsidRPr="00CB4C46">
          <w:rPr>
            <w:rFonts w:ascii="Times New Roman" w:hAnsi="Times New Roman" w:cs="Times New Roman"/>
            <w:iCs/>
            <w:color w:val="000000" w:themeColor="text1"/>
          </w:rPr>
          <w:lastRenderedPageBreak/>
          <w:t xml:space="preserve">a combined parameter </w:t>
        </w:r>
      </w:ins>
      <m:oMath>
        <m:sSub>
          <m:sSubPr>
            <m:ctrlPr>
              <w:ins w:id="5011" w:author="Bo Shen" w:date="2023-03-03T18:05:00Z">
                <w:rPr>
                  <w:rFonts w:ascii="Cambria Math" w:hAnsi="Cambria Math" w:cs="Times New Roman"/>
                  <w:i/>
                  <w:color w:val="000000" w:themeColor="text1"/>
                </w:rPr>
              </w:ins>
            </m:ctrlPr>
          </m:sSubPr>
          <m:e>
            <m:r>
              <w:ins w:id="5012" w:author="Bo Shen" w:date="2023-03-03T18:05:00Z">
                <w:rPr>
                  <w:rFonts w:ascii="Cambria Math" w:hAnsi="Cambria Math" w:cs="Times New Roman"/>
                  <w:color w:val="000000" w:themeColor="text1"/>
                </w:rPr>
                <m:t>B</m:t>
              </w:ins>
            </m:r>
          </m:e>
          <m:sub>
            <m:r>
              <w:ins w:id="5013" w:author="Bo Shen" w:date="2023-03-03T18:05:00Z">
                <w:rPr>
                  <w:rFonts w:ascii="Cambria Math" w:hAnsi="Cambria Math" w:cs="Times New Roman"/>
                  <w:color w:val="000000" w:themeColor="text1"/>
                </w:rPr>
                <m:t>G</m:t>
              </w:ins>
            </m:r>
          </m:sub>
        </m:sSub>
        <m:r>
          <w:ins w:id="5014" w:author="Bo Shen" w:date="2023-02-27T23:25:00Z">
            <w:rPr>
              <w:rFonts w:ascii="Cambria Math" w:hAnsi="Cambria Math" w:cs="Times New Roman"/>
              <w:color w:val="000000" w:themeColor="text1"/>
            </w:rPr>
            <m:t>-α</m:t>
          </w:ins>
        </m:r>
      </m:oMath>
      <w:ins w:id="5015"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60258A">
          <w:rPr>
            <w:rFonts w:ascii="Times New Roman" w:hAnsi="Times New Roman" w:cs="Times New Roman"/>
            <w:color w:val="000000" w:themeColor="text1"/>
          </w:rPr>
          <w:t>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Acerbi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ins>
    </w:p>
    <w:p w14:paraId="280E5A42" w14:textId="77777777" w:rsidR="00564B42" w:rsidRDefault="00564B42" w:rsidP="00E24C8A">
      <w:pPr>
        <w:spacing w:line="480" w:lineRule="auto"/>
        <w:jc w:val="both"/>
        <w:rPr>
          <w:rFonts w:ascii="Times New Roman" w:hAnsi="Times New Roman" w:cs="Times New Roman"/>
          <w:color w:val="000000" w:themeColor="text1"/>
        </w:rPr>
      </w:pPr>
    </w:p>
    <w:p w14:paraId="49A960FB" w14:textId="77777777" w:rsidR="00564B42" w:rsidRDefault="00564B42" w:rsidP="00E24C8A">
      <w:pPr>
        <w:spacing w:line="480" w:lineRule="auto"/>
        <w:jc w:val="both"/>
        <w:rPr>
          <w:rFonts w:ascii="Times New Roman" w:hAnsi="Times New Roman" w:cs="Times New Roman"/>
          <w:color w:val="000000" w:themeColor="text1"/>
        </w:rPr>
      </w:pPr>
    </w:p>
    <w:p w14:paraId="01FA5035" w14:textId="77777777" w:rsidR="00564B42" w:rsidRPr="00670826" w:rsidRDefault="00564B42" w:rsidP="00513E7D">
      <w:pPr>
        <w:pStyle w:val="Heading4"/>
      </w:pPr>
      <w:r w:rsidRPr="0060258A">
        <w:t>Fit</w:t>
      </w:r>
      <w:ins w:id="5016" w:author="Bo Shen" w:date="2023-02-27T23:06:00Z">
        <w:r>
          <w:t>ting</w:t>
        </w:r>
      </w:ins>
      <w:r w:rsidRPr="0060258A">
        <w:t xml:space="preserve"> the </w:t>
      </w:r>
      <w:r>
        <w:t>RNM</w:t>
      </w:r>
      <w:r w:rsidRPr="0060258A">
        <w:t xml:space="preserve"> to the neural firing rates of normalized value coding</w:t>
      </w:r>
    </w:p>
    <w:p w14:paraId="7AE3BE9E" w14:textId="77777777" w:rsidR="00564B42" w:rsidRDefault="00564B42" w:rsidP="00E24C8A">
      <w:pPr>
        <w:spacing w:line="480" w:lineRule="auto"/>
        <w:jc w:val="both"/>
        <w:rPr>
          <w:rFonts w:ascii="Times New Roman" w:hAnsi="Times New Roman" w:cs="Times New Roman"/>
        </w:rPr>
      </w:pPr>
    </w:p>
    <w:p w14:paraId="0E14AA8A" w14:textId="77777777" w:rsidR="00564B42" w:rsidRDefault="00564B42"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ins w:id="5017" w:author="Bo Shen" w:date="2023-02-03T11:4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proofErr w:type="spellEnd"/>
      <w:r>
        <w:rPr>
          <w:rFonts w:ascii="Times New Roman" w:hAnsi="Times New Roman" w:cs="Times New Roman"/>
        </w:rPr>
        <w:t xml:space="preserve">,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w:t>
      </w:r>
      <w:proofErr w:type="spellEnd"/>
      <w:r>
        <w:rPr>
          <w:rFonts w:ascii="Times New Roman" w:hAnsi="Times New Roman" w:cs="Times New Roman"/>
          <w:vertAlign w:val="subscript"/>
        </w:rPr>
        <w:t>(</w:t>
      </w:r>
      <w:proofErr w:type="spellStart"/>
      <w:r>
        <w:rPr>
          <w:rFonts w:ascii="Times New Roman" w:hAnsi="Times New Roman" w:cs="Times New Roman"/>
          <w:vertAlign w:val="subscript"/>
        </w:rPr>
        <w:t>i≠j≠k</w:t>
      </w:r>
      <w:proofErr w:type="spellEnd"/>
      <w:r>
        <w:rPr>
          <w:rFonts w:ascii="Times New Roman" w:hAnsi="Times New Roman" w:cs="Times New Roman"/>
          <w:vertAlign w:val="subscript"/>
        </w:rPr>
        <w:t>)</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w:t>
      </w:r>
      <w:del w:id="5018" w:author="Bo Shen" w:date="2023-02-03T11:49:00Z">
        <w:r w:rsidDel="002A4AE4">
          <w:rPr>
            <w:rFonts w:ascii="Times New Roman" w:hAnsi="Times New Roman" w:cs="Times New Roman"/>
          </w:rPr>
          <w:delText xml:space="preserve">the </w:delText>
        </w:r>
      </w:del>
      <w:r w:rsidRPr="00336480">
        <w:rPr>
          <w:rFonts w:ascii="Times New Roman" w:hAnsi="Times New Roman" w:cs="Times New Roman"/>
        </w:rPr>
        <w:t>Fig. 4</w:t>
      </w:r>
      <w:r>
        <w:rPr>
          <w:rFonts w:ascii="Times New Roman" w:hAnsi="Times New Roman" w:cs="Times New Roman"/>
        </w:rPr>
        <w:t xml:space="preserve"> in </w:t>
      </w:r>
      <w:del w:id="5019" w:author="Bo Shen" w:date="2023-02-03T11:46:00Z">
        <w:r w:rsidDel="00515022">
          <w:rPr>
            <w:rFonts w:ascii="Times New Roman" w:hAnsi="Times New Roman" w:cs="Times New Roman"/>
          </w:rPr>
          <w:delText>Louie et al., 2011)</w:delText>
        </w:r>
      </w:del>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ulhiLSF","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del w:id="5020" w:author="Bo Shen" w:date="2023-02-03T11:46:00Z">
        <w:r w:rsidDel="00515022">
          <w:rPr>
            <w:rFonts w:ascii="Times New Roman" w:hAnsi="Times New Roman" w:cs="Times New Roman"/>
            <w:color w:val="000000"/>
          </w:rPr>
          <w:delText>(</w:delText>
        </w:r>
      </w:del>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ins w:id="5021" w:author="Bo Shen" w:date="2023-02-03T11:47: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based on the same rules specified in the original paper</w:t>
      </w:r>
      <w:ins w:id="5022" w:author="Bo Shen" w:date="2023-02-03T11:47: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w:t>
      </w:r>
      <w:del w:id="5023" w:author="Bo Shen" w:date="2023-02-03T11:47:00Z">
        <w:r w:rsidDel="002A4AE4">
          <w:rPr>
            <w:rFonts w:ascii="Times New Roman" w:hAnsi="Times New Roman" w:cs="Times New Roman"/>
          </w:rPr>
          <w:delText>receiving</w:delText>
        </w:r>
      </w:del>
      <w:ins w:id="5024" w:author="Bo Shen" w:date="2023-02-03T11:47:00Z">
        <w:r>
          <w:rPr>
            <w:rFonts w:ascii="Times New Roman" w:hAnsi="Times New Roman" w:cs="Times New Roman"/>
          </w:rPr>
          <w:t>receives</w:t>
        </w:r>
      </w:ins>
      <w:r>
        <w:rPr>
          <w:rFonts w:ascii="Times New Roman" w:hAnsi="Times New Roman" w:cs="Times New Roman"/>
        </w:rPr>
        <w:t xml:space="preserve">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del w:id="5025" w:author="Bo Shen" w:date="2023-02-03T11:47:00Z">
        <w:r w:rsidDel="002A4AE4">
          <w:rPr>
            <w:rFonts w:ascii="Times New Roman" w:hAnsi="Times New Roman" w:cs="Times New Roman"/>
          </w:rPr>
          <w:delText xml:space="preserve">too </w:delText>
        </w:r>
      </w:del>
      <w:r>
        <w:rPr>
          <w:rFonts w:ascii="Times New Roman" w:hAnsi="Times New Roman" w:cs="Times New Roman"/>
        </w:rPr>
        <w:t xml:space="preserve">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xml:space="preserve">. </w:t>
      </w:r>
      <w:ins w:id="5026" w:author="Bo Shen" w:date="2023-02-27T23:07:00Z">
        <w:r>
          <w:rPr>
            <w:rFonts w:ascii="Times New Roman" w:hAnsi="Times New Roman" w:cs="Times New Roman"/>
          </w:rPr>
          <w:t xml:space="preserve">The </w:t>
        </w:r>
      </w:ins>
      <w:r>
        <w:rPr>
          <w:rFonts w:ascii="Times New Roman" w:hAnsi="Times New Roman" w:cs="Times New Roman"/>
        </w:rPr>
        <w:t>BADS algorithm</w:t>
      </w:r>
      <w:ins w:id="5027" w:author="Bo Shen" w:date="2023-02-27T23:22:00Z">
        <w:r>
          <w:rPr>
            <w:rFonts w:ascii="Times New Roman" w:hAnsi="Times New Roman" w:cs="Times New Roman"/>
          </w:rPr>
          <w:t xml:space="preserve"> </w:t>
        </w:r>
      </w:ins>
      <w:del w:id="5028" w:author="Bo Shen" w:date="2023-02-27T23:22:00Z">
        <w:r w:rsidDel="00B7254C">
          <w:rPr>
            <w:rFonts w:ascii="Times New Roman" w:hAnsi="Times New Roman" w:cs="Times New Roman"/>
          </w:rPr>
          <w:fldChar w:fldCharType="begin"/>
        </w:r>
        <w:r w:rsidDel="00B7254C">
          <w:rPr>
            <w:rFonts w:ascii="Times New Roman" w:hAnsi="Times New Roman" w:cs="Times New Roman"/>
          </w:rPr>
          <w:del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B7254C">
          <w:rPr>
            <w:rFonts w:ascii="Times New Roman" w:hAnsi="Times New Roman" w:cs="Times New Roman"/>
          </w:rPr>
          <w:fldChar w:fldCharType="separate"/>
        </w:r>
        <w:r w:rsidDel="00B7254C">
          <w:rPr>
            <w:rFonts w:ascii="Times New Roman" w:hAnsi="Times New Roman" w:cs="Times New Roman"/>
          </w:rPr>
          <w:delText>(Acerbi &amp; Ma, 2017a)</w:delText>
        </w:r>
        <w:r w:rsidDel="00B7254C">
          <w:rPr>
            <w:rFonts w:ascii="Times New Roman" w:hAnsi="Times New Roman" w:cs="Times New Roman"/>
          </w:rPr>
          <w:fldChar w:fldCharType="end"/>
        </w:r>
        <w:r w:rsidDel="00B7254C">
          <w:rPr>
            <w:rFonts w:ascii="Times New Roman" w:hAnsi="Times New Roman" w:cs="Times New Roman"/>
          </w:rPr>
          <w:delText xml:space="preserve"> </w:delText>
        </w:r>
      </w:del>
      <w:del w:id="5029" w:author="Bo Shen" w:date="2023-02-03T11:48:00Z">
        <w:r w:rsidDel="002A4AE4">
          <w:rPr>
            <w:rFonts w:ascii="Times New Roman" w:hAnsi="Times New Roman" w:cs="Times New Roman"/>
            <w:noProof/>
          </w:rPr>
          <w:delText xml:space="preserve">is </w:delText>
        </w:r>
      </w:del>
      <w:ins w:id="5030" w:author="Bo Shen" w:date="2023-02-03T11:48:00Z">
        <w:r>
          <w:rPr>
            <w:rFonts w:ascii="Times New Roman" w:hAnsi="Times New Roman" w:cs="Times New Roman"/>
            <w:noProof/>
          </w:rPr>
          <w:t xml:space="preserve">was </w:t>
        </w:r>
      </w:ins>
      <w:r>
        <w:rPr>
          <w:rFonts w:ascii="Times New Roman" w:hAnsi="Times New Roman" w:cs="Times New Roman"/>
          <w:noProof/>
        </w:rPr>
        <w:t xml:space="preserve">used </w:t>
      </w:r>
      <w:r>
        <w:rPr>
          <w:rFonts w:ascii="Times New Roman" w:hAnsi="Times New Roman" w:cs="Times New Roman"/>
        </w:rPr>
        <w:t xml:space="preserve">to minimize the </w:t>
      </w:r>
      <w:del w:id="5031" w:author="Bo Shen" w:date="2023-02-03T11:48:00Z">
        <w:r w:rsidDel="002A4AE4">
          <w:rPr>
            <w:rFonts w:ascii="Times New Roman" w:hAnsi="Times New Roman" w:cs="Times New Roman"/>
          </w:rPr>
          <w:delText xml:space="preserve">ordinary </w:delText>
        </w:r>
      </w:del>
      <w:ins w:id="5032" w:author="Bo Shen" w:date="2023-02-03T11:48:00Z">
        <w:r>
          <w:rPr>
            <w:rFonts w:ascii="Times New Roman" w:hAnsi="Times New Roman" w:cs="Times New Roman"/>
          </w:rPr>
          <w:t xml:space="preserve">mean </w:t>
        </w:r>
      </w:ins>
      <w:r>
        <w:rPr>
          <w:rFonts w:ascii="Times New Roman" w:hAnsi="Times New Roman" w:cs="Times New Roman"/>
        </w:rPr>
        <w:t xml:space="preserve">squared error between the predicted neural firing rates of pool 1 and the empirical neural firing rates data reported in </w:t>
      </w:r>
      <w:del w:id="5033" w:author="Bo Shen" w:date="2023-02-03T11:49:00Z">
        <w:r w:rsidDel="002A4AE4">
          <w:rPr>
            <w:rFonts w:ascii="Times New Roman" w:hAnsi="Times New Roman" w:cs="Times New Roman"/>
          </w:rPr>
          <w:delText xml:space="preserve">the </w:delText>
        </w:r>
      </w:del>
      <w:r>
        <w:rPr>
          <w:rFonts w:ascii="Times New Roman" w:hAnsi="Times New Roman" w:cs="Times New Roman"/>
        </w:rPr>
        <w:t>Fig. 4 of Louie et al., 2011. The best</w:t>
      </w:r>
      <w:ins w:id="5034" w:author="Bo Shen" w:date="2023-02-03T11:49:00Z">
        <w:r>
          <w:rPr>
            <w:rFonts w:ascii="Times New Roman" w:hAnsi="Times New Roman" w:cs="Times New Roman"/>
          </w:rPr>
          <w:t>-</w:t>
        </w:r>
      </w:ins>
      <w:del w:id="5035"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result </w:t>
      </w:r>
      <w:del w:id="5036" w:author="Bo Shen" w:date="2023-02-03T11:49:00Z">
        <w:r w:rsidDel="002A4AE4">
          <w:rPr>
            <w:rFonts w:ascii="Times New Roman" w:hAnsi="Times New Roman" w:cs="Times New Roman"/>
          </w:rPr>
          <w:delText>show</w:delText>
        </w:r>
      </w:del>
      <w:ins w:id="5037" w:author="Bo Shen" w:date="2023-02-03T11:49:00Z">
        <w:r>
          <w:rPr>
            <w:rFonts w:ascii="Times New Roman" w:hAnsi="Times New Roman" w:cs="Times New Roman"/>
          </w:rPr>
          <w:t>shows</w:t>
        </w:r>
      </w:ins>
      <w:r>
        <w:rPr>
          <w:rFonts w:ascii="Times New Roman" w:hAnsi="Times New Roman" w:cs="Times New Roman"/>
        </w:rPr>
        <w:t xml:space="preserve"> that the RNM explains 89.2% of the variance, </w:t>
      </w:r>
      <w:del w:id="5038" w:author="Bo Shen" w:date="2023-02-03T11:49:00Z">
        <w:r w:rsidDel="002A4AE4">
          <w:rPr>
            <w:rFonts w:ascii="Times New Roman" w:hAnsi="Times New Roman" w:cs="Times New Roman"/>
          </w:rPr>
          <w:delText xml:space="preserve">much </w:delText>
        </w:r>
      </w:del>
      <w:r>
        <w:rPr>
          <w:rFonts w:ascii="Times New Roman" w:hAnsi="Times New Roman" w:cs="Times New Roman"/>
        </w:rPr>
        <w:t>worse than the DNM and LDDM we reported in the main text (Best</w:t>
      </w:r>
      <w:ins w:id="5039" w:author="Bo Shen" w:date="2023-02-03T11:49:00Z">
        <w:r>
          <w:rPr>
            <w:rFonts w:ascii="Times New Roman" w:hAnsi="Times New Roman" w:cs="Times New Roman"/>
          </w:rPr>
          <w:t>-</w:t>
        </w:r>
      </w:ins>
      <w:del w:id="5040"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parameters: </w:t>
      </w:r>
      <m:oMath>
        <m:r>
          <w:rPr>
            <w:rFonts w:ascii="Cambria Math" w:hAnsi="Cambria Math" w:cs="Times New Roman"/>
          </w:rPr>
          <m:t>J</m:t>
        </m:r>
        <m:sSub>
          <m:sSubPr>
            <m:ctrlPr>
              <w:ins w:id="5041" w:author="Bo Shen" w:date="2023-02-03T11:50:00Z">
                <w:rPr>
                  <w:rFonts w:ascii="Cambria Math" w:hAnsi="Cambria Math" w:cs="Times New Roman"/>
                  <w:i/>
                </w:rPr>
              </w:ins>
            </m:ctrlPr>
          </m:sSubPr>
          <m:e>
            <m:r>
              <w:rPr>
                <w:rFonts w:ascii="Cambria Math" w:hAnsi="Cambria Math" w:cs="Times New Roman"/>
              </w:rPr>
              <m:t>N</m:t>
            </m:r>
          </m:e>
          <m:sub>
            <m:r>
              <w:rPr>
                <w:rFonts w:ascii="Cambria Math" w:hAnsi="Cambria Math" w:cs="Times New Roman"/>
                <w:vertAlign w:val="subscript"/>
              </w:rPr>
              <m:t>i</m:t>
            </m:r>
            <m:r>
              <w:ins w:id="5042" w:author="Bo Shen" w:date="2023-02-03T11:50:00Z">
                <w:rPr>
                  <w:rFonts w:ascii="Cambria Math" w:hAnsi="Cambria Math" w:cs="Times New Roman"/>
                  <w:vertAlign w:val="subscript"/>
                </w:rPr>
                <m:t>,i,i</m:t>
              </w:ins>
            </m:r>
          </m:sub>
        </m:sSub>
        <m:r>
          <w:del w:id="5043" w:author="Bo Shen" w:date="2023-02-03T11:50:00Z">
            <w:rPr>
              <w:rFonts w:ascii="Cambria Math" w:hAnsi="Cambria Math" w:cs="Times New Roman"/>
              <w:vertAlign w:val="subscript"/>
            </w:rPr>
            <m:t>,i,i</m:t>
          </w:del>
        </m:r>
      </m:oMath>
      <w:r>
        <w:rPr>
          <w:rFonts w:ascii="Times New Roman" w:hAnsi="Times New Roman" w:cs="Times New Roman"/>
        </w:rPr>
        <w:t xml:space="preserve"> = .0055, </w:t>
      </w:r>
      <m:oMath>
        <m:r>
          <w:rPr>
            <w:rFonts w:ascii="Cambria Math" w:hAnsi="Cambria Math" w:cs="Times New Roman"/>
          </w:rPr>
          <m:t>J</m:t>
        </m:r>
        <m:sSub>
          <m:sSubPr>
            <m:ctrlPr>
              <w:ins w:id="5044" w:author="Bo Shen" w:date="2023-02-03T11:50:00Z">
                <w:rPr>
                  <w:rFonts w:ascii="Cambria Math" w:hAnsi="Cambria Math" w:cs="Times New Roman"/>
                  <w:i/>
                </w:rPr>
              </w:ins>
            </m:ctrlPr>
          </m:sSubPr>
          <m:e>
            <m:r>
              <w:rPr>
                <w:rFonts w:ascii="Cambria Math" w:hAnsi="Cambria Math" w:cs="Times New Roman"/>
              </w:rPr>
              <m:t>N</m:t>
            </m:r>
          </m:e>
          <m:sub>
            <m:r>
              <w:ins w:id="5045" w:author="Bo Shen" w:date="2023-02-03T11:51:00Z">
                <w:rPr>
                  <w:rFonts w:ascii="Cambria Math" w:hAnsi="Cambria Math" w:cs="Times New Roman"/>
                  <w:vertAlign w:val="subscript"/>
                </w:rPr>
                <m:t>i,j,k</m:t>
              </w:ins>
            </m:r>
            <m:d>
              <m:dPr>
                <m:ctrlPr>
                  <w:ins w:id="5046" w:author="Bo Shen" w:date="2023-02-03T11:51:00Z">
                    <w:rPr>
                      <w:rFonts w:ascii="Cambria Math" w:hAnsi="Cambria Math" w:cs="Times New Roman"/>
                      <w:i/>
                      <w:vertAlign w:val="subscript"/>
                    </w:rPr>
                  </w:ins>
                </m:ctrlPr>
              </m:dPr>
              <m:e>
                <m:r>
                  <w:ins w:id="5047" w:author="Bo Shen" w:date="2023-02-03T11:51:00Z">
                    <w:rPr>
                      <w:rFonts w:ascii="Cambria Math" w:hAnsi="Cambria Math" w:cs="Times New Roman"/>
                      <w:vertAlign w:val="subscript"/>
                    </w:rPr>
                    <m:t>i≠j, i≠k</m:t>
                  </w:ins>
                </m:r>
              </m:e>
            </m:d>
          </m:sub>
        </m:sSub>
      </m:oMath>
      <w:r>
        <w:rPr>
          <w:rFonts w:ascii="Times New Roman" w:hAnsi="Times New Roman" w:cs="Times New Roman"/>
        </w:rPr>
        <w:t xml:space="preserve"> = .0861, </w:t>
      </w:r>
      <m:oMath>
        <m:r>
          <w:rPr>
            <w:rFonts w:ascii="Cambria Math" w:hAnsi="Cambria Math" w:cs="Times New Roman"/>
          </w:rPr>
          <m:t>I</m:t>
        </m:r>
        <m:sSub>
          <m:sSubPr>
            <m:ctrlPr>
              <w:ins w:id="5048" w:author="Bo Shen" w:date="2023-02-03T11:51:00Z">
                <w:rPr>
                  <w:rFonts w:ascii="Cambria Math" w:hAnsi="Cambria Math" w:cs="Times New Roman"/>
                  <w:i/>
                </w:rPr>
              </w:ins>
            </m:ctrlPr>
          </m:sSubPr>
          <m:e>
            <m:r>
              <m:rPr>
                <m:sty m:val="p"/>
              </m:rPr>
              <w:rPr>
                <w:rFonts w:ascii="Cambria Math" w:hAnsi="Cambria Math" w:cs="Times New Roman"/>
                <w:rPrChange w:id="5049" w:author="Bo Shen" w:date="2023-02-03T11:51:00Z">
                  <w:rPr>
                    <w:rFonts w:ascii="Times New Roman" w:hAnsi="Times New Roman" w:cs="Times New Roman"/>
                  </w:rPr>
                </w:rPrChange>
              </w:rPr>
              <w:softHyphen/>
            </m:r>
          </m:e>
          <m:sub>
            <m:r>
              <w:rPr>
                <w:rFonts w:ascii="Cambria Math" w:hAnsi="Cambria Math" w:cs="Times New Roman"/>
                <w:vertAlign w:val="subscript"/>
              </w:rPr>
              <m:t>0</m:t>
            </m:r>
          </m:sub>
        </m:sSub>
      </m:oMath>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49DF3358" w14:textId="77777777" w:rsidR="00564B42" w:rsidRDefault="00564B42" w:rsidP="00E24C8A">
      <w:pPr>
        <w:spacing w:line="480" w:lineRule="auto"/>
        <w:jc w:val="both"/>
        <w:rPr>
          <w:rFonts w:ascii="Times New Roman" w:hAnsi="Times New Roman" w:cs="Times New Roman"/>
          <w:color w:val="000000" w:themeColor="text1"/>
        </w:rPr>
      </w:pPr>
    </w:p>
    <w:p w14:paraId="12C18E30" w14:textId="77777777" w:rsidR="00564B42" w:rsidRPr="0060258A" w:rsidRDefault="00564B42" w:rsidP="00E24C8A">
      <w:pPr>
        <w:spacing w:line="480" w:lineRule="auto"/>
        <w:jc w:val="both"/>
        <w:rPr>
          <w:rFonts w:ascii="Times New Roman" w:hAnsi="Times New Roman" w:cs="Times New Roman"/>
          <w:color w:val="000000" w:themeColor="text1"/>
        </w:rPr>
      </w:pPr>
    </w:p>
    <w:p w14:paraId="26788B66" w14:textId="77777777" w:rsidR="00564B42" w:rsidRPr="0060258A" w:rsidRDefault="00564B42" w:rsidP="00513E7D">
      <w:pPr>
        <w:pStyle w:val="Heading4"/>
      </w:pPr>
      <w:r w:rsidRPr="0060258A">
        <w:lastRenderedPageBreak/>
        <w:t>Fit</w:t>
      </w:r>
      <w:ins w:id="5050" w:author="Bo Shen" w:date="2023-02-27T23:07:00Z">
        <w:r>
          <w:t>ting</w:t>
        </w:r>
      </w:ins>
      <w:r w:rsidRPr="0060258A">
        <w:t xml:space="preserve"> the LDDM to empirical behavioral data</w:t>
      </w:r>
    </w:p>
    <w:p w14:paraId="7988983A" w14:textId="77777777" w:rsidR="00564B42" w:rsidRPr="0060258A" w:rsidRDefault="00564B42" w:rsidP="00E24C8A">
      <w:pPr>
        <w:spacing w:line="480" w:lineRule="auto"/>
        <w:jc w:val="both"/>
        <w:rPr>
          <w:rFonts w:ascii="Times New Roman" w:hAnsi="Times New Roman" w:cs="Times New Roman"/>
          <w:i/>
          <w:color w:val="000000" w:themeColor="text1"/>
        </w:rPr>
      </w:pPr>
    </w:p>
    <w:p w14:paraId="0844D08D"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ins w:id="5051"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m:oMath>
        <m:sSub>
          <m:sSubPr>
            <m:ctrlPr>
              <w:ins w:id="5052" w:author="Bo Shen" w:date="2023-03-03T18:08:00Z">
                <w:rPr>
                  <w:rFonts w:ascii="Cambria Math" w:hAnsi="Cambria Math" w:cs="Times New Roman"/>
                  <w:i/>
                  <w:color w:val="000000" w:themeColor="text1"/>
                </w:rPr>
              </w:ins>
            </m:ctrlPr>
          </m:sSubPr>
          <m:e>
            <m:r>
              <w:ins w:id="5053" w:author="Bo Shen" w:date="2023-03-03T18:08:00Z">
                <w:rPr>
                  <w:rFonts w:ascii="Cambria Math" w:hAnsi="Cambria Math" w:cs="Times New Roman"/>
                  <w:color w:val="000000" w:themeColor="text1"/>
                </w:rPr>
                <m:t>B</m:t>
              </w:ins>
            </m:r>
          </m:e>
          <m:sub>
            <m:r>
              <w:ins w:id="5054" w:author="Bo Shen" w:date="2023-03-03T18:08:00Z">
                <w:rPr>
                  <w:rFonts w:ascii="Cambria Math" w:hAnsi="Cambria Math" w:cs="Times New Roman"/>
                  <w:color w:val="000000" w:themeColor="text1"/>
                </w:rPr>
                <m:t>R</m:t>
              </w:ins>
            </m:r>
          </m:sub>
        </m:sSub>
      </m:oMath>
      <w:ins w:id="5055" w:author="Bo Shen" w:date="2023-03-03T18:08:00Z">
        <w:r>
          <w:rPr>
            <w:rFonts w:ascii="Times New Roman" w:hAnsi="Times New Roman" w:cs="Times New Roman"/>
            <w:color w:val="000000" w:themeColor="text1"/>
          </w:rPr>
          <w:t xml:space="preserve"> was set to zero since any positive values will </w:t>
        </w:r>
      </w:ins>
      <w:ins w:id="5056" w:author="Bo Shen" w:date="2023-03-03T18:09:00Z">
        <w:r>
          <w:rPr>
            <w:rFonts w:ascii="Times New Roman" w:hAnsi="Times New Roman" w:cs="Times New Roman"/>
            <w:color w:val="000000" w:themeColor="text1"/>
          </w:rPr>
          <w:t>worsen</w:t>
        </w:r>
      </w:ins>
      <w:ins w:id="5057" w:author="Bo Shen" w:date="2023-03-03T18:08:00Z">
        <w:r>
          <w:rPr>
            <w:rFonts w:ascii="Times New Roman" w:hAnsi="Times New Roman" w:cs="Times New Roman"/>
            <w:color w:val="000000" w:themeColor="text1"/>
          </w:rPr>
          <w:t xml:space="preserve"> the accuracy performance. </w:t>
        </w:r>
      </w:ins>
      <m:oMath>
        <m:sSub>
          <m:sSubPr>
            <m:ctrlPr>
              <w:ins w:id="5058" w:author="Bo Shen" w:date="2023-03-03T18:09:00Z">
                <w:rPr>
                  <w:rFonts w:ascii="Cambria Math" w:hAnsi="Cambria Math" w:cs="Times New Roman"/>
                  <w:i/>
                  <w:color w:val="000000" w:themeColor="text1"/>
                </w:rPr>
              </w:ins>
            </m:ctrlPr>
          </m:sSubPr>
          <m:e>
            <m:r>
              <w:ins w:id="5059" w:author="Bo Shen" w:date="2023-03-03T18:09:00Z">
                <w:rPr>
                  <w:rFonts w:ascii="Cambria Math" w:hAnsi="Cambria Math" w:cs="Times New Roman"/>
                  <w:color w:val="000000" w:themeColor="text1"/>
                </w:rPr>
                <m:t>B</m:t>
              </w:ins>
            </m:r>
          </m:e>
          <m:sub>
            <m:r>
              <w:ins w:id="5060" w:author="Bo Shen" w:date="2023-03-03T18:09:00Z">
                <w:rPr>
                  <w:rFonts w:ascii="Cambria Math" w:hAnsi="Cambria Math" w:cs="Times New Roman"/>
                  <w:color w:val="000000" w:themeColor="text1"/>
                </w:rPr>
                <m:t>G</m:t>
              </w:ins>
            </m:r>
          </m:sub>
        </m:sSub>
      </m:oMath>
      <w:ins w:id="5061" w:author="Bo Shen" w:date="2023-03-03T18:09:00Z">
        <w:r>
          <w:rPr>
            <w:rFonts w:ascii="Times New Roman" w:hAnsi="Times New Roman" w:cs="Times New Roman"/>
            <w:color w:val="000000" w:themeColor="text1"/>
          </w:rPr>
          <w:t xml:space="preserve"> was </w:t>
        </w:r>
      </w:ins>
      <w:ins w:id="5062" w:author="Bo Shen" w:date="2023-03-03T18:10:00Z">
        <w:r>
          <w:rPr>
            <w:rFonts w:ascii="Times New Roman" w:hAnsi="Times New Roman" w:cs="Times New Roman"/>
            <w:color w:val="000000" w:themeColor="text1"/>
          </w:rPr>
          <w:t>fixed</w:t>
        </w:r>
      </w:ins>
      <w:ins w:id="5063" w:author="Bo Shen" w:date="2023-03-03T18:09:00Z">
        <w:r>
          <w:rPr>
            <w:rFonts w:ascii="Times New Roman" w:hAnsi="Times New Roman" w:cs="Times New Roman"/>
            <w:color w:val="000000" w:themeColor="text1"/>
          </w:rPr>
          <w:t xml:space="preserve"> as zero since it shows high </w:t>
        </w:r>
      </w:ins>
      <w:ins w:id="5064" w:author="Bo Shen" w:date="2023-03-03T18:10:00Z">
        <w:r>
          <w:rPr>
            <w:rFonts w:ascii="Times New Roman" w:hAnsi="Times New Roman" w:cs="Times New Roman"/>
            <w:color w:val="000000" w:themeColor="text1"/>
          </w:rPr>
          <w:t xml:space="preserve">collinearity with </w:t>
        </w:r>
      </w:ins>
      <m:oMath>
        <m:r>
          <w:ins w:id="5065" w:author="Bo Shen" w:date="2023-03-03T18:10:00Z">
            <w:rPr>
              <w:rFonts w:ascii="Cambria Math" w:hAnsi="Cambria Math" w:cs="Times New Roman"/>
              <w:color w:val="000000" w:themeColor="text1"/>
            </w:rPr>
            <m:t>α</m:t>
          </w:ins>
        </m:r>
      </m:oMath>
      <w:ins w:id="5066" w:author="Bo Shen" w:date="2023-03-03T18:10:00Z">
        <w:r>
          <w:rPr>
            <w:rFonts w:ascii="Times New Roman" w:hAnsi="Times New Roman" w:cs="Times New Roman"/>
            <w:color w:val="000000" w:themeColor="text1"/>
          </w:rPr>
          <w:t xml:space="preserve"> (</w:t>
        </w:r>
        <w:r w:rsidRPr="002B1E93">
          <w:rPr>
            <w:rFonts w:ascii="Times New Roman" w:hAnsi="Times New Roman" w:cs="Times New Roman"/>
            <w:b/>
            <w:bCs/>
            <w:color w:val="000000" w:themeColor="text1"/>
            <w:rPrChange w:id="5067" w:author="Bo Shen" w:date="2023-03-03T18:10:00Z">
              <w:rPr>
                <w:rFonts w:ascii="Times New Roman" w:hAnsi="Times New Roman" w:cs="Times New Roman"/>
                <w:color w:val="000000" w:themeColor="text1"/>
              </w:rPr>
            </w:rPrChange>
          </w:rPr>
          <w:t>Fig. 6-figure supplement 3</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 employed the commonly used quantile maximum likelihood estimation (QMLE) method</w:t>
      </w:r>
      <w:ins w:id="5068"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Heathcote et al., 2002; Ratcliff &amp; McKo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ins w:id="5069"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visual stimulus onset, a gap period (9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was implemented in order to capture the commonly observed initial dip in empirical firing rates</w:t>
      </w:r>
      <w:ins w:id="5070" w:author="Bo Shen" w:date="2023-02-03T11: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t>
      </w:r>
      <w:r w:rsidRPr="0060258A">
        <w:rPr>
          <w:rFonts w:ascii="Times New Roman" w:hAnsi="Times New Roman" w:cs="Times New Roman"/>
          <w:color w:val="000000" w:themeColor="text1"/>
        </w:rPr>
        <w:lastRenderedPageBreak/>
        <w:t xml:space="preserve">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decision threshold of 70 Hz, the biological threshold observed in the empirical data</w:t>
      </w:r>
      <w:ins w:id="5071" w:author="Bo Shen" w:date="2023-02-02T18:1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3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as added to the RT of threshold hitting to capture the delay in the down-streaming motor execution. After the decision, the input values</w:t>
      </w:r>
      <w:ins w:id="5072" w:author="Bo Shen" w:date="2023-02-02T18:17:00Z">
        <w:r>
          <w:rPr>
            <w:rFonts w:ascii="Times New Roman" w:hAnsi="Times New Roman" w:cs="Times New Roman"/>
            <w:color w:val="000000" w:themeColor="text1"/>
          </w:rPr>
          <w:t xml:space="preserve">, </w:t>
        </w:r>
      </w:ins>
      <w:del w:id="5073" w:author="Bo Shen" w:date="2023-02-02T18:17:00Z">
        <w:r w:rsidRPr="0060258A" w:rsidDel="0001053E">
          <w:rPr>
            <w:rFonts w:ascii="Times New Roman" w:hAnsi="Times New Roman" w:cs="Times New Roman"/>
            <w:color w:val="000000" w:themeColor="text1"/>
          </w:rPr>
          <w:delText xml:space="preserve">, </w:delText>
        </w:r>
      </w:del>
      <m:oMath>
        <m:r>
          <w:del w:id="5074" w:author="Bo Shen" w:date="2023-02-02T18:17:00Z">
            <w:rPr>
              <w:rFonts w:ascii="Cambria Math" w:hAnsi="Cambria Math" w:cs="Times New Roman"/>
              <w:color w:val="000000" w:themeColor="text1"/>
            </w:rPr>
            <m:t>self-excitation</m:t>
          </w:del>
        </m:r>
      </m:oMath>
      <w:ins w:id="5075" w:author="Bo Shen" w:date="2023-02-02T18:17:00Z">
        <w:r>
          <w:rPr>
            <w:rFonts w:ascii="Times New Roman" w:hAnsi="Times New Roman" w:cs="Times New Roman"/>
            <w:color w:val="000000" w:themeColor="text1"/>
          </w:rPr>
          <w:t>α</w:t>
        </w:r>
      </w:ins>
      <w:r w:rsidRPr="0060258A">
        <w:rPr>
          <w:rFonts w:ascii="Times New Roman" w:hAnsi="Times New Roman" w:cs="Times New Roman"/>
          <w:color w:val="000000" w:themeColor="text1"/>
        </w:rPr>
        <w:t xml:space="preserve">, and </w:t>
      </w:r>
      <m:oMath>
        <m:r>
          <w:ins w:id="5076" w:author="Bo Shen" w:date="2023-02-02T18:17:00Z">
            <w:rPr>
              <w:rFonts w:ascii="Cambria Math" w:hAnsi="Cambria Math" w:cs="Times New Roman"/>
              <w:color w:val="000000" w:themeColor="text1"/>
            </w:rPr>
            <m:t>β</m:t>
          </w:ins>
        </m:r>
      </m:oMath>
      <w:ins w:id="5077" w:author="Bo Shen" w:date="2023-02-02T18:17:00Z">
        <w:r>
          <w:rPr>
            <w:rFonts w:ascii="Times New Roman" w:hAnsi="Times New Roman" w:cs="Times New Roman"/>
            <w:color w:val="000000" w:themeColor="text1"/>
          </w:rPr>
          <w:t xml:space="preserve"> </w:t>
        </w:r>
      </w:ins>
      <w:del w:id="5078" w:author="Bo Shen" w:date="2023-02-02T18:17:00Z">
        <w:r w:rsidRPr="0060258A" w:rsidDel="0001053E">
          <w:rPr>
            <w:rFonts w:ascii="Times New Roman" w:hAnsi="Times New Roman" w:cs="Times New Roman"/>
            <w:color w:val="000000" w:themeColor="text1"/>
          </w:rPr>
          <w:delText xml:space="preserve">disinhibition </w:delText>
        </w:r>
      </w:del>
      <w:r w:rsidRPr="0060258A">
        <w:rPr>
          <w:rFonts w:ascii="Times New Roman" w:hAnsi="Times New Roman" w:cs="Times New Roman"/>
          <w:color w:val="000000" w:themeColor="text1"/>
        </w:rPr>
        <w:t>were reset to zero. The negative loglikelihood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w:t>
      </w:r>
      <w:proofErr w:type="spellStart"/>
      <w:r w:rsidRPr="0060258A">
        <w:rPr>
          <w:rFonts w:ascii="Times New Roman" w:hAnsi="Times New Roman" w:cs="Times New Roman"/>
          <w:color w:val="000000" w:themeColor="text1"/>
        </w:rPr>
        <w:t>Matlab</w:t>
      </w:r>
      <w:proofErr w:type="spellEnd"/>
      <w:ins w:id="5079" w:author="Bo Shen" w:date="2023-02-02T18:19: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Acerbi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of random initial parameter values to prevent local minima. The chain with the smallest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in its fitting result was selected as the </w:t>
      </w:r>
      <w:del w:id="5080" w:author="Bo Shen" w:date="2023-02-03T11:52:00Z">
        <w:r w:rsidRPr="0060258A" w:rsidDel="00D22270">
          <w:rPr>
            <w:rFonts w:ascii="Times New Roman" w:hAnsi="Times New Roman" w:cs="Times New Roman"/>
            <w:color w:val="000000" w:themeColor="text1"/>
          </w:rPr>
          <w:delText>best fitting</w:delText>
        </w:r>
      </w:del>
      <w:ins w:id="5081" w:author="Bo Shen" w:date="2023-02-03T11:52:00Z">
        <w:r>
          <w:rPr>
            <w:rFonts w:ascii="Times New Roman" w:hAnsi="Times New Roman" w:cs="Times New Roman"/>
            <w:color w:val="000000" w:themeColor="text1"/>
          </w:rPr>
          <w:t>best-fitting</w:t>
        </w:r>
      </w:ins>
      <w:r w:rsidRPr="0060258A">
        <w:rPr>
          <w:rFonts w:ascii="Times New Roman" w:hAnsi="Times New Roman" w:cs="Times New Roman"/>
          <w:color w:val="000000" w:themeColor="text1"/>
        </w:rPr>
        <w:t xml:space="preserve"> result.</w:t>
      </w:r>
    </w:p>
    <w:p w14:paraId="53015EDA" w14:textId="77777777" w:rsidR="00564B42" w:rsidRPr="0060258A" w:rsidRDefault="00564B42" w:rsidP="00E24C8A">
      <w:pPr>
        <w:spacing w:line="480" w:lineRule="auto"/>
        <w:jc w:val="both"/>
        <w:rPr>
          <w:rFonts w:ascii="Times New Roman" w:hAnsi="Times New Roman" w:cs="Times New Roman"/>
          <w:color w:val="000000" w:themeColor="text1"/>
        </w:rPr>
      </w:pPr>
    </w:p>
    <w:p w14:paraId="76A0C2C9"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w:t>
      </w:r>
      <w:del w:id="5082" w:author="Bo Shen" w:date="2023-02-03T11:52:00Z">
        <w:r w:rsidRPr="0060258A" w:rsidDel="00506562">
          <w:rPr>
            <w:rFonts w:ascii="Times New Roman" w:hAnsi="Times New Roman" w:cs="Times New Roman"/>
            <w:color w:val="000000" w:themeColor="text1"/>
          </w:rPr>
          <w:delText>side and unchosen side</w:delText>
        </w:r>
      </w:del>
      <w:ins w:id="5083" w:author="Bo Shen" w:date="2023-02-03T11:52:00Z">
        <w:r>
          <w:rPr>
            <w:rFonts w:ascii="Times New Roman" w:hAnsi="Times New Roman" w:cs="Times New Roman"/>
            <w:color w:val="000000" w:themeColor="text1"/>
          </w:rPr>
          <w:t>and unchosen sides</w:t>
        </w:r>
      </w:ins>
      <w:r w:rsidRPr="0060258A">
        <w:rPr>
          <w:rFonts w:ascii="Times New Roman" w:hAnsi="Times New Roman" w:cs="Times New Roman"/>
          <w:color w:val="000000" w:themeColor="text1"/>
        </w:rPr>
        <w:t>. As in the original experiment data visualization</w:t>
      </w:r>
      <w:ins w:id="5084" w:author="Bo Shen" w:date="2023-02-03T11: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ctivity early in trials was aligned to stimulus onset and data within 1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boundary crossing were omitted to reduce the impact of decision dynamics on visualizing </w:t>
      </w:r>
      <w:del w:id="5085" w:author="Bo Shen" w:date="2023-02-03T11:52:00Z">
        <w:r w:rsidRPr="0060258A" w:rsidDel="00506562">
          <w:rPr>
            <w:rFonts w:ascii="Times New Roman" w:hAnsi="Times New Roman" w:cs="Times New Roman"/>
            <w:color w:val="000000" w:themeColor="text1"/>
          </w:rPr>
          <w:delText>early stage</w:delText>
        </w:r>
      </w:del>
      <w:ins w:id="5086" w:author="Bo Shen" w:date="2023-02-03T11:52:00Z">
        <w:r>
          <w:rPr>
            <w:rFonts w:ascii="Times New Roman" w:hAnsi="Times New Roman" w:cs="Times New Roman"/>
            <w:color w:val="000000" w:themeColor="text1"/>
          </w:rPr>
          <w:t>early-stage</w:t>
        </w:r>
      </w:ins>
      <w:r w:rsidRPr="0060258A">
        <w:rPr>
          <w:rFonts w:ascii="Times New Roman" w:hAnsi="Times New Roman" w:cs="Times New Roman"/>
          <w:color w:val="000000" w:themeColor="text1"/>
        </w:rPr>
        <w:t xml:space="preserve"> ramping dynamics. Early activity traces were cut off at the median value of RT for each coherence level to ensure that the average trace was based on at least half of the trials. Activity late in trials was aligned to the time of </w:t>
      </w:r>
      <w:ins w:id="5087" w:author="Bo Shen" w:date="2023-02-03T11:52: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decision, and data within 2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stimulus onset was omitted.</w:t>
      </w:r>
    </w:p>
    <w:p w14:paraId="105D80F3" w14:textId="77777777" w:rsidR="00564B42" w:rsidRDefault="00564B42" w:rsidP="00E24C8A">
      <w:pPr>
        <w:spacing w:line="480" w:lineRule="auto"/>
        <w:jc w:val="both"/>
        <w:rPr>
          <w:rFonts w:ascii="Times New Roman" w:hAnsi="Times New Roman" w:cs="Times New Roman"/>
          <w:color w:val="000000" w:themeColor="text1"/>
        </w:rPr>
      </w:pPr>
    </w:p>
    <w:p w14:paraId="6E289B5A" w14:textId="77777777" w:rsidR="00564B42" w:rsidRPr="0060258A" w:rsidRDefault="00564B42" w:rsidP="00E24C8A">
      <w:pPr>
        <w:spacing w:line="480" w:lineRule="auto"/>
        <w:jc w:val="both"/>
        <w:rPr>
          <w:rFonts w:ascii="Times New Roman" w:hAnsi="Times New Roman" w:cs="Times New Roman"/>
          <w:color w:val="000000" w:themeColor="text1"/>
        </w:rPr>
      </w:pPr>
    </w:p>
    <w:p w14:paraId="26DCCAED" w14:textId="77777777" w:rsidR="00564B42" w:rsidRPr="009F6C6A" w:rsidRDefault="00564B42" w:rsidP="00513E7D">
      <w:pPr>
        <w:pStyle w:val="Heading4"/>
      </w:pPr>
      <w:bookmarkStart w:id="5088" w:name="_Toc101170400"/>
      <w:r w:rsidRPr="009F6C6A">
        <w:lastRenderedPageBreak/>
        <w:t>Fit</w:t>
      </w:r>
      <w:ins w:id="5089" w:author="Bo Shen" w:date="2023-02-27T23:08:00Z">
        <w:r>
          <w:t>ting</w:t>
        </w:r>
      </w:ins>
      <w:r w:rsidRPr="009F6C6A">
        <w:t xml:space="preserve"> the RNM to </w:t>
      </w:r>
      <w:bookmarkEnd w:id="5088"/>
      <w:r w:rsidRPr="0060258A">
        <w:t>empirical behavioral data</w:t>
      </w:r>
    </w:p>
    <w:p w14:paraId="7F61AA0E" w14:textId="77777777" w:rsidR="00564B42" w:rsidRDefault="00564B42" w:rsidP="00E24C8A">
      <w:pPr>
        <w:spacing w:line="480" w:lineRule="auto"/>
        <w:jc w:val="both"/>
        <w:rPr>
          <w:rFonts w:ascii="Times New Roman" w:hAnsi="Times New Roman" w:cs="Times New Roman"/>
          <w:b/>
        </w:rPr>
      </w:pPr>
    </w:p>
    <w:p w14:paraId="60C5D19F" w14:textId="77777777" w:rsidR="00564B42" w:rsidRDefault="00564B42" w:rsidP="00E24C8A">
      <w:pPr>
        <w:spacing w:line="480" w:lineRule="auto"/>
        <w:jc w:val="both"/>
        <w:rPr>
          <w:rFonts w:ascii="Times New Roman" w:hAnsi="Times New Roman" w:cs="Times New Roman"/>
        </w:rPr>
      </w:pPr>
      <w:r w:rsidRPr="00B333A0">
        <w:rPr>
          <w:rFonts w:ascii="Times New Roman" w:hAnsi="Times New Roman" w:cs="Times New Roman"/>
        </w:rPr>
        <w:t>In order to compare the model performance in predicting choice behaviors, we fit the original RNM to the classical perceptual decision dataset</w:t>
      </w:r>
      <w:ins w:id="5090" w:author="Bo Shen" w:date="2023-01-31T12:3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5091" w:author="Bo Shen" w:date="2023-01-31T12:3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del w:id="5092" w:author="Bo Shen" w:date="2023-02-02T19:13:00Z">
        <w:r w:rsidRPr="001A1418" w:rsidDel="00812748">
          <w:rPr>
            <w:rFonts w:ascii="Times New Roman" w:hAnsi="Times New Roman" w:cs="Times New Roman"/>
            <w:lang w:eastAsia="zh-TW"/>
          </w:rPr>
          <w:delText xml:space="preserve"> </w:delText>
        </w:r>
      </w:del>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w:t>
      </w:r>
      <w:proofErr w:type="spellStart"/>
      <w:r w:rsidRPr="00B7639C">
        <w:rPr>
          <w:rFonts w:ascii="Times New Roman" w:hAnsi="Times New Roman" w:cs="Times New Roman" w:hint="eastAsia"/>
        </w:rPr>
        <w:t>VnC</w:t>
      </w:r>
      <w:proofErr w:type="spellEnd"/>
      <w:r w:rsidRPr="00B7639C">
        <w:rPr>
          <w:rFonts w:ascii="Times New Roman" w:hAnsi="Times New Roman" w:cs="Times New Roman" w:hint="eastAsia"/>
        </w:rPr>
        <w:t>)</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w:t>
      </w:r>
      <w:ins w:id="5093" w:author="Bo Shen" w:date="2023-02-27T23:08:00Z">
        <w:r>
          <w:rPr>
            <w:rFonts w:ascii="Times New Roman" w:hAnsi="Times New Roman" w:cs="Times New Roman"/>
          </w:rPr>
          <w:t>wa</w:t>
        </w:r>
      </w:ins>
      <w:del w:id="5094" w:author="Bo Shen" w:date="2023-02-27T23:08:00Z">
        <w:r w:rsidDel="0054336D">
          <w:rPr>
            <w:rFonts w:ascii="Times New Roman" w:hAnsi="Times New Roman" w:cs="Times New Roman"/>
          </w:rPr>
          <w:delText>i</w:delText>
        </w:r>
      </w:del>
      <w:r>
        <w:rPr>
          <w:rFonts w:ascii="Times New Roman" w:hAnsi="Times New Roman" w:cs="Times New Roman"/>
        </w:rPr>
        <w:t xml:space="preserve">s fixed as 2 </w:t>
      </w:r>
      <w:proofErr w:type="spellStart"/>
      <w:r>
        <w:rPr>
          <w:rFonts w:ascii="Times New Roman" w:hAnsi="Times New Roman" w:cs="Times New Roman"/>
        </w:rPr>
        <w:t>ms.</w:t>
      </w:r>
      <w:proofErr w:type="spellEnd"/>
      <w:r>
        <w:rPr>
          <w:rFonts w:ascii="Times New Roman" w:hAnsi="Times New Roman" w:cs="Times New Roman"/>
        </w:rPr>
        <w:t xml:space="preserve"> </w:t>
      </w:r>
      <w:ins w:id="5095" w:author="Bo Shen" w:date="2023-02-03T11:08:00Z">
        <w:r>
          <w:rPr>
            <w:rFonts w:ascii="Times New Roman" w:hAnsi="Times New Roman" w:cs="Times New Roman"/>
          </w:rPr>
          <w:t>The task setting</w:t>
        </w:r>
      </w:ins>
      <w:ins w:id="5096" w:author="Bo Shen" w:date="2023-03-03T18:12:00Z">
        <w:r>
          <w:rPr>
            <w:rFonts w:ascii="Times New Roman" w:hAnsi="Times New Roman" w:cs="Times New Roman"/>
          </w:rPr>
          <w:t>, non-decision time</w:t>
        </w:r>
      </w:ins>
      <w:ins w:id="5097" w:author="Bo Shen" w:date="2023-02-03T11:08:00Z">
        <w:r>
          <w:rPr>
            <w:rFonts w:ascii="Times New Roman" w:hAnsi="Times New Roman" w:cs="Times New Roman"/>
          </w:rPr>
          <w:t xml:space="preserve"> </w:t>
        </w:r>
      </w:ins>
      <w:ins w:id="5098" w:author="Bo Shen" w:date="2023-03-03T18:12:00Z">
        <w:r>
          <w:rPr>
            <w:rFonts w:ascii="Times New Roman" w:hAnsi="Times New Roman" w:cs="Times New Roman"/>
          </w:rPr>
          <w:t>(</w:t>
        </w:r>
      </w:ins>
      <w:ins w:id="5099" w:author="Bo Shen" w:date="2023-03-03T18:13:00Z">
        <w:r>
          <w:rPr>
            <w:rFonts w:ascii="Times New Roman" w:hAnsi="Times New Roman" w:cs="Times New Roman"/>
          </w:rPr>
          <w:t xml:space="preserve">90 </w:t>
        </w:r>
        <w:proofErr w:type="spellStart"/>
        <w:r>
          <w:rPr>
            <w:rFonts w:ascii="Times New Roman" w:hAnsi="Times New Roman" w:cs="Times New Roman"/>
          </w:rPr>
          <w:t>ms</w:t>
        </w:r>
        <w:proofErr w:type="spellEnd"/>
        <w:r>
          <w:rPr>
            <w:rFonts w:ascii="Times New Roman" w:hAnsi="Times New Roman" w:cs="Times New Roman"/>
          </w:rPr>
          <w:t xml:space="preserve"> delay after stimulus onset and 30 </w:t>
        </w:r>
        <w:proofErr w:type="spellStart"/>
        <w:r>
          <w:rPr>
            <w:rFonts w:ascii="Times New Roman" w:hAnsi="Times New Roman" w:cs="Times New Roman"/>
          </w:rPr>
          <w:t>ms</w:t>
        </w:r>
        <w:proofErr w:type="spellEnd"/>
        <w:r>
          <w:rPr>
            <w:rFonts w:ascii="Times New Roman" w:hAnsi="Times New Roman" w:cs="Times New Roman"/>
          </w:rPr>
          <w:t xml:space="preserve"> delay before saccade</w:t>
        </w:r>
      </w:ins>
      <w:ins w:id="5100" w:author="Bo Shen" w:date="2023-03-03T18:12:00Z">
        <w:r>
          <w:rPr>
            <w:rFonts w:ascii="Times New Roman" w:hAnsi="Times New Roman" w:cs="Times New Roman"/>
          </w:rPr>
          <w:t xml:space="preserve">), </w:t>
        </w:r>
      </w:ins>
      <w:ins w:id="5101" w:author="Bo Shen" w:date="2023-02-03T11:08:00Z">
        <w:r>
          <w:rPr>
            <w:rFonts w:ascii="Times New Roman" w:hAnsi="Times New Roman" w:cs="Times New Roman"/>
          </w:rPr>
          <w:t>and t</w:t>
        </w:r>
      </w:ins>
      <w:del w:id="5102" w:author="Bo Shen" w:date="2023-02-03T11:08:00Z">
        <w:r w:rsidDel="00956ED8">
          <w:rPr>
            <w:rFonts w:ascii="Times New Roman" w:hAnsi="Times New Roman" w:cs="Times New Roman"/>
          </w:rPr>
          <w:delText>T</w:delText>
        </w:r>
      </w:del>
      <w:proofErr w:type="gramStart"/>
      <w:r>
        <w:rPr>
          <w:rFonts w:ascii="Times New Roman" w:hAnsi="Times New Roman" w:cs="Times New Roman"/>
        </w:rPr>
        <w:t>he</w:t>
      </w:r>
      <w:proofErr w:type="gramEnd"/>
      <w:r>
        <w:rPr>
          <w:rFonts w:ascii="Times New Roman" w:hAnsi="Times New Roman" w:cs="Times New Roman"/>
        </w:rPr>
        <w:t xml:space="preserve"> optimization used </w:t>
      </w:r>
      <w:del w:id="5103" w:author="Bo Shen" w:date="2023-02-03T11:08:00Z">
        <w:r w:rsidDel="00956ED8">
          <w:rPr>
            <w:rFonts w:ascii="Times New Roman" w:hAnsi="Times New Roman" w:cs="Times New Roman"/>
          </w:rPr>
          <w:delText>is</w:delText>
        </w:r>
      </w:del>
      <w:ins w:id="5104" w:author="Bo Shen" w:date="2023-02-03T13:09:00Z">
        <w:r>
          <w:rPr>
            <w:rFonts w:ascii="Times New Roman" w:hAnsi="Times New Roman" w:cs="Times New Roman"/>
          </w:rPr>
          <w:t>were kept</w:t>
        </w:r>
      </w:ins>
      <w:r>
        <w:rPr>
          <w:rFonts w:ascii="Times New Roman" w:hAnsi="Times New Roman" w:cs="Times New Roman"/>
        </w:rPr>
        <w:t xml:space="preserve"> the same as </w:t>
      </w:r>
      <w:ins w:id="5105" w:author="Bo Shen" w:date="2023-02-03T13:09:00Z">
        <w:r>
          <w:rPr>
            <w:rFonts w:ascii="Times New Roman" w:hAnsi="Times New Roman" w:cs="Times New Roman"/>
          </w:rPr>
          <w:t xml:space="preserve">in </w:t>
        </w:r>
      </w:ins>
      <w:r>
        <w:rPr>
          <w:rFonts w:ascii="Times New Roman" w:hAnsi="Times New Roman" w:cs="Times New Roman"/>
        </w:rPr>
        <w:t xml:space="preserve">fitting the LDDM (see above). </w:t>
      </w:r>
      <w:del w:id="5106" w:author="Bo Shen" w:date="2023-02-03T11:08:00Z">
        <w:r w:rsidDel="00956ED8">
          <w:rPr>
            <w:rFonts w:ascii="Times New Roman" w:hAnsi="Times New Roman" w:cs="Times New Roman"/>
          </w:rPr>
          <w:delText>Time</w:delText>
        </w:r>
      </w:del>
      <w:ins w:id="5107" w:author="Bo Shen" w:date="2023-02-03T11:08:00Z">
        <w:r>
          <w:rPr>
            <w:rFonts w:ascii="Times New Roman" w:hAnsi="Times New Roman" w:cs="Times New Roman"/>
          </w:rPr>
          <w:t>The time</w:t>
        </w:r>
      </w:ins>
      <w:r>
        <w:rPr>
          <w:rFonts w:ascii="Times New Roman" w:hAnsi="Times New Roman" w:cs="Times New Roman"/>
        </w:rPr>
        <w:t xml:space="preserve"> step </w:t>
      </w:r>
      <w:r w:rsidRPr="00563E7C">
        <w:rPr>
          <w:rFonts w:ascii="Times New Roman" w:hAnsi="Times New Roman" w:cs="Times New Roman"/>
          <w:i/>
        </w:rPr>
        <w:t>dt</w:t>
      </w:r>
      <w:r>
        <w:rPr>
          <w:rFonts w:ascii="Times New Roman" w:hAnsi="Times New Roman" w:cs="Times New Roman"/>
        </w:rPr>
        <w:t xml:space="preserve"> was set as .001 s. </w:t>
      </w:r>
      <w:del w:id="5108" w:author="Bo Shen" w:date="2023-02-03T13:08:00Z">
        <w:r w:rsidDel="00233F2F">
          <w:rPr>
            <w:rFonts w:ascii="Times New Roman" w:hAnsi="Times New Roman" w:cs="Times New Roman"/>
          </w:rPr>
          <w:delText xml:space="preserve">In the </w:delText>
        </w:r>
      </w:del>
      <w:del w:id="5109" w:author="Bo Shen" w:date="2023-02-03T11:08:00Z">
        <w:r w:rsidDel="00956ED8">
          <w:rPr>
            <w:rFonts w:ascii="Times New Roman" w:hAnsi="Times New Roman" w:cs="Times New Roman"/>
          </w:rPr>
          <w:delText>best fitting</w:delText>
        </w:r>
      </w:del>
      <w:del w:id="5110" w:author="Bo Shen" w:date="2023-02-03T13:08:00Z">
        <w:r w:rsidDel="00233F2F">
          <w:rPr>
            <w:rFonts w:ascii="Times New Roman" w:hAnsi="Times New Roman" w:cs="Times New Roman"/>
          </w:rPr>
          <w:delText xml:space="preserve"> results, most of the best-fitting parameters are close to the values selected in the original paper (</w:delText>
        </w:r>
      </w:del>
      <m:oMath>
        <m:r>
          <w:del w:id="5111" w:author="Bo Shen" w:date="2023-02-03T13:08:00Z">
            <w:rPr>
              <w:rFonts w:ascii="Cambria Math" w:hAnsi="Cambria Math" w:cs="Times New Roman"/>
              <w:lang w:eastAsia="zh-TW"/>
            </w:rPr>
            <m:t>J</m:t>
          </w:del>
        </m:r>
        <m:sSub>
          <m:sSubPr>
            <m:ctrlPr>
              <w:del w:id="5112" w:author="Bo Shen" w:date="2023-02-03T13:08:00Z">
                <w:rPr>
                  <w:rFonts w:ascii="Cambria Math" w:hAnsi="Cambria Math" w:cs="Times New Roman"/>
                  <w:i/>
                  <w:lang w:eastAsia="zh-TW"/>
                </w:rPr>
              </w:del>
            </m:ctrlPr>
          </m:sSubPr>
          <m:e>
            <m:r>
              <w:del w:id="5113" w:author="Bo Shen" w:date="2023-02-03T13:08:00Z">
                <w:rPr>
                  <w:rFonts w:ascii="Cambria Math" w:hAnsi="Cambria Math" w:cs="Times New Roman"/>
                  <w:lang w:eastAsia="zh-TW"/>
                </w:rPr>
                <m:t>N</m:t>
              </w:del>
            </m:r>
          </m:e>
          <m:sub>
            <m:r>
              <w:del w:id="5114" w:author="Bo Shen" w:date="2023-02-03T13:08:00Z">
                <w:rPr>
                  <w:rFonts w:ascii="Cambria Math" w:hAnsi="Cambria Math" w:cs="Times New Roman"/>
                  <w:lang w:eastAsia="zh-TW"/>
                </w:rPr>
                <m:t>1,1</m:t>
              </w:del>
            </m:r>
          </m:sub>
        </m:sSub>
        <m:r>
          <w:del w:id="5115" w:author="Bo Shen" w:date="2023-02-03T13:08:00Z">
            <w:rPr>
              <w:rFonts w:ascii="Cambria Math" w:hAnsi="Cambria Math" w:cs="Times New Roman"/>
              <w:lang w:eastAsia="zh-TW"/>
            </w:rPr>
            <m:t>=J</m:t>
          </w:del>
        </m:r>
        <m:sSub>
          <m:sSubPr>
            <m:ctrlPr>
              <w:del w:id="5116" w:author="Bo Shen" w:date="2023-02-03T13:08:00Z">
                <w:rPr>
                  <w:rFonts w:ascii="Cambria Math" w:hAnsi="Cambria Math" w:cs="Times New Roman"/>
                  <w:i/>
                  <w:lang w:eastAsia="zh-TW"/>
                </w:rPr>
              </w:del>
            </m:ctrlPr>
          </m:sSubPr>
          <m:e>
            <m:r>
              <w:del w:id="5117" w:author="Bo Shen" w:date="2023-02-03T13:08:00Z">
                <w:rPr>
                  <w:rFonts w:ascii="Cambria Math" w:hAnsi="Cambria Math" w:cs="Times New Roman"/>
                  <w:lang w:eastAsia="zh-TW"/>
                </w:rPr>
                <m:t>N</m:t>
              </w:del>
            </m:r>
          </m:e>
          <m:sub>
            <m:r>
              <w:del w:id="5118" w:author="Bo Shen" w:date="2023-02-03T13:08:00Z">
                <w:rPr>
                  <w:rFonts w:ascii="Cambria Math" w:hAnsi="Cambria Math" w:cs="Times New Roman"/>
                  <w:lang w:eastAsia="zh-TW"/>
                </w:rPr>
                <m:t>2,2</m:t>
              </w:del>
            </m:r>
          </m:sub>
        </m:sSub>
        <m:r>
          <w:del w:id="5119" w:author="Bo Shen" w:date="2023-02-03T13:08:00Z">
            <w:rPr>
              <w:rFonts w:ascii="Cambria Math" w:hAnsi="Cambria Math" w:cs="Times New Roman"/>
              <w:lang w:eastAsia="zh-TW"/>
            </w:rPr>
            <m:t>=.2632</m:t>
          </w:del>
        </m:r>
      </m:oMath>
      <w:del w:id="5120" w:author="Bo Shen" w:date="2023-02-03T13:08:00Z">
        <w:r w:rsidRPr="00BB3093" w:rsidDel="00233F2F">
          <w:rPr>
            <w:rFonts w:ascii="Times New Roman" w:hAnsi="Times New Roman" w:cs="Times New Roman"/>
            <w:lang w:eastAsia="zh-TW"/>
          </w:rPr>
          <w:delText xml:space="preserve">, </w:delText>
        </w:r>
      </w:del>
      <m:oMath>
        <m:r>
          <w:del w:id="5121" w:author="Bo Shen" w:date="2023-02-03T13:08:00Z">
            <w:rPr>
              <w:rFonts w:ascii="Cambria Math" w:hAnsi="Cambria Math" w:cs="Times New Roman"/>
              <w:lang w:eastAsia="zh-TW"/>
            </w:rPr>
            <m:t>J</m:t>
          </w:del>
        </m:r>
        <m:sSub>
          <m:sSubPr>
            <m:ctrlPr>
              <w:del w:id="5122" w:author="Bo Shen" w:date="2023-02-03T13:08:00Z">
                <w:rPr>
                  <w:rFonts w:ascii="Cambria Math" w:hAnsi="Cambria Math" w:cs="Times New Roman"/>
                  <w:i/>
                  <w:lang w:eastAsia="zh-TW"/>
                </w:rPr>
              </w:del>
            </m:ctrlPr>
          </m:sSubPr>
          <m:e>
            <m:r>
              <w:del w:id="5123" w:author="Bo Shen" w:date="2023-02-03T13:08:00Z">
                <w:rPr>
                  <w:rFonts w:ascii="Cambria Math" w:hAnsi="Cambria Math" w:cs="Times New Roman"/>
                  <w:lang w:eastAsia="zh-TW"/>
                </w:rPr>
                <m:t>N</m:t>
              </w:del>
            </m:r>
          </m:e>
          <m:sub>
            <m:r>
              <w:del w:id="5124" w:author="Bo Shen" w:date="2023-02-03T13:08:00Z">
                <w:rPr>
                  <w:rFonts w:ascii="Cambria Math" w:hAnsi="Cambria Math" w:cs="Times New Roman"/>
                  <w:lang w:eastAsia="zh-TW"/>
                </w:rPr>
                <m:t>1,2</m:t>
              </w:del>
            </m:r>
          </m:sub>
        </m:sSub>
        <m:r>
          <w:del w:id="5125" w:author="Bo Shen" w:date="2023-02-03T13:08:00Z">
            <w:rPr>
              <w:rFonts w:ascii="Cambria Math" w:hAnsi="Cambria Math" w:cs="Times New Roman"/>
              <w:lang w:eastAsia="zh-TW"/>
            </w:rPr>
            <m:t>=J</m:t>
          </w:del>
        </m:r>
        <m:sSub>
          <m:sSubPr>
            <m:ctrlPr>
              <w:del w:id="5126" w:author="Bo Shen" w:date="2023-02-03T13:08:00Z">
                <w:rPr>
                  <w:rFonts w:ascii="Cambria Math" w:hAnsi="Cambria Math" w:cs="Times New Roman"/>
                  <w:i/>
                  <w:lang w:eastAsia="zh-TW"/>
                </w:rPr>
              </w:del>
            </m:ctrlPr>
          </m:sSubPr>
          <m:e>
            <m:r>
              <w:del w:id="5127" w:author="Bo Shen" w:date="2023-02-03T13:08:00Z">
                <w:rPr>
                  <w:rFonts w:ascii="Cambria Math" w:hAnsi="Cambria Math" w:cs="Times New Roman"/>
                  <w:lang w:eastAsia="zh-TW"/>
                </w:rPr>
                <m:t>N</m:t>
              </w:del>
            </m:r>
          </m:e>
          <m:sub>
            <m:r>
              <w:del w:id="5128" w:author="Bo Shen" w:date="2023-02-03T13:08:00Z">
                <w:rPr>
                  <w:rFonts w:ascii="Cambria Math" w:hAnsi="Cambria Math" w:cs="Times New Roman"/>
                  <w:lang w:eastAsia="zh-TW"/>
                </w:rPr>
                <m:t>2,1</m:t>
              </w:del>
            </m:r>
          </m:sub>
        </m:sSub>
        <m:r>
          <w:del w:id="5129" w:author="Bo Shen" w:date="2023-02-03T13:08:00Z">
            <w:rPr>
              <w:rFonts w:ascii="Cambria Math" w:hAnsi="Cambria Math" w:cs="Times New Roman"/>
              <w:lang w:eastAsia="zh-TW"/>
            </w:rPr>
            <m:t>=.0224</m:t>
          </w:del>
        </m:r>
      </m:oMath>
      <w:del w:id="5130" w:author="Bo Shen" w:date="2023-02-03T13:08:00Z">
        <w:r w:rsidRPr="00BB3093" w:rsidDel="00233F2F">
          <w:rPr>
            <w:rFonts w:ascii="Times New Roman" w:hAnsi="Times New Roman" w:cs="Times New Roman"/>
            <w:lang w:eastAsia="zh-TW"/>
          </w:rPr>
          <w:delText xml:space="preserve">, </w:delText>
        </w:r>
      </w:del>
      <m:oMath>
        <m:sSub>
          <m:sSubPr>
            <m:ctrlPr>
              <w:del w:id="5131" w:author="Bo Shen" w:date="2023-02-03T13:08:00Z">
                <w:rPr>
                  <w:rFonts w:ascii="Cambria Math" w:hAnsi="Cambria Math" w:cs="Times New Roman"/>
                  <w:i/>
                  <w:lang w:eastAsia="zh-TW"/>
                </w:rPr>
              </w:del>
            </m:ctrlPr>
          </m:sSubPr>
          <m:e>
            <m:r>
              <w:del w:id="5132" w:author="Bo Shen" w:date="2023-02-03T13:08:00Z">
                <w:rPr>
                  <w:rFonts w:ascii="Cambria Math" w:hAnsi="Cambria Math" w:cs="Times New Roman"/>
                  <w:lang w:eastAsia="zh-TW"/>
                </w:rPr>
                <m:t>I</m:t>
              </w:del>
            </m:r>
          </m:e>
          <m:sub>
            <m:r>
              <w:del w:id="5133" w:author="Bo Shen" w:date="2023-02-03T13:08:00Z">
                <w:rPr>
                  <w:rFonts w:ascii="Cambria Math" w:hAnsi="Cambria Math" w:cs="Times New Roman"/>
                  <w:lang w:eastAsia="zh-TW"/>
                </w:rPr>
                <m:t>0</m:t>
              </w:del>
            </m:r>
          </m:sub>
        </m:sSub>
        <m:r>
          <w:del w:id="5134" w:author="Bo Shen" w:date="2023-02-03T13:08:00Z">
            <w:rPr>
              <w:rFonts w:ascii="Cambria Math" w:hAnsi="Cambria Math" w:cs="Times New Roman"/>
              <w:lang w:eastAsia="zh-TW"/>
            </w:rPr>
            <m:t>=.2647</m:t>
          </w:del>
        </m:r>
      </m:oMath>
      <w:del w:id="5135" w:author="Bo Shen" w:date="2023-02-03T13:08:00Z">
        <w:r w:rsidRPr="00BB3093" w:rsidDel="00233F2F">
          <w:rPr>
            <w:rFonts w:ascii="Times New Roman" w:hAnsi="Times New Roman" w:cs="Times New Roman"/>
            <w:lang w:eastAsia="zh-TW"/>
          </w:rPr>
          <w:delText xml:space="preserve">, </w:delText>
        </w:r>
      </w:del>
      <m:oMath>
        <m:sSub>
          <m:sSubPr>
            <m:ctrlPr>
              <w:del w:id="5136" w:author="Bo Shen" w:date="2023-02-03T13:08:00Z">
                <w:rPr>
                  <w:rFonts w:ascii="Cambria Math" w:hAnsi="Cambria Math" w:cs="Times New Roman"/>
                  <w:i/>
                  <w:lang w:eastAsia="zh-TW"/>
                </w:rPr>
              </w:del>
            </m:ctrlPr>
          </m:sSubPr>
          <m:e>
            <m:r>
              <w:del w:id="5137" w:author="Bo Shen" w:date="2023-02-03T13:08:00Z">
                <w:rPr>
                  <w:rFonts w:ascii="Cambria Math" w:hAnsi="Cambria Math" w:cs="Times New Roman"/>
                  <w:lang w:eastAsia="zh-TW"/>
                </w:rPr>
                <m:t>σ</m:t>
              </w:del>
            </m:r>
          </m:e>
          <m:sub>
            <m:r>
              <w:del w:id="5138" w:author="Bo Shen" w:date="2023-02-03T13:08:00Z">
                <w:rPr>
                  <w:rFonts w:ascii="Cambria Math" w:hAnsi="Cambria Math" w:cs="Times New Roman"/>
                  <w:lang w:eastAsia="zh-TW"/>
                </w:rPr>
                <m:t>noise</m:t>
              </w:del>
            </m:r>
          </m:sub>
        </m:sSub>
        <m:r>
          <w:del w:id="5139" w:author="Bo Shen" w:date="2023-02-03T13:08:00Z">
            <w:rPr>
              <w:rFonts w:ascii="Cambria Math" w:hAnsi="Cambria Math" w:cs="Times New Roman"/>
              <w:lang w:eastAsia="zh-TW"/>
            </w:rPr>
            <m:t>=.0709</m:t>
          </w:del>
        </m:r>
      </m:oMath>
      <w:del w:id="5140" w:author="Bo Shen" w:date="2023-02-03T13:08:00Z">
        <w:r w:rsidRPr="00BB3093" w:rsidDel="00233F2F">
          <w:rPr>
            <w:rFonts w:ascii="Times New Roman" w:hAnsi="Times New Roman" w:cs="Times New Roman"/>
            <w:lang w:eastAsia="zh-TW"/>
          </w:rPr>
          <w:delText xml:space="preserve">, </w:delText>
        </w:r>
      </w:del>
      <m:oMath>
        <m:sSub>
          <m:sSubPr>
            <m:ctrlPr>
              <w:del w:id="5141" w:author="Bo Shen" w:date="2023-02-03T13:08:00Z">
                <w:rPr>
                  <w:rFonts w:ascii="Cambria Math" w:hAnsi="Cambria Math" w:cs="Times New Roman"/>
                  <w:i/>
                  <w:lang w:eastAsia="zh-TW"/>
                </w:rPr>
              </w:del>
            </m:ctrlPr>
          </m:sSubPr>
          <m:e>
            <m:r>
              <w:del w:id="5142" w:author="Bo Shen" w:date="2023-02-03T13:08:00Z">
                <w:rPr>
                  <w:rFonts w:ascii="Cambria Math" w:hAnsi="Cambria Math" w:cs="Times New Roman"/>
                  <w:lang w:eastAsia="zh-TW"/>
                </w:rPr>
                <m:t>μ</m:t>
              </w:del>
            </m:r>
          </m:e>
          <m:sub>
            <m:r>
              <w:del w:id="5143" w:author="Bo Shen" w:date="2023-02-03T13:08:00Z">
                <w:rPr>
                  <w:rFonts w:ascii="Cambria Math" w:hAnsi="Cambria Math" w:cs="Times New Roman"/>
                  <w:lang w:eastAsia="zh-TW"/>
                </w:rPr>
                <m:t>0</m:t>
              </w:del>
            </m:r>
          </m:sub>
        </m:sSub>
        <m:r>
          <w:del w:id="5144" w:author="Bo Shen" w:date="2023-02-03T13:08:00Z">
            <w:rPr>
              <w:rFonts w:ascii="Cambria Math" w:hAnsi="Cambria Math" w:cs="Times New Roman"/>
              <w:lang w:eastAsia="zh-TW"/>
            </w:rPr>
            <m:t>=55.63</m:t>
          </w:del>
        </m:r>
      </m:oMath>
      <w:del w:id="5145" w:author="Bo Shen" w:date="2023-02-03T13:08:00Z">
        <w:r w:rsidRPr="00BB3093" w:rsidDel="00233F2F">
          <w:rPr>
            <w:rFonts w:ascii="Times New Roman" w:hAnsi="Times New Roman" w:cs="Times New Roman"/>
            <w:lang w:eastAsia="zh-TW"/>
          </w:rPr>
          <w:delText xml:space="preserve">, </w:delText>
        </w:r>
      </w:del>
      <m:oMath>
        <m:r>
          <w:del w:id="5146" w:author="Bo Shen" w:date="2023-02-03T13:08:00Z">
            <w:rPr>
              <w:rFonts w:ascii="Cambria Math" w:hAnsi="Cambria Math" w:cs="Times New Roman"/>
            </w:rPr>
            <m:t>γ=.5887</m:t>
          </w:del>
        </m:r>
      </m:oMath>
      <w:del w:id="5147" w:author="Bo Shen" w:date="2023-02-03T13:08:00Z">
        <w:r w:rsidDel="00233F2F">
          <w:rPr>
            <w:rFonts w:ascii="Times New Roman" w:hAnsi="Times New Roman" w:cs="Times New Roman"/>
            <w:lang w:eastAsia="zh-TW"/>
          </w:rPr>
          <w:delText xml:space="preserve">, </w:delText>
        </w:r>
      </w:del>
      <m:oMath>
        <m:sSub>
          <m:sSubPr>
            <m:ctrlPr>
              <w:del w:id="5148" w:author="Bo Shen" w:date="2023-02-03T13:08:00Z">
                <w:rPr>
                  <w:rFonts w:ascii="Cambria Math" w:hAnsi="Cambria Math" w:cs="Times New Roman"/>
                  <w:i/>
                  <w:lang w:eastAsia="zh-TW"/>
                </w:rPr>
              </w:del>
            </m:ctrlPr>
          </m:sSubPr>
          <m:e>
            <m:r>
              <w:del w:id="5149" w:author="Bo Shen" w:date="2023-02-03T13:08:00Z">
                <w:rPr>
                  <w:rFonts w:ascii="Cambria Math" w:hAnsi="Cambria Math" w:cs="Times New Roman"/>
                  <w:lang w:eastAsia="zh-TW"/>
                </w:rPr>
                <m:t>H</m:t>
              </w:del>
            </m:r>
          </m:e>
          <m:sub>
            <m:r>
              <w:del w:id="5150" w:author="Bo Shen" w:date="2023-02-03T13:08:00Z">
                <w:rPr>
                  <w:rFonts w:ascii="Cambria Math" w:hAnsi="Cambria Math" w:cs="Times New Roman"/>
                  <w:lang w:eastAsia="zh-TW"/>
                </w:rPr>
                <m:t>0</m:t>
              </w:del>
            </m:r>
          </m:sub>
        </m:sSub>
        <m:r>
          <w:del w:id="5151" w:author="Bo Shen" w:date="2023-02-03T13:08:00Z">
            <w:rPr>
              <w:rFonts w:ascii="Cambria Math" w:hAnsi="Cambria Math" w:cs="Times New Roman"/>
              <w:lang w:eastAsia="zh-TW"/>
            </w:rPr>
            <m:t>=2.622</m:t>
          </w:del>
        </m:r>
      </m:oMath>
      <w:del w:id="5152" w:author="Bo Shen" w:date="2023-02-03T13:08:00Z">
        <w:r w:rsidDel="00233F2F">
          <w:rPr>
            <w:rFonts w:ascii="Times New Roman" w:hAnsi="Times New Roman" w:cs="Times New Roman"/>
            <w:lang w:eastAsia="zh-TW"/>
          </w:rPr>
          <w:delText xml:space="preserve">, </w:delText>
        </w:r>
        <w:r w:rsidRPr="00BB3093" w:rsidDel="00233F2F">
          <w:rPr>
            <w:rFonts w:ascii="Times New Roman" w:hAnsi="Times New Roman" w:cs="Times New Roman"/>
            <w:lang w:eastAsia="zh-TW"/>
          </w:rPr>
          <w:delText xml:space="preserve">and </w:delText>
        </w:r>
      </w:del>
      <m:oMath>
        <m:sSub>
          <m:sSubPr>
            <m:ctrlPr>
              <w:del w:id="5153" w:author="Bo Shen" w:date="2023-02-03T13:08:00Z">
                <w:rPr>
                  <w:rFonts w:ascii="Cambria Math" w:hAnsi="Cambria Math" w:cs="Times New Roman"/>
                  <w:i/>
                  <w:lang w:eastAsia="zh-TW"/>
                </w:rPr>
              </w:del>
            </m:ctrlPr>
          </m:sSubPr>
          <m:e>
            <m:r>
              <w:del w:id="5154" w:author="Bo Shen" w:date="2023-02-03T13:08:00Z">
                <w:rPr>
                  <w:rFonts w:ascii="Cambria Math" w:hAnsi="Cambria Math" w:cs="Times New Roman"/>
                  <w:lang w:eastAsia="zh-TW"/>
                </w:rPr>
                <m:t>τ</m:t>
              </w:del>
            </m:r>
          </m:e>
          <m:sub>
            <m:r>
              <w:del w:id="5155" w:author="Bo Shen" w:date="2023-02-03T13:08:00Z">
                <w:rPr>
                  <w:rFonts w:ascii="Cambria Math" w:hAnsi="Cambria Math" w:cs="Times New Roman"/>
                  <w:lang w:eastAsia="zh-TW"/>
                </w:rPr>
                <m:t>S</m:t>
              </w:del>
            </m:r>
          </m:sub>
        </m:sSub>
        <m:r>
          <w:del w:id="5156" w:author="Bo Shen" w:date="2023-02-03T13:08:00Z">
            <w:rPr>
              <w:rFonts w:ascii="Cambria Math" w:hAnsi="Cambria Math" w:cs="Times New Roman"/>
              <w:lang w:eastAsia="zh-TW"/>
            </w:rPr>
            <m:t>=.1672</m:t>
          </w:del>
        </m:r>
      </m:oMath>
      <w:del w:id="5157" w:author="Bo Shen" w:date="2023-02-03T13:08:00Z">
        <w:r w:rsidDel="00233F2F">
          <w:rPr>
            <w:rFonts w:ascii="Times New Roman" w:hAnsi="Times New Roman" w:cs="Times New Roman"/>
          </w:rPr>
          <w:delText>).</w:delText>
        </w:r>
      </w:del>
    </w:p>
    <w:p w14:paraId="2007A864" w14:textId="77777777" w:rsidR="00564B42" w:rsidRDefault="00564B42" w:rsidP="00E24C8A">
      <w:pPr>
        <w:spacing w:line="480" w:lineRule="auto"/>
        <w:jc w:val="both"/>
        <w:rPr>
          <w:rFonts w:ascii="Times New Roman" w:hAnsi="Times New Roman" w:cs="Times New Roman"/>
          <w:color w:val="000000" w:themeColor="text1"/>
        </w:rPr>
      </w:pPr>
    </w:p>
    <w:p w14:paraId="60D3BFD2" w14:textId="77777777" w:rsidR="00564B42" w:rsidRDefault="00564B42" w:rsidP="00E24C8A">
      <w:pPr>
        <w:spacing w:line="480" w:lineRule="auto"/>
        <w:jc w:val="both"/>
        <w:rPr>
          <w:rFonts w:ascii="Times New Roman" w:hAnsi="Times New Roman" w:cs="Times New Roman"/>
          <w:color w:val="000000" w:themeColor="text1"/>
        </w:rPr>
      </w:pPr>
    </w:p>
    <w:p w14:paraId="3672BDAC" w14:textId="77777777" w:rsidR="00564B42" w:rsidRPr="009F6C6A" w:rsidRDefault="00564B42" w:rsidP="00513E7D">
      <w:pPr>
        <w:pStyle w:val="Heading4"/>
        <w:rPr>
          <w:ins w:id="5158" w:author="Bo Shen" w:date="2023-02-03T11:53:00Z"/>
        </w:rPr>
      </w:pPr>
      <w:ins w:id="5159" w:author="Bo Shen" w:date="2023-02-03T11:53:00Z">
        <w:r w:rsidRPr="009F6C6A">
          <w:t>Fit</w:t>
        </w:r>
      </w:ins>
      <w:ins w:id="5160" w:author="Bo Shen" w:date="2023-02-27T23:08:00Z">
        <w:r>
          <w:t>ting</w:t>
        </w:r>
      </w:ins>
      <w:ins w:id="5161" w:author="Bo Shen" w:date="2023-02-03T11:53:00Z">
        <w:r w:rsidRPr="009F6C6A">
          <w:t xml:space="preserve"> the </w:t>
        </w:r>
        <w:r>
          <w:t>LCA</w:t>
        </w:r>
        <w:r w:rsidRPr="009F6C6A">
          <w:t xml:space="preserve"> to </w:t>
        </w:r>
        <w:r w:rsidRPr="0060258A">
          <w:t>empirical behavioral data</w:t>
        </w:r>
      </w:ins>
    </w:p>
    <w:p w14:paraId="6AE335EA" w14:textId="77777777" w:rsidR="00564B42" w:rsidRDefault="00564B42" w:rsidP="00E24C8A">
      <w:pPr>
        <w:spacing w:line="480" w:lineRule="auto"/>
        <w:jc w:val="both"/>
        <w:rPr>
          <w:ins w:id="5162" w:author="Bo Shen" w:date="2023-02-03T12:55:00Z"/>
          <w:rFonts w:ascii="Times New Roman" w:hAnsi="Times New Roman" w:cs="Times New Roman"/>
          <w:color w:val="000000" w:themeColor="text1"/>
        </w:rPr>
      </w:pPr>
    </w:p>
    <w:p w14:paraId="29984852" w14:textId="77777777" w:rsidR="00564B42" w:rsidRDefault="00564B42" w:rsidP="00E24C8A">
      <w:pPr>
        <w:spacing w:line="480" w:lineRule="auto"/>
        <w:jc w:val="both"/>
        <w:rPr>
          <w:ins w:id="5163" w:author="Bo Shen" w:date="2023-02-03T12:29:00Z"/>
          <w:rFonts w:ascii="Times New Roman" w:hAnsi="Times New Roman" w:cs="Times New Roman"/>
        </w:rPr>
      </w:pPr>
      <w:ins w:id="5164" w:author="Bo Shen" w:date="2023-02-03T11:53:00Z">
        <w:r>
          <w:rPr>
            <w:rFonts w:ascii="Times New Roman" w:hAnsi="Times New Roman" w:cs="Times New Roman"/>
            <w:color w:val="000000" w:themeColor="text1"/>
          </w:rPr>
          <w:t xml:space="preserve">Another </w:t>
        </w:r>
      </w:ins>
      <w:ins w:id="5165" w:author="Bo Shen" w:date="2023-02-03T12:25:00Z">
        <w:r>
          <w:rPr>
            <w:rFonts w:ascii="Times New Roman" w:hAnsi="Times New Roman" w:cs="Times New Roman"/>
            <w:color w:val="000000" w:themeColor="text1"/>
          </w:rPr>
          <w:t>widely acknowledged</w:t>
        </w:r>
      </w:ins>
      <w:ins w:id="5166" w:author="Bo Shen" w:date="2023-02-03T11:53:00Z">
        <w:r>
          <w:rPr>
            <w:rFonts w:ascii="Times New Roman" w:hAnsi="Times New Roman" w:cs="Times New Roman"/>
            <w:color w:val="000000" w:themeColor="text1"/>
          </w:rPr>
          <w:t xml:space="preserve"> decision circuit model – the leaky competi</w:t>
        </w:r>
      </w:ins>
      <w:ins w:id="5167" w:author="Bo Shen" w:date="2023-02-03T11:54:00Z">
        <w:r>
          <w:rPr>
            <w:rFonts w:ascii="Times New Roman" w:hAnsi="Times New Roman" w:cs="Times New Roman"/>
            <w:color w:val="000000" w:themeColor="text1"/>
          </w:rPr>
          <w:t>ng</w:t>
        </w:r>
      </w:ins>
      <w:ins w:id="5168" w:author="Bo Shen" w:date="2023-02-03T11:53:00Z">
        <w:r>
          <w:rPr>
            <w:rFonts w:ascii="Times New Roman" w:hAnsi="Times New Roman" w:cs="Times New Roman"/>
            <w:color w:val="000000" w:themeColor="text1"/>
          </w:rPr>
          <w:t xml:space="preserve"> accumulator model </w:t>
        </w:r>
      </w:ins>
      <w:ins w:id="5169" w:author="Bo Shen" w:date="2023-02-03T12:25:00Z">
        <w:r>
          <w:rPr>
            <w:rFonts w:ascii="Times New Roman" w:hAnsi="Times New Roman" w:cs="Times New Roman"/>
            <w:color w:val="000000" w:themeColor="text1"/>
          </w:rPr>
          <w:t>(LCA)</w:t>
        </w:r>
      </w:ins>
      <w:ins w:id="5170" w:author="Bo Shen" w:date="2023-02-03T12:26: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bM2MqF9","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Usher &amp; McClelland, 2001)</w:t>
      </w:r>
      <w:r>
        <w:rPr>
          <w:rFonts w:ascii="Times New Roman" w:hAnsi="Times New Roman" w:cs="Times New Roman"/>
          <w:color w:val="000000" w:themeColor="text1"/>
        </w:rPr>
        <w:fldChar w:fldCharType="end"/>
      </w:r>
      <w:ins w:id="5171" w:author="Bo Shen" w:date="2023-02-03T12:26:00Z">
        <w:r>
          <w:rPr>
            <w:rFonts w:ascii="Times New Roman" w:hAnsi="Times New Roman" w:cs="Times New Roman"/>
            <w:color w:val="000000" w:themeColor="text1"/>
          </w:rPr>
          <w:t xml:space="preserve"> was fit to the behavioral data </w:t>
        </w:r>
        <w:r>
          <w:rPr>
            <w:rFonts w:ascii="Times New Roman" w:hAnsi="Times New Roman" w:cs="Times New Roman"/>
          </w:rPr>
          <w:fldChar w:fldCharType="begin"/>
        </w:r>
      </w:ins>
      <w:r>
        <w:rPr>
          <w:rFonts w:ascii="Times New Roman" w:hAnsi="Times New Roman" w:cs="Times New Roman"/>
        </w:rPr>
        <w:instrText xml:space="preserve"> ADDIN ZOTERO_ITEM CSL_CITATION {"citationID":"0vv6TMH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ins w:id="5172" w:author="Bo Shen" w:date="2023-02-03T12:26:00Z">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ins>
      <w:ins w:id="5173" w:author="Bo Shen" w:date="2023-02-03T12:27:00Z">
        <w:r>
          <w:rPr>
            <w:rFonts w:ascii="Times New Roman" w:hAnsi="Times New Roman" w:cs="Times New Roman"/>
          </w:rPr>
          <w:t xml:space="preserve"> The</w:t>
        </w:r>
      </w:ins>
      <w:ins w:id="5174" w:author="Bo Shen" w:date="2023-02-03T12:28:00Z">
        <w:r>
          <w:rPr>
            <w:rFonts w:ascii="Times New Roman" w:hAnsi="Times New Roman" w:cs="Times New Roman"/>
          </w:rPr>
          <w:t xml:space="preserve"> dynamics of </w:t>
        </w:r>
      </w:ins>
      <w:ins w:id="5175" w:author="Bo Shen" w:date="2023-02-03T12:29:00Z">
        <w:r>
          <w:rPr>
            <w:rFonts w:ascii="Times New Roman" w:hAnsi="Times New Roman" w:cs="Times New Roman"/>
          </w:rPr>
          <w:t xml:space="preserve">the two nodes in the </w:t>
        </w:r>
      </w:ins>
      <w:ins w:id="5176" w:author="Bo Shen" w:date="2023-02-03T12:28:00Z">
        <w:r>
          <w:rPr>
            <w:rFonts w:ascii="Times New Roman" w:hAnsi="Times New Roman" w:cs="Times New Roman"/>
          </w:rPr>
          <w:t>LCA can be described using the following differential equations</w:t>
        </w:r>
      </w:ins>
      <w:ins w:id="5177" w:author="Bo Shen" w:date="2023-02-03T12:41:00Z">
        <w:r>
          <w:rPr>
            <w:rFonts w:ascii="Times New Roman" w:hAnsi="Times New Roman" w:cs="Times New Roman"/>
          </w:rPr>
          <w:t xml:space="preserve"> (Eq. </w:t>
        </w:r>
      </w:ins>
      <w:ins w:id="5178" w:author="Bo Shen" w:date="2023-02-27T16:35:00Z">
        <w:r>
          <w:rPr>
            <w:rFonts w:ascii="Times New Roman" w:hAnsi="Times New Roman" w:cs="Times New Roman"/>
          </w:rPr>
          <w:t>22</w:t>
        </w:r>
      </w:ins>
      <w:ins w:id="5179" w:author="Bo Shen" w:date="2023-02-03T12:41:00Z">
        <w:r>
          <w:rPr>
            <w:rFonts w:ascii="Times New Roman" w:hAnsi="Times New Roman" w:cs="Times New Roman"/>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80" w:author="Bo Shen" w:date="2023-02-03T12: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20"/>
        <w:gridCol w:w="4613"/>
        <w:gridCol w:w="3117"/>
        <w:tblGridChange w:id="5181">
          <w:tblGrid>
            <w:gridCol w:w="2065"/>
            <w:gridCol w:w="4168"/>
            <w:gridCol w:w="3117"/>
          </w:tblGrid>
        </w:tblGridChange>
      </w:tblGrid>
      <w:tr w:rsidR="00564B42" w14:paraId="68E06A5A" w14:textId="77777777" w:rsidTr="00011B9B">
        <w:trPr>
          <w:ins w:id="5182" w:author="Bo Shen" w:date="2023-02-03T12:30:00Z"/>
        </w:trPr>
        <w:tc>
          <w:tcPr>
            <w:tcW w:w="1620" w:type="dxa"/>
            <w:tcPrChange w:id="5183" w:author="Bo Shen" w:date="2023-02-03T12:41:00Z">
              <w:tcPr>
                <w:tcW w:w="2065" w:type="dxa"/>
              </w:tcPr>
            </w:tcPrChange>
          </w:tcPr>
          <w:p w14:paraId="521B446F" w14:textId="77777777" w:rsidR="00564B42" w:rsidRDefault="00564B42" w:rsidP="0020720A">
            <w:pPr>
              <w:spacing w:line="480" w:lineRule="auto"/>
              <w:jc w:val="both"/>
              <w:rPr>
                <w:ins w:id="5184" w:author="Bo Shen" w:date="2023-02-03T12:30:00Z"/>
                <w:rFonts w:ascii="Times New Roman" w:hAnsi="Times New Roman" w:cs="Times New Roman"/>
              </w:rPr>
            </w:pPr>
          </w:p>
        </w:tc>
        <w:tc>
          <w:tcPr>
            <w:tcW w:w="4613" w:type="dxa"/>
            <w:tcPrChange w:id="5185" w:author="Bo Shen" w:date="2023-02-03T12:41:00Z">
              <w:tcPr>
                <w:tcW w:w="4168" w:type="dxa"/>
              </w:tcPr>
            </w:tcPrChange>
          </w:tcPr>
          <w:p w14:paraId="7B1D3D92" w14:textId="77777777" w:rsidR="00564B42" w:rsidRPr="00481F27" w:rsidRDefault="00564B42" w:rsidP="0020720A">
            <w:pPr>
              <w:spacing w:line="480" w:lineRule="auto"/>
              <w:jc w:val="both"/>
              <w:rPr>
                <w:ins w:id="5186" w:author="Bo Shen" w:date="2023-02-03T12:30:00Z"/>
                <w:rFonts w:ascii="Times New Roman" w:hAnsi="Times New Roman" w:cs="Times New Roman"/>
              </w:rPr>
            </w:pPr>
            <m:oMathPara>
              <m:oMathParaPr>
                <m:jc m:val="left"/>
              </m:oMathParaPr>
              <m:oMath>
                <m:r>
                  <w:ins w:id="5187" w:author="Bo Shen" w:date="2023-02-03T12:38:00Z">
                    <w:rPr>
                      <w:rFonts w:ascii="Cambria Math" w:hAnsi="Cambria Math" w:cs="Times New Roman"/>
                    </w:rPr>
                    <m:t>d</m:t>
                  </w:ins>
                </m:r>
                <m:sSub>
                  <m:sSubPr>
                    <m:ctrlPr>
                      <w:ins w:id="5188" w:author="Bo Shen" w:date="2023-02-03T12:38:00Z">
                        <w:rPr>
                          <w:rFonts w:ascii="Cambria Math" w:hAnsi="Cambria Math" w:cs="Times New Roman"/>
                          <w:i/>
                        </w:rPr>
                      </w:ins>
                    </m:ctrlPr>
                  </m:sSubPr>
                  <m:e>
                    <m:r>
                      <w:ins w:id="5189" w:author="Bo Shen" w:date="2023-02-03T12:38:00Z">
                        <w:rPr>
                          <w:rFonts w:ascii="Cambria Math" w:hAnsi="Cambria Math" w:cs="Times New Roman"/>
                        </w:rPr>
                        <m:t>x</m:t>
                      </w:ins>
                    </m:r>
                  </m:e>
                  <m:sub>
                    <m:r>
                      <w:ins w:id="5190" w:author="Bo Shen" w:date="2023-02-03T12:38:00Z">
                        <w:rPr>
                          <w:rFonts w:ascii="Cambria Math" w:hAnsi="Cambria Math" w:cs="Times New Roman"/>
                        </w:rPr>
                        <m:t>i</m:t>
                      </w:ins>
                    </m:r>
                  </m:sub>
                </m:sSub>
                <m:r>
                  <w:ins w:id="5191" w:author="Bo Shen" w:date="2023-02-03T12:38:00Z">
                    <w:rPr>
                      <w:rFonts w:ascii="Cambria Math" w:hAnsi="Cambria Math" w:cs="Times New Roman"/>
                    </w:rPr>
                    <m:t>=</m:t>
                  </w:ins>
                </m:r>
                <m:d>
                  <m:dPr>
                    <m:ctrlPr>
                      <w:ins w:id="5192" w:author="Bo Shen" w:date="2023-02-03T12:38:00Z">
                        <w:rPr>
                          <w:rFonts w:ascii="Cambria Math" w:hAnsi="Cambria Math" w:cs="Times New Roman"/>
                          <w:i/>
                        </w:rPr>
                      </w:ins>
                    </m:ctrlPr>
                  </m:dPr>
                  <m:e>
                    <m:sSub>
                      <m:sSubPr>
                        <m:ctrlPr>
                          <w:ins w:id="5193" w:author="Bo Shen" w:date="2023-02-03T12:39:00Z">
                            <w:rPr>
                              <w:rFonts w:ascii="Cambria Math" w:hAnsi="Cambria Math" w:cs="Times New Roman"/>
                              <w:i/>
                            </w:rPr>
                          </w:ins>
                        </m:ctrlPr>
                      </m:sSubPr>
                      <m:e>
                        <m:r>
                          <w:ins w:id="5194" w:author="Bo Shen" w:date="2023-02-03T12:39:00Z">
                            <w:rPr>
                              <w:rFonts w:ascii="Cambria Math" w:hAnsi="Cambria Math" w:cs="Times New Roman"/>
                            </w:rPr>
                            <m:t>ρ</m:t>
                          </w:ins>
                        </m:r>
                      </m:e>
                      <m:sub>
                        <m:r>
                          <w:ins w:id="5195" w:author="Bo Shen" w:date="2023-02-03T12:39:00Z">
                            <w:rPr>
                              <w:rFonts w:ascii="Cambria Math" w:hAnsi="Cambria Math" w:cs="Times New Roman"/>
                            </w:rPr>
                            <m:t>i</m:t>
                          </w:ins>
                        </m:r>
                      </m:sub>
                    </m:sSub>
                    <m:r>
                      <w:ins w:id="5196" w:author="Bo Shen" w:date="2023-02-03T12:39:00Z">
                        <w:rPr>
                          <w:rFonts w:ascii="Cambria Math" w:hAnsi="Cambria Math" w:cs="Times New Roman"/>
                        </w:rPr>
                        <m:t>-k</m:t>
                      </w:ins>
                    </m:r>
                    <m:sSub>
                      <m:sSubPr>
                        <m:ctrlPr>
                          <w:ins w:id="5197" w:author="Bo Shen" w:date="2023-02-03T12:39:00Z">
                            <w:rPr>
                              <w:rFonts w:ascii="Cambria Math" w:hAnsi="Cambria Math" w:cs="Times New Roman"/>
                              <w:i/>
                            </w:rPr>
                          </w:ins>
                        </m:ctrlPr>
                      </m:sSubPr>
                      <m:e>
                        <m:r>
                          <w:ins w:id="5198" w:author="Bo Shen" w:date="2023-02-03T12:39:00Z">
                            <w:rPr>
                              <w:rFonts w:ascii="Cambria Math" w:hAnsi="Cambria Math" w:cs="Times New Roman"/>
                            </w:rPr>
                            <m:t>x</m:t>
                          </w:ins>
                        </m:r>
                      </m:e>
                      <m:sub>
                        <m:r>
                          <w:ins w:id="5199" w:author="Bo Shen" w:date="2023-02-03T12:39:00Z">
                            <w:rPr>
                              <w:rFonts w:ascii="Cambria Math" w:hAnsi="Cambria Math" w:cs="Times New Roman"/>
                            </w:rPr>
                            <m:t>i</m:t>
                          </w:ins>
                        </m:r>
                      </m:sub>
                    </m:sSub>
                    <m:r>
                      <w:ins w:id="5200" w:author="Bo Shen" w:date="2023-02-03T12:39:00Z">
                        <w:rPr>
                          <w:rFonts w:ascii="Cambria Math" w:hAnsi="Cambria Math" w:cs="Times New Roman"/>
                        </w:rPr>
                        <m:t>-β</m:t>
                      </w:ins>
                    </m:r>
                    <m:nary>
                      <m:naryPr>
                        <m:chr m:val="∑"/>
                        <m:limLoc m:val="subSup"/>
                        <m:supHide m:val="1"/>
                        <m:ctrlPr>
                          <w:ins w:id="5201" w:author="Bo Shen" w:date="2023-02-03T12:39:00Z">
                            <w:rPr>
                              <w:rFonts w:ascii="Cambria Math" w:hAnsi="Cambria Math" w:cs="Times New Roman"/>
                              <w:i/>
                            </w:rPr>
                          </w:ins>
                        </m:ctrlPr>
                      </m:naryPr>
                      <m:sub>
                        <m:r>
                          <w:ins w:id="5202" w:author="Bo Shen" w:date="2023-02-03T12:39:00Z">
                            <w:rPr>
                              <w:rFonts w:ascii="Cambria Math" w:hAnsi="Cambria Math" w:cs="Times New Roman"/>
                            </w:rPr>
                            <m:t>j≠i</m:t>
                          </w:ins>
                        </m:r>
                      </m:sub>
                      <m:sup/>
                      <m:e>
                        <m:sSub>
                          <m:sSubPr>
                            <m:ctrlPr>
                              <w:ins w:id="5203" w:author="Bo Shen" w:date="2023-02-03T12:39:00Z">
                                <w:rPr>
                                  <w:rFonts w:ascii="Cambria Math" w:hAnsi="Cambria Math" w:cs="Times New Roman"/>
                                  <w:i/>
                                </w:rPr>
                              </w:ins>
                            </m:ctrlPr>
                          </m:sSubPr>
                          <m:e>
                            <m:r>
                              <w:ins w:id="5204" w:author="Bo Shen" w:date="2023-02-03T12:39:00Z">
                                <w:rPr>
                                  <w:rFonts w:ascii="Cambria Math" w:hAnsi="Cambria Math" w:cs="Times New Roman"/>
                                </w:rPr>
                                <m:t>x</m:t>
                              </w:ins>
                            </m:r>
                          </m:e>
                          <m:sub>
                            <m:r>
                              <w:ins w:id="5205" w:author="Bo Shen" w:date="2023-02-03T12:39:00Z">
                                <w:rPr>
                                  <w:rFonts w:ascii="Cambria Math" w:hAnsi="Cambria Math" w:cs="Times New Roman"/>
                                </w:rPr>
                                <m:t>j</m:t>
                              </w:ins>
                            </m:r>
                          </m:sub>
                        </m:sSub>
                      </m:e>
                    </m:nary>
                  </m:e>
                </m:d>
                <m:f>
                  <m:fPr>
                    <m:ctrlPr>
                      <w:ins w:id="5206" w:author="Bo Shen" w:date="2023-02-03T12:40:00Z">
                        <w:rPr>
                          <w:rFonts w:ascii="Cambria Math" w:hAnsi="Cambria Math" w:cs="Times New Roman"/>
                          <w:i/>
                        </w:rPr>
                      </w:ins>
                    </m:ctrlPr>
                  </m:fPr>
                  <m:num>
                    <m:r>
                      <w:ins w:id="5207" w:author="Bo Shen" w:date="2023-02-03T12:40:00Z">
                        <w:rPr>
                          <w:rFonts w:ascii="Cambria Math" w:hAnsi="Cambria Math" w:cs="Times New Roman"/>
                        </w:rPr>
                        <m:t>dt</m:t>
                      </w:ins>
                    </m:r>
                  </m:num>
                  <m:den>
                    <m:r>
                      <w:ins w:id="5208" w:author="Bo Shen" w:date="2023-02-03T12:40:00Z">
                        <w:rPr>
                          <w:rFonts w:ascii="Cambria Math" w:hAnsi="Cambria Math" w:cs="Times New Roman"/>
                        </w:rPr>
                        <m:t>τ</m:t>
                      </w:ins>
                    </m:r>
                  </m:den>
                </m:f>
                <m:r>
                  <w:ins w:id="5209" w:author="Bo Shen" w:date="2023-02-03T12:40:00Z">
                    <w:rPr>
                      <w:rFonts w:ascii="Cambria Math" w:hAnsi="Cambria Math" w:cs="Times New Roman"/>
                    </w:rPr>
                    <m:t xml:space="preserve"> +</m:t>
                  </w:ins>
                </m:r>
                <m:sSub>
                  <m:sSubPr>
                    <m:ctrlPr>
                      <w:ins w:id="5210" w:author="Bo Shen" w:date="2023-02-03T12:41:00Z">
                        <w:rPr>
                          <w:rFonts w:ascii="Cambria Math" w:hAnsi="Cambria Math" w:cs="Times New Roman"/>
                          <w:i/>
                        </w:rPr>
                      </w:ins>
                    </m:ctrlPr>
                  </m:sSubPr>
                  <m:e>
                    <m:r>
                      <w:ins w:id="5211" w:author="Bo Shen" w:date="2023-02-03T12:41:00Z">
                        <w:rPr>
                          <w:rFonts w:ascii="Cambria Math" w:hAnsi="Cambria Math" w:cs="Times New Roman"/>
                        </w:rPr>
                        <m:t>ξ</m:t>
                      </w:ins>
                    </m:r>
                  </m:e>
                  <m:sub>
                    <m:r>
                      <w:ins w:id="5212" w:author="Bo Shen" w:date="2023-02-03T12:41:00Z">
                        <w:rPr>
                          <w:rFonts w:ascii="Cambria Math" w:hAnsi="Cambria Math" w:cs="Times New Roman"/>
                        </w:rPr>
                        <m:t>i</m:t>
                      </w:ins>
                    </m:r>
                  </m:sub>
                </m:sSub>
                <m:rad>
                  <m:radPr>
                    <m:degHide m:val="1"/>
                    <m:ctrlPr>
                      <w:ins w:id="5213" w:author="Bo Shen" w:date="2023-02-03T12:41:00Z">
                        <w:rPr>
                          <w:rFonts w:ascii="Cambria Math" w:hAnsi="Cambria Math" w:cs="Times New Roman"/>
                          <w:i/>
                        </w:rPr>
                      </w:ins>
                    </m:ctrlPr>
                  </m:radPr>
                  <m:deg/>
                  <m:e>
                    <m:f>
                      <m:fPr>
                        <m:ctrlPr>
                          <w:ins w:id="5214" w:author="Bo Shen" w:date="2023-02-03T12:41:00Z">
                            <w:rPr>
                              <w:rFonts w:ascii="Cambria Math" w:hAnsi="Cambria Math" w:cs="Times New Roman"/>
                              <w:i/>
                            </w:rPr>
                          </w:ins>
                        </m:ctrlPr>
                      </m:fPr>
                      <m:num>
                        <m:r>
                          <w:ins w:id="5215" w:author="Bo Shen" w:date="2023-02-03T12:41:00Z">
                            <w:rPr>
                              <w:rFonts w:ascii="Cambria Math" w:hAnsi="Cambria Math" w:cs="Times New Roman"/>
                            </w:rPr>
                            <m:t>dt</m:t>
                          </w:ins>
                        </m:r>
                      </m:num>
                      <m:den>
                        <m:r>
                          <w:ins w:id="5216" w:author="Bo Shen" w:date="2023-02-03T12:41:00Z">
                            <w:rPr>
                              <w:rFonts w:ascii="Cambria Math" w:hAnsi="Cambria Math" w:cs="Times New Roman"/>
                            </w:rPr>
                            <m:t>τ</m:t>
                          </w:ins>
                        </m:r>
                      </m:den>
                    </m:f>
                  </m:e>
                </m:rad>
                <m:r>
                  <w:ins w:id="5217" w:author="Bo Shen" w:date="2023-02-03T12:40:00Z">
                    <w:rPr>
                      <w:rFonts w:ascii="Cambria Math" w:hAnsi="Cambria Math" w:cs="Times New Roman"/>
                    </w:rPr>
                    <m:t xml:space="preserve"> </m:t>
                  </w:ins>
                </m:r>
              </m:oMath>
            </m:oMathPara>
          </w:p>
        </w:tc>
        <w:tc>
          <w:tcPr>
            <w:tcW w:w="3117" w:type="dxa"/>
            <w:vAlign w:val="center"/>
            <w:tcPrChange w:id="5218" w:author="Bo Shen" w:date="2023-02-03T12:41:00Z">
              <w:tcPr>
                <w:tcW w:w="3117" w:type="dxa"/>
                <w:vAlign w:val="center"/>
              </w:tcPr>
            </w:tcPrChange>
          </w:tcPr>
          <w:p w14:paraId="2BD015C8" w14:textId="77777777" w:rsidR="00564B42" w:rsidRDefault="00564B42">
            <w:pPr>
              <w:spacing w:line="480" w:lineRule="auto"/>
              <w:jc w:val="right"/>
              <w:rPr>
                <w:ins w:id="5219" w:author="Bo Shen" w:date="2023-02-03T12:30:00Z"/>
                <w:rFonts w:ascii="Times New Roman" w:hAnsi="Times New Roman" w:cs="Times New Roman"/>
              </w:rPr>
              <w:pPrChange w:id="5220" w:author="Bo Shen" w:date="2023-02-03T12:55:00Z">
                <w:pPr>
                  <w:spacing w:line="480" w:lineRule="auto"/>
                  <w:jc w:val="both"/>
                </w:pPr>
              </w:pPrChange>
            </w:pPr>
            <w:ins w:id="5221" w:author="Bo Shen" w:date="2023-02-03T12:30:00Z">
              <w:r>
                <w:rPr>
                  <w:rFonts w:ascii="Times New Roman" w:hAnsi="Times New Roman" w:cs="Times New Roman"/>
                </w:rPr>
                <w:t>(</w:t>
              </w:r>
            </w:ins>
            <w:ins w:id="5222" w:author="Bo Shen" w:date="2023-02-27T16:35:00Z">
              <w:r>
                <w:rPr>
                  <w:rFonts w:ascii="Times New Roman" w:hAnsi="Times New Roman" w:cs="Times New Roman"/>
                </w:rPr>
                <w:t>22</w:t>
              </w:r>
            </w:ins>
            <w:ins w:id="5223" w:author="Bo Shen" w:date="2023-02-03T12:30:00Z">
              <w:r>
                <w:rPr>
                  <w:rFonts w:ascii="Times New Roman" w:hAnsi="Times New Roman" w:cs="Times New Roman"/>
                </w:rPr>
                <w:t>)</w:t>
              </w:r>
            </w:ins>
          </w:p>
        </w:tc>
      </w:tr>
    </w:tbl>
    <w:p w14:paraId="045CF097" w14:textId="77777777" w:rsidR="00564B42" w:rsidRDefault="00564B42" w:rsidP="00E24C8A">
      <w:pPr>
        <w:spacing w:line="480" w:lineRule="auto"/>
        <w:jc w:val="both"/>
        <w:rPr>
          <w:ins w:id="5224" w:author="Bo Shen" w:date="2023-02-03T12:28:00Z"/>
          <w:rFonts w:ascii="Times New Roman" w:hAnsi="Times New Roman" w:cs="Times New Roman"/>
        </w:rPr>
      </w:pPr>
    </w:p>
    <w:p w14:paraId="7C8687ED" w14:textId="77777777" w:rsidR="00564B42" w:rsidRDefault="00564B42" w:rsidP="00E24C8A">
      <w:pPr>
        <w:spacing w:line="480" w:lineRule="auto"/>
        <w:jc w:val="both"/>
        <w:rPr>
          <w:ins w:id="5225" w:author="Bo Shen" w:date="2023-02-03T12:54:00Z"/>
          <w:rFonts w:ascii="Times New Roman" w:hAnsi="Times New Roman" w:cs="Times New Roman"/>
        </w:rPr>
      </w:pPr>
      <w:ins w:id="5226" w:author="Bo Shen" w:date="2023-02-03T12:27:00Z">
        <w:r>
          <w:rPr>
            <w:rFonts w:ascii="Times New Roman" w:hAnsi="Times New Roman" w:cs="Times New Roman"/>
          </w:rPr>
          <w:t xml:space="preserve"> </w:t>
        </w:r>
      </w:ins>
      <w:ins w:id="5227" w:author="Bo Shen" w:date="2023-02-03T12:42:00Z">
        <w:r>
          <w:rPr>
            <w:rFonts w:ascii="Times New Roman" w:hAnsi="Times New Roman" w:cs="Times New Roman"/>
          </w:rPr>
          <w:t xml:space="preserve">where </w:t>
        </w:r>
      </w:ins>
      <m:oMath>
        <m:sSub>
          <m:sSubPr>
            <m:ctrlPr>
              <w:ins w:id="5228" w:author="Bo Shen" w:date="2023-02-03T12:42:00Z">
                <w:rPr>
                  <w:rFonts w:ascii="Cambria Math" w:hAnsi="Cambria Math" w:cs="Times New Roman"/>
                  <w:i/>
                </w:rPr>
              </w:ins>
            </m:ctrlPr>
          </m:sSubPr>
          <m:e>
            <m:r>
              <w:ins w:id="5229" w:author="Bo Shen" w:date="2023-02-03T12:42:00Z">
                <w:rPr>
                  <w:rFonts w:ascii="Cambria Math" w:hAnsi="Cambria Math" w:cs="Times New Roman"/>
                </w:rPr>
                <m:t>x</m:t>
              </w:ins>
            </m:r>
          </m:e>
          <m:sub>
            <m:r>
              <w:ins w:id="5230" w:author="Bo Shen" w:date="2023-02-03T12:42:00Z">
                <w:rPr>
                  <w:rFonts w:ascii="Cambria Math" w:hAnsi="Cambria Math" w:cs="Times New Roman"/>
                </w:rPr>
                <m:t>i</m:t>
              </w:ins>
            </m:r>
          </m:sub>
        </m:sSub>
      </m:oMath>
      <w:ins w:id="5231" w:author="Bo Shen" w:date="2023-02-03T12:42:00Z">
        <w:r>
          <w:rPr>
            <w:rFonts w:ascii="Times New Roman" w:hAnsi="Times New Roman" w:cs="Times New Roman"/>
          </w:rPr>
          <w:t xml:space="preserve"> (</w:t>
        </w:r>
      </w:ins>
      <m:oMath>
        <m:r>
          <w:ins w:id="5232" w:author="Bo Shen" w:date="2023-02-03T12:42:00Z">
            <w:rPr>
              <w:rFonts w:ascii="Cambria Math" w:hAnsi="Cambria Math" w:cs="Times New Roman"/>
            </w:rPr>
            <m:t>i=1 and 2</m:t>
          </w:ins>
        </m:r>
      </m:oMath>
      <w:ins w:id="5233" w:author="Bo Shen" w:date="2023-02-03T12:42:00Z">
        <w:r>
          <w:rPr>
            <w:rFonts w:ascii="Times New Roman" w:hAnsi="Times New Roman" w:cs="Times New Roman"/>
          </w:rPr>
          <w:t>) indicates the activit</w:t>
        </w:r>
      </w:ins>
      <w:ins w:id="5234" w:author="Bo Shen" w:date="2023-02-03T12:43:00Z">
        <w:r>
          <w:rPr>
            <w:rFonts w:ascii="Times New Roman" w:hAnsi="Times New Roman" w:cs="Times New Roman"/>
          </w:rPr>
          <w:t>y</w:t>
        </w:r>
      </w:ins>
      <w:ins w:id="5235" w:author="Bo Shen" w:date="2023-02-03T12:42:00Z">
        <w:r>
          <w:rPr>
            <w:rFonts w:ascii="Times New Roman" w:hAnsi="Times New Roman" w:cs="Times New Roman"/>
          </w:rPr>
          <w:t xml:space="preserve"> </w:t>
        </w:r>
      </w:ins>
      <w:ins w:id="5236" w:author="Bo Shen" w:date="2023-02-03T12:43:00Z">
        <w:r>
          <w:rPr>
            <w:rFonts w:ascii="Times New Roman" w:hAnsi="Times New Roman" w:cs="Times New Roman"/>
          </w:rPr>
          <w:t>of each node;</w:t>
        </w:r>
      </w:ins>
      <w:ins w:id="5237" w:author="Bo Shen" w:date="2023-02-03T12:53:00Z">
        <w:r>
          <w:rPr>
            <w:rFonts w:ascii="Times New Roman" w:hAnsi="Times New Roman" w:cs="Times New Roman"/>
          </w:rPr>
          <w:t xml:space="preserve"> </w:t>
        </w:r>
      </w:ins>
      <m:oMath>
        <m:sSub>
          <m:sSubPr>
            <m:ctrlPr>
              <w:ins w:id="5238" w:author="Bo Shen" w:date="2023-02-03T12:53:00Z">
                <w:rPr>
                  <w:rFonts w:ascii="Cambria Math" w:hAnsi="Cambria Math" w:cs="Times New Roman"/>
                  <w:i/>
                </w:rPr>
              </w:ins>
            </m:ctrlPr>
          </m:sSubPr>
          <m:e>
            <m:r>
              <w:ins w:id="5239" w:author="Bo Shen" w:date="2023-02-03T12:53:00Z">
                <w:rPr>
                  <w:rFonts w:ascii="Cambria Math" w:hAnsi="Cambria Math" w:cs="Times New Roman"/>
                </w:rPr>
                <m:t>ρ</m:t>
              </w:ins>
            </m:r>
          </m:e>
          <m:sub>
            <m:r>
              <w:ins w:id="5240" w:author="Bo Shen" w:date="2023-02-03T12:53:00Z">
                <w:rPr>
                  <w:rFonts w:ascii="Cambria Math" w:hAnsi="Cambria Math" w:cs="Times New Roman"/>
                </w:rPr>
                <m:t>i</m:t>
              </w:ins>
            </m:r>
          </m:sub>
        </m:sSub>
      </m:oMath>
      <w:ins w:id="5241" w:author="Bo Shen" w:date="2023-02-03T12:53:00Z">
        <w:r>
          <w:rPr>
            <w:rFonts w:ascii="Times New Roman" w:hAnsi="Times New Roman" w:cs="Times New Roman"/>
          </w:rPr>
          <w:t xml:space="preserve"> indicates the excitatory input value to each node;</w:t>
        </w:r>
      </w:ins>
      <w:ins w:id="5242" w:author="Bo Shen" w:date="2023-02-03T12:43:00Z">
        <w:r>
          <w:rPr>
            <w:rFonts w:ascii="Times New Roman" w:hAnsi="Times New Roman" w:cs="Times New Roman"/>
          </w:rPr>
          <w:t xml:space="preserve"> </w:t>
        </w:r>
      </w:ins>
      <m:oMath>
        <m:r>
          <w:ins w:id="5243" w:author="Bo Shen" w:date="2023-02-03T12:43:00Z">
            <w:rPr>
              <w:rFonts w:ascii="Cambria Math" w:hAnsi="Cambria Math" w:cs="Times New Roman"/>
            </w:rPr>
            <m:t>k</m:t>
          </w:ins>
        </m:r>
      </m:oMath>
      <w:ins w:id="5244" w:author="Bo Shen" w:date="2023-02-03T12:43:00Z">
        <w:r>
          <w:rPr>
            <w:rFonts w:ascii="Times New Roman" w:hAnsi="Times New Roman" w:cs="Times New Roman"/>
          </w:rPr>
          <w:t xml:space="preserve"> indicates the </w:t>
        </w:r>
      </w:ins>
      <w:ins w:id="5245" w:author="Bo Shen" w:date="2023-02-03T12:44:00Z">
        <w:r>
          <w:rPr>
            <w:rFonts w:ascii="Times New Roman" w:hAnsi="Times New Roman" w:cs="Times New Roman"/>
          </w:rPr>
          <w:t xml:space="preserve">net </w:t>
        </w:r>
      </w:ins>
      <w:ins w:id="5246" w:author="Bo Shen" w:date="2023-02-03T12:45:00Z">
        <w:r>
          <w:rPr>
            <w:rFonts w:ascii="Times New Roman" w:hAnsi="Times New Roman" w:cs="Times New Roman"/>
          </w:rPr>
          <w:t>leakage</w:t>
        </w:r>
      </w:ins>
      <w:ins w:id="5247" w:author="Bo Shen" w:date="2023-02-03T12:44:00Z">
        <w:r>
          <w:rPr>
            <w:rFonts w:ascii="Times New Roman" w:hAnsi="Times New Roman" w:cs="Times New Roman"/>
          </w:rPr>
          <w:t xml:space="preserve"> on each node after </w:t>
        </w:r>
      </w:ins>
      <w:ins w:id="5248" w:author="Bo Shen" w:date="2023-02-03T12:48:00Z">
        <w:r>
          <w:rPr>
            <w:rFonts w:ascii="Times New Roman" w:hAnsi="Times New Roman" w:cs="Times New Roman"/>
          </w:rPr>
          <w:t>the</w:t>
        </w:r>
      </w:ins>
      <w:ins w:id="5249" w:author="Bo Shen" w:date="2023-02-03T12:49:00Z">
        <w:r>
          <w:rPr>
            <w:rFonts w:ascii="Times New Roman" w:hAnsi="Times New Roman" w:cs="Times New Roman"/>
          </w:rPr>
          <w:t xml:space="preserve"> </w:t>
        </w:r>
      </w:ins>
      <w:ins w:id="5250" w:author="Bo Shen" w:date="2023-02-03T12:48:00Z">
        <w:r>
          <w:rPr>
            <w:rFonts w:ascii="Times New Roman" w:hAnsi="Times New Roman" w:cs="Times New Roman"/>
          </w:rPr>
          <w:t>cance</w:t>
        </w:r>
      </w:ins>
      <w:ins w:id="5251" w:author="Bo Shen" w:date="2023-02-03T12:49:00Z">
        <w:r>
          <w:rPr>
            <w:rFonts w:ascii="Times New Roman" w:hAnsi="Times New Roman" w:cs="Times New Roman"/>
          </w:rPr>
          <w:t>llation</w:t>
        </w:r>
      </w:ins>
      <w:ins w:id="5252" w:author="Bo Shen" w:date="2023-02-03T12:48:00Z">
        <w:r>
          <w:rPr>
            <w:rFonts w:ascii="Times New Roman" w:hAnsi="Times New Roman" w:cs="Times New Roman"/>
          </w:rPr>
          <w:t xml:space="preserve"> </w:t>
        </w:r>
      </w:ins>
      <w:ins w:id="5253" w:author="Bo Shen" w:date="2023-02-03T12:49:00Z">
        <w:r>
          <w:rPr>
            <w:rFonts w:ascii="Times New Roman" w:hAnsi="Times New Roman" w:cs="Times New Roman"/>
          </w:rPr>
          <w:t>of</w:t>
        </w:r>
      </w:ins>
      <w:ins w:id="5254" w:author="Bo Shen" w:date="2023-02-03T12:48:00Z">
        <w:r>
          <w:rPr>
            <w:rFonts w:ascii="Times New Roman" w:hAnsi="Times New Roman" w:cs="Times New Roman"/>
          </w:rPr>
          <w:t xml:space="preserve"> </w:t>
        </w:r>
      </w:ins>
      <w:ins w:id="5255" w:author="Bo Shen" w:date="2023-02-03T12:46:00Z">
        <w:r>
          <w:rPr>
            <w:rFonts w:ascii="Times New Roman" w:hAnsi="Times New Roman" w:cs="Times New Roman"/>
          </w:rPr>
          <w:t>recurrent excitation;</w:t>
        </w:r>
      </w:ins>
      <w:ins w:id="5256" w:author="Bo Shen" w:date="2023-02-03T12:50:00Z">
        <w:r>
          <w:rPr>
            <w:rFonts w:ascii="Times New Roman" w:hAnsi="Times New Roman" w:cs="Times New Roman"/>
          </w:rPr>
          <w:t xml:space="preserve"> </w:t>
        </w:r>
      </w:ins>
      <m:oMath>
        <m:r>
          <w:ins w:id="5257" w:author="Bo Shen" w:date="2023-02-03T12:50:00Z">
            <w:rPr>
              <w:rFonts w:ascii="Cambria Math" w:hAnsi="Cambria Math" w:cs="Times New Roman"/>
            </w:rPr>
            <m:t>β</m:t>
          </w:ins>
        </m:r>
      </m:oMath>
      <w:ins w:id="5258" w:author="Bo Shen" w:date="2023-02-03T12:46:00Z">
        <w:r>
          <w:rPr>
            <w:rFonts w:ascii="Times New Roman" w:hAnsi="Times New Roman" w:cs="Times New Roman"/>
          </w:rPr>
          <w:t xml:space="preserve"> </w:t>
        </w:r>
      </w:ins>
      <w:ins w:id="5259" w:author="Bo Shen" w:date="2023-02-03T12:50:00Z">
        <w:r>
          <w:rPr>
            <w:rFonts w:ascii="Times New Roman" w:hAnsi="Times New Roman" w:cs="Times New Roman"/>
          </w:rPr>
          <w:t>weighs</w:t>
        </w:r>
      </w:ins>
      <w:ins w:id="5260" w:author="Bo Shen" w:date="2023-02-03T12:49:00Z">
        <w:r>
          <w:rPr>
            <w:rFonts w:ascii="Times New Roman" w:hAnsi="Times New Roman" w:cs="Times New Roman"/>
          </w:rPr>
          <w:t xml:space="preserve"> the </w:t>
        </w:r>
      </w:ins>
      <w:ins w:id="5261" w:author="Bo Shen" w:date="2023-02-03T12:50:00Z">
        <w:r>
          <w:rPr>
            <w:rFonts w:ascii="Times New Roman" w:hAnsi="Times New Roman" w:cs="Times New Roman"/>
          </w:rPr>
          <w:t>mutual</w:t>
        </w:r>
      </w:ins>
      <w:ins w:id="5262" w:author="Bo Shen" w:date="2023-02-03T12:49:00Z">
        <w:r>
          <w:rPr>
            <w:rFonts w:ascii="Times New Roman" w:hAnsi="Times New Roman" w:cs="Times New Roman"/>
          </w:rPr>
          <w:t xml:space="preserve"> inhibition </w:t>
        </w:r>
      </w:ins>
      <w:ins w:id="5263" w:author="Bo Shen" w:date="2023-02-03T12:50:00Z">
        <w:r>
          <w:rPr>
            <w:rFonts w:ascii="Times New Roman" w:hAnsi="Times New Roman" w:cs="Times New Roman"/>
          </w:rPr>
          <w:t xml:space="preserve">strength </w:t>
        </w:r>
      </w:ins>
      <w:ins w:id="5264" w:author="Bo Shen" w:date="2023-02-03T12:49:00Z">
        <w:r>
          <w:rPr>
            <w:rFonts w:ascii="Times New Roman" w:hAnsi="Times New Roman" w:cs="Times New Roman"/>
          </w:rPr>
          <w:t xml:space="preserve">from </w:t>
        </w:r>
      </w:ins>
      <w:ins w:id="5265" w:author="Bo Shen" w:date="2023-02-03T12:50:00Z">
        <w:r>
          <w:rPr>
            <w:rFonts w:ascii="Times New Roman" w:hAnsi="Times New Roman" w:cs="Times New Roman"/>
          </w:rPr>
          <w:t xml:space="preserve">the </w:t>
        </w:r>
      </w:ins>
      <w:ins w:id="5266" w:author="Bo Shen" w:date="2023-02-03T12:49:00Z">
        <w:r>
          <w:rPr>
            <w:rFonts w:ascii="Times New Roman" w:hAnsi="Times New Roman" w:cs="Times New Roman"/>
          </w:rPr>
          <w:t>other nodes</w:t>
        </w:r>
      </w:ins>
      <w:ins w:id="5267" w:author="Bo Shen" w:date="2023-02-03T12:50:00Z">
        <w:r>
          <w:rPr>
            <w:rFonts w:ascii="Times New Roman" w:hAnsi="Times New Roman" w:cs="Times New Roman"/>
          </w:rPr>
          <w:t>;</w:t>
        </w:r>
      </w:ins>
      <w:ins w:id="5268" w:author="Bo Shen" w:date="2023-02-03T12:52:00Z">
        <w:r>
          <w:rPr>
            <w:rFonts w:ascii="Times New Roman" w:hAnsi="Times New Roman" w:cs="Times New Roman"/>
          </w:rPr>
          <w:t xml:space="preserve"> </w:t>
        </w:r>
      </w:ins>
      <m:oMath>
        <m:sSub>
          <m:sSubPr>
            <m:ctrlPr>
              <w:ins w:id="5269" w:author="Bo Shen" w:date="2023-02-03T12:52:00Z">
                <w:rPr>
                  <w:rFonts w:ascii="Cambria Math" w:hAnsi="Cambria Math" w:cs="Times New Roman"/>
                  <w:i/>
                </w:rPr>
              </w:ins>
            </m:ctrlPr>
          </m:sSubPr>
          <m:e>
            <m:r>
              <w:ins w:id="5270" w:author="Bo Shen" w:date="2023-02-03T12:52:00Z">
                <w:rPr>
                  <w:rFonts w:ascii="Cambria Math" w:hAnsi="Cambria Math" w:cs="Times New Roman"/>
                </w:rPr>
                <m:t>ξ</m:t>
              </w:ins>
            </m:r>
          </m:e>
          <m:sub>
            <m:r>
              <w:ins w:id="5271" w:author="Bo Shen" w:date="2023-02-03T12:52:00Z">
                <w:rPr>
                  <w:rFonts w:ascii="Cambria Math" w:hAnsi="Cambria Math" w:cs="Times New Roman"/>
                </w:rPr>
                <m:t>i</m:t>
              </w:ins>
            </m:r>
          </m:sub>
        </m:sSub>
      </m:oMath>
      <w:ins w:id="5272" w:author="Bo Shen" w:date="2023-02-03T12:50:00Z">
        <w:r>
          <w:rPr>
            <w:rFonts w:ascii="Times New Roman" w:hAnsi="Times New Roman" w:cs="Times New Roman"/>
          </w:rPr>
          <w:t xml:space="preserve"> </w:t>
        </w:r>
      </w:ins>
      <w:ins w:id="5273" w:author="Bo Shen" w:date="2023-02-03T12:52:00Z">
        <w:r>
          <w:rPr>
            <w:rFonts w:ascii="Times New Roman" w:hAnsi="Times New Roman" w:cs="Times New Roman"/>
          </w:rPr>
          <w:t xml:space="preserve">is a Gaussian random noise on each node with a standard deviation of </w:t>
        </w:r>
      </w:ins>
      <m:oMath>
        <m:r>
          <w:ins w:id="5274" w:author="Bo Shen" w:date="2023-02-03T12:52:00Z">
            <w:rPr>
              <w:rFonts w:ascii="Cambria Math" w:hAnsi="Cambria Math" w:cs="Times New Roman"/>
            </w:rPr>
            <m:t>σ</m:t>
          </w:ins>
        </m:r>
      </m:oMath>
      <w:ins w:id="5275" w:author="Bo Shen" w:date="2023-02-03T12:53:00Z">
        <w:r>
          <w:rPr>
            <w:rFonts w:ascii="Times New Roman" w:hAnsi="Times New Roman" w:cs="Times New Roman"/>
          </w:rPr>
          <w:t>.</w:t>
        </w:r>
      </w:ins>
      <w:ins w:id="5276" w:author="Bo Shen" w:date="2023-02-03T12:49:00Z">
        <w:r>
          <w:rPr>
            <w:rFonts w:ascii="Times New Roman" w:hAnsi="Times New Roman" w:cs="Times New Roman"/>
          </w:rPr>
          <w:t xml:space="preserve"> </w:t>
        </w:r>
      </w:ins>
    </w:p>
    <w:p w14:paraId="50197C58" w14:textId="77777777" w:rsidR="00564B42" w:rsidRDefault="00564B42" w:rsidP="00E24C8A">
      <w:pPr>
        <w:spacing w:line="480" w:lineRule="auto"/>
        <w:jc w:val="both"/>
        <w:rPr>
          <w:ins w:id="5277" w:author="Bo Shen" w:date="2023-02-03T12:54:00Z"/>
          <w:rFonts w:ascii="Times New Roman" w:hAnsi="Times New Roman" w:cs="Times New Roman"/>
        </w:rPr>
      </w:pPr>
    </w:p>
    <w:p w14:paraId="7CC40F83" w14:textId="77777777" w:rsidR="00564B42" w:rsidRDefault="00564B42" w:rsidP="00E24C8A">
      <w:pPr>
        <w:spacing w:line="480" w:lineRule="auto"/>
        <w:jc w:val="both"/>
        <w:rPr>
          <w:ins w:id="5278" w:author="Bo Shen" w:date="2023-02-03T12:58:00Z"/>
          <w:rFonts w:ascii="Times New Roman" w:hAnsi="Times New Roman" w:cs="Times New Roman"/>
        </w:rPr>
      </w:pPr>
      <w:ins w:id="5279" w:author="Bo Shen" w:date="2023-02-03T13:00:00Z">
        <w:r>
          <w:rPr>
            <w:rFonts w:ascii="Times New Roman" w:hAnsi="Times New Roman" w:cs="Times New Roman"/>
          </w:rPr>
          <w:t xml:space="preserve">The input values </w:t>
        </w:r>
      </w:ins>
      <m:oMath>
        <m:sSub>
          <m:sSubPr>
            <m:ctrlPr>
              <w:ins w:id="5280" w:author="Bo Shen" w:date="2023-02-03T13:00:00Z">
                <w:rPr>
                  <w:rFonts w:ascii="Cambria Math" w:hAnsi="Cambria Math" w:cs="Times New Roman"/>
                  <w:i/>
                </w:rPr>
              </w:ins>
            </m:ctrlPr>
          </m:sSubPr>
          <m:e>
            <m:r>
              <w:ins w:id="5281" w:author="Bo Shen" w:date="2023-02-03T13:00:00Z">
                <w:rPr>
                  <w:rFonts w:ascii="Cambria Math" w:hAnsi="Cambria Math" w:cs="Times New Roman"/>
                </w:rPr>
                <m:t>ρ</m:t>
              </w:ins>
            </m:r>
          </m:e>
          <m:sub>
            <m:r>
              <w:ins w:id="5282" w:author="Bo Shen" w:date="2023-02-03T13:00:00Z">
                <w:rPr>
                  <w:rFonts w:ascii="Cambria Math" w:hAnsi="Cambria Math" w:cs="Times New Roman"/>
                </w:rPr>
                <m:t>i</m:t>
              </w:ins>
            </m:r>
          </m:sub>
        </m:sSub>
      </m:oMath>
      <w:ins w:id="5283" w:author="Bo Shen" w:date="2023-02-03T13:00:00Z">
        <w:r>
          <w:rPr>
            <w:rFonts w:ascii="Times New Roman" w:hAnsi="Times New Roman" w:cs="Times New Roman"/>
          </w:rPr>
          <w:t xml:space="preserve"> were set as 1+c’ for </w:t>
        </w:r>
      </w:ins>
      <w:ins w:id="5284" w:author="Bo Shen" w:date="2023-03-07T11:35:00Z">
        <w:r>
          <w:rPr>
            <w:rFonts w:ascii="Times New Roman" w:hAnsi="Times New Roman" w:cs="Times New Roman"/>
          </w:rPr>
          <w:t>O</w:t>
        </w:r>
      </w:ins>
      <w:ins w:id="5285" w:author="Bo Shen" w:date="2023-02-03T13:00:00Z">
        <w:r>
          <w:rPr>
            <w:rFonts w:ascii="Times New Roman" w:hAnsi="Times New Roman" w:cs="Times New Roman"/>
          </w:rPr>
          <w:t xml:space="preserve">ption 1 and 1-c’ for </w:t>
        </w:r>
      </w:ins>
      <w:ins w:id="5286" w:author="Bo Shen" w:date="2023-03-07T11:35:00Z">
        <w:r>
          <w:rPr>
            <w:rFonts w:ascii="Times New Roman" w:hAnsi="Times New Roman" w:cs="Times New Roman"/>
          </w:rPr>
          <w:t>O</w:t>
        </w:r>
      </w:ins>
      <w:ins w:id="5287" w:author="Bo Shen" w:date="2023-02-03T13:00:00Z">
        <w:r>
          <w:rPr>
            <w:rFonts w:ascii="Times New Roman" w:hAnsi="Times New Roman" w:cs="Times New Roman"/>
          </w:rPr>
          <w:t xml:space="preserve">ption 2, with c’ changing over 0 to .512. We fitted the threshold as a free parameter. In that way, the time constant </w:t>
        </w:r>
      </w:ins>
      <m:oMath>
        <m:r>
          <w:ins w:id="5288" w:author="Bo Shen" w:date="2023-02-03T13:00:00Z">
            <w:rPr>
              <w:rFonts w:ascii="Cambria Math" w:hAnsi="Cambria Math" w:cs="Times New Roman"/>
            </w:rPr>
            <m:t>τ</m:t>
          </w:ins>
        </m:r>
      </m:oMath>
      <w:ins w:id="5289" w:author="Bo Shen" w:date="2023-02-03T13:00:00Z">
        <w:r>
          <w:rPr>
            <w:rFonts w:ascii="Times New Roman" w:hAnsi="Times New Roman" w:cs="Times New Roman"/>
          </w:rPr>
          <w:t xml:space="preserve"> can be </w:t>
        </w:r>
      </w:ins>
      <w:ins w:id="5290" w:author="Bo Shen" w:date="2023-02-03T13:01:00Z">
        <w:r>
          <w:rPr>
            <w:rFonts w:ascii="Times New Roman" w:hAnsi="Times New Roman" w:cs="Times New Roman"/>
          </w:rPr>
          <w:t>taken</w:t>
        </w:r>
      </w:ins>
      <w:ins w:id="5291" w:author="Bo Shen" w:date="2023-02-03T13:00:00Z">
        <w:r>
          <w:rPr>
            <w:rFonts w:ascii="Times New Roman" w:hAnsi="Times New Roman" w:cs="Times New Roman"/>
          </w:rPr>
          <w:t xml:space="preserve"> as an arbitrary value</w:t>
        </w:r>
      </w:ins>
      <w:ins w:id="5292" w:author="Bo Shen" w:date="2023-02-03T13:01:00Z">
        <w:r>
          <w:rPr>
            <w:rFonts w:ascii="Times New Roman" w:hAnsi="Times New Roman" w:cs="Times New Roman"/>
          </w:rPr>
          <w:t xml:space="preserve"> (100 </w:t>
        </w:r>
        <w:proofErr w:type="spellStart"/>
        <w:r>
          <w:rPr>
            <w:rFonts w:ascii="Times New Roman" w:hAnsi="Times New Roman" w:cs="Times New Roman"/>
          </w:rPr>
          <w:t>ms</w:t>
        </w:r>
      </w:ins>
      <w:proofErr w:type="spellEnd"/>
      <w:ins w:id="5293" w:author="Bo Shen" w:date="2023-02-03T13:02:00Z">
        <w:r>
          <w:rPr>
            <w:rFonts w:ascii="Times New Roman" w:hAnsi="Times New Roman" w:cs="Times New Roman"/>
          </w:rPr>
          <w:t xml:space="preserve"> used in our case</w:t>
        </w:r>
      </w:ins>
      <w:ins w:id="5294" w:author="Bo Shen" w:date="2023-02-03T13:01:00Z">
        <w:r>
          <w:rPr>
            <w:rFonts w:ascii="Times New Roman" w:hAnsi="Times New Roman" w:cs="Times New Roman"/>
          </w:rPr>
          <w:t>)</w:t>
        </w:r>
      </w:ins>
      <w:ins w:id="5295" w:author="Bo Shen" w:date="2023-02-03T13:00:00Z">
        <w:r>
          <w:rPr>
            <w:rFonts w:ascii="Times New Roman" w:hAnsi="Times New Roman" w:cs="Times New Roman"/>
          </w:rPr>
          <w:t xml:space="preserve"> since it was not independent fro</w:t>
        </w:r>
      </w:ins>
      <w:ins w:id="5296" w:author="Bo Shen" w:date="2023-02-03T13:01:00Z">
        <w:r>
          <w:rPr>
            <w:rFonts w:ascii="Times New Roman" w:hAnsi="Times New Roman" w:cs="Times New Roman"/>
          </w:rPr>
          <w:t>m the threshold.</w:t>
        </w:r>
      </w:ins>
      <w:ins w:id="5297" w:author="Bo Shen" w:date="2023-02-03T13:00:00Z">
        <w:r>
          <w:rPr>
            <w:rFonts w:ascii="Times New Roman" w:hAnsi="Times New Roman" w:cs="Times New Roman"/>
          </w:rPr>
          <w:t xml:space="preserve"> </w:t>
        </w:r>
      </w:ins>
      <w:ins w:id="5298" w:author="Bo Shen" w:date="2023-02-03T13:02:00Z">
        <w:r>
          <w:rPr>
            <w:rFonts w:ascii="Times New Roman" w:hAnsi="Times New Roman" w:cs="Times New Roman"/>
          </w:rPr>
          <w:t xml:space="preserve">Other than the parameters we mentioned above, </w:t>
        </w:r>
      </w:ins>
      <w:ins w:id="5299" w:author="Bo Shen" w:date="2023-03-03T18:14:00Z">
        <w:r>
          <w:rPr>
            <w:rFonts w:ascii="Times New Roman" w:hAnsi="Times New Roman" w:cs="Times New Roman"/>
          </w:rPr>
          <w:t xml:space="preserve">non-decision time </w:t>
        </w:r>
      </w:ins>
      <m:oMath>
        <m:sSub>
          <m:sSubPr>
            <m:ctrlPr>
              <w:ins w:id="5300" w:author="Bo Shen" w:date="2023-02-03T13:03:00Z">
                <w:rPr>
                  <w:rFonts w:ascii="Cambria Math" w:hAnsi="Cambria Math" w:cs="Times New Roman"/>
                  <w:i/>
                </w:rPr>
              </w:ins>
            </m:ctrlPr>
          </m:sSubPr>
          <m:e>
            <m:r>
              <w:ins w:id="5301" w:author="Bo Shen" w:date="2023-02-03T13:03:00Z">
                <w:rPr>
                  <w:rFonts w:ascii="Cambria Math" w:hAnsi="Cambria Math" w:cs="Times New Roman"/>
                </w:rPr>
                <m:t>T</m:t>
              </w:ins>
            </m:r>
          </m:e>
          <m:sub>
            <m:r>
              <w:ins w:id="5302" w:author="Bo Shen" w:date="2023-02-03T13:03:00Z">
                <w:rPr>
                  <w:rFonts w:ascii="Cambria Math" w:hAnsi="Cambria Math" w:cs="Times New Roman"/>
                </w:rPr>
                <m:t>0</m:t>
              </w:ins>
            </m:r>
          </m:sub>
        </m:sSub>
      </m:oMath>
      <w:ins w:id="5303" w:author="Bo Shen" w:date="2023-02-03T13:03:00Z">
        <w:r>
          <w:rPr>
            <w:rFonts w:ascii="Times New Roman" w:hAnsi="Times New Roman" w:cs="Times New Roman"/>
          </w:rPr>
          <w:t xml:space="preserve"> was </w:t>
        </w:r>
      </w:ins>
      <w:ins w:id="5304" w:author="Bo Shen" w:date="2023-03-03T18:14:00Z">
        <w:r>
          <w:rPr>
            <w:rFonts w:ascii="Times New Roman" w:hAnsi="Times New Roman" w:cs="Times New Roman"/>
          </w:rPr>
          <w:t>fixed</w:t>
        </w:r>
      </w:ins>
      <w:ins w:id="5305" w:author="Bo Shen" w:date="2023-02-03T13:03:00Z">
        <w:r>
          <w:rPr>
            <w:rFonts w:ascii="Times New Roman" w:hAnsi="Times New Roman" w:cs="Times New Roman"/>
          </w:rPr>
          <w:t xml:space="preserve"> as </w:t>
        </w:r>
      </w:ins>
      <w:ins w:id="5306" w:author="Bo Shen" w:date="2023-03-03T18:14:00Z">
        <w:r>
          <w:rPr>
            <w:rFonts w:ascii="Times New Roman" w:hAnsi="Times New Roman" w:cs="Times New Roman"/>
          </w:rPr>
          <w:t xml:space="preserve">120 </w:t>
        </w:r>
        <w:proofErr w:type="spellStart"/>
        <w:r>
          <w:rPr>
            <w:rFonts w:ascii="Times New Roman" w:hAnsi="Times New Roman" w:cs="Times New Roman"/>
          </w:rPr>
          <w:t>ms</w:t>
        </w:r>
      </w:ins>
      <w:proofErr w:type="spellEnd"/>
      <w:ins w:id="5307" w:author="Bo Shen" w:date="2023-03-03T18:15:00Z">
        <w:r>
          <w:rPr>
            <w:rFonts w:ascii="Times New Roman" w:hAnsi="Times New Roman" w:cs="Times New Roman"/>
          </w:rPr>
          <w:t xml:space="preserve">, sharing the same assumption with the other two models based on the empirical observed delays after stimulus onset </w:t>
        </w:r>
      </w:ins>
      <w:ins w:id="5308" w:author="Bo Shen" w:date="2023-03-03T18:16:00Z">
        <w:r>
          <w:rPr>
            <w:rFonts w:ascii="Times New Roman" w:hAnsi="Times New Roman" w:cs="Times New Roman"/>
          </w:rPr>
          <w:t xml:space="preserve">(90 </w:t>
        </w:r>
        <w:proofErr w:type="spellStart"/>
        <w:r>
          <w:rPr>
            <w:rFonts w:ascii="Times New Roman" w:hAnsi="Times New Roman" w:cs="Times New Roman"/>
          </w:rPr>
          <w:t>ms</w:t>
        </w:r>
        <w:proofErr w:type="spellEnd"/>
        <w:r>
          <w:rPr>
            <w:rFonts w:ascii="Times New Roman" w:hAnsi="Times New Roman" w:cs="Times New Roman"/>
          </w:rPr>
          <w:t xml:space="preserve">) </w:t>
        </w:r>
      </w:ins>
      <w:ins w:id="5309" w:author="Bo Shen" w:date="2023-03-03T18:15:00Z">
        <w:r>
          <w:rPr>
            <w:rFonts w:ascii="Times New Roman" w:hAnsi="Times New Roman" w:cs="Times New Roman"/>
          </w:rPr>
          <w:t>and before saccade</w:t>
        </w:r>
      </w:ins>
      <w:ins w:id="5310" w:author="Bo Shen" w:date="2023-03-03T18:16:00Z">
        <w:r>
          <w:rPr>
            <w:rFonts w:ascii="Times New Roman" w:hAnsi="Times New Roman" w:cs="Times New Roman"/>
          </w:rPr>
          <w:t xml:space="preserve"> (30 </w:t>
        </w:r>
        <w:proofErr w:type="spellStart"/>
        <w:r>
          <w:rPr>
            <w:rFonts w:ascii="Times New Roman" w:hAnsi="Times New Roman" w:cs="Times New Roman"/>
          </w:rPr>
          <w:t>ms</w:t>
        </w:r>
        <w:proofErr w:type="spellEnd"/>
        <w:r>
          <w:rPr>
            <w:rFonts w:ascii="Times New Roman" w:hAnsi="Times New Roman" w:cs="Times New Roman"/>
          </w:rPr>
          <w:t>)</w:t>
        </w:r>
      </w:ins>
      <w:ins w:id="5311" w:author="Bo Shen" w:date="2023-02-03T13:04:00Z">
        <w:r>
          <w:rPr>
            <w:rFonts w:ascii="Times New Roman" w:hAnsi="Times New Roman" w:cs="Times New Roman"/>
          </w:rPr>
          <w:t xml:space="preserve">. That </w:t>
        </w:r>
      </w:ins>
      <w:ins w:id="5312" w:author="Bo Shen" w:date="2023-02-03T13:05:00Z">
        <w:r>
          <w:rPr>
            <w:rFonts w:ascii="Times New Roman" w:hAnsi="Times New Roman" w:cs="Times New Roman"/>
          </w:rPr>
          <w:t>gives</w:t>
        </w:r>
      </w:ins>
      <w:ins w:id="5313" w:author="Bo Shen" w:date="2023-02-03T13:04:00Z">
        <w:r>
          <w:rPr>
            <w:rFonts w:ascii="Times New Roman" w:hAnsi="Times New Roman" w:cs="Times New Roman"/>
          </w:rPr>
          <w:t xml:space="preserve"> in total</w:t>
        </w:r>
      </w:ins>
      <w:ins w:id="5314" w:author="Bo Shen" w:date="2023-02-03T12:27:00Z">
        <w:r>
          <w:rPr>
            <w:rFonts w:ascii="Times New Roman" w:hAnsi="Times New Roman" w:cs="Times New Roman"/>
          </w:rPr>
          <w:t xml:space="preserve"> </w:t>
        </w:r>
      </w:ins>
      <w:ins w:id="5315" w:author="Bo Shen" w:date="2023-03-03T18:16:00Z">
        <w:r>
          <w:rPr>
            <w:rFonts w:ascii="Times New Roman" w:hAnsi="Times New Roman" w:cs="Times New Roman"/>
          </w:rPr>
          <w:t>four</w:t>
        </w:r>
      </w:ins>
      <w:ins w:id="5316" w:author="Bo Shen" w:date="2023-02-03T12:27:00Z">
        <w:r>
          <w:rPr>
            <w:rFonts w:ascii="Times New Roman" w:hAnsi="Times New Roman" w:cs="Times New Roman"/>
          </w:rPr>
          <w:t xml:space="preserve"> free parameters</w:t>
        </w:r>
      </w:ins>
      <w:ins w:id="5317" w:author="Bo Shen" w:date="2023-02-03T13:04:00Z">
        <w:r>
          <w:rPr>
            <w:rFonts w:ascii="Times New Roman" w:hAnsi="Times New Roman" w:cs="Times New Roman"/>
          </w:rPr>
          <w:t xml:space="preserve"> </w:t>
        </w:r>
      </w:ins>
      <w:ins w:id="5318" w:author="Bo Shen" w:date="2023-02-03T13:05:00Z">
        <w:r>
          <w:rPr>
            <w:rFonts w:ascii="Times New Roman" w:hAnsi="Times New Roman" w:cs="Times New Roman"/>
          </w:rPr>
          <w:t>to estimate</w:t>
        </w:r>
      </w:ins>
      <w:ins w:id="5319" w:author="Bo Shen" w:date="2023-02-03T12:55:00Z">
        <w:r>
          <w:rPr>
            <w:rFonts w:ascii="Times New Roman" w:hAnsi="Times New Roman" w:cs="Times New Roman"/>
          </w:rPr>
          <w:t xml:space="preserve"> </w:t>
        </w:r>
      </w:ins>
      <m:oMath>
        <m:r>
          <w:ins w:id="5320" w:author="Bo Shen" w:date="2023-02-03T12:55:00Z">
            <w:rPr>
              <w:rFonts w:ascii="Cambria Math" w:hAnsi="Cambria Math" w:cs="Times New Roman"/>
            </w:rPr>
            <m:t>k</m:t>
          </w:ins>
        </m:r>
      </m:oMath>
      <w:ins w:id="5321" w:author="Bo Shen" w:date="2023-02-03T12:56:00Z">
        <w:r>
          <w:rPr>
            <w:rFonts w:ascii="Times New Roman" w:hAnsi="Times New Roman" w:cs="Times New Roman"/>
          </w:rPr>
          <w:t xml:space="preserve">, </w:t>
        </w:r>
      </w:ins>
      <m:oMath>
        <m:r>
          <w:ins w:id="5322" w:author="Bo Shen" w:date="2023-02-03T12:56:00Z">
            <w:rPr>
              <w:rFonts w:ascii="Cambria Math" w:hAnsi="Cambria Math" w:cs="Times New Roman"/>
            </w:rPr>
            <m:t>β</m:t>
          </w:ins>
        </m:r>
      </m:oMath>
      <w:ins w:id="5323" w:author="Bo Shen" w:date="2023-02-03T12:56:00Z">
        <w:r>
          <w:rPr>
            <w:rFonts w:ascii="Times New Roman" w:hAnsi="Times New Roman" w:cs="Times New Roman"/>
          </w:rPr>
          <w:t xml:space="preserve">, </w:t>
        </w:r>
      </w:ins>
      <m:oMath>
        <m:r>
          <w:ins w:id="5324" w:author="Bo Shen" w:date="2023-02-03T12:56:00Z">
            <w:rPr>
              <w:rFonts w:ascii="Cambria Math" w:hAnsi="Cambria Math" w:cs="Times New Roman"/>
            </w:rPr>
            <m:t>σ</m:t>
          </w:ins>
        </m:r>
      </m:oMath>
      <w:ins w:id="5325" w:author="Bo Shen" w:date="2023-02-03T13:05:00Z">
        <w:r>
          <w:rPr>
            <w:rFonts w:ascii="Times New Roman" w:hAnsi="Times New Roman" w:cs="Times New Roman"/>
          </w:rPr>
          <w:t>,</w:t>
        </w:r>
      </w:ins>
      <w:ins w:id="5326" w:author="Bo Shen" w:date="2023-03-03T18:16:00Z">
        <w:r>
          <w:rPr>
            <w:rFonts w:ascii="Times New Roman" w:hAnsi="Times New Roman" w:cs="Times New Roman"/>
          </w:rPr>
          <w:t xml:space="preserve"> and</w:t>
        </w:r>
      </w:ins>
      <w:ins w:id="5327" w:author="Bo Shen" w:date="2023-02-03T13:05:00Z">
        <w:r>
          <w:rPr>
            <w:rFonts w:ascii="Times New Roman" w:hAnsi="Times New Roman" w:cs="Times New Roman"/>
          </w:rPr>
          <w:t xml:space="preserve"> </w:t>
        </w:r>
      </w:ins>
      <m:oMath>
        <m:r>
          <w:ins w:id="5328" w:author="Bo Shen" w:date="2023-02-03T13:05:00Z">
            <w:rPr>
              <w:rFonts w:ascii="Cambria Math" w:hAnsi="Cambria Math" w:cs="Times New Roman"/>
            </w:rPr>
            <m:t>threshold</m:t>
          </w:ins>
        </m:r>
      </m:oMath>
      <w:ins w:id="5329" w:author="Bo Shen" w:date="2023-02-03T13:04:00Z">
        <w:r>
          <w:rPr>
            <w:rFonts w:ascii="Times New Roman" w:hAnsi="Times New Roman" w:cs="Times New Roman"/>
          </w:rPr>
          <w:t>.</w:t>
        </w:r>
      </w:ins>
      <w:ins w:id="5330" w:author="Bo Shen" w:date="2023-02-03T13:05:00Z">
        <w:r>
          <w:rPr>
            <w:rFonts w:ascii="Times New Roman" w:hAnsi="Times New Roman" w:cs="Times New Roman"/>
          </w:rPr>
          <w:t xml:space="preserve"> Since the scale of the </w:t>
        </w:r>
      </w:ins>
      <w:ins w:id="5331" w:author="Bo Shen" w:date="2023-02-03T13:06:00Z">
        <w:r>
          <w:rPr>
            <w:rFonts w:ascii="Times New Roman" w:hAnsi="Times New Roman" w:cs="Times New Roman"/>
          </w:rPr>
          <w:t>activities is arbitrarily defined,</w:t>
        </w:r>
      </w:ins>
      <w:ins w:id="5332" w:author="Bo Shen" w:date="2023-02-03T12:55:00Z">
        <w:r>
          <w:rPr>
            <w:rFonts w:ascii="Times New Roman" w:hAnsi="Times New Roman" w:cs="Times New Roman"/>
          </w:rPr>
          <w:t xml:space="preserve"> </w:t>
        </w:r>
      </w:ins>
      <w:ins w:id="5333" w:author="Bo Shen" w:date="2023-02-03T13:06:00Z">
        <w:r>
          <w:rPr>
            <w:rFonts w:ascii="Times New Roman" w:hAnsi="Times New Roman" w:cs="Times New Roman"/>
          </w:rPr>
          <w:t xml:space="preserve">it would need rescaling when </w:t>
        </w:r>
      </w:ins>
      <w:ins w:id="5334" w:author="Bo Shen" w:date="2023-02-03T13:07:00Z">
        <w:r>
          <w:rPr>
            <w:rFonts w:ascii="Times New Roman" w:hAnsi="Times New Roman" w:cs="Times New Roman"/>
          </w:rPr>
          <w:t>compared</w:t>
        </w:r>
      </w:ins>
      <w:ins w:id="5335" w:author="Bo Shen" w:date="2023-02-03T13:06:00Z">
        <w:r>
          <w:rPr>
            <w:rFonts w:ascii="Times New Roman" w:hAnsi="Times New Roman" w:cs="Times New Roman"/>
          </w:rPr>
          <w:t xml:space="preserve"> to the empirical data</w:t>
        </w:r>
      </w:ins>
      <w:ins w:id="5336" w:author="Bo Shen" w:date="2023-02-03T13:07:00Z">
        <w:r>
          <w:rPr>
            <w:rFonts w:ascii="Times New Roman" w:hAnsi="Times New Roman" w:cs="Times New Roman"/>
          </w:rPr>
          <w:t xml:space="preserve"> of mean firing rates in</w:t>
        </w:r>
      </w:ins>
      <w:ins w:id="5337" w:author="Bo Shen" w:date="2023-02-03T13:08:00Z">
        <w:r>
          <w:rPr>
            <w:rFonts w:ascii="Times New Roman" w:hAnsi="Times New Roman" w:cs="Times New Roman"/>
          </w:rPr>
          <w:t xml:space="preserve"> the unit of</w:t>
        </w:r>
      </w:ins>
      <w:ins w:id="5338" w:author="Bo Shen" w:date="2023-02-03T13:07:00Z">
        <w:r>
          <w:rPr>
            <w:rFonts w:ascii="Times New Roman" w:hAnsi="Times New Roman" w:cs="Times New Roman"/>
          </w:rPr>
          <w:t xml:space="preserve"> Hz</w:t>
        </w:r>
      </w:ins>
      <w:ins w:id="5339" w:author="Bo Shen" w:date="2023-02-03T13:06:00Z">
        <w:r>
          <w:rPr>
            <w:rFonts w:ascii="Times New Roman" w:hAnsi="Times New Roman" w:cs="Times New Roman"/>
          </w:rPr>
          <w:t>.</w:t>
        </w:r>
      </w:ins>
      <w:ins w:id="5340" w:author="Bo Shen" w:date="2023-02-03T13:09:00Z">
        <w:r>
          <w:rPr>
            <w:rFonts w:ascii="Times New Roman" w:hAnsi="Times New Roman" w:cs="Times New Roman"/>
          </w:rPr>
          <w:t xml:space="preserve"> The task setting and the optimization used were kept the same as in fitting the LDDM (see above). The time step </w:t>
        </w:r>
        <w:r w:rsidRPr="00563E7C">
          <w:rPr>
            <w:rFonts w:ascii="Times New Roman" w:hAnsi="Times New Roman" w:cs="Times New Roman"/>
            <w:i/>
          </w:rPr>
          <w:t>dt</w:t>
        </w:r>
        <w:r>
          <w:rPr>
            <w:rFonts w:ascii="Times New Roman" w:hAnsi="Times New Roman" w:cs="Times New Roman"/>
          </w:rPr>
          <w:t xml:space="preserve"> was set as .001 s.</w:t>
        </w:r>
      </w:ins>
    </w:p>
    <w:p w14:paraId="089402BD" w14:textId="77777777" w:rsidR="00564B42" w:rsidRDefault="00564B42" w:rsidP="00E24C8A">
      <w:pPr>
        <w:spacing w:line="480" w:lineRule="auto"/>
        <w:jc w:val="both"/>
        <w:rPr>
          <w:rFonts w:ascii="Times New Roman" w:hAnsi="Times New Roman" w:cs="Times New Roman"/>
          <w:color w:val="000000" w:themeColor="text1"/>
        </w:rPr>
      </w:pPr>
    </w:p>
    <w:p w14:paraId="3139C0BD" w14:textId="77777777" w:rsidR="00564B42" w:rsidRDefault="00564B42" w:rsidP="00E24C8A">
      <w:pPr>
        <w:spacing w:line="480" w:lineRule="auto"/>
        <w:jc w:val="both"/>
        <w:rPr>
          <w:rFonts w:ascii="Times New Roman" w:hAnsi="Times New Roman" w:cs="Times New Roman"/>
          <w:color w:val="000000" w:themeColor="text1"/>
        </w:rPr>
      </w:pPr>
    </w:p>
    <w:p w14:paraId="0FA3CF5B" w14:textId="77777777" w:rsidR="00564B42" w:rsidRPr="00EC6C76" w:rsidRDefault="00564B42" w:rsidP="00513E7D">
      <w:pPr>
        <w:pStyle w:val="Heading4"/>
      </w:pPr>
      <w:r w:rsidRPr="00EC6C76">
        <w:t xml:space="preserve">Analysis </w:t>
      </w:r>
      <w:del w:id="5341" w:author="Bo Shen" w:date="2023-02-27T23:08:00Z">
        <w:r w:rsidRPr="00EC6C76" w:rsidDel="0054336D">
          <w:delText xml:space="preserve">for </w:delText>
        </w:r>
      </w:del>
      <w:ins w:id="5342" w:author="Bo Shen" w:date="2023-02-27T23:08:00Z">
        <w:r>
          <w:t>of</w:t>
        </w:r>
        <w:r w:rsidRPr="00EC6C76">
          <w:t xml:space="preserve"> </w:t>
        </w:r>
      </w:ins>
      <w:r w:rsidRPr="00EC6C76">
        <w:t>persistent activity</w:t>
      </w:r>
    </w:p>
    <w:p w14:paraId="1A568E7B" w14:textId="77777777" w:rsidR="00564B42" w:rsidRPr="009E494C" w:rsidRDefault="00564B42" w:rsidP="00E24C8A">
      <w:pPr>
        <w:spacing w:line="480" w:lineRule="auto"/>
        <w:jc w:val="both"/>
        <w:rPr>
          <w:rFonts w:ascii="Times New Roman" w:hAnsi="Times New Roman" w:cs="Times New Roman"/>
          <w:b/>
        </w:rPr>
      </w:pPr>
    </w:p>
    <w:p w14:paraId="05A4D5E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We showed in </w:t>
      </w:r>
      <w:ins w:id="5343" w:author="Bo Shen" w:date="2023-02-27T23:08:00Z">
        <w:r w:rsidRPr="0054336D">
          <w:rPr>
            <w:rFonts w:ascii="Times New Roman" w:hAnsi="Times New Roman" w:cs="Times New Roman"/>
            <w:i/>
            <w:iCs/>
            <w:rPrChange w:id="5344" w:author="Bo Shen" w:date="2023-02-27T23:08:00Z">
              <w:rPr>
                <w:rFonts w:ascii="Times New Roman" w:hAnsi="Times New Roman" w:cs="Times New Roman"/>
              </w:rPr>
            </w:rPrChange>
          </w:rPr>
          <w:t>R</w:t>
        </w:r>
      </w:ins>
      <w:del w:id="5345" w:author="Bo Shen" w:date="2023-02-27T23:08:00Z">
        <w:r w:rsidRPr="0054336D" w:rsidDel="0054336D">
          <w:rPr>
            <w:rFonts w:ascii="Times New Roman" w:hAnsi="Times New Roman" w:cs="Times New Roman"/>
            <w:i/>
            <w:iCs/>
            <w:rPrChange w:id="5346" w:author="Bo Shen" w:date="2023-02-27T23:08:00Z">
              <w:rPr>
                <w:rFonts w:ascii="Times New Roman" w:hAnsi="Times New Roman" w:cs="Times New Roman"/>
              </w:rPr>
            </w:rPrChange>
          </w:rPr>
          <w:delText>r</w:delText>
        </w:r>
      </w:del>
      <w:r w:rsidRPr="0054336D">
        <w:rPr>
          <w:rFonts w:ascii="Times New Roman" w:hAnsi="Times New Roman" w:cs="Times New Roman"/>
          <w:i/>
          <w:iCs/>
          <w:rPrChange w:id="5347" w:author="Bo Shen" w:date="2023-02-27T23:08:00Z">
            <w:rPr>
              <w:rFonts w:ascii="Times New Roman" w:hAnsi="Times New Roman" w:cs="Times New Roman"/>
            </w:rPr>
          </w:rPrChange>
        </w:rPr>
        <w:t>esults</w:t>
      </w:r>
      <w:r>
        <w:rPr>
          <w:rFonts w:ascii="Times New Roman" w:hAnsi="Times New Roman" w:cs="Times New Roman"/>
        </w:rPr>
        <w:t xml:space="preserve"> that the LDDM with recurrent excitation predicts persistent activity that maintains input information during delay intervals. Here we provide mathematical analysis of the LDDM differential equations to examine the properties and genesis of this persistent activity. In </w:t>
      </w:r>
      <w:r>
        <w:rPr>
          <w:rFonts w:ascii="Times New Roman" w:hAnsi="Times New Roman" w:cs="Times New Roman"/>
        </w:rPr>
        <w:lastRenderedPageBreak/>
        <w:t xml:space="preserve">addition to examining the property of the system with symmetric </w:t>
      </w:r>
      <w:del w:id="5348" w:author="Bo Shen" w:date="2023-02-03T12:22:00Z">
        <w:r w:rsidDel="007F42AA">
          <w:rPr>
            <w:rFonts w:ascii="Times New Roman" w:hAnsi="Times New Roman" w:cs="Times New Roman"/>
          </w:rPr>
          <w:delText>gain control</w:delText>
        </w:r>
      </w:del>
      <w:ins w:id="5349" w:author="Bo Shen" w:date="2023-02-03T12:22:00Z">
        <w:r>
          <w:rPr>
            <w:rFonts w:ascii="Times New Roman" w:hAnsi="Times New Roman" w:cs="Times New Roman"/>
          </w:rPr>
          <w:t>gain-control</w:t>
        </w:r>
      </w:ins>
      <w:r>
        <w:rPr>
          <w:rFonts w:ascii="Times New Roman" w:hAnsi="Times New Roman" w:cs="Times New Roman"/>
        </w:rPr>
        <w:t xml:space="preserve">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1FAEFB3A" w14:textId="77777777" w:rsidR="00564B42" w:rsidRDefault="00564B42" w:rsidP="00E24C8A">
      <w:pPr>
        <w:spacing w:line="480" w:lineRule="auto"/>
        <w:jc w:val="both"/>
        <w:rPr>
          <w:rFonts w:ascii="Times New Roman" w:hAnsi="Times New Roman" w:cs="Times New Roman"/>
        </w:rPr>
      </w:pPr>
    </w:p>
    <w:p w14:paraId="16E8A0A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proofErr w:type="spellStart"/>
      <w:r w:rsidRPr="003E3894">
        <w:rPr>
          <w:rFonts w:ascii="Times New Roman" w:hAnsi="Times New Roman" w:cs="Times New Roman"/>
          <w:bCs/>
          <w:rPrChange w:id="5350" w:author="Bo Shen" w:date="2023-02-27T16:41:00Z">
            <w:rPr>
              <w:rFonts w:ascii="Times New Roman" w:hAnsi="Times New Roman" w:cs="Times New Roman"/>
              <w:b/>
            </w:rPr>
          </w:rPrChange>
        </w:rPr>
        <w:t>Eqs</w:t>
      </w:r>
      <w:proofErr w:type="spellEnd"/>
      <w:r w:rsidRPr="003E3894">
        <w:rPr>
          <w:rFonts w:ascii="Times New Roman" w:hAnsi="Times New Roman" w:cs="Times New Roman"/>
          <w:bCs/>
          <w:rPrChange w:id="5351" w:author="Bo Shen" w:date="2023-02-27T16:41:00Z">
            <w:rPr>
              <w:rFonts w:ascii="Times New Roman" w:hAnsi="Times New Roman" w:cs="Times New Roman"/>
              <w:b/>
            </w:rPr>
          </w:rPrChange>
        </w:rPr>
        <w:t>. 1-3</w:t>
      </w:r>
      <w:r>
        <w:rPr>
          <w:rFonts w:ascii="Times New Roman" w:hAnsi="Times New Roman" w:cs="Times New Roman"/>
        </w:rPr>
        <w:t xml:space="preserve">) after </w:t>
      </w:r>
      <w:ins w:id="5352" w:author="Bo Shen" w:date="2023-02-03T11:39:00Z">
        <w:r>
          <w:rPr>
            <w:rFonts w:ascii="Times New Roman" w:hAnsi="Times New Roman" w:cs="Times New Roman"/>
          </w:rPr>
          <w:t xml:space="preserve">the </w:t>
        </w:r>
      </w:ins>
      <w:r>
        <w:rPr>
          <w:rFonts w:ascii="Times New Roman" w:hAnsi="Times New Roman" w:cs="Times New Roman"/>
        </w:rPr>
        <w:t>withdrawal of inputs were considered. The gain control weigh</w:t>
      </w:r>
      <w:ins w:id="5353" w:author="Bo Shen" w:date="2023-02-03T11:39:00Z">
        <w:r>
          <w:rPr>
            <w:rFonts w:ascii="Times New Roman" w:hAnsi="Times New Roman" w:cs="Times New Roman"/>
          </w:rPr>
          <w:t>t</w:t>
        </w:r>
      </w:ins>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Equilibria of the system were solved by taking the intersection of the steady states of a</w:t>
      </w:r>
      <w:proofErr w:type="spellStart"/>
      <w:r>
        <w:rPr>
          <w:rFonts w:ascii="Times New Roman" w:hAnsi="Times New Roman" w:cs="Times New Roman"/>
        </w:rPr>
        <w:t>ll</w:t>
      </w:r>
      <w:proofErr w:type="spellEnd"/>
      <w:r>
        <w:rPr>
          <w:rFonts w:ascii="Times New Roman" w:hAnsi="Times New Roman" w:cs="Times New Roman"/>
        </w:rPr>
        <w:t xml:space="preserve">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ins w:id="5354" w:author="Bo Shen" w:date="2023-02-03T11:40:00Z">
                <w:rPr>
                  <w:rFonts w:ascii="Cambria Math" w:hAnsi="Cambria Math" w:cs="Times New Roman"/>
                </w:rPr>
                <m:t>D</m:t>
              </w:ins>
            </m:r>
            <m:r>
              <w:del w:id="5355" w:author="Bo Shen" w:date="2023-02-03T11:40:00Z">
                <w:rPr>
                  <w:rFonts w:ascii="Cambria Math" w:hAnsi="Cambria Math" w:cs="Times New Roman"/>
                </w:rPr>
                <m:t>I</m:t>
              </w:del>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B15567">
        <w:rPr>
          <w:rFonts w:ascii="Times New Roman" w:hAnsi="Times New Roman" w:cs="Times New Roman"/>
          <w:bCs/>
          <w:rPrChange w:id="5356" w:author="Bo Shen" w:date="2023-02-27T16:35:00Z">
            <w:rPr>
              <w:rFonts w:ascii="Times New Roman" w:hAnsi="Times New Roman" w:cs="Times New Roman"/>
              <w:b/>
            </w:rPr>
          </w:rPrChange>
        </w:rPr>
        <w:t xml:space="preserve">Eq. </w:t>
      </w:r>
      <w:del w:id="5357" w:author="Bo Shen" w:date="2023-02-27T16:47:00Z">
        <w:r w:rsidRPr="00B15567" w:rsidDel="00A821D4">
          <w:rPr>
            <w:rFonts w:ascii="Times New Roman" w:hAnsi="Times New Roman" w:cs="Times New Roman"/>
            <w:bCs/>
            <w:rPrChange w:id="5358" w:author="Bo Shen" w:date="2023-02-27T16:35:00Z">
              <w:rPr>
                <w:rFonts w:ascii="Times New Roman" w:hAnsi="Times New Roman" w:cs="Times New Roman"/>
                <w:b/>
              </w:rPr>
            </w:rPrChange>
          </w:rPr>
          <w:delText>10</w:delText>
        </w:r>
        <w:r w:rsidDel="00A821D4">
          <w:rPr>
            <w:rFonts w:ascii="Times New Roman" w:hAnsi="Times New Roman" w:cs="Times New Roman"/>
          </w:rPr>
          <w:delText xml:space="preserve"> </w:delText>
        </w:r>
      </w:del>
      <w:ins w:id="5359" w:author="Bo Shen" w:date="2023-02-27T16:47:00Z">
        <w:r>
          <w:rPr>
            <w:rFonts w:ascii="Times New Roman" w:hAnsi="Times New Roman" w:cs="Times New Roman"/>
            <w:bCs/>
          </w:rPr>
          <w:t>5</w:t>
        </w:r>
        <w:r>
          <w:rPr>
            <w:rFonts w:ascii="Times New Roman" w:hAnsi="Times New Roman" w:cs="Times New Roman"/>
          </w:rPr>
          <w:t xml:space="preserve"> </w:t>
        </w:r>
      </w:ins>
      <w:r>
        <w:rPr>
          <w:rFonts w:ascii="Times New Roman" w:hAnsi="Times New Roman" w:cs="Times New Roman"/>
        </w:rPr>
        <w:t xml:space="preserve">to </w:t>
      </w:r>
      <w:r w:rsidRPr="00B15567">
        <w:rPr>
          <w:rFonts w:ascii="Times New Roman" w:hAnsi="Times New Roman" w:cs="Times New Roman"/>
          <w:bCs/>
          <w:rPrChange w:id="5360" w:author="Bo Shen" w:date="2023-02-27T16:35:00Z">
            <w:rPr>
              <w:rFonts w:ascii="Times New Roman" w:hAnsi="Times New Roman" w:cs="Times New Roman"/>
              <w:b/>
            </w:rPr>
          </w:rPrChange>
        </w:rPr>
        <w:t xml:space="preserve">Eq. </w:t>
      </w:r>
      <w:del w:id="5361" w:author="Bo Shen" w:date="2023-02-27T16:35:00Z">
        <w:r w:rsidRPr="00B15567" w:rsidDel="00B15567">
          <w:rPr>
            <w:rFonts w:ascii="Times New Roman" w:hAnsi="Times New Roman" w:cs="Times New Roman"/>
            <w:bCs/>
            <w:rPrChange w:id="5362" w:author="Bo Shen" w:date="2023-02-27T16:35: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5363" w:author="Bo Shen" w:date="2023-02-27T16:35:00Z">
        <w:r w:rsidRPr="00B15567">
          <w:rPr>
            <w:rFonts w:ascii="Times New Roman" w:hAnsi="Times New Roman" w:cs="Times New Roman"/>
            <w:bCs/>
            <w:rPrChange w:id="5364" w:author="Bo Shen" w:date="2023-02-27T16:35:00Z">
              <w:rPr>
                <w:rFonts w:ascii="Times New Roman" w:hAnsi="Times New Roman" w:cs="Times New Roman"/>
                <w:b/>
              </w:rPr>
            </w:rPrChange>
          </w:rPr>
          <w:t>23</w:t>
        </w:r>
        <w:r w:rsidRPr="00B15567">
          <w:rPr>
            <w:rFonts w:ascii="Times New Roman" w:hAnsi="Times New Roman" w:cs="Times New Roman"/>
            <w:bCs/>
          </w:rPr>
          <w:t xml:space="preserve"> </w:t>
        </w:r>
      </w:ins>
      <w:r>
        <w:rPr>
          <w:rFonts w:ascii="Times New Roman" w:hAnsi="Times New Roman" w:cs="Times New Roman"/>
        </w:rPr>
        <w:t xml:space="preserve">as a linear form, </w:t>
      </w:r>
    </w:p>
    <w:p w14:paraId="75683CE5" w14:textId="77777777" w:rsidR="00564B42"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3B568BF3" w14:textId="77777777" w:rsidTr="00007227">
        <w:tc>
          <w:tcPr>
            <w:tcW w:w="2700" w:type="dxa"/>
            <w:vAlign w:val="center"/>
          </w:tcPr>
          <w:p w14:paraId="3AF524AA" w14:textId="77777777" w:rsidR="00564B42" w:rsidRDefault="00564B42" w:rsidP="00007227">
            <w:pPr>
              <w:spacing w:line="480" w:lineRule="auto"/>
              <w:jc w:val="both"/>
              <w:rPr>
                <w:rFonts w:ascii="Times New Roman" w:hAnsi="Times New Roman" w:cs="Times New Roman"/>
              </w:rPr>
            </w:pPr>
          </w:p>
          <w:p w14:paraId="698C50D1"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47055192" w14:textId="77777777" w:rsidR="00564B42" w:rsidRPr="00026C08" w:rsidRDefault="00564B42"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5365" w:author="Bo Shen" w:date="2023-02-03T11:40:00Z">
                    <w:rPr>
                      <w:rFonts w:ascii="Cambria Math" w:hAnsi="Cambria Math" w:cs="Times New Roman"/>
                      <w:color w:val="000000" w:themeColor="text1"/>
                    </w:rPr>
                    <m:t>-</m:t>
                  </w:ins>
                </m:r>
                <m:sSub>
                  <m:sSubPr>
                    <m:ctrlPr>
                      <w:ins w:id="5366" w:author="Bo Shen" w:date="2023-03-03T18:17:00Z">
                        <w:rPr>
                          <w:rFonts w:ascii="Cambria Math" w:hAnsi="Cambria Math" w:cs="Times New Roman"/>
                          <w:i/>
                          <w:color w:val="000000" w:themeColor="text1"/>
                        </w:rPr>
                      </w:ins>
                    </m:ctrlPr>
                  </m:sSubPr>
                  <m:e>
                    <m:r>
                      <w:ins w:id="5367" w:author="Bo Shen" w:date="2023-03-03T18:17:00Z">
                        <w:rPr>
                          <w:rFonts w:ascii="Cambria Math" w:hAnsi="Cambria Math" w:cs="Times New Roman"/>
                          <w:color w:val="000000" w:themeColor="text1"/>
                        </w:rPr>
                        <m:t>B</m:t>
                      </w:ins>
                    </m:r>
                  </m:e>
                  <m:sub>
                    <m:r>
                      <w:ins w:id="5368" w:author="Bo Shen" w:date="2023-03-03T18:17:00Z">
                        <w:rPr>
                          <w:rFonts w:ascii="Cambria Math" w:hAnsi="Cambria Math" w:cs="Times New Roman"/>
                          <w:color w:val="000000" w:themeColor="text1"/>
                        </w:rPr>
                        <m:t>G</m:t>
                      </w:ins>
                    </m:r>
                  </m:sub>
                </m:sSub>
              </m:oMath>
            </m:oMathPara>
          </w:p>
        </w:tc>
        <w:tc>
          <w:tcPr>
            <w:tcW w:w="2420" w:type="dxa"/>
            <w:vAlign w:val="center"/>
          </w:tcPr>
          <w:p w14:paraId="32171A3E"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bookmarkStart w:id="5369" w:name="_Ref60753772"/>
            <w:r w:rsidRPr="00AB0D47">
              <w:rPr>
                <w:rFonts w:ascii="Times New Roman" w:hAnsi="Times New Roman" w:cs="Times New Roman"/>
                <w:i w:val="0"/>
                <w:color w:val="000000" w:themeColor="text1"/>
                <w:sz w:val="24"/>
                <w:szCs w:val="24"/>
              </w:rPr>
              <w:t>(</w:t>
            </w:r>
            <w:del w:id="5370" w:author="Bo Shen" w:date="2023-02-27T16:35: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4</w:delText>
              </w:r>
              <w:r w:rsidRPr="00AB0D47" w:rsidDel="00B15567">
                <w:rPr>
                  <w:rFonts w:ascii="Times New Roman" w:hAnsi="Times New Roman" w:cs="Times New Roman"/>
                  <w:i w:val="0"/>
                  <w:color w:val="000000" w:themeColor="text1"/>
                  <w:sz w:val="24"/>
                  <w:szCs w:val="24"/>
                </w:rPr>
                <w:fldChar w:fldCharType="end"/>
              </w:r>
            </w:del>
            <w:bookmarkEnd w:id="5369"/>
            <w:ins w:id="5371" w:author="Bo Shen" w:date="2023-02-27T16:35:00Z">
              <w:r>
                <w:rPr>
                  <w:rFonts w:ascii="Times New Roman" w:hAnsi="Times New Roman" w:cs="Times New Roman"/>
                  <w:i w:val="0"/>
                  <w:color w:val="000000" w:themeColor="text1"/>
                  <w:sz w:val="24"/>
                  <w:szCs w:val="24"/>
                </w:rPr>
                <w:t>23</w:t>
              </w:r>
            </w:ins>
            <w:r w:rsidRPr="008835A5">
              <w:rPr>
                <w:rFonts w:ascii="Times New Roman" w:hAnsi="Times New Roman" w:cs="Times New Roman"/>
                <w:i w:val="0"/>
                <w:color w:val="000000" w:themeColor="text1"/>
                <w:sz w:val="24"/>
                <w:szCs w:val="24"/>
              </w:rPr>
              <w:t>)</w:t>
            </w:r>
          </w:p>
        </w:tc>
      </w:tr>
    </w:tbl>
    <w:p w14:paraId="0243B170"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B15567">
        <w:rPr>
          <w:rFonts w:ascii="Times New Roman" w:hAnsi="Times New Roman" w:cs="Times New Roman"/>
          <w:bCs/>
          <w:rPrChange w:id="5372" w:author="Bo Shen" w:date="2023-02-27T16:36:00Z">
            <w:rPr>
              <w:rFonts w:ascii="Times New Roman" w:hAnsi="Times New Roman" w:cs="Times New Roman"/>
              <w:b/>
            </w:rPr>
          </w:rPrChange>
        </w:rPr>
        <w:t xml:space="preserve">Eq. </w:t>
      </w:r>
      <w:del w:id="5373" w:author="Bo Shen" w:date="2023-02-27T16:36:00Z">
        <w:r w:rsidRPr="00B15567" w:rsidDel="00B15567">
          <w:rPr>
            <w:rFonts w:ascii="Times New Roman" w:hAnsi="Times New Roman" w:cs="Times New Roman"/>
            <w:bCs/>
            <w:rPrChange w:id="5374" w:author="Bo Shen" w:date="2023-02-27T16:36: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5375" w:author="Bo Shen" w:date="2023-02-27T16:36:00Z">
        <w:r w:rsidRPr="00B15567">
          <w:rPr>
            <w:rFonts w:ascii="Times New Roman" w:hAnsi="Times New Roman" w:cs="Times New Roman"/>
            <w:bCs/>
            <w:rPrChange w:id="5376" w:author="Bo Shen" w:date="2023-02-27T16:36:00Z">
              <w:rPr>
                <w:rFonts w:ascii="Times New Roman" w:hAnsi="Times New Roman" w:cs="Times New Roman"/>
                <w:b/>
              </w:rPr>
            </w:rPrChange>
          </w:rPr>
          <w:t>23</w:t>
        </w:r>
        <w:r>
          <w:rPr>
            <w:rFonts w:ascii="Times New Roman" w:hAnsi="Times New Roman" w:cs="Times New Roman"/>
          </w:rPr>
          <w:t xml:space="preserve"> </w:t>
        </w:r>
      </w:ins>
      <w:r>
        <w:rPr>
          <w:rFonts w:ascii="Times New Roman" w:hAnsi="Times New Roman" w:cs="Times New Roman"/>
        </w:rPr>
        <w:t>is denoted in linear algebra as:</w:t>
      </w:r>
    </w:p>
    <w:p w14:paraId="79FAC617" w14:textId="77777777" w:rsidR="00564B42" w:rsidRPr="001D6F35"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36F28B70" w14:textId="77777777" w:rsidTr="00007227">
        <w:tc>
          <w:tcPr>
            <w:tcW w:w="2700" w:type="dxa"/>
            <w:vAlign w:val="center"/>
          </w:tcPr>
          <w:p w14:paraId="248E473D" w14:textId="77777777" w:rsidR="00564B42" w:rsidRDefault="00564B42" w:rsidP="00007227">
            <w:pPr>
              <w:spacing w:line="480" w:lineRule="auto"/>
              <w:jc w:val="both"/>
              <w:rPr>
                <w:rFonts w:ascii="Times New Roman" w:hAnsi="Times New Roman" w:cs="Times New Roman"/>
              </w:rPr>
            </w:pPr>
          </w:p>
          <w:p w14:paraId="014FA257"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67139967" w14:textId="77777777" w:rsidR="00564B42"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5377" w:author="Bo Shen" w:date="2023-02-03T11:41:00Z">
                              <w:rPr>
                                <w:rFonts w:ascii="Cambria Math" w:hAnsi="Cambria Math" w:cs="Times New Roman"/>
                              </w:rPr>
                              <m:t>-</m:t>
                            </w:ins>
                          </m:r>
                          <m:sSub>
                            <m:sSubPr>
                              <m:ctrlPr>
                                <w:ins w:id="5378" w:author="Bo Shen" w:date="2023-03-03T18:17:00Z">
                                  <w:rPr>
                                    <w:rFonts w:ascii="Cambria Math" w:hAnsi="Cambria Math" w:cs="Times New Roman"/>
                                    <w:i/>
                                  </w:rPr>
                                </w:ins>
                              </m:ctrlPr>
                            </m:sSubPr>
                            <m:e>
                              <m:r>
                                <w:ins w:id="5379" w:author="Bo Shen" w:date="2023-03-03T18:17:00Z">
                                  <w:rPr>
                                    <w:rFonts w:ascii="Cambria Math" w:hAnsi="Cambria Math" w:cs="Times New Roman"/>
                                  </w:rPr>
                                  <m:t>B</m:t>
                                </w:ins>
                              </m:r>
                            </m:e>
                            <m:sub>
                              <m:r>
                                <w:ins w:id="5380" w:author="Bo Shen" w:date="2023-03-03T18:17:00Z">
                                  <w:rPr>
                                    <w:rFonts w:ascii="Cambria Math" w:hAnsi="Cambria Math" w:cs="Times New Roman"/>
                                  </w:rPr>
                                  <m:t>G</m:t>
                                </w:ins>
                              </m:r>
                            </m:sub>
                          </m:sSub>
                        </m:e>
                      </m:mr>
                      <m:mr>
                        <m:e>
                          <m:r>
                            <w:rPr>
                              <w:rFonts w:ascii="Cambria Math" w:hAnsi="Cambria Math" w:cs="Times New Roman"/>
                            </w:rPr>
                            <m:t>α-1</m:t>
                          </m:r>
                          <m:r>
                            <w:ins w:id="5381" w:author="Bo Shen" w:date="2023-02-03T11:41:00Z">
                              <w:rPr>
                                <w:rFonts w:ascii="Cambria Math" w:hAnsi="Cambria Math" w:cs="Times New Roman"/>
                              </w:rPr>
                              <m:t>-</m:t>
                            </w:ins>
                          </m:r>
                          <m:sSub>
                            <m:sSubPr>
                              <m:ctrlPr>
                                <w:ins w:id="5382" w:author="Bo Shen" w:date="2023-03-03T18:18:00Z">
                                  <w:rPr>
                                    <w:rFonts w:ascii="Cambria Math" w:hAnsi="Cambria Math" w:cs="Times New Roman"/>
                                    <w:i/>
                                  </w:rPr>
                                </w:ins>
                              </m:ctrlPr>
                            </m:sSubPr>
                            <m:e>
                              <m:r>
                                <w:ins w:id="5383" w:author="Bo Shen" w:date="2023-03-03T18:18:00Z">
                                  <w:rPr>
                                    <w:rFonts w:ascii="Cambria Math" w:hAnsi="Cambria Math" w:cs="Times New Roman"/>
                                  </w:rPr>
                                  <m:t>B</m:t>
                                </w:ins>
                              </m:r>
                            </m:e>
                            <m:sub>
                              <m:r>
                                <w:ins w:id="5384" w:author="Bo Shen" w:date="2023-03-03T18:18:00Z">
                                  <w:rPr>
                                    <w:rFonts w:ascii="Cambria Math" w:hAnsi="Cambria Math" w:cs="Times New Roman"/>
                                  </w:rPr>
                                  <m:t>G</m:t>
                                </w:ins>
                              </m:r>
                            </m:sub>
                          </m:sSub>
                        </m:e>
                      </m:mr>
                    </m:m>
                  </m:e>
                </m:d>
              </m:oMath>
            </m:oMathPara>
          </w:p>
        </w:tc>
        <w:tc>
          <w:tcPr>
            <w:tcW w:w="2420" w:type="dxa"/>
            <w:vAlign w:val="center"/>
          </w:tcPr>
          <w:p w14:paraId="75F0EE4A"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bookmarkStart w:id="5385" w:name="_Ref70511831"/>
            <w:r w:rsidRPr="00AB0D47">
              <w:rPr>
                <w:rFonts w:ascii="Times New Roman" w:hAnsi="Times New Roman" w:cs="Times New Roman"/>
                <w:i w:val="0"/>
                <w:color w:val="000000" w:themeColor="text1"/>
                <w:sz w:val="24"/>
                <w:szCs w:val="24"/>
              </w:rPr>
              <w:t>(</w:t>
            </w:r>
            <w:del w:id="5386" w:author="Bo Shen" w:date="2023-02-27T16:36: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5</w:delText>
              </w:r>
              <w:r w:rsidRPr="00AB0D47" w:rsidDel="00B15567">
                <w:rPr>
                  <w:rFonts w:ascii="Times New Roman" w:hAnsi="Times New Roman" w:cs="Times New Roman"/>
                  <w:i w:val="0"/>
                  <w:color w:val="000000" w:themeColor="text1"/>
                  <w:sz w:val="24"/>
                  <w:szCs w:val="24"/>
                </w:rPr>
                <w:fldChar w:fldCharType="end"/>
              </w:r>
            </w:del>
            <w:bookmarkEnd w:id="5385"/>
            <w:ins w:id="5387" w:author="Bo Shen" w:date="2023-02-27T16:36:00Z">
              <w:r>
                <w:rPr>
                  <w:rFonts w:ascii="Times New Roman" w:hAnsi="Times New Roman" w:cs="Times New Roman"/>
                  <w:i w:val="0"/>
                  <w:color w:val="000000" w:themeColor="text1"/>
                  <w:sz w:val="24"/>
                  <w:szCs w:val="24"/>
                </w:rPr>
                <w:t>24</w:t>
              </w:r>
            </w:ins>
            <w:r w:rsidRPr="008835A5">
              <w:rPr>
                <w:rFonts w:ascii="Times New Roman" w:hAnsi="Times New Roman" w:cs="Times New Roman"/>
                <w:i w:val="0"/>
                <w:color w:val="000000" w:themeColor="text1"/>
                <w:sz w:val="24"/>
                <w:szCs w:val="24"/>
              </w:rPr>
              <w:t>)</w:t>
            </w:r>
          </w:p>
        </w:tc>
      </w:tr>
    </w:tbl>
    <w:p w14:paraId="11DC1996"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The solutions of the equations depend on the value of</w:t>
      </w:r>
      <w:ins w:id="5388" w:author="Bo Shen" w:date="2023-02-03T13:15:00Z">
        <w:r>
          <w:rPr>
            <w:rFonts w:ascii="Times New Roman" w:hAnsi="Times New Roman" w:cs="Times New Roman"/>
          </w:rPr>
          <w:t xml:space="preserve"> recurrent excitation</w:t>
        </w:r>
      </w:ins>
      <w:r>
        <w:rPr>
          <w:rFonts w:ascii="Times New Roman" w:hAnsi="Times New Roman" w:cs="Times New Roman"/>
        </w:rPr>
        <w:t xml:space="preserve"> </w:t>
      </w:r>
      <m:oMath>
        <m:r>
          <w:rPr>
            <w:rFonts w:ascii="Cambria Math" w:hAnsi="Cambria Math" w:cs="Times New Roman"/>
          </w:rPr>
          <m:t>α</m:t>
        </m:r>
      </m:oMath>
      <w:ins w:id="5389" w:author="Bo Shen" w:date="2023-02-03T13:14:00Z">
        <w:r>
          <w:rPr>
            <w:rFonts w:ascii="Times New Roman" w:hAnsi="Times New Roman" w:cs="Times New Roman"/>
          </w:rPr>
          <w:t xml:space="preserve"> and </w:t>
        </w:r>
      </w:ins>
      <w:ins w:id="5390" w:author="Bo Shen" w:date="2023-02-03T13:15:00Z">
        <w:r>
          <w:rPr>
            <w:rFonts w:ascii="Times New Roman" w:hAnsi="Times New Roman" w:cs="Times New Roman"/>
          </w:rPr>
          <w:t xml:space="preserve">baseline gain control </w:t>
        </w:r>
      </w:ins>
      <m:oMath>
        <m:sSub>
          <m:sSubPr>
            <m:ctrlPr>
              <w:ins w:id="5391" w:author="Bo Shen" w:date="2023-03-03T18:18:00Z">
                <w:rPr>
                  <w:rFonts w:ascii="Cambria Math" w:hAnsi="Cambria Math" w:cs="Times New Roman"/>
                  <w:i/>
                </w:rPr>
              </w:ins>
            </m:ctrlPr>
          </m:sSubPr>
          <m:e>
            <m:r>
              <w:ins w:id="5392" w:author="Bo Shen" w:date="2023-03-03T18:18:00Z">
                <w:rPr>
                  <w:rFonts w:ascii="Cambria Math" w:hAnsi="Cambria Math" w:cs="Times New Roman"/>
                </w:rPr>
                <m:t>B</m:t>
              </w:ins>
            </m:r>
          </m:e>
          <m:sub>
            <m:r>
              <w:ins w:id="5393" w:author="Bo Shen" w:date="2023-03-03T18:18:00Z">
                <w:rPr>
                  <w:rFonts w:ascii="Cambria Math" w:hAnsi="Cambria Math" w:cs="Times New Roman"/>
                </w:rPr>
                <m:t>G</m:t>
              </w:ins>
            </m:r>
          </m:sub>
        </m:sSub>
      </m:oMath>
      <w:r>
        <w:rPr>
          <w:rFonts w:ascii="Times New Roman" w:hAnsi="Times New Roman" w:cs="Times New Roman"/>
        </w:rPr>
        <w:t xml:space="preserve">. When </w:t>
      </w:r>
      <m:oMath>
        <m:r>
          <w:rPr>
            <w:rFonts w:ascii="Cambria Math" w:hAnsi="Cambria Math" w:cs="Times New Roman"/>
          </w:rPr>
          <m:t>α≤1</m:t>
        </m:r>
        <m:r>
          <w:ins w:id="5394" w:author="Bo Shen" w:date="2023-02-03T11:41:00Z">
            <w:rPr>
              <w:rFonts w:ascii="Cambria Math" w:hAnsi="Cambria Math" w:cs="Times New Roman"/>
            </w:rPr>
            <m:t>+</m:t>
          </w:ins>
        </m:r>
        <m:sSub>
          <m:sSubPr>
            <m:ctrlPr>
              <w:ins w:id="5395" w:author="Bo Shen" w:date="2023-03-03T18:18:00Z">
                <w:rPr>
                  <w:rFonts w:ascii="Cambria Math" w:hAnsi="Cambria Math" w:cs="Times New Roman"/>
                  <w:i/>
                </w:rPr>
              </w:ins>
            </m:ctrlPr>
          </m:sSubPr>
          <m:e>
            <m:r>
              <w:ins w:id="5396" w:author="Bo Shen" w:date="2023-03-03T18:18:00Z">
                <w:rPr>
                  <w:rFonts w:ascii="Cambria Math" w:hAnsi="Cambria Math" w:cs="Times New Roman"/>
                </w:rPr>
                <m:t>B</m:t>
              </w:ins>
            </m:r>
          </m:e>
          <m:sub>
            <m:r>
              <w:ins w:id="5397" w:author="Bo Shen" w:date="2023-03-03T18:18:00Z">
                <w:rPr>
                  <w:rFonts w:ascii="Cambria Math" w:hAnsi="Cambria Math" w:cs="Times New Roman"/>
                </w:rPr>
                <m:t>G</m:t>
              </w:ins>
            </m:r>
          </m:sub>
        </m:sSub>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r>
          <w:ins w:id="5398" w:author="Bo Shen" w:date="2023-02-03T11:41:00Z">
            <w:rPr>
              <w:rFonts w:ascii="Cambria Math" w:hAnsi="Cambria Math" w:cs="Times New Roman"/>
            </w:rPr>
            <m:t>+</m:t>
          </w:ins>
        </m:r>
        <m:sSub>
          <m:sSubPr>
            <m:ctrlPr>
              <w:ins w:id="5399" w:author="Bo Shen" w:date="2023-03-03T18:18:00Z">
                <w:rPr>
                  <w:rFonts w:ascii="Cambria Math" w:hAnsi="Cambria Math" w:cs="Times New Roman"/>
                  <w:i/>
                </w:rPr>
              </w:ins>
            </m:ctrlPr>
          </m:sSubPr>
          <m:e>
            <m:r>
              <w:ins w:id="5400" w:author="Bo Shen" w:date="2023-03-03T18:18:00Z">
                <w:rPr>
                  <w:rFonts w:ascii="Cambria Math" w:hAnsi="Cambria Math" w:cs="Times New Roman"/>
                </w:rPr>
                <m:t>B</m:t>
              </w:ins>
            </m:r>
          </m:e>
          <m:sub>
            <m:r>
              <w:ins w:id="5401" w:author="Bo Shen" w:date="2023-03-03T18:18:00Z">
                <w:rPr>
                  <w:rFonts w:ascii="Cambria Math" w:hAnsi="Cambria Math" w:cs="Times New Roman"/>
                </w:rPr>
                <m:t>G</m:t>
              </w:ins>
            </m:r>
          </m:sub>
        </m:sSub>
      </m:oMath>
      <w:r>
        <w:rPr>
          <w:rFonts w:ascii="Times New Roman" w:hAnsi="Times New Roman" w:cs="Times New Roman"/>
        </w:rPr>
        <w:t>, the equations p</w:t>
      </w:r>
      <w:proofErr w:type="spellStart"/>
      <w:r>
        <w:rPr>
          <w:rFonts w:ascii="Times New Roman" w:hAnsi="Times New Roman" w:cs="Times New Roman"/>
        </w:rPr>
        <w:t>rovide</w:t>
      </w:r>
      <w:proofErr w:type="spellEnd"/>
      <w:r>
        <w:rPr>
          <w:rFonts w:ascii="Times New Roman" w:hAnsi="Times New Roman" w:cs="Times New Roman"/>
        </w:rPr>
        <w:t xml:space="preserve"> positive solutions. The model generates persistent activities in three </w:t>
      </w:r>
      <w:r>
        <w:rPr>
          <w:rFonts w:ascii="Times New Roman" w:hAnsi="Times New Roman" w:cs="Times New Roman"/>
        </w:rPr>
        <w:lastRenderedPageBreak/>
        <w:t xml:space="preserve">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43CE576C" w14:textId="77777777" w:rsidR="00564B42" w:rsidRDefault="00564B42" w:rsidP="00E24C8A">
      <w:pPr>
        <w:spacing w:line="480" w:lineRule="auto"/>
        <w:jc w:val="both"/>
        <w:rPr>
          <w:rFonts w:ascii="Times New Roman" w:hAnsi="Times New Roman" w:cs="Times New Roman"/>
        </w:rPr>
      </w:pPr>
    </w:p>
    <w:p w14:paraId="5DFCB275"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5402" w:author="Bo Shen" w:date="2023-02-03T11:41:00Z">
            <w:rPr>
              <w:rFonts w:ascii="Cambria Math" w:hAnsi="Cambria Math" w:cs="Times New Roman"/>
            </w:rPr>
            <m:t>+</m:t>
          </w:ins>
        </m:r>
        <m:sSub>
          <m:sSubPr>
            <m:ctrlPr>
              <w:ins w:id="5403" w:author="Bo Shen" w:date="2023-03-03T18:18:00Z">
                <w:rPr>
                  <w:rFonts w:ascii="Cambria Math" w:hAnsi="Cambria Math" w:cs="Times New Roman"/>
                  <w:i/>
                </w:rPr>
              </w:ins>
            </m:ctrlPr>
          </m:sSubPr>
          <m:e>
            <m:r>
              <w:ins w:id="5404" w:author="Bo Shen" w:date="2023-03-03T18:18:00Z">
                <w:rPr>
                  <w:rFonts w:ascii="Cambria Math" w:hAnsi="Cambria Math" w:cs="Times New Roman"/>
                </w:rPr>
                <m:t>B</m:t>
              </w:ins>
            </m:r>
          </m:e>
          <m:sub>
            <m:r>
              <w:ins w:id="5405" w:author="Bo Shen" w:date="2023-03-03T18:18: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proofErr w:type="spellStart"/>
      <w:r w:rsidRPr="00CA409D">
        <w:rPr>
          <w:rFonts w:ascii="Times New Roman" w:hAnsi="Times New Roman" w:cs="Times New Roman"/>
          <w:bCs/>
          <w:rPrChange w:id="5406" w:author="Bo Shen" w:date="2023-02-27T16:36:00Z">
            <w:rPr>
              <w:rFonts w:ascii="Times New Roman" w:hAnsi="Times New Roman" w:cs="Times New Roman"/>
              <w:b/>
            </w:rPr>
          </w:rPrChange>
        </w:rPr>
        <w:t>Eqs</w:t>
      </w:r>
      <w:proofErr w:type="spellEnd"/>
      <w:r w:rsidRPr="00CA409D">
        <w:rPr>
          <w:rFonts w:ascii="Times New Roman" w:hAnsi="Times New Roman" w:cs="Times New Roman"/>
          <w:bCs/>
          <w:rPrChange w:id="5407" w:author="Bo Shen" w:date="2023-02-27T16:36:00Z">
            <w:rPr>
              <w:rFonts w:ascii="Times New Roman" w:hAnsi="Times New Roman" w:cs="Times New Roman"/>
              <w:b/>
            </w:rPr>
          </w:rPrChange>
        </w:rPr>
        <w:t>.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w:t>
      </w:r>
      <w:proofErr w:type="spellStart"/>
      <w:r>
        <w:rPr>
          <w:rFonts w:ascii="Times New Roman" w:hAnsi="Times New Roman" w:cs="Times New Roman"/>
        </w:rPr>
        <w:t>tion</w:t>
      </w:r>
      <w:proofErr w:type="spellEnd"/>
      <w:r>
        <w:rPr>
          <w:rFonts w:ascii="Times New Roman" w:hAnsi="Times New Roman" w:cs="Times New Roman"/>
        </w:rPr>
        <w:t xml:space="preserve">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425725BE" w14:textId="77777777" w:rsidR="00564B42" w:rsidRDefault="00564B42" w:rsidP="00E24C8A">
      <w:pPr>
        <w:spacing w:line="480" w:lineRule="auto"/>
        <w:jc w:val="both"/>
        <w:rPr>
          <w:rFonts w:ascii="Times New Roman" w:hAnsi="Times New Roman" w:cs="Times New Roman"/>
        </w:rPr>
      </w:pPr>
    </w:p>
    <w:p w14:paraId="244FD1CD" w14:textId="32B3EC18" w:rsidR="00564B42" w:rsidRDefault="00564B42"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w:t>
      </w:r>
      <w:r>
        <w:rPr>
          <w:rFonts w:ascii="Times New Roman" w:hAnsi="Times New Roman" w:cs="Times New Roman"/>
        </w:rPr>
        <w:lastRenderedPageBreak/>
        <w:t>system (e.g.</w:t>
      </w:r>
      <w:ins w:id="5408" w:author="Bo Shen" w:date="2023-02-03T13:16:00Z">
        <w:r>
          <w:rPr>
            <w:rFonts w:ascii="Times New Roman" w:hAnsi="Times New Roman" w:cs="Times New Roman"/>
          </w:rPr>
          <w:t>,</w:t>
        </w:r>
      </w:ins>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cause decaying of the coded value information over time, consistent with the degradation attribute </w:t>
      </w:r>
      <w:r>
        <w:rPr>
          <w:rFonts w:ascii="Times New Roman" w:hAnsi="Times New Roman" w:cs="Times New Roman"/>
          <w:color w:val="000000" w:themeColor="text1"/>
        </w:rPr>
        <w:t>of working memory</w:t>
      </w:r>
      <w:ins w:id="5409" w:author="Bo Shen" w:date="2023-02-03T13:10: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2VoGWV5M","properties":{"formattedCitation":"(Barrouillet et al., 2011; Barrouillet &amp; Camos, 2012; B. Lee &amp; Harris, 1996; Paivio &amp; Bleasdale, 1974; Portrat et al., 2008)","plainCitation":"(Barrouillet et al., 2011; Barrouillet &amp; Camos, 2012; B.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sidR="00EA1839">
        <w:rPr>
          <w:rFonts w:ascii="Times New Roman" w:hAnsi="Times New Roman" w:cs="Times New Roman"/>
          <w:color w:val="000000"/>
        </w:rPr>
        <w:t>(Barrouillet et al., 2011; Barrouillet &amp; Camos, 2012; B. Lee &amp; Harris, 1996; Paivio &amp; Bleasdale, 1974; Portrat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25306EE8" w14:textId="77777777" w:rsidR="00564B42" w:rsidRDefault="00564B42" w:rsidP="00E24C8A">
      <w:pPr>
        <w:spacing w:line="480" w:lineRule="auto"/>
        <w:jc w:val="both"/>
        <w:rPr>
          <w:rFonts w:ascii="Times New Roman" w:hAnsi="Times New Roman" w:cs="Times New Roman"/>
          <w:color w:val="000000" w:themeColor="text1"/>
        </w:rPr>
      </w:pPr>
    </w:p>
    <w:p w14:paraId="4E1B6E0E" w14:textId="77777777" w:rsidR="00564B42" w:rsidRDefault="00564B42"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CA409D">
        <w:rPr>
          <w:rFonts w:ascii="Times New Roman" w:hAnsi="Times New Roman" w:cs="Times New Roman"/>
          <w:bCs/>
          <w:color w:val="000000" w:themeColor="text1"/>
          <w:rPrChange w:id="5410" w:author="Bo Shen" w:date="2023-02-27T16:37:00Z">
            <w:rPr>
              <w:rFonts w:ascii="Times New Roman" w:hAnsi="Times New Roman" w:cs="Times New Roman"/>
              <w:b/>
              <w:color w:val="000000" w:themeColor="text1"/>
            </w:rPr>
          </w:rPrChange>
        </w:rPr>
        <w:t xml:space="preserve">Eq. </w:t>
      </w:r>
      <w:del w:id="5411" w:author="Bo Shen" w:date="2023-02-27T16:37:00Z">
        <w:r w:rsidRPr="00CA409D" w:rsidDel="00CA409D">
          <w:rPr>
            <w:rFonts w:ascii="Times New Roman" w:hAnsi="Times New Roman" w:cs="Times New Roman"/>
            <w:bCs/>
            <w:color w:val="000000" w:themeColor="text1"/>
            <w:rPrChange w:id="5412" w:author="Bo Shen" w:date="2023-02-27T16:37:00Z">
              <w:rPr>
                <w:rFonts w:ascii="Times New Roman" w:hAnsi="Times New Roman" w:cs="Times New Roman"/>
                <w:b/>
                <w:color w:val="000000" w:themeColor="text1"/>
              </w:rPr>
            </w:rPrChange>
          </w:rPr>
          <w:delText>15</w:delText>
        </w:r>
        <w:r w:rsidRPr="00CA409D" w:rsidDel="00CA409D">
          <w:rPr>
            <w:rFonts w:ascii="Times New Roman" w:hAnsi="Times New Roman" w:cs="Times New Roman"/>
            <w:bCs/>
            <w:color w:val="000000" w:themeColor="text1"/>
          </w:rPr>
          <w:delText xml:space="preserve"> </w:delText>
        </w:r>
      </w:del>
      <w:ins w:id="5413" w:author="Bo Shen" w:date="2023-02-27T16:37:00Z">
        <w:r w:rsidRPr="00CA409D">
          <w:rPr>
            <w:rFonts w:ascii="Times New Roman" w:hAnsi="Times New Roman" w:cs="Times New Roman"/>
            <w:bCs/>
            <w:color w:val="000000" w:themeColor="text1"/>
            <w:rPrChange w:id="5414" w:author="Bo Shen" w:date="2023-02-27T16:37:00Z">
              <w:rPr>
                <w:rFonts w:ascii="Times New Roman" w:hAnsi="Times New Roman" w:cs="Times New Roman"/>
                <w:b/>
                <w:color w:val="000000" w:themeColor="text1"/>
              </w:rPr>
            </w:rPrChange>
          </w:rPr>
          <w:t>24</w:t>
        </w:r>
        <w:r w:rsidRPr="00CA409D">
          <w:rPr>
            <w:rFonts w:ascii="Times New Roman" w:hAnsi="Times New Roman" w:cs="Times New Roman"/>
            <w:bCs/>
            <w:color w:val="000000" w:themeColor="text1"/>
          </w:rPr>
          <w:t xml:space="preserve"> </w:t>
        </w:r>
      </w:ins>
      <w:r w:rsidRPr="00100198">
        <w:rPr>
          <w:rFonts w:ascii="Times New Roman" w:hAnsi="Times New Roman" w:cs="Times New Roman"/>
          <w:color w:val="000000" w:themeColor="text1"/>
        </w:rPr>
        <w:t>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0D59FCA2" w14:textId="77777777" w:rsidR="00564B42" w:rsidRPr="007513FD" w:rsidRDefault="00564B42"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100198" w14:paraId="1FCB60D0" w14:textId="77777777" w:rsidTr="00007227">
        <w:tc>
          <w:tcPr>
            <w:tcW w:w="2700" w:type="dxa"/>
            <w:vAlign w:val="center"/>
          </w:tcPr>
          <w:p w14:paraId="503D9BC2" w14:textId="77777777" w:rsidR="00564B42" w:rsidRPr="00100198" w:rsidRDefault="00564B42" w:rsidP="00007227">
            <w:pPr>
              <w:spacing w:line="480" w:lineRule="auto"/>
              <w:jc w:val="both"/>
              <w:rPr>
                <w:rFonts w:ascii="Times New Roman" w:hAnsi="Times New Roman" w:cs="Times New Roman"/>
                <w:color w:val="000000" w:themeColor="text1"/>
              </w:rPr>
            </w:pPr>
          </w:p>
        </w:tc>
        <w:tc>
          <w:tcPr>
            <w:tcW w:w="4230" w:type="dxa"/>
            <w:vAlign w:val="center"/>
          </w:tcPr>
          <w:p w14:paraId="668D3133" w14:textId="77777777" w:rsidR="00564B42" w:rsidRPr="00100198" w:rsidRDefault="00000000"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5415" w:author="Bo Shen" w:date="2023-02-03T13:11:00Z">
                        <w:rPr>
                          <w:rFonts w:ascii="Cambria Math" w:hAnsi="Cambria Math" w:cs="Times New Roman"/>
                          <w:color w:val="000000" w:themeColor="text1"/>
                        </w:rPr>
                        <m:t>-</m:t>
                      </w:ins>
                    </m:r>
                    <m:sSub>
                      <m:sSubPr>
                        <m:ctrlPr>
                          <w:ins w:id="5416" w:author="Bo Shen" w:date="2023-03-03T18:19:00Z">
                            <w:rPr>
                              <w:rFonts w:ascii="Cambria Math" w:hAnsi="Cambria Math" w:cs="Times New Roman"/>
                              <w:i/>
                              <w:color w:val="000000" w:themeColor="text1"/>
                            </w:rPr>
                          </w:ins>
                        </m:ctrlPr>
                      </m:sSubPr>
                      <m:e>
                        <m:r>
                          <w:ins w:id="5417" w:author="Bo Shen" w:date="2023-03-03T18:19:00Z">
                            <w:rPr>
                              <w:rFonts w:ascii="Cambria Math" w:hAnsi="Cambria Math" w:cs="Times New Roman"/>
                              <w:color w:val="000000" w:themeColor="text1"/>
                            </w:rPr>
                            <m:t>B</m:t>
                          </w:ins>
                        </m:r>
                      </m:e>
                      <m:sub>
                        <m:r>
                          <w:ins w:id="5418"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m:oMathPara>
          </w:p>
          <w:p w14:paraId="51A5558E" w14:textId="77777777" w:rsidR="00564B42" w:rsidRPr="00100198" w:rsidRDefault="00564B42" w:rsidP="00007227">
            <w:pPr>
              <w:spacing w:line="480" w:lineRule="auto"/>
              <w:jc w:val="both"/>
              <w:rPr>
                <w:rFonts w:ascii="Times New Roman" w:hAnsi="Times New Roman" w:cs="Times New Roman"/>
                <w:iCs/>
                <w:color w:val="000000" w:themeColor="text1"/>
              </w:rPr>
            </w:pPr>
          </w:p>
        </w:tc>
        <w:tc>
          <w:tcPr>
            <w:tcW w:w="2420" w:type="dxa"/>
            <w:vAlign w:val="center"/>
          </w:tcPr>
          <w:p w14:paraId="4ED0153B" w14:textId="77777777" w:rsidR="00564B42" w:rsidRPr="00100198" w:rsidRDefault="00564B42"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del w:id="5419" w:author="Bo Shen" w:date="2023-02-27T16:37:00Z">
              <w:r w:rsidRPr="00100198" w:rsidDel="00CA409D">
                <w:rPr>
                  <w:rFonts w:ascii="Times New Roman" w:hAnsi="Times New Roman" w:cs="Times New Roman"/>
                  <w:i w:val="0"/>
                  <w:color w:val="000000" w:themeColor="text1"/>
                  <w:sz w:val="24"/>
                  <w:szCs w:val="24"/>
                </w:rPr>
                <w:fldChar w:fldCharType="begin"/>
              </w:r>
              <w:r w:rsidRPr="00100198" w:rsidDel="00CA409D">
                <w:rPr>
                  <w:rFonts w:ascii="Times New Roman" w:hAnsi="Times New Roman" w:cs="Times New Roman"/>
                  <w:i w:val="0"/>
                  <w:color w:val="000000" w:themeColor="text1"/>
                  <w:sz w:val="24"/>
                  <w:szCs w:val="24"/>
                </w:rPr>
                <w:delInstrText xml:space="preserve"> SEQ Equation \* ARABIC </w:delInstrText>
              </w:r>
              <w:r w:rsidRPr="00100198"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6</w:delText>
              </w:r>
              <w:r w:rsidRPr="00100198" w:rsidDel="00CA409D">
                <w:rPr>
                  <w:rFonts w:ascii="Times New Roman" w:hAnsi="Times New Roman" w:cs="Times New Roman"/>
                  <w:i w:val="0"/>
                  <w:color w:val="000000" w:themeColor="text1"/>
                  <w:sz w:val="24"/>
                  <w:szCs w:val="24"/>
                </w:rPr>
                <w:fldChar w:fldCharType="end"/>
              </w:r>
            </w:del>
            <w:ins w:id="5420" w:author="Bo Shen" w:date="2023-02-27T16:37:00Z">
              <w:r>
                <w:rPr>
                  <w:rFonts w:ascii="Times New Roman" w:hAnsi="Times New Roman" w:cs="Times New Roman"/>
                  <w:i w:val="0"/>
                  <w:color w:val="000000" w:themeColor="text1"/>
                  <w:sz w:val="24"/>
                  <w:szCs w:val="24"/>
                </w:rPr>
                <w:t>25</w:t>
              </w:r>
            </w:ins>
            <w:r w:rsidRPr="00100198">
              <w:rPr>
                <w:rFonts w:ascii="Times New Roman" w:hAnsi="Times New Roman" w:cs="Times New Roman"/>
                <w:i w:val="0"/>
                <w:color w:val="000000" w:themeColor="text1"/>
                <w:sz w:val="24"/>
                <w:szCs w:val="24"/>
              </w:rPr>
              <w:t>)</w:t>
            </w:r>
          </w:p>
        </w:tc>
      </w:tr>
    </w:tbl>
    <w:p w14:paraId="584DC003" w14:textId="77777777" w:rsidR="00564B42" w:rsidRPr="00100198" w:rsidRDefault="00564B42"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5421" w:author="Bo Shen" w:date="2023-02-03T13:11:00Z">
                <w:rPr>
                  <w:rFonts w:ascii="Cambria Math" w:hAnsi="Cambria Math" w:cs="Times New Roman"/>
                  <w:color w:val="000000" w:themeColor="text1"/>
                </w:rPr>
                <m:t>-</m:t>
              </w:ins>
            </m:r>
            <m:sSub>
              <m:sSubPr>
                <m:ctrlPr>
                  <w:ins w:id="5422" w:author="Bo Shen" w:date="2023-03-03T18:19:00Z">
                    <w:rPr>
                      <w:rFonts w:ascii="Cambria Math" w:hAnsi="Cambria Math" w:cs="Times New Roman"/>
                      <w:i/>
                      <w:color w:val="000000" w:themeColor="text1"/>
                    </w:rPr>
                  </w:ins>
                </m:ctrlPr>
              </m:sSubPr>
              <m:e>
                <m:r>
                  <w:ins w:id="5423" w:author="Bo Shen" w:date="2023-03-03T18:19:00Z">
                    <w:rPr>
                      <w:rFonts w:ascii="Cambria Math" w:hAnsi="Cambria Math" w:cs="Times New Roman"/>
                      <w:color w:val="000000" w:themeColor="text1"/>
                    </w:rPr>
                    <m:t>B</m:t>
                  </w:ins>
                </m:r>
              </m:e>
              <m:sub>
                <m:r>
                  <w:ins w:id="5424"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Cowan, 2010, 2016; Engle, 2001, 2002; Oberauer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39CC12A0" w14:textId="77777777" w:rsidR="00564B42" w:rsidRDefault="00564B42" w:rsidP="00E24C8A">
      <w:pPr>
        <w:spacing w:line="480" w:lineRule="auto"/>
        <w:jc w:val="both"/>
        <w:rPr>
          <w:rFonts w:ascii="Times New Roman" w:hAnsi="Times New Roman" w:cs="Times New Roman"/>
        </w:rPr>
      </w:pPr>
    </w:p>
    <w:p w14:paraId="64F34E4D"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r>
          <w:ins w:id="5425" w:author="Bo Shen" w:date="2023-03-03T18:20:00Z">
            <w:rPr>
              <w:rFonts w:ascii="Cambria Math" w:hAnsi="Cambria Math" w:cs="Times New Roman"/>
            </w:rPr>
            <m:t>+</m:t>
          </w:ins>
        </m:r>
        <m:sSub>
          <m:sSubPr>
            <m:ctrlPr>
              <w:ins w:id="5426" w:author="Bo Shen" w:date="2023-03-03T18:20:00Z">
                <w:rPr>
                  <w:rFonts w:ascii="Cambria Math" w:hAnsi="Cambria Math" w:cs="Times New Roman"/>
                  <w:i/>
                </w:rPr>
              </w:ins>
            </m:ctrlPr>
          </m:sSubPr>
          <m:e>
            <m:r>
              <w:ins w:id="5427" w:author="Bo Shen" w:date="2023-03-03T18:20:00Z">
                <w:rPr>
                  <w:rFonts w:ascii="Cambria Math" w:hAnsi="Cambria Math" w:cs="Times New Roman"/>
                </w:rPr>
                <m:t>B</m:t>
              </w:ins>
            </m:r>
          </m:e>
          <m:sub>
            <m:r>
              <w:ins w:id="5428" w:author="Bo Shen" w:date="2023-03-03T18:20: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r>
              <w:ins w:id="5429" w:author="Bo Shen" w:date="2023-02-03T13:12:00Z">
                <w:rPr>
                  <w:rFonts w:ascii="Cambria Math" w:hAnsi="Cambria Math" w:cs="Times New Roman"/>
                </w:rPr>
                <m:t>-</m:t>
              </w:ins>
            </m:r>
            <m:sSub>
              <m:sSubPr>
                <m:ctrlPr>
                  <w:ins w:id="5430" w:author="Bo Shen" w:date="2023-03-03T18:19:00Z">
                    <w:rPr>
                      <w:rFonts w:ascii="Cambria Math" w:hAnsi="Cambria Math" w:cs="Times New Roman"/>
                      <w:i/>
                    </w:rPr>
                  </w:ins>
                </m:ctrlPr>
              </m:sSubPr>
              <m:e>
                <m:r>
                  <w:ins w:id="5431" w:author="Bo Shen" w:date="2023-03-03T18:19:00Z">
                    <w:rPr>
                      <w:rFonts w:ascii="Cambria Math" w:hAnsi="Cambria Math" w:cs="Times New Roman"/>
                    </w:rPr>
                    <m:t>B</m:t>
                  </w:ins>
                </m:r>
              </m:e>
              <m:sub>
                <m:r>
                  <w:ins w:id="5432" w:author="Bo Shen" w:date="2023-03-03T18:20:00Z">
                    <w:rPr>
                      <w:rFonts w:ascii="Cambria Math" w:hAnsi="Cambria Math" w:cs="Times New Roman"/>
                    </w:rPr>
                    <m:t>G</m:t>
                  </w:ins>
                </m:r>
              </m:sub>
            </m:sSub>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w:r>
        <w:rPr>
          <w:rFonts w:ascii="Times New Roman" w:hAnsi="Times New Roman" w:cs="Times New Roman"/>
        </w:rPr>
        <w:lastRenderedPageBreak/>
        <w:t xml:space="preserve">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For a cl</w:t>
      </w:r>
      <w:proofErr w:type="spellStart"/>
      <w:r>
        <w:rPr>
          <w:rFonts w:ascii="Times New Roman" w:hAnsi="Times New Roman" w:cs="Times New Roman"/>
        </w:rPr>
        <w:t>ose</w:t>
      </w:r>
      <w:proofErr w:type="spellEnd"/>
      <w:r>
        <w:rPr>
          <w:rFonts w:ascii="Times New Roman" w:hAnsi="Times New Roman" w:cs="Times New Roman"/>
        </w:rPr>
        <w:t xml:space="preserv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m:t>
        </m:r>
        <m:r>
          <w:ins w:id="5433" w:author="Bo Shen" w:date="2023-02-03T13:12:00Z">
            <w:rPr>
              <w:rFonts w:ascii="Cambria Math" w:hAnsi="Cambria Math" w:cs="Times New Roman"/>
            </w:rPr>
            <m:t xml:space="preserve"> </m:t>
          </w:ins>
        </m:r>
        <m:sSub>
          <m:sSubPr>
            <m:ctrlPr>
              <w:ins w:id="5434" w:author="Bo Shen" w:date="2023-03-03T18:20:00Z">
                <w:rPr>
                  <w:rFonts w:ascii="Cambria Math" w:hAnsi="Cambria Math" w:cs="Times New Roman"/>
                  <w:i/>
                </w:rPr>
              </w:ins>
            </m:ctrlPr>
          </m:sSubPr>
          <m:e>
            <m:r>
              <w:ins w:id="5435" w:author="Bo Shen" w:date="2023-03-03T18:20:00Z">
                <w:rPr>
                  <w:rFonts w:ascii="Cambria Math" w:hAnsi="Cambria Math" w:cs="Times New Roman"/>
                </w:rPr>
                <m:t>B</m:t>
              </w:ins>
            </m:r>
          </m:e>
          <m:sub>
            <m:r>
              <w:ins w:id="5436" w:author="Bo Shen" w:date="2023-03-03T18:20:00Z">
                <w:rPr>
                  <w:rFonts w:ascii="Cambria Math" w:hAnsi="Cambria Math" w:cs="Times New Roman"/>
                </w:rPr>
                <m:t>G</m:t>
              </w:ins>
            </m:r>
          </m:sub>
        </m:sSub>
        <m:r>
          <w:ins w:id="5437" w:author="Bo Shen" w:date="2023-02-03T13:12:00Z">
            <w:rPr>
              <w:rFonts w:ascii="Cambria Math" w:hAnsi="Cambria Math" w:cs="Times New Roman"/>
            </w:rPr>
            <m:t>=0,</m:t>
          </w:ins>
        </m:r>
        <m:r>
          <w:rPr>
            <w:rFonts w:ascii="Cambria Math" w:hAnsi="Cambria Math" w:cs="Times New Roman"/>
          </w:rPr>
          <m:t xml:space="preserve"> w=1, v= .7, β=0</m:t>
        </m:r>
      </m:oMath>
      <w:r>
        <w:rPr>
          <w:rFonts w:ascii="Times New Roman" w:hAnsi="Times New Roman" w:cs="Times New Roman"/>
        </w:rPr>
        <w:t>).</w:t>
      </w:r>
    </w:p>
    <w:p w14:paraId="650FD96E" w14:textId="77777777" w:rsidR="00564B42" w:rsidRDefault="00564B42" w:rsidP="00E24C8A">
      <w:pPr>
        <w:spacing w:line="480" w:lineRule="auto"/>
        <w:jc w:val="both"/>
        <w:rPr>
          <w:rFonts w:ascii="Times New Roman" w:hAnsi="Times New Roman" w:cs="Times New Roman"/>
        </w:rPr>
      </w:pPr>
    </w:p>
    <w:p w14:paraId="2C153BA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5438" w:author="Bo Shen" w:date="2023-02-03T13:12:00Z">
            <w:rPr>
              <w:rFonts w:ascii="Cambria Math" w:hAnsi="Cambria Math" w:cs="Times New Roman"/>
            </w:rPr>
            <m:t>+</m:t>
          </w:ins>
        </m:r>
        <m:sSub>
          <m:sSubPr>
            <m:ctrlPr>
              <w:ins w:id="5439" w:author="Bo Shen" w:date="2023-03-03T18:21:00Z">
                <w:rPr>
                  <w:rFonts w:ascii="Cambria Math" w:hAnsi="Cambria Math" w:cs="Times New Roman"/>
                  <w:i/>
                </w:rPr>
              </w:ins>
            </m:ctrlPr>
          </m:sSubPr>
          <m:e>
            <m:r>
              <w:ins w:id="5440" w:author="Bo Shen" w:date="2023-03-03T18:21:00Z">
                <w:rPr>
                  <w:rFonts w:ascii="Cambria Math" w:hAnsi="Cambria Math" w:cs="Times New Roman"/>
                </w:rPr>
                <m:t>B</m:t>
              </w:ins>
            </m:r>
          </m:e>
          <m:sub>
            <m:r>
              <w:ins w:id="5441" w:author="Bo Shen" w:date="2023-03-03T18:21:00Z">
                <w:rPr>
                  <w:rFonts w:ascii="Cambria Math" w:hAnsi="Cambria Math" w:cs="Times New Roman"/>
                </w:rPr>
                <m:t>G</m:t>
              </w:ins>
            </m:r>
          </m:sub>
        </m:sSub>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r>
              <w:ins w:id="5442" w:author="Bo Shen" w:date="2023-02-03T13:12:00Z">
                <w:rPr>
                  <w:rFonts w:ascii="Cambria Math" w:hAnsi="Cambria Math" w:cs="Times New Roman"/>
                </w:rPr>
                <m:t>-</m:t>
              </w:ins>
            </m:r>
            <m:sSub>
              <m:sSubPr>
                <m:ctrlPr>
                  <w:ins w:id="5443" w:author="Bo Shen" w:date="2023-03-03T18:21:00Z">
                    <w:rPr>
                      <w:rFonts w:ascii="Cambria Math" w:hAnsi="Cambria Math" w:cs="Times New Roman"/>
                      <w:i/>
                    </w:rPr>
                  </w:ins>
                </m:ctrlPr>
              </m:sSubPr>
              <m:e>
                <m:r>
                  <w:ins w:id="5444" w:author="Bo Shen" w:date="2023-03-03T18:21:00Z">
                    <w:rPr>
                      <w:rFonts w:ascii="Cambria Math" w:hAnsi="Cambria Math" w:cs="Times New Roman"/>
                    </w:rPr>
                    <m:t>B</m:t>
                  </w:ins>
                </m:r>
              </m:e>
              <m:sub>
                <m:r>
                  <w:ins w:id="5445" w:author="Bo Shen" w:date="2023-03-03T18:21:00Z">
                    <w:rPr>
                      <w:rFonts w:ascii="Cambria Math" w:hAnsi="Cambria Math" w:cs="Times New Roman"/>
                    </w:rPr>
                    <m:t>G</m:t>
                  </w:ins>
                </m:r>
              </m:sub>
            </m:sSub>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Fig. 8-figure 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w:t>
      </w:r>
      <w:r>
        <w:rPr>
          <w:rFonts w:ascii="Times New Roman" w:hAnsi="Times New Roman" w:cs="Times New Roman"/>
        </w:rPr>
        <w:lastRenderedPageBreak/>
        <w:t>suppressed to zero. Thus, the system gradually switches from the normalized coding of inputs to a categorical coding of choice over the delay interval.</w:t>
      </w:r>
    </w:p>
    <w:p w14:paraId="459E8F0C" w14:textId="77777777" w:rsidR="00564B42" w:rsidRDefault="00564B42" w:rsidP="00E24C8A">
      <w:pPr>
        <w:spacing w:line="480" w:lineRule="auto"/>
        <w:rPr>
          <w:rFonts w:ascii="Times New Roman" w:hAnsi="Times New Roman" w:cs="Times New Roman"/>
          <w:b/>
        </w:rPr>
      </w:pPr>
    </w:p>
    <w:p w14:paraId="6EE2923A" w14:textId="77777777" w:rsidR="00564B42" w:rsidRPr="00F24321" w:rsidRDefault="00564B42">
      <w:pPr>
        <w:spacing w:line="480" w:lineRule="auto"/>
        <w:jc w:val="both"/>
        <w:rPr>
          <w:rFonts w:ascii="Times New Roman" w:hAnsi="Times New Roman" w:cs="Times New Roman"/>
          <w:b/>
        </w:rPr>
        <w:pPrChange w:id="5446" w:author="Bo Shen" w:date="2023-02-03T13:13:00Z">
          <w:pPr>
            <w:spacing w:line="480" w:lineRule="auto"/>
          </w:pPr>
        </w:pPrChange>
      </w:pPr>
      <w:r>
        <w:rPr>
          <w:rFonts w:ascii="Times New Roman" w:hAnsi="Times New Roman" w:cs="Times New Roman"/>
        </w:rPr>
        <w:t>We also examined whether p</w:t>
      </w:r>
      <w:r>
        <w:rPr>
          <w:rFonts w:ascii="Times New Roman" w:hAnsi="Times New Roman" w:cs="Times New Roman" w:hint="eastAsia"/>
        </w:rPr>
        <w:t>er</w:t>
      </w:r>
      <w:r>
        <w:rPr>
          <w:rFonts w:ascii="Times New Roman" w:hAnsi="Times New Roman" w:cs="Times New Roman"/>
        </w:rPr>
        <w:t xml:space="preserve">sistent activity could exist with active local disinhibition. We showed in </w:t>
      </w:r>
      <w:ins w:id="5447" w:author="Bo Shen" w:date="2023-02-27T23:10:00Z">
        <w:r w:rsidRPr="00E705BF">
          <w:rPr>
            <w:rFonts w:ascii="Times New Roman" w:hAnsi="Times New Roman" w:cs="Times New Roman"/>
            <w:b/>
            <w:bCs/>
            <w:rPrChange w:id="5448" w:author="Bo Shen" w:date="2023-03-03T18:21:00Z">
              <w:rPr>
                <w:rFonts w:ascii="Times New Roman" w:hAnsi="Times New Roman" w:cs="Times New Roman"/>
              </w:rPr>
            </w:rPrChange>
          </w:rPr>
          <w:t>R</w:t>
        </w:r>
      </w:ins>
      <w:del w:id="5449" w:author="Bo Shen" w:date="2023-02-27T23:10:00Z">
        <w:r w:rsidRPr="00E705BF" w:rsidDel="0054336D">
          <w:rPr>
            <w:rFonts w:ascii="Times New Roman" w:hAnsi="Times New Roman" w:cs="Times New Roman"/>
            <w:b/>
            <w:bCs/>
            <w:rPrChange w:id="5450" w:author="Bo Shen" w:date="2023-03-03T18:21:00Z">
              <w:rPr>
                <w:rFonts w:ascii="Times New Roman" w:hAnsi="Times New Roman" w:cs="Times New Roman"/>
              </w:rPr>
            </w:rPrChange>
          </w:rPr>
          <w:delText>r</w:delText>
        </w:r>
      </w:del>
      <w:r w:rsidRPr="00E705BF">
        <w:rPr>
          <w:rFonts w:ascii="Times New Roman" w:hAnsi="Times New Roman" w:cs="Times New Roman"/>
          <w:b/>
          <w:bCs/>
          <w:rPrChange w:id="5451" w:author="Bo Shen" w:date="2023-03-03T18:21:00Z">
            <w:rPr>
              <w:rFonts w:ascii="Times New Roman" w:hAnsi="Times New Roman" w:cs="Times New Roman"/>
            </w:rPr>
          </w:rPrChange>
        </w:rPr>
        <w:t>esults</w:t>
      </w:r>
      <w:r>
        <w:rPr>
          <w:rFonts w:ascii="Times New Roman" w:hAnsi="Times New Roman" w:cs="Times New Roman"/>
        </w:rPr>
        <w:t xml:space="preserve">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0510B73B" w14:textId="77777777" w:rsidR="00564B42" w:rsidRDefault="00564B42">
      <w:pPr>
        <w:spacing w:line="480" w:lineRule="auto"/>
        <w:jc w:val="both"/>
        <w:rPr>
          <w:rFonts w:ascii="Times New Roman" w:hAnsi="Times New Roman" w:cs="Times New Roman"/>
        </w:rPr>
      </w:pPr>
    </w:p>
    <w:p w14:paraId="6D520528" w14:textId="77777777" w:rsidR="00564B42" w:rsidRDefault="00564B42" w:rsidP="008031A5">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proofErr w:type="spellStart"/>
      <w:r w:rsidRPr="00CA409D">
        <w:rPr>
          <w:rFonts w:ascii="Times New Roman" w:hAnsi="Times New Roman" w:cs="Times New Roman"/>
          <w:bCs/>
          <w:rPrChange w:id="5452" w:author="Bo Shen" w:date="2023-02-27T16:38:00Z">
            <w:rPr>
              <w:rFonts w:ascii="Times New Roman" w:hAnsi="Times New Roman" w:cs="Times New Roman"/>
              <w:b/>
            </w:rPr>
          </w:rPrChange>
        </w:rPr>
        <w:t>Eqs</w:t>
      </w:r>
      <w:proofErr w:type="spellEnd"/>
      <w:r w:rsidRPr="00CA409D">
        <w:rPr>
          <w:rFonts w:ascii="Times New Roman" w:hAnsi="Times New Roman" w:cs="Times New Roman"/>
          <w:bCs/>
          <w:rPrChange w:id="5453" w:author="Bo Shen" w:date="2023-02-27T16:38:00Z">
            <w:rPr>
              <w:rFonts w:ascii="Times New Roman" w:hAnsi="Times New Roman" w:cs="Times New Roman"/>
              <w:b/>
            </w:rPr>
          </w:rPrChange>
        </w:rPr>
        <w:t>. 1-3</w:t>
      </w:r>
      <w:r>
        <w:rPr>
          <w:rFonts w:ascii="Times New Roman" w:hAnsi="Times New Roman" w:cs="Times New Roman"/>
        </w:rPr>
        <w:t xml:space="preserve">). The equilibrium solution is given by: </w:t>
      </w:r>
    </w:p>
    <w:p w14:paraId="7E9CCE9B" w14:textId="77777777" w:rsidR="00564B42" w:rsidRDefault="00564B42">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1648568A" w14:textId="77777777" w:rsidTr="00007227">
        <w:tc>
          <w:tcPr>
            <w:tcW w:w="2700" w:type="dxa"/>
            <w:vAlign w:val="center"/>
          </w:tcPr>
          <w:p w14:paraId="60AF12E8"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37753F33" w14:textId="77777777" w:rsidR="00564B42" w:rsidRPr="00026C08" w:rsidRDefault="00000000" w:rsidP="00007227">
            <w:pPr>
              <w:spacing w:line="480" w:lineRule="auto"/>
              <w:jc w:val="both"/>
              <w:rPr>
                <w:rFonts w:ascii="Times New Roman" w:hAnsi="Times New Roman" w:cs="Times New Roman"/>
                <w:iCs/>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5454" w:author="Bo Shen" w:date="2023-02-03T13:13:00Z">
                    <w:rPr>
                      <w:rFonts w:ascii="Cambria Math" w:hAnsi="Cambria Math" w:cs="Times New Roman"/>
                      <w:color w:val="000000" w:themeColor="text1"/>
                    </w:rPr>
                    <m:t>-</m:t>
                  </w:ins>
                </m:r>
                <m:sSub>
                  <m:sSubPr>
                    <m:ctrlPr>
                      <w:ins w:id="5455" w:author="Bo Shen" w:date="2023-03-03T18:22:00Z">
                        <w:rPr>
                          <w:rFonts w:ascii="Cambria Math" w:hAnsi="Cambria Math" w:cs="Times New Roman"/>
                          <w:i/>
                          <w:color w:val="000000" w:themeColor="text1"/>
                        </w:rPr>
                      </w:ins>
                    </m:ctrlPr>
                  </m:sSubPr>
                  <m:e>
                    <m:r>
                      <w:ins w:id="5456" w:author="Bo Shen" w:date="2023-03-03T18:22:00Z">
                        <w:rPr>
                          <w:rFonts w:ascii="Cambria Math" w:hAnsi="Cambria Math" w:cs="Times New Roman"/>
                          <w:color w:val="000000" w:themeColor="text1"/>
                        </w:rPr>
                        <m:t>B</m:t>
                      </w:ins>
                    </m:r>
                  </m:e>
                  <m:sub>
                    <m:r>
                      <w:ins w:id="5457" w:author="Bo Shen" w:date="2023-03-03T18:22:00Z">
                        <w:rPr>
                          <w:rFonts w:ascii="Cambria Math" w:hAnsi="Cambria Math" w:cs="Times New Roman"/>
                          <w:color w:val="000000" w:themeColor="text1"/>
                        </w:rPr>
                        <m:t>G</m:t>
                      </w:ins>
                    </m:r>
                  </m:sub>
                </m:sSub>
              </m:oMath>
            </m:oMathPara>
          </w:p>
        </w:tc>
        <w:tc>
          <w:tcPr>
            <w:tcW w:w="2420" w:type="dxa"/>
            <w:vAlign w:val="center"/>
          </w:tcPr>
          <w:p w14:paraId="2806571A"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5458"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7</w:delText>
              </w:r>
              <w:r w:rsidRPr="00AB0D47" w:rsidDel="00CA409D">
                <w:rPr>
                  <w:rFonts w:ascii="Times New Roman" w:hAnsi="Times New Roman" w:cs="Times New Roman"/>
                  <w:i w:val="0"/>
                  <w:color w:val="000000" w:themeColor="text1"/>
                  <w:sz w:val="24"/>
                  <w:szCs w:val="24"/>
                </w:rPr>
                <w:fldChar w:fldCharType="end"/>
              </w:r>
            </w:del>
            <w:ins w:id="5459" w:author="Bo Shen" w:date="2023-02-27T16:38:00Z">
              <w:r>
                <w:rPr>
                  <w:rFonts w:ascii="Times New Roman" w:hAnsi="Times New Roman" w:cs="Times New Roman"/>
                  <w:i w:val="0"/>
                  <w:color w:val="000000" w:themeColor="text1"/>
                  <w:sz w:val="24"/>
                  <w:szCs w:val="24"/>
                </w:rPr>
                <w:t>26</w:t>
              </w:r>
            </w:ins>
            <w:r w:rsidRPr="008835A5">
              <w:rPr>
                <w:rFonts w:ascii="Times New Roman" w:hAnsi="Times New Roman" w:cs="Times New Roman"/>
                <w:i w:val="0"/>
                <w:color w:val="000000" w:themeColor="text1"/>
                <w:sz w:val="24"/>
                <w:szCs w:val="24"/>
              </w:rPr>
              <w:t>)</w:t>
            </w:r>
          </w:p>
        </w:tc>
      </w:tr>
    </w:tbl>
    <w:p w14:paraId="702CBAA8" w14:textId="77777777" w:rsidR="00564B42" w:rsidRDefault="00564B42" w:rsidP="00E24C8A">
      <w:pPr>
        <w:spacing w:line="480" w:lineRule="auto"/>
        <w:jc w:val="both"/>
        <w:rPr>
          <w:rFonts w:ascii="Times New Roman" w:hAnsi="Times New Roman" w:cs="Times New Roman"/>
        </w:rPr>
      </w:pPr>
    </w:p>
    <w:p w14:paraId="7F01A6A7"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7D635CF6" w14:textId="77777777" w:rsidR="00564B42"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265FE7B4" w14:textId="77777777" w:rsidTr="00007227">
        <w:tc>
          <w:tcPr>
            <w:tcW w:w="2700" w:type="dxa"/>
            <w:vAlign w:val="center"/>
          </w:tcPr>
          <w:p w14:paraId="67F232CA"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51935F1A" w14:textId="77777777" w:rsidR="00564B42"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5460" w:author="Bo Shen" w:date="2023-02-03T13:13:00Z">
                              <w:rPr>
                                <w:rFonts w:ascii="Cambria Math" w:hAnsi="Cambria Math" w:cs="Times New Roman"/>
                              </w:rPr>
                              <m:t>-</m:t>
                            </w:ins>
                          </m:r>
                          <m:sSub>
                            <m:sSubPr>
                              <m:ctrlPr>
                                <w:ins w:id="5461" w:author="Bo Shen" w:date="2023-03-03T18:22:00Z">
                                  <w:rPr>
                                    <w:rFonts w:ascii="Cambria Math" w:hAnsi="Cambria Math" w:cs="Times New Roman"/>
                                    <w:i/>
                                  </w:rPr>
                                </w:ins>
                              </m:ctrlPr>
                            </m:sSubPr>
                            <m:e>
                              <m:r>
                                <w:ins w:id="5462" w:author="Bo Shen" w:date="2023-03-03T18:22:00Z">
                                  <w:rPr>
                                    <w:rFonts w:ascii="Cambria Math" w:hAnsi="Cambria Math" w:cs="Times New Roman"/>
                                  </w:rPr>
                                  <m:t>B</m:t>
                                </w:ins>
                              </m:r>
                            </m:e>
                            <m:sub>
                              <m:r>
                                <w:ins w:id="5463" w:author="Bo Shen" w:date="2023-03-03T18:22:00Z">
                                  <w:rPr>
                                    <w:rFonts w:ascii="Cambria Math" w:hAnsi="Cambria Math" w:cs="Times New Roman"/>
                                  </w:rPr>
                                  <m:t>G</m:t>
                                </w:ins>
                              </m:r>
                            </m:sub>
                          </m:sSub>
                        </m:e>
                      </m:mr>
                      <m:mr>
                        <m:e>
                          <m:r>
                            <w:rPr>
                              <w:rFonts w:ascii="Cambria Math" w:hAnsi="Cambria Math" w:cs="Times New Roman"/>
                            </w:rPr>
                            <m:t>α-1</m:t>
                          </m:r>
                          <m:r>
                            <w:ins w:id="5464" w:author="Bo Shen" w:date="2023-02-03T13:13:00Z">
                              <w:rPr>
                                <w:rFonts w:ascii="Cambria Math" w:hAnsi="Cambria Math" w:cs="Times New Roman"/>
                              </w:rPr>
                              <m:t>-</m:t>
                            </w:ins>
                          </m:r>
                          <m:sSub>
                            <m:sSubPr>
                              <m:ctrlPr>
                                <w:ins w:id="5465" w:author="Bo Shen" w:date="2023-03-03T18:22:00Z">
                                  <w:rPr>
                                    <w:rFonts w:ascii="Cambria Math" w:hAnsi="Cambria Math" w:cs="Times New Roman"/>
                                    <w:i/>
                                  </w:rPr>
                                </w:ins>
                              </m:ctrlPr>
                            </m:sSubPr>
                            <m:e>
                              <m:r>
                                <w:ins w:id="5466" w:author="Bo Shen" w:date="2023-03-03T18:22:00Z">
                                  <w:rPr>
                                    <w:rFonts w:ascii="Cambria Math" w:hAnsi="Cambria Math" w:cs="Times New Roman"/>
                                  </w:rPr>
                                  <m:t>B</m:t>
                                </w:ins>
                              </m:r>
                            </m:e>
                            <m:sub>
                              <m:r>
                                <w:ins w:id="5467" w:author="Bo Shen" w:date="2023-03-03T18:22:00Z">
                                  <w:rPr>
                                    <w:rFonts w:ascii="Cambria Math" w:hAnsi="Cambria Math" w:cs="Times New Roman"/>
                                  </w:rPr>
                                  <m:t>G</m:t>
                                </w:ins>
                              </m:r>
                            </m:sub>
                          </m:sSub>
                        </m:e>
                      </m:mr>
                    </m:m>
                  </m:e>
                </m:d>
              </m:oMath>
            </m:oMathPara>
          </w:p>
        </w:tc>
        <w:tc>
          <w:tcPr>
            <w:tcW w:w="2420" w:type="dxa"/>
            <w:vAlign w:val="center"/>
          </w:tcPr>
          <w:p w14:paraId="1DB43B9E"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5468"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8</w:delText>
              </w:r>
              <w:r w:rsidRPr="00AB0D47" w:rsidDel="00CA409D">
                <w:rPr>
                  <w:rFonts w:ascii="Times New Roman" w:hAnsi="Times New Roman" w:cs="Times New Roman"/>
                  <w:i w:val="0"/>
                  <w:color w:val="000000" w:themeColor="text1"/>
                  <w:sz w:val="24"/>
                  <w:szCs w:val="24"/>
                </w:rPr>
                <w:fldChar w:fldCharType="end"/>
              </w:r>
            </w:del>
            <w:ins w:id="5469" w:author="Bo Shen" w:date="2023-02-27T16:38:00Z">
              <w:r>
                <w:rPr>
                  <w:rFonts w:ascii="Times New Roman" w:hAnsi="Times New Roman" w:cs="Times New Roman"/>
                  <w:i w:val="0"/>
                  <w:color w:val="000000" w:themeColor="text1"/>
                  <w:sz w:val="24"/>
                  <w:szCs w:val="24"/>
                </w:rPr>
                <w:t>27</w:t>
              </w:r>
            </w:ins>
            <w:r w:rsidRPr="008835A5">
              <w:rPr>
                <w:rFonts w:ascii="Times New Roman" w:hAnsi="Times New Roman" w:cs="Times New Roman"/>
                <w:i w:val="0"/>
                <w:color w:val="000000" w:themeColor="text1"/>
                <w:sz w:val="24"/>
                <w:szCs w:val="24"/>
              </w:rPr>
              <w:t>)</w:t>
            </w:r>
          </w:p>
        </w:tc>
      </w:tr>
    </w:tbl>
    <w:p w14:paraId="4848ACEC" w14:textId="77777777" w:rsidR="00564B42" w:rsidRDefault="00564B42" w:rsidP="00E24C8A">
      <w:pPr>
        <w:spacing w:line="480" w:lineRule="auto"/>
        <w:jc w:val="both"/>
        <w:rPr>
          <w:rFonts w:ascii="Times New Roman" w:hAnsi="Times New Roman" w:cs="Times New Roman"/>
        </w:rPr>
      </w:pPr>
    </w:p>
    <w:p w14:paraId="271EACFB" w14:textId="77777777" w:rsidR="00564B42" w:rsidRDefault="00564B42" w:rsidP="00E24C8A">
      <w:pPr>
        <w:spacing w:line="480" w:lineRule="auto"/>
        <w:jc w:val="both"/>
        <w:rPr>
          <w:rFonts w:ascii="Times New Roman" w:hAnsi="Times New Roman" w:cs="Times New Roman"/>
        </w:rPr>
      </w:pPr>
      <w:del w:id="5470" w:author="Bo Shen" w:date="2023-02-03T13:17:00Z">
        <w:r w:rsidDel="008031A5">
          <w:rPr>
            <w:rFonts w:ascii="Times New Roman" w:hAnsi="Times New Roman" w:cs="Times New Roman"/>
          </w:rPr>
          <w:delText>Beside</w:delText>
        </w:r>
      </w:del>
      <w:ins w:id="5471" w:author="Bo Shen" w:date="2023-02-03T13:17:00Z">
        <w:r>
          <w:rPr>
            <w:rFonts w:ascii="Times New Roman" w:hAnsi="Times New Roman" w:cs="Times New Roman"/>
          </w:rPr>
          <w:t>Besides</w:t>
        </w:r>
      </w:ins>
      <w:r>
        <w:rPr>
          <w:rFonts w:ascii="Times New Roman" w:hAnsi="Times New Roman" w:cs="Times New Roman"/>
        </w:rPr>
        <w:t xml:space="preserve"> the impact of recurrent excitation</w:t>
      </w:r>
      <w:ins w:id="5472" w:author="Bo Shen" w:date="2023-02-03T13:17:00Z">
        <w:r>
          <w:rPr>
            <w:rFonts w:ascii="Times New Roman" w:hAnsi="Times New Roman" w:cs="Times New Roman"/>
          </w:rPr>
          <w:t xml:space="preserve"> and baseline gain control</w:t>
        </w:r>
      </w:ins>
      <w:r>
        <w:rPr>
          <w:rFonts w:ascii="Times New Roman" w:hAnsi="Times New Roman" w:cs="Times New Roman"/>
        </w:rPr>
        <w:t xml:space="preserve"> </w:t>
      </w:r>
      <w:del w:id="5473" w:author="Bo Shen" w:date="2023-02-03T13:17:00Z">
        <w:r w:rsidDel="008031A5">
          <w:rPr>
            <w:rFonts w:ascii="Times New Roman" w:hAnsi="Times New Roman" w:cs="Times New Roman"/>
          </w:rPr>
          <w:delText>(</w:delText>
        </w:r>
      </w:del>
      <m:oMath>
        <m:r>
          <w:del w:id="5474" w:author="Bo Shen" w:date="2023-02-03T13:17:00Z">
            <w:rPr>
              <w:rFonts w:ascii="Cambria Math" w:hAnsi="Cambria Math" w:cs="Times New Roman"/>
            </w:rPr>
            <m:t>α</m:t>
          </w:del>
        </m:r>
      </m:oMath>
      <w:del w:id="5475" w:author="Bo Shen" w:date="2023-02-03T13:17:00Z">
        <w:r w:rsidDel="008031A5">
          <w:rPr>
            <w:rFonts w:ascii="Times New Roman" w:hAnsi="Times New Roman" w:cs="Times New Roman"/>
          </w:rPr>
          <w:delText xml:space="preserve">) </w:delText>
        </w:r>
      </w:del>
      <w:r>
        <w:rPr>
          <w:rFonts w:ascii="Times New Roman" w:hAnsi="Times New Roman" w:cs="Times New Roman"/>
        </w:rPr>
        <w:t>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w:t>
      </w:r>
      <w:r>
        <w:rPr>
          <w:rFonts w:ascii="Times New Roman" w:hAnsi="Times New Roman" w:cs="Times New Roman"/>
        </w:rPr>
        <w:lastRenderedPageBreak/>
        <w:t xml:space="preserve">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EDEEB74" w14:textId="77777777" w:rsidR="00564B42" w:rsidRDefault="00564B42" w:rsidP="00E24C8A">
      <w:pPr>
        <w:spacing w:line="480" w:lineRule="auto"/>
        <w:jc w:val="both"/>
        <w:rPr>
          <w:rFonts w:ascii="Times New Roman" w:hAnsi="Times New Roman" w:cs="Times New Roman"/>
        </w:rPr>
      </w:pPr>
    </w:p>
    <w:p w14:paraId="28FBABEA"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r>
              <w:ins w:id="5476" w:author="Bo Shen" w:date="2023-02-03T13:17:00Z">
                <w:rPr>
                  <w:rFonts w:ascii="Cambria Math" w:hAnsi="Cambria Math" w:cs="Times New Roman"/>
                </w:rPr>
                <m:t>-</m:t>
              </w:ins>
            </m:r>
            <m:sSub>
              <m:sSubPr>
                <m:ctrlPr>
                  <w:ins w:id="5477" w:author="Bo Shen" w:date="2023-03-03T18:22:00Z">
                    <w:rPr>
                      <w:rFonts w:ascii="Cambria Math" w:hAnsi="Cambria Math" w:cs="Times New Roman"/>
                      <w:i/>
                    </w:rPr>
                  </w:ins>
                </m:ctrlPr>
              </m:sSubPr>
              <m:e>
                <m:r>
                  <w:ins w:id="5478" w:author="Bo Shen" w:date="2023-03-03T18:22:00Z">
                    <w:rPr>
                      <w:rFonts w:ascii="Cambria Math" w:hAnsi="Cambria Math" w:cs="Times New Roman"/>
                    </w:rPr>
                    <m:t>B</m:t>
                  </w:ins>
                </m:r>
              </m:e>
              <m:sub>
                <m:r>
                  <w:ins w:id="5479" w:author="Bo Shen" w:date="2023-03-03T18:22:00Z">
                    <w:rPr>
                      <w:rFonts w:ascii="Cambria Math" w:hAnsi="Cambria Math" w:cs="Times New Roman"/>
                    </w:rPr>
                    <m:t>G</m:t>
                  </w:ins>
                </m:r>
              </m:sub>
            </m:sSub>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9FF03A0" w14:textId="77777777" w:rsidR="00564B42" w:rsidRDefault="00564B42" w:rsidP="00E24C8A">
      <w:pPr>
        <w:spacing w:line="480" w:lineRule="auto"/>
        <w:jc w:val="both"/>
        <w:rPr>
          <w:rFonts w:ascii="Times New Roman" w:hAnsi="Times New Roman" w:cs="Times New Roman"/>
        </w:rPr>
      </w:pPr>
    </w:p>
    <w:p w14:paraId="273B063D"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w:t>
      </w:r>
      <w:proofErr w:type="spellStart"/>
      <w:r>
        <w:rPr>
          <w:rFonts w:ascii="Times New Roman" w:hAnsi="Times New Roman" w:cs="Times New Roman"/>
        </w:rPr>
        <w:t>repellor</w:t>
      </w:r>
      <w:proofErr w:type="spellEnd"/>
      <w:r>
        <w:rPr>
          <w:rFonts w:ascii="Times New Roman" w:hAnsi="Times New Roman" w:cs="Times New Roman"/>
        </w:rPr>
        <w:t xml:space="preserve">.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w:t>
      </w:r>
      <w:proofErr w:type="spellStart"/>
      <w:r>
        <w:rPr>
          <w:rFonts w:ascii="Times New Roman" w:hAnsi="Times New Roman" w:cs="Times New Roman"/>
        </w:rPr>
        <w:t>ues</w:t>
      </w:r>
      <w:proofErr w:type="spellEnd"/>
      <w:r>
        <w:rPr>
          <w:rFonts w:ascii="Times New Roman" w:hAnsi="Times New Roman" w:cs="Times New Roman"/>
        </w:rPr>
        <w:t xml:space="preserve">. </w:t>
      </w:r>
    </w:p>
    <w:p w14:paraId="1E6B2854" w14:textId="77777777" w:rsidR="00564B42" w:rsidRDefault="00564B42" w:rsidP="00E24C8A">
      <w:pPr>
        <w:spacing w:line="480" w:lineRule="auto"/>
        <w:jc w:val="both"/>
        <w:rPr>
          <w:rFonts w:ascii="Times New Roman" w:hAnsi="Times New Roman" w:cs="Times New Roman"/>
        </w:rPr>
      </w:pPr>
    </w:p>
    <w:p w14:paraId="0FF6F403"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lastRenderedPageBreak/>
        <w:t>Taken together, th</w:t>
      </w:r>
      <w:ins w:id="5480" w:author="Bo Shen" w:date="2023-02-03T14:02:00Z">
        <w:r>
          <w:rPr>
            <w:rFonts w:ascii="Times New Roman" w:hAnsi="Times New Roman" w:cs="Times New Roman"/>
          </w:rPr>
          <w:t>e</w:t>
        </w:r>
      </w:ins>
      <w:del w:id="5481" w:author="Bo Shen" w:date="2023-02-03T14:02:00Z">
        <w:r w:rsidDel="00AE0883">
          <w:rPr>
            <w:rFonts w:ascii="Times New Roman" w:hAnsi="Times New Roman" w:cs="Times New Roman"/>
          </w:rPr>
          <w:delText>i</w:delText>
        </w:r>
      </w:del>
      <w:r>
        <w:rPr>
          <w:rFonts w:ascii="Times New Roman" w:hAnsi="Times New Roman" w:cs="Times New Roman"/>
        </w:rPr>
        <w:t>s</w:t>
      </w:r>
      <w:ins w:id="5482" w:author="Bo Shen" w:date="2023-02-03T14:02:00Z">
        <w:r>
          <w:rPr>
            <w:rFonts w:ascii="Times New Roman" w:hAnsi="Times New Roman" w:cs="Times New Roman"/>
          </w:rPr>
          <w:t>e</w:t>
        </w:r>
      </w:ins>
      <w:r>
        <w:rPr>
          <w:rFonts w:ascii="Times New Roman" w:hAnsi="Times New Roman" w:cs="Times New Roman"/>
        </w:rPr>
        <w:t xml:space="preserve"> analys</w:t>
      </w:r>
      <w:ins w:id="5483" w:author="Bo Shen" w:date="2023-02-03T14:02:00Z">
        <w:r>
          <w:rPr>
            <w:rFonts w:ascii="Times New Roman" w:hAnsi="Times New Roman" w:cs="Times New Roman"/>
          </w:rPr>
          <w:t>e</w:t>
        </w:r>
      </w:ins>
      <w:del w:id="5484" w:author="Bo Shen" w:date="2023-02-03T14:02:00Z">
        <w:r w:rsidDel="00AE0883">
          <w:rPr>
            <w:rFonts w:ascii="Times New Roman" w:hAnsi="Times New Roman" w:cs="Times New Roman"/>
          </w:rPr>
          <w:delText>i</w:delText>
        </w:r>
      </w:del>
      <w:r>
        <w:rPr>
          <w:rFonts w:ascii="Times New Roman" w:hAnsi="Times New Roman" w:cs="Times New Roman"/>
        </w:rPr>
        <w:t xml:space="preserve">s </w:t>
      </w:r>
      <w:del w:id="5485" w:author="Bo Shen" w:date="2023-02-03T14:02:00Z">
        <w:r w:rsidDel="00AE0883">
          <w:rPr>
            <w:rFonts w:ascii="Times New Roman" w:hAnsi="Times New Roman" w:cs="Times New Roman"/>
          </w:rPr>
          <w:delText>show</w:delText>
        </w:r>
      </w:del>
      <w:ins w:id="5486" w:author="Bo Shen" w:date="2023-02-03T14:02:00Z">
        <w:r>
          <w:rPr>
            <w:rFonts w:ascii="Times New Roman" w:hAnsi="Times New Roman" w:cs="Times New Roman"/>
          </w:rPr>
          <w:t>show</w:t>
        </w:r>
      </w:ins>
      <w:r>
        <w:rPr>
          <w:rFonts w:ascii="Times New Roman" w:hAnsi="Times New Roman" w:cs="Times New Roman"/>
        </w:rPr>
        <w:t xml:space="preserve">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the persistent activity gradually transitions from value coding to categorical choice coding but avoids hitting the decision threshold. 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0FFBD43C" w14:textId="77777777" w:rsidR="00564B42" w:rsidRDefault="00564B42" w:rsidP="00E24C8A">
      <w:pPr>
        <w:spacing w:line="480" w:lineRule="auto"/>
        <w:rPr>
          <w:rFonts w:ascii="Times New Roman" w:hAnsi="Times New Roman" w:cs="Times New Roman"/>
          <w:b/>
          <w:color w:val="000000" w:themeColor="text1"/>
        </w:rPr>
      </w:pPr>
    </w:p>
    <w:p w14:paraId="4B09BDAA" w14:textId="77777777" w:rsidR="00564B42" w:rsidRPr="0060258A" w:rsidRDefault="00564B42" w:rsidP="00E24C8A">
      <w:pPr>
        <w:spacing w:line="480" w:lineRule="auto"/>
        <w:rPr>
          <w:rFonts w:ascii="Times New Roman" w:hAnsi="Times New Roman" w:cs="Times New Roman"/>
          <w:b/>
          <w:color w:val="000000" w:themeColor="text1"/>
        </w:rPr>
      </w:pPr>
    </w:p>
    <w:p w14:paraId="4FBE019E" w14:textId="77777777" w:rsidR="00564B42" w:rsidRPr="0060258A" w:rsidRDefault="00564B42" w:rsidP="00513E7D">
      <w:pPr>
        <w:pStyle w:val="Heading4"/>
      </w:pPr>
      <w:r w:rsidRPr="0060258A">
        <w:t xml:space="preserve">Simulation </w:t>
      </w:r>
      <w:del w:id="5487" w:author="Bo Shen" w:date="2023-02-27T23:10:00Z">
        <w:r w:rsidRPr="0060258A" w:rsidDel="0054336D">
          <w:delText xml:space="preserve">on </w:delText>
        </w:r>
      </w:del>
      <w:ins w:id="5488" w:author="Bo Shen" w:date="2023-02-27T23:10:00Z">
        <w:r w:rsidRPr="0060258A">
          <w:t>o</w:t>
        </w:r>
        <w:r>
          <w:t>f</w:t>
        </w:r>
        <w:r w:rsidRPr="0060258A">
          <w:t xml:space="preserve"> </w:t>
        </w:r>
      </w:ins>
      <w:r w:rsidRPr="0060258A">
        <w:t>pharmacological manipulation</w:t>
      </w:r>
      <w:ins w:id="5489" w:author="Bo Shen" w:date="2023-02-27T23:10:00Z">
        <w:r>
          <w:t xml:space="preserve"> of inhibitory activity</w:t>
        </w:r>
      </w:ins>
    </w:p>
    <w:p w14:paraId="4750E297" w14:textId="77777777" w:rsidR="00564B42" w:rsidRPr="0060258A" w:rsidRDefault="00564B42" w:rsidP="00E24C8A">
      <w:pPr>
        <w:spacing w:line="480" w:lineRule="auto"/>
        <w:rPr>
          <w:rFonts w:ascii="Times New Roman" w:hAnsi="Times New Roman" w:cs="Times New Roman"/>
          <w:b/>
          <w:color w:val="000000" w:themeColor="text1"/>
        </w:rPr>
      </w:pPr>
    </w:p>
    <w:p w14:paraId="05118CAE"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w:t>
      </w:r>
      <w:ins w:id="5490" w:author="Bo Shen" w:date="2023-03-07T12:41:00Z">
        <w:r>
          <w:rPr>
            <w:rFonts w:ascii="Times New Roman" w:hAnsi="Times New Roman" w:cs="Times New Roman"/>
            <w:color w:val="000000" w:themeColor="text1"/>
          </w:rPr>
          <w:t xml:space="preserve">inhibitory potentiation (e.g., </w:t>
        </w:r>
      </w:ins>
      <w:r w:rsidRPr="0060258A">
        <w:rPr>
          <w:rFonts w:ascii="Times New Roman" w:hAnsi="Times New Roman" w:cs="Times New Roman"/>
          <w:color w:val="000000" w:themeColor="text1"/>
        </w:rPr>
        <w:t>GABAergic agonist</w:t>
      </w:r>
      <w:ins w:id="5491" w:author="Bo Shen" w:date="2023-03-07T12:41: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w:t>
      </w:r>
      <w:ins w:id="5492" w:author="Bo Shen" w:date="2023-02-03T13:56:00Z">
        <w:r>
          <w:rPr>
            <w:rFonts w:ascii="Times New Roman" w:hAnsi="Times New Roman" w:cs="Times New Roman"/>
            <w:color w:val="000000" w:themeColor="text1"/>
          </w:rPr>
          <w:t xml:space="preserve">inhibitory </w:t>
        </w:r>
      </w:ins>
      <w:del w:id="5493" w:author="Bo Shen" w:date="2023-02-03T13:56:00Z">
        <w:r w:rsidRPr="0060258A" w:rsidDel="009E2611">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projections</w:t>
      </w:r>
      <w:del w:id="5494" w:author="Bo Shen" w:date="2023-02-03T13:56:00Z">
        <w:r w:rsidRPr="0060258A" w:rsidDel="009E2611">
          <w:rPr>
            <w:rFonts w:ascii="Times New Roman" w:hAnsi="Times New Roman" w:cs="Times New Roman"/>
            <w:color w:val="000000" w:themeColor="text1"/>
          </w:rPr>
          <w:delText xml:space="preserve"> from the inhibitory pools</w:delText>
        </w:r>
      </w:del>
      <w:r w:rsidRPr="0060258A">
        <w:rPr>
          <w:rFonts w:ascii="Times New Roman" w:hAnsi="Times New Roman" w:cs="Times New Roman"/>
          <w:color w:val="000000" w:themeColor="text1"/>
        </w:rPr>
        <w:t>.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w:t>
      </w:r>
      <w:ins w:id="5495" w:author="Bo Shen" w:date="2023-02-03T13: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Hz, and </w:t>
      </w:r>
      <w:r w:rsidRPr="009E2611">
        <w:rPr>
          <w:rFonts w:ascii="Times New Roman" w:hAnsi="Times New Roman" w:cs="Times New Roman"/>
          <w:i/>
          <w:iCs/>
          <w:color w:val="000000" w:themeColor="text1"/>
          <w:rPrChange w:id="5496" w:author="Bo Shen" w:date="2023-02-03T13:56:00Z">
            <w:rPr>
              <w:rFonts w:ascii="Times New Roman" w:hAnsi="Times New Roman" w:cs="Times New Roman"/>
              <w:color w:val="000000" w:themeColor="text1"/>
            </w:rPr>
          </w:rPrChange>
        </w:rPr>
        <w:t>dt</w:t>
      </w:r>
      <w:r w:rsidRPr="0060258A">
        <w:rPr>
          <w:rFonts w:ascii="Times New Roman" w:hAnsi="Times New Roman" w:cs="Times New Roman"/>
          <w:color w:val="000000" w:themeColor="text1"/>
        </w:rPr>
        <w:t xml:space="preserve"> =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w:t>
      </w:r>
      <w:r w:rsidRPr="009E2611">
        <w:rPr>
          <w:rFonts w:ascii="Times New Roman" w:hAnsi="Times New Roman" w:cs="Times New Roman"/>
          <w:i/>
          <w:iCs/>
          <w:color w:val="000000" w:themeColor="text1"/>
          <w:rPrChange w:id="5497"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5498" w:author="Bo Shen" w:date="2023-02-03T13:57:00Z">
            <w:rPr>
              <w:rFonts w:ascii="Times New Roman" w:hAnsi="Times New Roman" w:cs="Times New Roman"/>
              <w:color w:val="000000" w:themeColor="text1"/>
            </w:rPr>
          </w:rPrChange>
        </w:rPr>
        <w:t>1</w:t>
      </w:r>
      <w:r w:rsidRPr="0060258A">
        <w:rPr>
          <w:rFonts w:ascii="Times New Roman" w:hAnsi="Times New Roman" w:cs="Times New Roman"/>
          <w:color w:val="000000" w:themeColor="text1"/>
        </w:rPr>
        <w:t xml:space="preserve"> and </w:t>
      </w:r>
      <w:r w:rsidRPr="009E2611">
        <w:rPr>
          <w:rFonts w:ascii="Times New Roman" w:hAnsi="Times New Roman" w:cs="Times New Roman"/>
          <w:i/>
          <w:iCs/>
          <w:color w:val="000000" w:themeColor="text1"/>
          <w:rPrChange w:id="5499"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5500" w:author="Bo Shen" w:date="2023-02-03T13:57:00Z">
            <w:rPr>
              <w:rFonts w:ascii="Times New Roman" w:hAnsi="Times New Roman" w:cs="Times New Roman"/>
              <w:color w:val="000000" w:themeColor="text1"/>
            </w:rPr>
          </w:rPrChange>
        </w:rPr>
        <w:t>2</w:t>
      </w:r>
      <w:r w:rsidRPr="0060258A">
        <w:rPr>
          <w:rFonts w:ascii="Times New Roman" w:hAnsi="Times New Roman" w:cs="Times New Roman"/>
          <w:color w:val="000000" w:themeColor="text1"/>
        </w:rPr>
        <w:t>) under input coherence of 25% between control (</w:t>
      </w:r>
      <w:del w:id="5501" w:author="Bo Shen" w:date="2023-02-03T13:57:00Z">
        <w:r w:rsidRPr="0060258A" w:rsidDel="009E2611">
          <w:rPr>
            <w:rFonts w:ascii="Times New Roman" w:hAnsi="Times New Roman" w:cs="Times New Roman"/>
            <w:color w:val="000000" w:themeColor="text1"/>
          </w:rPr>
          <w:delText xml:space="preserve">GABAergic </w:delText>
        </w:r>
      </w:del>
      <w:ins w:id="5502" w:author="Bo Shen" w:date="2023-02-03T13:57:00Z">
        <w:r>
          <w:rPr>
            <w:rFonts w:ascii="Times New Roman" w:hAnsi="Times New Roman" w:cs="Times New Roman"/>
            <w:color w:val="000000" w:themeColor="text1"/>
          </w:rPr>
          <w:t>inhibitory connec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eight = 1.0) and </w:t>
      </w:r>
      <w:del w:id="5503" w:author="Bo Shen" w:date="2023-03-07T12:42:00Z">
        <w:r w:rsidRPr="0060258A" w:rsidDel="0050232C">
          <w:rPr>
            <w:rFonts w:ascii="Times New Roman" w:hAnsi="Times New Roman" w:cs="Times New Roman"/>
            <w:color w:val="000000" w:themeColor="text1"/>
          </w:rPr>
          <w:delText xml:space="preserve">agonist </w:delText>
        </w:r>
      </w:del>
      <w:ins w:id="5504" w:author="Bo Shen" w:date="2023-03-07T12:42:00Z">
        <w:r>
          <w:rPr>
            <w:rFonts w:ascii="Times New Roman" w:hAnsi="Times New Roman" w:cs="Times New Roman"/>
            <w:color w:val="000000" w:themeColor="text1"/>
          </w:rPr>
          <w:t>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t>
      </w:r>
      <w:del w:id="5505" w:author="Bo Shen" w:date="2023-02-03T13:57:00Z">
        <w:r w:rsidRPr="0060258A" w:rsidDel="009E2611">
          <w:rPr>
            <w:rFonts w:ascii="Times New Roman" w:hAnsi="Times New Roman" w:cs="Times New Roman"/>
            <w:color w:val="000000" w:themeColor="text1"/>
          </w:rPr>
          <w:delText xml:space="preserve">GABAergic </w:delText>
        </w:r>
      </w:del>
      <w:ins w:id="5506" w:author="Bo Shen" w:date="2023-02-03T13:57:00Z">
        <w:r>
          <w:rPr>
            <w:rFonts w:ascii="Times New Roman" w:hAnsi="Times New Roman" w:cs="Times New Roman"/>
            <w:color w:val="000000" w:themeColor="text1"/>
          </w:rPr>
          <w:t xml:space="preserve">inhibitory connection </w:t>
        </w:r>
      </w:ins>
      <w:r w:rsidRPr="0060258A">
        <w:rPr>
          <w:rFonts w:ascii="Times New Roman" w:hAnsi="Times New Roman" w:cs="Times New Roman"/>
          <w:color w:val="000000" w:themeColor="text1"/>
        </w:rPr>
        <w:t xml:space="preserve">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w:t>
      </w:r>
      <w:ins w:id="5507" w:author="Bo Shen" w:date="2023-03-03T18:23:00Z">
        <w:r>
          <w:rPr>
            <w:rFonts w:ascii="Times New Roman" w:hAnsi="Times New Roman" w:cs="Times New Roman"/>
            <w:color w:val="000000" w:themeColor="text1"/>
          </w:rPr>
          <w:t xml:space="preserve"> </w:t>
        </w:r>
      </w:ins>
      <m:oMath>
        <m:sSub>
          <m:sSubPr>
            <m:ctrlPr>
              <w:ins w:id="5508" w:author="Bo Shen" w:date="2023-03-03T18:23:00Z">
                <w:rPr>
                  <w:rFonts w:ascii="Cambria Math" w:hAnsi="Cambria Math" w:cs="Times New Roman"/>
                  <w:i/>
                  <w:color w:val="000000" w:themeColor="text1"/>
                </w:rPr>
              </w:ins>
            </m:ctrlPr>
          </m:sSubPr>
          <m:e>
            <m:r>
              <w:ins w:id="5509" w:author="Bo Shen" w:date="2023-03-03T18:23:00Z">
                <w:rPr>
                  <w:rFonts w:ascii="Cambria Math" w:hAnsi="Cambria Math" w:cs="Times New Roman"/>
                  <w:color w:val="000000" w:themeColor="text1"/>
                </w:rPr>
                <m:t>B</m:t>
              </w:ins>
            </m:r>
          </m:e>
          <m:sub>
            <m:r>
              <w:ins w:id="5510" w:author="Bo Shen" w:date="2023-03-03T18:23:00Z">
                <w:rPr>
                  <w:rFonts w:ascii="Cambria Math" w:hAnsi="Cambria Math" w:cs="Times New Roman"/>
                  <w:color w:val="000000" w:themeColor="text1"/>
                </w:rPr>
                <m:t>R</m:t>
              </w:ins>
            </m:r>
          </m:sub>
        </m:sSub>
        <m:r>
          <w:ins w:id="5511" w:author="Bo Shen" w:date="2023-03-03T18:23:00Z">
            <w:rPr>
              <w:rFonts w:ascii="Cambria Math" w:hAnsi="Cambria Math" w:cs="Times New Roman"/>
              <w:color w:val="000000" w:themeColor="text1"/>
            </w:rPr>
            <m:t>=0</m:t>
          </w:ins>
        </m:r>
      </m:oMath>
      <w:ins w:id="5512" w:author="Bo Shen" w:date="2023-03-03T18:23:00Z">
        <w:r>
          <w:rPr>
            <w:rFonts w:ascii="Times New Roman" w:hAnsi="Times New Roman" w:cs="Times New Roman"/>
            <w:color w:val="000000" w:themeColor="text1"/>
          </w:rPr>
          <w:t>,</w:t>
        </w:r>
      </w:ins>
      <w:ins w:id="5513" w:author="Bo Shen" w:date="2023-02-03T13:57:00Z">
        <w:r>
          <w:rPr>
            <w:rFonts w:ascii="Times New Roman" w:hAnsi="Times New Roman" w:cs="Times New Roman"/>
            <w:color w:val="000000" w:themeColor="text1"/>
          </w:rPr>
          <w:t xml:space="preserve"> </w:t>
        </w:r>
      </w:ins>
      <m:oMath>
        <m:sSub>
          <m:sSubPr>
            <m:ctrlPr>
              <w:ins w:id="5514" w:author="Bo Shen" w:date="2023-03-03T18:23:00Z">
                <w:rPr>
                  <w:rFonts w:ascii="Cambria Math" w:hAnsi="Cambria Math" w:cs="Times New Roman"/>
                  <w:i/>
                  <w:color w:val="000000" w:themeColor="text1"/>
                </w:rPr>
              </w:ins>
            </m:ctrlPr>
          </m:sSubPr>
          <m:e>
            <m:r>
              <w:ins w:id="5515" w:author="Bo Shen" w:date="2023-03-03T18:23:00Z">
                <w:rPr>
                  <w:rFonts w:ascii="Cambria Math" w:hAnsi="Cambria Math" w:cs="Times New Roman"/>
                  <w:color w:val="000000" w:themeColor="text1"/>
                </w:rPr>
                <m:t>B</m:t>
              </w:ins>
            </m:r>
          </m:e>
          <m:sub>
            <m:r>
              <w:ins w:id="5516" w:author="Bo Shen" w:date="2023-03-03T18:23:00Z">
                <w:rPr>
                  <w:rFonts w:ascii="Cambria Math" w:hAnsi="Cambria Math" w:cs="Times New Roman"/>
                  <w:color w:val="000000" w:themeColor="text1"/>
                </w:rPr>
                <m:t>G</m:t>
              </w:ins>
            </m:r>
          </m:sub>
        </m:sSub>
      </m:oMath>
      <w:ins w:id="5517" w:author="Bo Shen" w:date="2023-02-03T13:57:00Z">
        <w:r>
          <w:rPr>
            <w:rFonts w:ascii="Times New Roman" w:hAnsi="Times New Roman" w:cs="Times New Roman"/>
            <w:color w:val="000000" w:themeColor="text1"/>
          </w:rPr>
          <w:t xml:space="preserve"> = 0, </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w:t>
      </w:r>
      <w:ins w:id="5518" w:author="Bo Shen" w:date="2023-03-03T18:23:00Z">
        <w:r>
          <w:rPr>
            <w:rFonts w:ascii="Times New Roman" w:hAnsi="Times New Roman" w:cs="Times New Roman"/>
            <w:color w:val="000000" w:themeColor="text1"/>
          </w:rPr>
          <w:t xml:space="preserve"> and</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w:t>
      </w:r>
      <w:del w:id="5519" w:author="Bo Shen" w:date="2023-02-03T13:58:00Z">
        <w:r w:rsidRPr="0060258A" w:rsidDel="009E2611">
          <w:rPr>
            <w:rFonts w:ascii="Times New Roman" w:hAnsi="Times New Roman" w:cs="Times New Roman"/>
            <w:color w:val="000000" w:themeColor="text1"/>
          </w:rPr>
          <w:delText xml:space="preserve">GABAergic </w:delText>
        </w:r>
      </w:del>
      <w:ins w:id="5520" w:author="Bo Shen" w:date="2023-02-03T13:58:00Z">
        <w:r>
          <w:rPr>
            <w:rFonts w:ascii="Times New Roman" w:hAnsi="Times New Roman" w:cs="Times New Roman"/>
            <w:color w:val="000000" w:themeColor="text1"/>
          </w:rPr>
          <w:t>inhibitory weights</w:t>
        </w:r>
        <w:r w:rsidRPr="0060258A">
          <w:rPr>
            <w:rFonts w:ascii="Times New Roman" w:hAnsi="Times New Roman" w:cs="Times New Roman"/>
            <w:color w:val="000000" w:themeColor="text1"/>
          </w:rPr>
          <w:t xml:space="preserve"> </w:t>
        </w:r>
      </w:ins>
      <w:del w:id="5521" w:author="Bo Shen" w:date="2023-02-03T13:58:00Z">
        <w:r w:rsidRPr="0060258A" w:rsidDel="009E2611">
          <w:rPr>
            <w:rFonts w:ascii="Times New Roman" w:hAnsi="Times New Roman" w:cs="Times New Roman"/>
            <w:color w:val="000000" w:themeColor="text1"/>
          </w:rPr>
          <w:delText xml:space="preserve">activities </w:delText>
        </w:r>
      </w:del>
      <w:r w:rsidRPr="0060258A">
        <w:rPr>
          <w:rFonts w:ascii="Times New Roman" w:hAnsi="Times New Roman" w:cs="Times New Roman"/>
          <w:color w:val="000000" w:themeColor="text1"/>
        </w:rPr>
        <w:t>(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w:t>
      </w:r>
      <w:ins w:id="5522" w:author="Bo Shen" w:date="2023-03-03T18:24:00Z">
        <w:r>
          <w:rPr>
            <w:rFonts w:ascii="Times New Roman" w:hAnsi="Times New Roman" w:cs="Times New Roman"/>
            <w:color w:val="000000" w:themeColor="text1"/>
          </w:rPr>
          <w:t xml:space="preserve"> </w:t>
        </w:r>
      </w:ins>
      <m:oMath>
        <m:sSub>
          <m:sSubPr>
            <m:ctrlPr>
              <w:ins w:id="5523" w:author="Bo Shen" w:date="2023-03-03T18:24:00Z">
                <w:rPr>
                  <w:rFonts w:ascii="Cambria Math" w:hAnsi="Cambria Math" w:cs="Times New Roman"/>
                  <w:i/>
                  <w:color w:val="000000" w:themeColor="text1"/>
                </w:rPr>
              </w:ins>
            </m:ctrlPr>
          </m:sSubPr>
          <m:e>
            <m:r>
              <w:ins w:id="5524" w:author="Bo Shen" w:date="2023-03-03T18:24:00Z">
                <w:rPr>
                  <w:rFonts w:ascii="Cambria Math" w:hAnsi="Cambria Math" w:cs="Times New Roman"/>
                  <w:color w:val="000000" w:themeColor="text1"/>
                </w:rPr>
                <m:t>B</m:t>
              </w:ins>
            </m:r>
          </m:e>
          <m:sub>
            <m:r>
              <w:ins w:id="5525" w:author="Bo Shen" w:date="2023-03-03T18:24:00Z">
                <w:rPr>
                  <w:rFonts w:ascii="Cambria Math" w:hAnsi="Cambria Math" w:cs="Times New Roman"/>
                  <w:color w:val="000000" w:themeColor="text1"/>
                </w:rPr>
                <m:t>R</m:t>
              </w:ins>
            </m:r>
          </m:sub>
        </m:sSub>
        <m:r>
          <w:ins w:id="5526" w:author="Bo Shen" w:date="2023-03-03T18:24:00Z">
            <w:rPr>
              <w:rFonts w:ascii="Cambria Math" w:hAnsi="Cambria Math" w:cs="Times New Roman"/>
              <w:color w:val="000000" w:themeColor="text1"/>
            </w:rPr>
            <m:t>=0</m:t>
          </w:ins>
        </m:r>
      </m:oMath>
      <w:ins w:id="5527" w:author="Bo Shen" w:date="2023-03-03T18:24: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m:oMath>
        <m:sSub>
          <m:sSubPr>
            <m:ctrlPr>
              <w:ins w:id="5528" w:author="Bo Shen" w:date="2023-03-03T18:24:00Z">
                <w:rPr>
                  <w:rFonts w:ascii="Cambria Math" w:hAnsi="Cambria Math" w:cs="Times New Roman"/>
                  <w:i/>
                  <w:color w:val="000000" w:themeColor="text1"/>
                </w:rPr>
              </w:ins>
            </m:ctrlPr>
          </m:sSubPr>
          <m:e>
            <m:r>
              <w:ins w:id="5529" w:author="Bo Shen" w:date="2023-03-03T18:24:00Z">
                <w:rPr>
                  <w:rFonts w:ascii="Cambria Math" w:hAnsi="Cambria Math" w:cs="Times New Roman"/>
                  <w:color w:val="000000" w:themeColor="text1"/>
                </w:rPr>
                <m:t>B</m:t>
              </w:ins>
            </m:r>
          </m:e>
          <m:sub>
            <m:r>
              <w:ins w:id="5530" w:author="Bo Shen" w:date="2023-03-03T18:24:00Z">
                <w:rPr>
                  <w:rFonts w:ascii="Cambria Math" w:hAnsi="Cambria Math" w:cs="Times New Roman"/>
                  <w:color w:val="000000" w:themeColor="text1"/>
                </w:rPr>
                <m:t>G</m:t>
              </w:ins>
            </m:r>
          </m:sub>
        </m:sSub>
      </m:oMath>
      <w:ins w:id="5531" w:author="Bo Shen" w:date="2023-02-03T13:58:00Z">
        <w:r>
          <w:rPr>
            <w:rFonts w:ascii="Times New Roman" w:hAnsi="Times New Roman" w:cs="Times New Roman"/>
            <w:color w:val="000000" w:themeColor="text1"/>
          </w:rPr>
          <w:t xml:space="preserve"> = 0, </w:t>
        </w:r>
        <w:r w:rsidRPr="0060258A">
          <w:rPr>
            <w:rFonts w:ascii="Times New Roman" w:hAnsi="Times New Roman" w:cs="Times New Roman"/>
            <w:color w:val="000000" w:themeColor="text1"/>
          </w:rPr>
          <w:t xml:space="preserve"> </w:t>
        </w:r>
      </w:ins>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w:t>
      </w:r>
      <w:ins w:id="5532" w:author="Bo Shen" w:date="2023-02-03T13:59:00Z">
        <w:r>
          <w:rPr>
            <w:rFonts w:ascii="Times New Roman" w:hAnsi="Times New Roman" w:cs="Times New Roman"/>
            <w:color w:val="000000" w:themeColor="text1"/>
          </w:rPr>
          <w:t xml:space="preserve">over </w:t>
        </w:r>
      </w:ins>
      <w:del w:id="5533" w:author="Bo Shen" w:date="2023-02-03T13:59:00Z">
        <w:r w:rsidRPr="0060258A" w:rsidDel="004B10C8">
          <w:rPr>
            <w:rFonts w:ascii="Times New Roman" w:hAnsi="Times New Roman" w:cs="Times New Roman"/>
            <w:color w:val="000000" w:themeColor="text1"/>
          </w:rPr>
          <w:delText xml:space="preserve">continuous </w:delText>
        </w:r>
      </w:del>
      <w:ins w:id="5534" w:author="Bo Shen" w:date="2023-02-03T13:59:00Z">
        <w:r>
          <w:rPr>
            <w:rFonts w:ascii="Times New Roman" w:hAnsi="Times New Roman" w:cs="Times New Roman"/>
            <w:color w:val="000000" w:themeColor="text1"/>
          </w:rPr>
          <w:t>a number of</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input coherences (1</w:t>
      </w:r>
      <w:proofErr w:type="gramStart"/>
      <w:r w:rsidRPr="0060258A">
        <w:rPr>
          <w:rFonts w:ascii="Times New Roman" w:hAnsi="Times New Roman" w:cs="Times New Roman"/>
          <w:color w:val="000000" w:themeColor="text1"/>
        </w:rPr>
        <w:t>%  –</w:t>
      </w:r>
      <w:proofErr w:type="gramEnd"/>
      <w:r w:rsidRPr="0060258A">
        <w:rPr>
          <w:rFonts w:ascii="Times New Roman" w:hAnsi="Times New Roman" w:cs="Times New Roman"/>
          <w:color w:val="000000" w:themeColor="text1"/>
        </w:rPr>
        <w:t xml:space="preserve">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w:t>
      </w:r>
      <w:del w:id="5535" w:author="Bo Shen" w:date="2023-02-03T13:59:00Z">
        <w:r w:rsidRPr="0060258A" w:rsidDel="004B10C8">
          <w:rPr>
            <w:rFonts w:ascii="Times New Roman" w:hAnsi="Times New Roman" w:cs="Times New Roman"/>
            <w:color w:val="000000" w:themeColor="text1"/>
          </w:rPr>
          <w:delText xml:space="preserve"> (GABAergic weight = 1.0)</w:delText>
        </w:r>
      </w:del>
      <w:r w:rsidRPr="0060258A">
        <w:rPr>
          <w:rFonts w:ascii="Times New Roman" w:hAnsi="Times New Roman" w:cs="Times New Roman"/>
          <w:color w:val="000000" w:themeColor="text1"/>
        </w:rPr>
        <w:t xml:space="preserve"> and </w:t>
      </w:r>
      <w:del w:id="5536" w:author="Bo Shen" w:date="2023-03-07T12:43:00Z">
        <w:r w:rsidRPr="0060258A" w:rsidDel="0050232C">
          <w:rPr>
            <w:rFonts w:ascii="Times New Roman" w:hAnsi="Times New Roman" w:cs="Times New Roman"/>
            <w:color w:val="000000" w:themeColor="text1"/>
          </w:rPr>
          <w:delText>GABAergic agonist</w:delText>
        </w:r>
      </w:del>
      <w:ins w:id="5537" w:author="Bo Shen" w:date="2023-03-07T12:43:00Z">
        <w:r>
          <w:rPr>
            <w:rFonts w:ascii="Times New Roman" w:hAnsi="Times New Roman" w:cs="Times New Roman"/>
            <w:color w:val="000000" w:themeColor="text1"/>
          </w:rPr>
          <w:t>inhibitory potentiation</w:t>
        </w:r>
      </w:ins>
      <w:r w:rsidRPr="0060258A">
        <w:rPr>
          <w:rFonts w:ascii="Times New Roman" w:hAnsi="Times New Roman" w:cs="Times New Roman"/>
          <w:color w:val="000000" w:themeColor="text1"/>
        </w:rPr>
        <w:t xml:space="preserve"> (</w:t>
      </w:r>
      <w:ins w:id="5538" w:author="Bo Shen" w:date="2023-02-03T14:00:00Z">
        <w:r>
          <w:rPr>
            <w:rFonts w:ascii="Times New Roman" w:hAnsi="Times New Roman" w:cs="Times New Roman"/>
            <w:color w:val="000000" w:themeColor="text1"/>
          </w:rPr>
          <w:t>inhibitory connection</w:t>
        </w:r>
        <w:r w:rsidRPr="0060258A" w:rsidDel="004B10C8">
          <w:rPr>
            <w:rFonts w:ascii="Times New Roman" w:hAnsi="Times New Roman" w:cs="Times New Roman"/>
            <w:color w:val="000000" w:themeColor="text1"/>
          </w:rPr>
          <w:t xml:space="preserve"> </w:t>
        </w:r>
      </w:ins>
      <w:del w:id="5539"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 xml:space="preserve">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contrast of control </w:t>
      </w:r>
      <w:del w:id="5540" w:author="Bo Shen" w:date="2023-02-03T14:00:00Z">
        <w:r w:rsidRPr="0060258A" w:rsidDel="004B10C8">
          <w:rPr>
            <w:rFonts w:ascii="Times New Roman" w:hAnsi="Times New Roman" w:cs="Times New Roman"/>
            <w:color w:val="000000" w:themeColor="text1"/>
          </w:rPr>
          <w:delText xml:space="preserve">(GABAergic weight = 1.0) </w:delText>
        </w:r>
      </w:del>
      <w:r w:rsidRPr="0060258A">
        <w:rPr>
          <w:rFonts w:ascii="Times New Roman" w:hAnsi="Times New Roman" w:cs="Times New Roman"/>
          <w:color w:val="000000" w:themeColor="text1"/>
        </w:rPr>
        <w:t xml:space="preserve">and </w:t>
      </w:r>
      <w:ins w:id="5541" w:author="Bo Shen" w:date="2023-03-07T12:43:00Z">
        <w:r>
          <w:rPr>
            <w:rFonts w:ascii="Times New Roman" w:hAnsi="Times New Roman" w:cs="Times New Roman"/>
            <w:color w:val="000000" w:themeColor="text1"/>
          </w:rPr>
          <w:t>inhibitory potentiation</w:t>
        </w:r>
      </w:ins>
      <w:del w:id="5542" w:author="Bo Shen" w:date="2023-03-07T12:43:00Z">
        <w:r w:rsidRPr="0060258A" w:rsidDel="0050232C">
          <w:rPr>
            <w:rFonts w:ascii="Times New Roman" w:hAnsi="Times New Roman" w:cs="Times New Roman"/>
            <w:color w:val="000000" w:themeColor="text1"/>
          </w:rPr>
          <w:delText>GABAergic agonist</w:delText>
        </w:r>
      </w:del>
      <w:r w:rsidRPr="0060258A">
        <w:rPr>
          <w:rFonts w:ascii="Times New Roman" w:hAnsi="Times New Roman" w:cs="Times New Roman"/>
          <w:color w:val="000000" w:themeColor="text1"/>
        </w:rPr>
        <w:t xml:space="preserve"> (</w:t>
      </w:r>
      <w:ins w:id="5543" w:author="Bo Shen" w:date="2023-02-03T14:00:00Z">
        <w:r>
          <w:rPr>
            <w:rFonts w:ascii="Times New Roman" w:hAnsi="Times New Roman" w:cs="Times New Roman"/>
            <w:color w:val="000000" w:themeColor="text1"/>
          </w:rPr>
          <w:t>inhibitory connection</w:t>
        </w:r>
        <w:r w:rsidRPr="0060258A" w:rsidDel="004B10C8">
          <w:rPr>
            <w:rFonts w:ascii="Times New Roman" w:hAnsi="Times New Roman" w:cs="Times New Roman"/>
            <w:color w:val="000000" w:themeColor="text1"/>
          </w:rPr>
          <w:t xml:space="preserve"> </w:t>
        </w:r>
      </w:ins>
      <w:del w:id="5544" w:author="Bo Shen" w:date="2023-02-03T14:00:00Z">
        <w:r w:rsidRPr="0060258A" w:rsidDel="004B10C8">
          <w:rPr>
            <w:rFonts w:ascii="Times New Roman" w:hAnsi="Times New Roman" w:cs="Times New Roman"/>
            <w:color w:val="000000" w:themeColor="text1"/>
          </w:rPr>
          <w:lastRenderedPageBreak/>
          <w:delText xml:space="preserve">GABAergic </w:delText>
        </w:r>
      </w:del>
      <w:r w:rsidRPr="0060258A">
        <w:rPr>
          <w:rFonts w:ascii="Times New Roman" w:hAnsi="Times New Roman" w:cs="Times New Roman"/>
          <w:color w:val="000000" w:themeColor="text1"/>
        </w:rPr>
        <w:t>weight = 1.8) (c’ = 3.2%,</w:t>
      </w:r>
      <w:ins w:id="5545" w:author="Bo Shen" w:date="2023-03-03T18:24:00Z">
        <w:r>
          <w:rPr>
            <w:rFonts w:ascii="Times New Roman" w:hAnsi="Times New Roman" w:cs="Times New Roman"/>
            <w:color w:val="000000" w:themeColor="text1"/>
          </w:rPr>
          <w:t xml:space="preserve"> </w:t>
        </w:r>
      </w:ins>
      <m:oMath>
        <m:sSub>
          <m:sSubPr>
            <m:ctrlPr>
              <w:ins w:id="5546" w:author="Bo Shen" w:date="2023-03-03T18:24:00Z">
                <w:rPr>
                  <w:rFonts w:ascii="Cambria Math" w:hAnsi="Cambria Math" w:cs="Times New Roman"/>
                  <w:i/>
                  <w:color w:val="000000" w:themeColor="text1"/>
                </w:rPr>
              </w:ins>
            </m:ctrlPr>
          </m:sSubPr>
          <m:e>
            <m:r>
              <w:ins w:id="5547" w:author="Bo Shen" w:date="2023-03-03T18:24:00Z">
                <w:rPr>
                  <w:rFonts w:ascii="Cambria Math" w:hAnsi="Cambria Math" w:cs="Times New Roman"/>
                  <w:color w:val="000000" w:themeColor="text1"/>
                </w:rPr>
                <m:t>B</m:t>
              </w:ins>
            </m:r>
          </m:e>
          <m:sub>
            <m:r>
              <w:ins w:id="5548" w:author="Bo Shen" w:date="2023-03-03T18:24:00Z">
                <w:rPr>
                  <w:rFonts w:ascii="Cambria Math" w:hAnsi="Cambria Math" w:cs="Times New Roman"/>
                  <w:color w:val="000000" w:themeColor="text1"/>
                </w:rPr>
                <m:t>R</m:t>
              </w:ins>
            </m:r>
          </m:sub>
        </m:sSub>
        <m:r>
          <w:ins w:id="5549" w:author="Bo Shen" w:date="2023-03-03T18:24:00Z">
            <w:rPr>
              <w:rFonts w:ascii="Cambria Math" w:hAnsi="Cambria Math" w:cs="Times New Roman"/>
              <w:color w:val="000000" w:themeColor="text1"/>
            </w:rPr>
            <m:t>=0</m:t>
          </w:ins>
        </m:r>
      </m:oMath>
      <w:ins w:id="5550" w:author="Bo Shen" w:date="2023-03-03T18:24:00Z">
        <w:r>
          <w:rPr>
            <w:rFonts w:ascii="Times New Roman" w:hAnsi="Times New Roman" w:cs="Times New Roman"/>
            <w:color w:val="000000" w:themeColor="text1"/>
          </w:rPr>
          <w:t>,</w:t>
        </w:r>
      </w:ins>
      <w:ins w:id="5551" w:author="Bo Shen" w:date="2023-02-03T14:00:00Z">
        <w:r>
          <w:rPr>
            <w:rFonts w:ascii="Times New Roman" w:hAnsi="Times New Roman" w:cs="Times New Roman"/>
            <w:color w:val="000000" w:themeColor="text1"/>
          </w:rPr>
          <w:t xml:space="preserve"> </w:t>
        </w:r>
      </w:ins>
      <m:oMath>
        <m:sSub>
          <m:sSubPr>
            <m:ctrlPr>
              <w:ins w:id="5552" w:author="Bo Shen" w:date="2023-03-03T18:24:00Z">
                <w:rPr>
                  <w:rFonts w:ascii="Cambria Math" w:hAnsi="Cambria Math" w:cs="Times New Roman"/>
                  <w:i/>
                  <w:color w:val="000000" w:themeColor="text1"/>
                </w:rPr>
              </w:ins>
            </m:ctrlPr>
          </m:sSubPr>
          <m:e>
            <m:r>
              <w:ins w:id="5553" w:author="Bo Shen" w:date="2023-03-03T18:24:00Z">
                <w:rPr>
                  <w:rFonts w:ascii="Cambria Math" w:hAnsi="Cambria Math" w:cs="Times New Roman"/>
                  <w:color w:val="000000" w:themeColor="text1"/>
                </w:rPr>
                <m:t>B</m:t>
              </w:ins>
            </m:r>
          </m:e>
          <m:sub>
            <m:r>
              <w:ins w:id="5554" w:author="Bo Shen" w:date="2023-03-03T18:24:00Z">
                <w:rPr>
                  <w:rFonts w:ascii="Cambria Math" w:hAnsi="Cambria Math" w:cs="Times New Roman"/>
                  <w:color w:val="000000" w:themeColor="text1"/>
                </w:rPr>
                <m:t>G</m:t>
              </w:ins>
            </m:r>
          </m:sub>
        </m:sSub>
      </m:oMath>
      <w:ins w:id="5555" w:author="Bo Shen" w:date="2023-02-03T14:00:00Z">
        <w:r>
          <w:rPr>
            <w:rFonts w:ascii="Times New Roman" w:hAnsi="Times New Roman" w:cs="Times New Roman"/>
            <w:color w:val="000000" w:themeColor="text1"/>
          </w:rPr>
          <w:t xml:space="preserve"> = 0,</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w:t>
      </w:r>
      <w:del w:id="5556" w:author="Bo Shen" w:date="2023-03-07T12:43:00Z">
        <w:r w:rsidRPr="0060258A" w:rsidDel="0050232C">
          <w:rPr>
            <w:rFonts w:ascii="Times New Roman" w:hAnsi="Times New Roman" w:cs="Times New Roman"/>
            <w:color w:val="000000" w:themeColor="text1"/>
          </w:rPr>
          <w:delText xml:space="preserve">GABAergic </w:delText>
        </w:r>
      </w:del>
      <w:ins w:id="5557" w:author="Bo Shen" w:date="2023-03-07T12:43:00Z">
        <w:r>
          <w:rPr>
            <w:rFonts w:ascii="Times New Roman" w:hAnsi="Times New Roman" w:cs="Times New Roman"/>
            <w:color w:val="000000" w:themeColor="text1"/>
          </w:rPr>
          <w:t>Inhibi</w:t>
        </w:r>
      </w:ins>
      <w:ins w:id="5558" w:author="Bo Shen" w:date="2023-03-07T12:44:00Z">
        <w:r>
          <w:rPr>
            <w:rFonts w:ascii="Times New Roman" w:hAnsi="Times New Roman" w:cs="Times New Roman"/>
            <w:color w:val="000000" w:themeColor="text1"/>
          </w:rPr>
          <w:t>tory</w:t>
        </w:r>
      </w:ins>
      <w:ins w:id="5559" w:author="Bo Shen" w:date="2023-03-07T12:43:00Z">
        <w:r w:rsidRPr="0060258A">
          <w:rPr>
            <w:rFonts w:ascii="Times New Roman" w:hAnsi="Times New Roman" w:cs="Times New Roman"/>
            <w:color w:val="000000" w:themeColor="text1"/>
          </w:rPr>
          <w:t xml:space="preserve"> </w:t>
        </w:r>
      </w:ins>
      <w:del w:id="5560" w:author="Bo Shen" w:date="2023-03-07T12:44:00Z">
        <w:r w:rsidRPr="0060258A" w:rsidDel="0050232C">
          <w:rPr>
            <w:rFonts w:ascii="Times New Roman" w:hAnsi="Times New Roman" w:cs="Times New Roman"/>
            <w:color w:val="000000" w:themeColor="text1"/>
          </w:rPr>
          <w:delText xml:space="preserve">weight </w:delText>
        </w:r>
      </w:del>
      <w:ins w:id="5561" w:author="Bo Shen" w:date="2023-03-07T12:44:00Z">
        <w:r>
          <w:rPr>
            <w:rFonts w:ascii="Times New Roman" w:hAnsi="Times New Roman" w:cs="Times New Roman"/>
            <w:color w:val="000000" w:themeColor="text1"/>
          </w:rPr>
          <w:t>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w:t>
      </w:r>
      <w:del w:id="5562" w:author="Bo Shen" w:date="2023-02-03T14:01:00Z">
        <w:r w:rsidRPr="0060258A" w:rsidDel="004B10C8">
          <w:rPr>
            <w:rFonts w:ascii="Times New Roman" w:hAnsi="Times New Roman" w:cs="Times New Roman"/>
            <w:color w:val="000000" w:themeColor="text1"/>
          </w:rPr>
          <w:delText xml:space="preserve">GABAergic </w:delText>
        </w:r>
      </w:del>
      <w:ins w:id="5563" w:author="Bo Shen" w:date="2023-02-03T14:01:00Z">
        <w:r>
          <w:rPr>
            <w:rFonts w:ascii="Times New Roman" w:hAnsi="Times New Roman" w:cs="Times New Roman"/>
            <w:color w:val="000000" w:themeColor="text1"/>
          </w:rPr>
          <w:t>inhibitory</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w:t>
      </w:r>
      <w:r w:rsidRPr="004B10C8">
        <w:rPr>
          <w:rFonts w:ascii="Times New Roman" w:hAnsi="Times New Roman" w:cs="Times New Roman"/>
          <w:b/>
          <w:bCs/>
          <w:color w:val="000000" w:themeColor="text1"/>
          <w:rPrChange w:id="5564" w:author="Bo Shen" w:date="2023-02-03T14:01:00Z">
            <w:rPr>
              <w:rFonts w:ascii="Times New Roman" w:hAnsi="Times New Roman" w:cs="Times New Roman"/>
              <w:color w:val="000000" w:themeColor="text1"/>
            </w:rPr>
          </w:rPrChange>
        </w:rPr>
        <w:t>F</w:t>
      </w:r>
      <w:r w:rsidRPr="0060258A">
        <w:rPr>
          <w:rFonts w:ascii="Times New Roman" w:hAnsi="Times New Roman" w:cs="Times New Roman"/>
          <w:color w:val="000000" w:themeColor="text1"/>
        </w:rPr>
        <w:t xml:space="preserve"> was set to compare with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thus the input coherences and </w:t>
      </w:r>
      <w:del w:id="5565" w:author="Bo Shen" w:date="2023-02-03T14:01:00Z">
        <w:r w:rsidRPr="0060258A" w:rsidDel="004B10C8">
          <w:rPr>
            <w:rFonts w:ascii="Times New Roman" w:hAnsi="Times New Roman" w:cs="Times New Roman"/>
            <w:color w:val="000000" w:themeColor="text1"/>
          </w:rPr>
          <w:delText xml:space="preserve">GABAergic </w:delText>
        </w:r>
      </w:del>
      <w:ins w:id="5566" w:author="Bo Shen" w:date="2023-02-03T14:01:00Z">
        <w:r>
          <w:rPr>
            <w:rFonts w:ascii="Times New Roman" w:hAnsi="Times New Roman" w:cs="Times New Roman"/>
            <w:color w:val="000000" w:themeColor="text1"/>
          </w:rPr>
          <w:t xml:space="preserve">inhibitory </w:t>
        </w:r>
        <w:r w:rsidRPr="0060258A">
          <w:rPr>
            <w:rFonts w:ascii="Times New Roman" w:hAnsi="Times New Roman" w:cs="Times New Roman"/>
            <w:color w:val="000000" w:themeColor="text1"/>
          </w:rPr>
          <w:t xml:space="preserve">enhancement </w:t>
        </w:r>
      </w:ins>
      <w:del w:id="5567" w:author="Bo Shen" w:date="2023-02-03T14:01:00Z">
        <w:r w:rsidRPr="0060258A" w:rsidDel="004B10C8">
          <w:rPr>
            <w:rFonts w:ascii="Times New Roman" w:hAnsi="Times New Roman" w:cs="Times New Roman"/>
            <w:color w:val="000000" w:themeColor="text1"/>
          </w:rPr>
          <w:delText xml:space="preserve">activation </w:delText>
        </w:r>
      </w:del>
      <w:r w:rsidRPr="0060258A">
        <w:rPr>
          <w:rFonts w:ascii="Times New Roman" w:hAnsi="Times New Roman" w:cs="Times New Roman"/>
          <w:color w:val="000000" w:themeColor="text1"/>
        </w:rPr>
        <w:t xml:space="preserve">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w:t>
      </w:r>
      <w:del w:id="5568" w:author="Bo Shen" w:date="2023-03-07T12:45:00Z">
        <w:r w:rsidRPr="0060258A" w:rsidDel="0050232C">
          <w:rPr>
            <w:rFonts w:ascii="Times New Roman" w:hAnsi="Times New Roman" w:cs="Times New Roman"/>
            <w:color w:val="000000" w:themeColor="text1"/>
          </w:rPr>
          <w:delText>under the framework of</w:delText>
        </w:r>
      </w:del>
      <w:ins w:id="5569" w:author="Bo Shen" w:date="2023-03-07T12:45:00Z">
        <w:r>
          <w:rPr>
            <w:rFonts w:ascii="Times New Roman" w:hAnsi="Times New Roman" w:cs="Times New Roman"/>
            <w:color w:val="000000" w:themeColor="text1"/>
          </w:rPr>
          <w:t>recommended by</w:t>
        </w:r>
      </w:ins>
      <w:r w:rsidRPr="0060258A">
        <w:rPr>
          <w:rFonts w:ascii="Times New Roman" w:hAnsi="Times New Roman" w:cs="Times New Roman"/>
          <w:color w:val="000000" w:themeColor="text1"/>
        </w:rPr>
        <w:t xml:space="preserve">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w:t>
      </w:r>
      <w:del w:id="5570" w:author="Bo Shen" w:date="2023-03-07T12:45:00Z">
        <w:r w:rsidRPr="0060258A" w:rsidDel="0050232C">
          <w:rPr>
            <w:rFonts w:ascii="Times New Roman" w:hAnsi="Times New Roman" w:cs="Times New Roman"/>
            <w:color w:val="000000" w:themeColor="text1"/>
          </w:rPr>
          <w:delText xml:space="preserve">GABAergic </w:delText>
        </w:r>
      </w:del>
      <w:ins w:id="5571" w:author="Bo Shen" w:date="2023-03-07T12:45: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0D4EB02D" w14:textId="77777777" w:rsidR="00564B42" w:rsidRDefault="00564B42" w:rsidP="00E24C8A">
      <w:pPr>
        <w:spacing w:line="480" w:lineRule="auto"/>
        <w:rPr>
          <w:ins w:id="5572" w:author="Bo Shen" w:date="2023-03-06T10:23:00Z"/>
          <w:rFonts w:ascii="Times New Roman" w:hAnsi="Times New Roman" w:cs="Times New Roman"/>
          <w:b/>
          <w:color w:val="000000" w:themeColor="text1"/>
        </w:rPr>
      </w:pPr>
    </w:p>
    <w:p w14:paraId="1EC97455" w14:textId="77777777" w:rsidR="00564B42" w:rsidRDefault="00564B42" w:rsidP="00E24C8A">
      <w:pPr>
        <w:spacing w:line="480" w:lineRule="auto"/>
        <w:rPr>
          <w:rFonts w:ascii="Times New Roman" w:hAnsi="Times New Roman" w:cs="Times New Roman"/>
          <w:b/>
          <w:color w:val="000000" w:themeColor="text1"/>
        </w:rPr>
      </w:pPr>
    </w:p>
    <w:p w14:paraId="3180AD62" w14:textId="77777777" w:rsidR="00564B42" w:rsidRPr="000B19DC" w:rsidRDefault="00564B42" w:rsidP="00513E7D">
      <w:pPr>
        <w:pStyle w:val="Heading4"/>
        <w:rPr>
          <w:moveTo w:id="5573" w:author="Bo Shen" w:date="2023-02-13T15:00:00Z"/>
        </w:rPr>
      </w:pPr>
      <w:moveToRangeStart w:id="5574" w:author="Bo Shen" w:date="2023-02-13T15:00:00Z" w:name="move127192845"/>
      <w:moveTo w:id="5575" w:author="Bo Shen" w:date="2023-02-13T15:00:00Z">
        <w:r w:rsidRPr="000B19DC">
          <w:t>Motifs tested and compared for normalized coding and winner-take-all choice</w:t>
        </w:r>
      </w:moveTo>
    </w:p>
    <w:p w14:paraId="30884D89" w14:textId="77777777" w:rsidR="00564B42" w:rsidRPr="009E2731" w:rsidRDefault="00564B42" w:rsidP="001040BB">
      <w:pPr>
        <w:spacing w:line="480" w:lineRule="auto"/>
        <w:jc w:val="both"/>
        <w:rPr>
          <w:moveTo w:id="5576" w:author="Bo Shen" w:date="2023-02-13T15:00:00Z"/>
          <w:rFonts w:ascii="Times New Roman" w:hAnsi="Times New Roman" w:cs="Times New Roman"/>
          <w:color w:val="000000" w:themeColor="text1"/>
        </w:rPr>
      </w:pPr>
    </w:p>
    <w:p w14:paraId="78135ECD" w14:textId="77777777" w:rsidR="00564B42" w:rsidRDefault="00564B42" w:rsidP="001040BB">
      <w:pPr>
        <w:spacing w:line="480" w:lineRule="auto"/>
        <w:jc w:val="both"/>
        <w:rPr>
          <w:moveTo w:id="5577" w:author="Bo Shen" w:date="2023-02-13T15:00:00Z"/>
          <w:rFonts w:ascii="Times New Roman" w:hAnsi="Times New Roman" w:cs="Times New Roman"/>
        </w:rPr>
      </w:pPr>
      <w:moveTo w:id="5578" w:author="Bo Shen" w:date="2023-02-13T15:00:00Z">
        <w:r>
          <w:rPr>
            <w:rFonts w:ascii="Times New Roman" w:hAnsi="Times New Roman" w:cs="Times New Roman"/>
          </w:rPr>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moveTo w:id="5579" w:author="Bo Shen" w:date="2023-02-13T15:00:00Z">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moveTo w:id="5580" w:author="Bo Shen" w:date="2023-02-13T15:00:00Z">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B4C46">
              <w:rPr>
                <w:rFonts w:ascii="Times New Roman" w:hAnsi="Times New Roman" w:cs="Times New Roman"/>
                <w:i/>
                <w:iCs/>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moveTo w:id="5581" w:author="Bo Shen" w:date="2023-02-13T15:00:00Z">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moveTo w:id="5582" w:author="Bo Shen" w:date="2023-02-13T15:00:00Z">
                <w:r>
                  <w:rPr>
                    <w:rFonts w:ascii="Times New Roman" w:hAnsi="Times New Roman" w:cs="Times New Roman"/>
                  </w:rPr>
                  <w:t xml:space="preserve">), which is mediated through </w:t>
                </w:r>
                <w:r>
                  <w:rPr>
                    <w:rFonts w:ascii="Times New Roman" w:hAnsi="Times New Roman" w:cs="Times New Roman"/>
                  </w:rPr>
                  <w:lastRenderedPageBreak/>
                  <w:t>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CB4C46">
                  <w:rPr>
                    <w:rFonts w:ascii="Times New Roman" w:hAnsi="Times New Roman" w:cs="Times New Roman"/>
                    <w:i/>
                    <w:iCs/>
                  </w:rPr>
                  <w:t>R</w:t>
                </w:r>
                <w:r>
                  <w:rPr>
                    <w:rFonts w:ascii="Times New Roman" w:hAnsi="Times New Roman" w:cs="Times New Roman"/>
                  </w:rPr>
                  <w:t xml:space="preserve"> than the local </w:t>
                </w:r>
                <w:r w:rsidRPr="00CB4C46">
                  <w:rPr>
                    <w:rFonts w:ascii="Times New Roman" w:hAnsi="Times New Roman" w:cs="Times New Roman"/>
                    <w:i/>
                    <w:iCs/>
                  </w:rPr>
                  <w:t>R</w:t>
                </w:r>
                <w:r>
                  <w:rPr>
                    <w:rFonts w:ascii="Times New Roman" w:hAnsi="Times New Roman" w:cs="Times New Roman"/>
                  </w:rPr>
                  <w:t xml:space="preserve"> (i.e., asymmetric gain control) and realizes mutual inhibition.</w:t>
                </w:r>
              </w:moveTo>
            </w:moveTo>
          </w:moveTo>
        </w:moveTo>
      </w:moveTo>
    </w:p>
    <w:p w14:paraId="1A28DD1B" w14:textId="77777777" w:rsidR="00564B42" w:rsidRDefault="00564B42" w:rsidP="001040BB">
      <w:pPr>
        <w:spacing w:line="480" w:lineRule="auto"/>
        <w:jc w:val="both"/>
        <w:rPr>
          <w:moveTo w:id="5583" w:author="Bo Shen" w:date="2023-02-13T15:00:00Z"/>
          <w:rFonts w:ascii="Times New Roman" w:hAnsi="Times New Roman" w:cs="Times New Roman"/>
        </w:rPr>
      </w:pPr>
    </w:p>
    <w:p w14:paraId="2CB70763" w14:textId="77777777" w:rsidR="00564B42" w:rsidRDefault="00564B42" w:rsidP="001040BB">
      <w:pPr>
        <w:spacing w:line="480" w:lineRule="auto"/>
        <w:jc w:val="both"/>
        <w:rPr>
          <w:moveTo w:id="5584" w:author="Bo Shen" w:date="2023-02-13T15:00:00Z"/>
          <w:rFonts w:ascii="Times New Roman" w:hAnsi="Times New Roman" w:cs="Times New Roman"/>
        </w:rPr>
      </w:pPr>
      <w:moveTo w:id="5585" w:author="Bo Shen" w:date="2023-02-13T15:00:00Z">
        <w:r>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proofErr w:type="spellStart"/>
        <w:r w:rsidRPr="00CA409D">
          <w:rPr>
            <w:rFonts w:ascii="Times New Roman" w:hAnsi="Times New Roman" w:cs="Times New Roman"/>
            <w:bCs/>
            <w:rPrChange w:id="5586" w:author="Bo Shen" w:date="2023-02-27T16:39:00Z">
              <w:rPr>
                <w:rFonts w:ascii="Times New Roman" w:hAnsi="Times New Roman" w:cs="Times New Roman"/>
                <w:b/>
              </w:rPr>
            </w:rPrChange>
          </w:rPr>
          <w:t>Eqs</w:t>
        </w:r>
        <w:proofErr w:type="spellEnd"/>
        <w:r w:rsidRPr="00CA409D">
          <w:rPr>
            <w:rFonts w:ascii="Times New Roman" w:hAnsi="Times New Roman" w:cs="Times New Roman"/>
            <w:bCs/>
            <w:rPrChange w:id="5587" w:author="Bo Shen" w:date="2023-02-27T16:39:00Z">
              <w:rPr>
                <w:rFonts w:ascii="Times New Roman" w:hAnsi="Times New Roman" w:cs="Times New Roman"/>
                <w:b/>
              </w:rPr>
            </w:rPrChange>
          </w:rPr>
          <w:t xml:space="preserve">. </w:t>
        </w:r>
        <w:del w:id="5588" w:author="Bo Shen" w:date="2023-02-27T16:39:00Z">
          <w:r w:rsidRPr="00CA409D" w:rsidDel="00CA409D">
            <w:rPr>
              <w:rFonts w:ascii="Times New Roman" w:hAnsi="Times New Roman" w:cs="Times New Roman"/>
              <w:bCs/>
              <w:rPrChange w:id="5589" w:author="Bo Shen" w:date="2023-02-27T16:39:00Z">
                <w:rPr>
                  <w:rFonts w:ascii="Times New Roman" w:hAnsi="Times New Roman" w:cs="Times New Roman"/>
                  <w:b/>
                </w:rPr>
              </w:rPrChange>
            </w:rPr>
            <w:delText>5</w:delText>
          </w:r>
        </w:del>
      </w:moveTo>
      <w:ins w:id="5590" w:author="Bo Shen" w:date="2023-02-27T16:39:00Z">
        <w:r w:rsidRPr="00CA409D">
          <w:rPr>
            <w:rFonts w:ascii="Times New Roman" w:hAnsi="Times New Roman" w:cs="Times New Roman"/>
            <w:bCs/>
            <w:rPrChange w:id="5591" w:author="Bo Shen" w:date="2023-02-27T16:39:00Z">
              <w:rPr>
                <w:rFonts w:ascii="Times New Roman" w:hAnsi="Times New Roman" w:cs="Times New Roman"/>
                <w:b/>
              </w:rPr>
            </w:rPrChange>
          </w:rPr>
          <w:t>28</w:t>
        </w:r>
      </w:ins>
      <w:moveTo w:id="5592" w:author="Bo Shen" w:date="2023-02-13T15:00:00Z">
        <w:r w:rsidRPr="00CA409D">
          <w:rPr>
            <w:rFonts w:ascii="Times New Roman" w:hAnsi="Times New Roman" w:cs="Times New Roman"/>
            <w:bCs/>
            <w:rPrChange w:id="5593" w:author="Bo Shen" w:date="2023-02-27T16:39:00Z">
              <w:rPr>
                <w:rFonts w:ascii="Times New Roman" w:hAnsi="Times New Roman" w:cs="Times New Roman"/>
                <w:b/>
              </w:rPr>
            </w:rPrChange>
          </w:rPr>
          <w:t>-</w:t>
        </w:r>
        <w:del w:id="5594" w:author="Bo Shen" w:date="2023-02-27T16:39:00Z">
          <w:r w:rsidRPr="00CA409D" w:rsidDel="00CA409D">
            <w:rPr>
              <w:rFonts w:ascii="Times New Roman" w:hAnsi="Times New Roman" w:cs="Times New Roman"/>
              <w:bCs/>
              <w:rPrChange w:id="5595" w:author="Bo Shen" w:date="2023-02-27T16:39:00Z">
                <w:rPr>
                  <w:rFonts w:ascii="Times New Roman" w:hAnsi="Times New Roman" w:cs="Times New Roman"/>
                  <w:b/>
                </w:rPr>
              </w:rPrChange>
            </w:rPr>
            <w:delText>9</w:delText>
          </w:r>
        </w:del>
      </w:moveTo>
      <w:ins w:id="5596" w:author="Bo Shen" w:date="2023-02-27T16:39:00Z">
        <w:r w:rsidRPr="00CA409D">
          <w:rPr>
            <w:rFonts w:ascii="Times New Roman" w:hAnsi="Times New Roman" w:cs="Times New Roman"/>
            <w:bCs/>
            <w:rPrChange w:id="5597" w:author="Bo Shen" w:date="2023-02-27T16:39:00Z">
              <w:rPr>
                <w:rFonts w:ascii="Times New Roman" w:hAnsi="Times New Roman" w:cs="Times New Roman"/>
                <w:b/>
              </w:rPr>
            </w:rPrChange>
          </w:rPr>
          <w:t>32</w:t>
        </w:r>
      </w:ins>
      <w:moveTo w:id="5598" w:author="Bo Shen" w:date="2023-02-13T15:00:00Z">
        <w:r>
          <w:rPr>
            <w:rFonts w:ascii="Times New Roman" w:hAnsi="Times New Roman" w:cs="Times New Roman"/>
          </w:rPr>
          <w:t>):</w:t>
        </w:r>
      </w:moveTo>
    </w:p>
    <w:p w14:paraId="04A32BBF" w14:textId="77777777" w:rsidR="00564B42" w:rsidRDefault="00564B42" w:rsidP="001040BB">
      <w:pPr>
        <w:spacing w:line="480" w:lineRule="auto"/>
        <w:jc w:val="both"/>
        <w:rPr>
          <w:moveTo w:id="5599"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564B42" w:rsidRPr="00BA110C" w14:paraId="72B730B6" w14:textId="77777777" w:rsidTr="00CB4C46">
        <w:tc>
          <w:tcPr>
            <w:tcW w:w="2250" w:type="dxa"/>
            <w:vAlign w:val="center"/>
          </w:tcPr>
          <w:p w14:paraId="02D1FC82" w14:textId="77777777" w:rsidR="00564B42" w:rsidRPr="00BA110C" w:rsidRDefault="00564B42" w:rsidP="00CB4C46">
            <w:pPr>
              <w:spacing w:line="480" w:lineRule="auto"/>
              <w:jc w:val="both"/>
              <w:rPr>
                <w:moveTo w:id="5600" w:author="Bo Shen" w:date="2023-02-13T15:00:00Z"/>
                <w:rFonts w:ascii="Times New Roman" w:hAnsi="Times New Roman" w:cs="Times New Roman"/>
                <w:color w:val="000000" w:themeColor="text1"/>
              </w:rPr>
            </w:pPr>
          </w:p>
        </w:tc>
        <w:tc>
          <w:tcPr>
            <w:tcW w:w="4680" w:type="dxa"/>
            <w:vAlign w:val="center"/>
          </w:tcPr>
          <w:p w14:paraId="4CD0AA98" w14:textId="77777777" w:rsidR="00564B42" w:rsidRPr="004334A0" w:rsidRDefault="00000000" w:rsidP="00CB4C46">
            <w:pPr>
              <w:spacing w:line="480" w:lineRule="auto"/>
              <w:jc w:val="both"/>
              <w:rPr>
                <w:moveTo w:id="5601"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7C2D58DE" w14:textId="77777777" w:rsidR="00564B42" w:rsidRPr="00684E5E" w:rsidRDefault="00564B42" w:rsidP="00CB4C46">
            <w:pPr>
              <w:pStyle w:val="Caption"/>
              <w:jc w:val="right"/>
              <w:rPr>
                <w:moveTo w:id="5602" w:author="Bo Shen" w:date="2023-02-13T15:00:00Z"/>
                <w:rFonts w:ascii="Times New Roman" w:hAnsi="Times New Roman" w:cs="Times New Roman"/>
                <w:i w:val="0"/>
                <w:color w:val="000000" w:themeColor="text1"/>
                <w:sz w:val="24"/>
                <w:szCs w:val="24"/>
              </w:rPr>
            </w:pPr>
            <w:moveTo w:id="5603" w:author="Bo Shen" w:date="2023-02-13T15:00:00Z">
              <w:r w:rsidRPr="00684E5E">
                <w:rPr>
                  <w:rFonts w:ascii="Times New Roman" w:hAnsi="Times New Roman" w:cs="Times New Roman"/>
                  <w:i w:val="0"/>
                  <w:color w:val="000000" w:themeColor="text1"/>
                  <w:sz w:val="24"/>
                  <w:szCs w:val="24"/>
                </w:rPr>
                <w:t>(</w:t>
              </w:r>
              <w:del w:id="5604"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5</w:delText>
                </w:r>
                <w:r w:rsidRPr="00684E5E" w:rsidDel="00CA409D">
                  <w:rPr>
                    <w:rFonts w:ascii="Times New Roman" w:hAnsi="Times New Roman" w:cs="Times New Roman"/>
                    <w:i w:val="0"/>
                    <w:color w:val="000000" w:themeColor="text1"/>
                    <w:sz w:val="24"/>
                    <w:szCs w:val="24"/>
                  </w:rPr>
                  <w:fldChar w:fldCharType="end"/>
                </w:r>
              </w:del>
            </w:moveTo>
            <w:ins w:id="5605" w:author="Bo Shen" w:date="2023-02-27T16:38:00Z">
              <w:r>
                <w:rPr>
                  <w:rFonts w:ascii="Times New Roman" w:hAnsi="Times New Roman" w:cs="Times New Roman"/>
                  <w:i w:val="0"/>
                  <w:color w:val="000000" w:themeColor="text1"/>
                  <w:sz w:val="24"/>
                  <w:szCs w:val="24"/>
                </w:rPr>
                <w:t>28</w:t>
              </w:r>
            </w:ins>
            <w:moveTo w:id="5606" w:author="Bo Shen" w:date="2023-02-13T15:00:00Z">
              <w:r w:rsidRPr="00684E5E">
                <w:rPr>
                  <w:rFonts w:ascii="Times New Roman" w:hAnsi="Times New Roman" w:cs="Times New Roman"/>
                  <w:i w:val="0"/>
                  <w:color w:val="000000" w:themeColor="text1"/>
                  <w:sz w:val="24"/>
                  <w:szCs w:val="24"/>
                </w:rPr>
                <w:t>)</w:t>
              </w:r>
            </w:moveTo>
          </w:p>
        </w:tc>
      </w:tr>
      <w:tr w:rsidR="00564B42" w:rsidRPr="00BA110C" w14:paraId="397602DD" w14:textId="77777777" w:rsidTr="00CB4C46">
        <w:tc>
          <w:tcPr>
            <w:tcW w:w="2250" w:type="dxa"/>
            <w:vAlign w:val="center"/>
          </w:tcPr>
          <w:p w14:paraId="78D49DE4" w14:textId="77777777" w:rsidR="00564B42" w:rsidRPr="00BA110C" w:rsidRDefault="00564B42" w:rsidP="00CB4C46">
            <w:pPr>
              <w:spacing w:line="480" w:lineRule="auto"/>
              <w:jc w:val="both"/>
              <w:rPr>
                <w:moveTo w:id="5607" w:author="Bo Shen" w:date="2023-02-13T15:00:00Z"/>
                <w:rFonts w:ascii="Times New Roman" w:hAnsi="Times New Roman" w:cs="Times New Roman"/>
                <w:color w:val="000000" w:themeColor="text1"/>
              </w:rPr>
            </w:pPr>
          </w:p>
        </w:tc>
        <w:tc>
          <w:tcPr>
            <w:tcW w:w="4680" w:type="dxa"/>
            <w:vAlign w:val="center"/>
          </w:tcPr>
          <w:p w14:paraId="0FBA23B3" w14:textId="77777777" w:rsidR="00564B42" w:rsidRPr="004334A0" w:rsidRDefault="00000000" w:rsidP="00CB4C46">
            <w:pPr>
              <w:spacing w:line="480" w:lineRule="auto"/>
              <w:jc w:val="both"/>
              <w:rPr>
                <w:moveTo w:id="5608"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72F844D8" w14:textId="77777777" w:rsidR="00564B42" w:rsidRPr="00684E5E" w:rsidRDefault="00564B42" w:rsidP="00CB4C46">
            <w:pPr>
              <w:pStyle w:val="Caption"/>
              <w:jc w:val="right"/>
              <w:rPr>
                <w:moveTo w:id="5609" w:author="Bo Shen" w:date="2023-02-13T15:00:00Z"/>
                <w:rFonts w:ascii="Times New Roman" w:hAnsi="Times New Roman" w:cs="Times New Roman"/>
                <w:i w:val="0"/>
                <w:color w:val="000000" w:themeColor="text1"/>
                <w:sz w:val="24"/>
                <w:szCs w:val="24"/>
              </w:rPr>
            </w:pPr>
            <w:moveTo w:id="5610" w:author="Bo Shen" w:date="2023-02-13T15:00:00Z">
              <w:r w:rsidRPr="00684E5E">
                <w:rPr>
                  <w:rFonts w:ascii="Times New Roman" w:hAnsi="Times New Roman" w:cs="Times New Roman"/>
                  <w:i w:val="0"/>
                  <w:color w:val="000000" w:themeColor="text1"/>
                  <w:sz w:val="24"/>
                  <w:szCs w:val="24"/>
                </w:rPr>
                <w:t>(</w:t>
              </w:r>
              <w:del w:id="5611"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6</w:delText>
                </w:r>
                <w:r w:rsidRPr="00684E5E" w:rsidDel="00CA409D">
                  <w:rPr>
                    <w:rFonts w:ascii="Times New Roman" w:hAnsi="Times New Roman" w:cs="Times New Roman"/>
                    <w:i w:val="0"/>
                    <w:color w:val="000000" w:themeColor="text1"/>
                    <w:sz w:val="24"/>
                    <w:szCs w:val="24"/>
                  </w:rPr>
                  <w:fldChar w:fldCharType="end"/>
                </w:r>
              </w:del>
            </w:moveTo>
            <w:ins w:id="5612" w:author="Bo Shen" w:date="2023-02-27T16:38:00Z">
              <w:r>
                <w:rPr>
                  <w:rFonts w:ascii="Times New Roman" w:hAnsi="Times New Roman" w:cs="Times New Roman"/>
                  <w:i w:val="0"/>
                  <w:color w:val="000000" w:themeColor="text1"/>
                  <w:sz w:val="24"/>
                  <w:szCs w:val="24"/>
                </w:rPr>
                <w:t>29</w:t>
              </w:r>
            </w:ins>
            <w:moveTo w:id="5613" w:author="Bo Shen" w:date="2023-02-13T15:00:00Z">
              <w:r w:rsidRPr="00684E5E">
                <w:rPr>
                  <w:rFonts w:ascii="Times New Roman" w:hAnsi="Times New Roman" w:cs="Times New Roman"/>
                  <w:i w:val="0"/>
                  <w:color w:val="000000" w:themeColor="text1"/>
                  <w:sz w:val="24"/>
                  <w:szCs w:val="24"/>
                </w:rPr>
                <w:t>)</w:t>
              </w:r>
            </w:moveTo>
          </w:p>
        </w:tc>
      </w:tr>
      <w:tr w:rsidR="00564B42" w:rsidRPr="00BA110C" w14:paraId="6030FE00" w14:textId="77777777" w:rsidTr="00CB4C46">
        <w:tc>
          <w:tcPr>
            <w:tcW w:w="2250" w:type="dxa"/>
            <w:vAlign w:val="center"/>
          </w:tcPr>
          <w:p w14:paraId="7F589D71" w14:textId="77777777" w:rsidR="00564B42" w:rsidRPr="00BA110C" w:rsidRDefault="00564B42" w:rsidP="00CB4C46">
            <w:pPr>
              <w:spacing w:line="480" w:lineRule="auto"/>
              <w:jc w:val="both"/>
              <w:rPr>
                <w:moveTo w:id="5614" w:author="Bo Shen" w:date="2023-02-13T15:00:00Z"/>
                <w:rFonts w:ascii="Times New Roman" w:hAnsi="Times New Roman" w:cs="Times New Roman"/>
                <w:color w:val="000000" w:themeColor="text1"/>
              </w:rPr>
            </w:pPr>
          </w:p>
        </w:tc>
        <w:tc>
          <w:tcPr>
            <w:tcW w:w="4680" w:type="dxa"/>
            <w:vAlign w:val="center"/>
          </w:tcPr>
          <w:p w14:paraId="059CEAFF" w14:textId="77777777" w:rsidR="00564B42" w:rsidRPr="004334A0" w:rsidRDefault="00000000" w:rsidP="00CB4C46">
            <w:pPr>
              <w:spacing w:line="480" w:lineRule="auto"/>
              <w:jc w:val="both"/>
              <w:rPr>
                <w:moveTo w:id="5615" w:author="Bo Shen" w:date="2023-02-13T15:00:00Z"/>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6FEFDE53" w14:textId="77777777" w:rsidR="00564B42" w:rsidRPr="00684E5E" w:rsidRDefault="00564B42" w:rsidP="00CB4C46">
            <w:pPr>
              <w:pStyle w:val="Caption"/>
              <w:jc w:val="right"/>
              <w:rPr>
                <w:moveTo w:id="5616" w:author="Bo Shen" w:date="2023-02-13T15:00:00Z"/>
                <w:rFonts w:ascii="Times New Roman" w:hAnsi="Times New Roman" w:cs="Times New Roman"/>
                <w:i w:val="0"/>
                <w:color w:val="000000" w:themeColor="text1"/>
                <w:sz w:val="24"/>
                <w:szCs w:val="24"/>
              </w:rPr>
            </w:pPr>
            <w:moveTo w:id="5617" w:author="Bo Shen" w:date="2023-02-13T15:00:00Z">
              <w:r>
                <w:rPr>
                  <w:rFonts w:ascii="Times New Roman" w:hAnsi="Times New Roman" w:cs="Times New Roman"/>
                  <w:i w:val="0"/>
                  <w:color w:val="000000" w:themeColor="text1"/>
                  <w:sz w:val="24"/>
                  <w:szCs w:val="24"/>
                </w:rPr>
                <w:t>(</w:t>
              </w:r>
              <w:del w:id="5618" w:author="Bo Shen" w:date="2023-02-27T16:38:00Z">
                <w:r w:rsidDel="00CA409D">
                  <w:rPr>
                    <w:rFonts w:ascii="Times New Roman" w:hAnsi="Times New Roman" w:cs="Times New Roman"/>
                    <w:i w:val="0"/>
                    <w:color w:val="000000" w:themeColor="text1"/>
                    <w:sz w:val="24"/>
                    <w:szCs w:val="24"/>
                  </w:rPr>
                  <w:delText>7</w:delText>
                </w:r>
              </w:del>
            </w:moveTo>
            <w:ins w:id="5619" w:author="Bo Shen" w:date="2023-02-27T16:38:00Z">
              <w:r>
                <w:rPr>
                  <w:rFonts w:ascii="Times New Roman" w:hAnsi="Times New Roman" w:cs="Times New Roman"/>
                  <w:i w:val="0"/>
                  <w:color w:val="000000" w:themeColor="text1"/>
                  <w:sz w:val="24"/>
                  <w:szCs w:val="24"/>
                </w:rPr>
                <w:t>30</w:t>
              </w:r>
            </w:ins>
            <w:moveTo w:id="5620" w:author="Bo Shen" w:date="2023-02-13T15:00:00Z">
              <w:r>
                <w:rPr>
                  <w:rFonts w:ascii="Times New Roman" w:hAnsi="Times New Roman" w:cs="Times New Roman"/>
                  <w:i w:val="0"/>
                  <w:color w:val="000000" w:themeColor="text1"/>
                  <w:sz w:val="24"/>
                  <w:szCs w:val="24"/>
                </w:rPr>
                <w:t>)</w:t>
              </w:r>
            </w:moveTo>
          </w:p>
        </w:tc>
      </w:tr>
      <w:tr w:rsidR="00564B42" w:rsidRPr="00BA110C" w14:paraId="05AD617A" w14:textId="77777777" w:rsidTr="00CB4C46">
        <w:tc>
          <w:tcPr>
            <w:tcW w:w="2250" w:type="dxa"/>
            <w:vAlign w:val="center"/>
          </w:tcPr>
          <w:p w14:paraId="528D3CE9" w14:textId="77777777" w:rsidR="00564B42" w:rsidRPr="00BA110C" w:rsidRDefault="00564B42" w:rsidP="00CB4C46">
            <w:pPr>
              <w:spacing w:line="480" w:lineRule="auto"/>
              <w:jc w:val="both"/>
              <w:rPr>
                <w:moveTo w:id="5621" w:author="Bo Shen" w:date="2023-02-13T15:00:00Z"/>
                <w:rFonts w:ascii="Times New Roman" w:hAnsi="Times New Roman" w:cs="Times New Roman"/>
                <w:color w:val="000000" w:themeColor="text1"/>
              </w:rPr>
            </w:pPr>
          </w:p>
        </w:tc>
        <w:tc>
          <w:tcPr>
            <w:tcW w:w="4680" w:type="dxa"/>
            <w:vAlign w:val="center"/>
          </w:tcPr>
          <w:p w14:paraId="0F669A9A" w14:textId="77777777" w:rsidR="00564B42" w:rsidRPr="004334A0" w:rsidRDefault="00000000" w:rsidP="00CB4C46">
            <w:pPr>
              <w:spacing w:line="480" w:lineRule="auto"/>
              <w:jc w:val="both"/>
              <w:rPr>
                <w:moveTo w:id="5622"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6E45C542" w14:textId="77777777" w:rsidR="00564B42" w:rsidRPr="00684E5E" w:rsidRDefault="00564B42" w:rsidP="00CB4C46">
            <w:pPr>
              <w:pStyle w:val="Caption"/>
              <w:jc w:val="right"/>
              <w:rPr>
                <w:moveTo w:id="5623" w:author="Bo Shen" w:date="2023-02-13T15:00:00Z"/>
                <w:rFonts w:ascii="Times New Roman" w:hAnsi="Times New Roman" w:cs="Times New Roman"/>
                <w:i w:val="0"/>
                <w:color w:val="000000" w:themeColor="text1"/>
                <w:sz w:val="24"/>
                <w:szCs w:val="24"/>
              </w:rPr>
            </w:pPr>
            <w:bookmarkStart w:id="5624" w:name="_Ref48123899"/>
            <w:moveTo w:id="5625" w:author="Bo Shen" w:date="2023-02-13T15:00:00Z">
              <w:r w:rsidRPr="00684E5E">
                <w:rPr>
                  <w:rFonts w:ascii="Times New Roman" w:hAnsi="Times New Roman" w:cs="Times New Roman"/>
                  <w:i w:val="0"/>
                  <w:color w:val="000000" w:themeColor="text1"/>
                  <w:sz w:val="24"/>
                  <w:szCs w:val="24"/>
                </w:rPr>
                <w:t>(</w:t>
              </w:r>
              <w:del w:id="5626" w:author="Bo Shen" w:date="2023-02-27T16:39:00Z">
                <w:r w:rsidDel="00CA409D">
                  <w:rPr>
                    <w:rFonts w:ascii="Times New Roman" w:hAnsi="Times New Roman" w:cs="Times New Roman"/>
                    <w:i w:val="0"/>
                    <w:color w:val="000000" w:themeColor="text1"/>
                    <w:sz w:val="24"/>
                    <w:szCs w:val="24"/>
                  </w:rPr>
                  <w:delText>8</w:delText>
                </w:r>
              </w:del>
            </w:moveTo>
            <w:ins w:id="5627" w:author="Bo Shen" w:date="2023-02-27T16:39:00Z">
              <w:r>
                <w:rPr>
                  <w:rFonts w:ascii="Times New Roman" w:hAnsi="Times New Roman" w:cs="Times New Roman"/>
                  <w:i w:val="0"/>
                  <w:color w:val="000000" w:themeColor="text1"/>
                  <w:sz w:val="24"/>
                  <w:szCs w:val="24"/>
                </w:rPr>
                <w:t>31</w:t>
              </w:r>
            </w:ins>
            <w:moveTo w:id="5628" w:author="Bo Shen" w:date="2023-02-13T15:00:00Z">
              <w:r w:rsidRPr="00684E5E">
                <w:rPr>
                  <w:rFonts w:ascii="Times New Roman" w:hAnsi="Times New Roman" w:cs="Times New Roman"/>
                  <w:i w:val="0"/>
                  <w:color w:val="000000" w:themeColor="text1"/>
                  <w:sz w:val="24"/>
                  <w:szCs w:val="24"/>
                </w:rPr>
                <w:t>)</w:t>
              </w:r>
              <w:bookmarkEnd w:id="5624"/>
            </w:moveTo>
          </w:p>
        </w:tc>
      </w:tr>
      <w:tr w:rsidR="00564B42" w:rsidRPr="00BA110C" w14:paraId="4A993935" w14:textId="77777777" w:rsidTr="00CB4C46">
        <w:tc>
          <w:tcPr>
            <w:tcW w:w="2250" w:type="dxa"/>
            <w:vAlign w:val="center"/>
          </w:tcPr>
          <w:p w14:paraId="67813965" w14:textId="77777777" w:rsidR="00564B42" w:rsidRPr="00BA110C" w:rsidRDefault="00564B42" w:rsidP="00CB4C46">
            <w:pPr>
              <w:spacing w:line="480" w:lineRule="auto"/>
              <w:jc w:val="both"/>
              <w:rPr>
                <w:moveTo w:id="5629" w:author="Bo Shen" w:date="2023-02-13T15:00:00Z"/>
                <w:rFonts w:ascii="Times New Roman" w:hAnsi="Times New Roman" w:cs="Times New Roman"/>
                <w:color w:val="000000" w:themeColor="text1"/>
              </w:rPr>
            </w:pPr>
          </w:p>
        </w:tc>
        <w:tc>
          <w:tcPr>
            <w:tcW w:w="4680" w:type="dxa"/>
            <w:vAlign w:val="center"/>
          </w:tcPr>
          <w:p w14:paraId="6383BABF" w14:textId="77777777" w:rsidR="00564B42" w:rsidRPr="004334A0" w:rsidRDefault="00000000" w:rsidP="00CB4C46">
            <w:pPr>
              <w:spacing w:line="480" w:lineRule="auto"/>
              <w:jc w:val="both"/>
              <w:rPr>
                <w:moveTo w:id="5630"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4FA0102C" w14:textId="77777777" w:rsidR="00564B42" w:rsidRPr="00684E5E" w:rsidRDefault="00564B42" w:rsidP="00CB4C46">
            <w:pPr>
              <w:pStyle w:val="Caption"/>
              <w:jc w:val="right"/>
              <w:rPr>
                <w:moveTo w:id="5631" w:author="Bo Shen" w:date="2023-02-13T15:00:00Z"/>
                <w:rFonts w:ascii="Times New Roman" w:hAnsi="Times New Roman" w:cs="Times New Roman"/>
                <w:i w:val="0"/>
                <w:color w:val="000000" w:themeColor="text1"/>
                <w:sz w:val="24"/>
                <w:szCs w:val="24"/>
              </w:rPr>
            </w:pPr>
            <w:moveTo w:id="5632" w:author="Bo Shen" w:date="2023-02-13T15:00:00Z">
              <w:r w:rsidRPr="00684E5E">
                <w:rPr>
                  <w:rFonts w:ascii="Times New Roman" w:hAnsi="Times New Roman" w:cs="Times New Roman"/>
                  <w:i w:val="0"/>
                  <w:color w:val="000000" w:themeColor="text1"/>
                  <w:sz w:val="24"/>
                  <w:szCs w:val="24"/>
                </w:rPr>
                <w:t>(</w:t>
              </w:r>
              <w:del w:id="5633" w:author="Bo Shen" w:date="2023-02-27T16:39:00Z">
                <w:r w:rsidDel="00CA409D">
                  <w:rPr>
                    <w:rFonts w:ascii="Times New Roman" w:hAnsi="Times New Roman" w:cs="Times New Roman"/>
                    <w:i w:val="0"/>
                    <w:color w:val="000000" w:themeColor="text1"/>
                    <w:sz w:val="24"/>
                    <w:szCs w:val="24"/>
                  </w:rPr>
                  <w:delText>9</w:delText>
                </w:r>
              </w:del>
            </w:moveTo>
            <w:ins w:id="5634" w:author="Bo Shen" w:date="2023-02-27T16:39:00Z">
              <w:r>
                <w:rPr>
                  <w:rFonts w:ascii="Times New Roman" w:hAnsi="Times New Roman" w:cs="Times New Roman"/>
                  <w:i w:val="0"/>
                  <w:color w:val="000000" w:themeColor="text1"/>
                  <w:sz w:val="24"/>
                  <w:szCs w:val="24"/>
                </w:rPr>
                <w:t>32</w:t>
              </w:r>
            </w:ins>
            <w:moveTo w:id="5635" w:author="Bo Shen" w:date="2023-02-13T15:00:00Z">
              <w:r w:rsidRPr="00684E5E">
                <w:rPr>
                  <w:rFonts w:ascii="Times New Roman" w:hAnsi="Times New Roman" w:cs="Times New Roman"/>
                  <w:i w:val="0"/>
                  <w:color w:val="000000" w:themeColor="text1"/>
                  <w:sz w:val="24"/>
                  <w:szCs w:val="24"/>
                </w:rPr>
                <w:t>)</w:t>
              </w:r>
            </w:moveTo>
          </w:p>
        </w:tc>
      </w:tr>
    </w:tbl>
    <w:p w14:paraId="73347C32" w14:textId="77777777" w:rsidR="00564B42" w:rsidRDefault="00564B42" w:rsidP="001040BB">
      <w:pPr>
        <w:spacing w:line="480" w:lineRule="auto"/>
        <w:jc w:val="both"/>
        <w:rPr>
          <w:moveTo w:id="5636" w:author="Bo Shen" w:date="2023-02-13T15:00:00Z"/>
          <w:rFonts w:ascii="Times New Roman" w:hAnsi="Times New Roman" w:cs="Times New Roman"/>
        </w:rPr>
      </w:pPr>
    </w:p>
    <w:p w14:paraId="3F8D711E" w14:textId="77777777" w:rsidR="00564B42" w:rsidRDefault="00564B42" w:rsidP="001040BB">
      <w:pPr>
        <w:spacing w:line="480" w:lineRule="auto"/>
        <w:jc w:val="both"/>
        <w:rPr>
          <w:moveTo w:id="5637" w:author="Bo Shen" w:date="2023-02-13T15:00:00Z"/>
          <w:rFonts w:ascii="Times New Roman" w:hAnsi="Times New Roman" w:cs="Times New Roman"/>
        </w:rPr>
      </w:pPr>
      <w:moveTo w:id="5638" w:author="Bo Shen" w:date="2023-02-13T15:00:00Z">
        <w:r>
          <w:rPr>
            <w:rFonts w:ascii="Times New Roman" w:hAnsi="Times New Roman" w:cs="Times New Roman"/>
          </w:rPr>
          <w:t xml:space="preserve">where </w:t>
        </w:r>
        <w:proofErr w:type="spellStart"/>
        <w:r w:rsidRPr="00BD14E1">
          <w:rPr>
            <w:rFonts w:ascii="Times New Roman" w:hAnsi="Times New Roman" w:cs="Times New Roman"/>
            <w:i/>
          </w:rPr>
          <w:t>i</w:t>
        </w:r>
        <w:proofErr w:type="spellEnd"/>
        <w:r w:rsidRPr="00BD14E1">
          <w:rPr>
            <w:rFonts w:ascii="Times New Roman" w:hAnsi="Times New Roman" w:cs="Times New Roman"/>
            <w:i/>
          </w:rPr>
          <w:t xml:space="preserve">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To w:id="5639"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To w:id="5640"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To w:id="5641" w:author="Bo Shen" w:date="2023-02-13T15:00:00Z">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To w:id="5642"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To w:id="5643"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To w:id="5644" w:author="Bo Shen" w:date="2023-02-13T15:00:00Z">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CB4C46">
                      <w:rPr>
                        <w:rFonts w:ascii="Times New Roman" w:hAnsi="Times New Roman" w:cs="Times New Roman"/>
                        <w:i/>
                        <w:iCs/>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moveTo w:id="5645" w:author="Bo Shen" w:date="2023-02-13T15:00:00Z">
                      <w:r>
                        <w:rPr>
                          <w:rFonts w:ascii="Times New Roman" w:hAnsi="Times New Roman" w:cs="Times New Roman"/>
                        </w:rPr>
                        <w:t xml:space="preserve"> represent the coupling strength between excitatory units </w:t>
                      </w:r>
                      <m:oMath>
                        <m:r>
                          <w:rPr>
                            <w:rFonts w:ascii="Cambria Math" w:hAnsi="Cambria Math" w:cs="Times New Roman"/>
                          </w:rPr>
                          <m:t>R</m:t>
                        </m:r>
                      </m:oMath>
                      <w:moveTo w:id="5646" w:author="Bo Shen" w:date="2023-02-13T15:00:00Z">
                        <w:r>
                          <w:rPr>
                            <w:rFonts w:ascii="Times New Roman" w:hAnsi="Times New Roman" w:cs="Times New Roman"/>
                          </w:rPr>
                          <w:t xml:space="preserve"> and gain control units </w:t>
                        </w:r>
                        <m:oMath>
                          <m:r>
                            <w:rPr>
                              <w:rFonts w:ascii="Cambria Math" w:hAnsi="Cambria Math" w:cs="Times New Roman"/>
                            </w:rPr>
                            <m:t>G</m:t>
                          </m:r>
                        </m:oMath>
                        <w:moveTo w:id="5647" w:author="Bo Shen" w:date="2023-02-13T15:00:00Z">
                          <w:r>
                            <w:rPr>
                              <w:rFonts w:ascii="Times New Roman" w:hAnsi="Times New Roman" w:cs="Times New Roman"/>
                            </w:rPr>
                            <w:t xml:space="preserve">, the parameters </w:t>
                          </w:r>
                          <m:oMath>
                            <m:r>
                              <w:rPr>
                                <w:rFonts w:ascii="Cambria Math" w:hAnsi="Cambria Math" w:cs="Times New Roman"/>
                              </w:rPr>
                              <m:t>α</m:t>
                            </m:r>
                          </m:oMath>
                          <w:moveTo w:id="5648" w:author="Bo Shen" w:date="2023-02-13T15:00:00Z">
                            <w:r>
                              <w:rPr>
                                <w:rFonts w:ascii="Times New Roman" w:hAnsi="Times New Roman" w:cs="Times New Roman"/>
                              </w:rPr>
                              <w:t xml:space="preserve">, </w:t>
                            </w:r>
                            <m:oMath>
                              <m:r>
                                <w:rPr>
                                  <w:rFonts w:ascii="Cambria Math" w:hAnsi="Cambria Math" w:cs="Times New Roman"/>
                                </w:rPr>
                                <m:t>β</m:t>
                              </m:r>
                            </m:oMath>
                            <w:moveTo w:id="5649" w:author="Bo Shen" w:date="2023-02-13T15:00:00Z">
                              <w:r>
                                <w:rPr>
                                  <w:rFonts w:ascii="Times New Roman" w:hAnsi="Times New Roman" w:cs="Times New Roman"/>
                                </w:rPr>
                                <w:t xml:space="preserve">, </w:t>
                              </w:r>
                              <m:oMath>
                                <m:r>
                                  <w:rPr>
                                    <w:rFonts w:ascii="Cambria Math" w:hAnsi="Cambria Math" w:cs="Times New Roman"/>
                                  </w:rPr>
                                  <m:t>η</m:t>
                                </m:r>
                              </m:oMath>
                              <w:moveTo w:id="5650" w:author="Bo Shen" w:date="2023-02-13T15:00:00Z">
                                <w:r>
                                  <w:rPr>
                                    <w:rFonts w:ascii="Times New Roman" w:hAnsi="Times New Roman" w:cs="Times New Roman"/>
                                  </w:rPr>
                                  <w:t xml:space="preserve">, and </w:t>
                                </w:r>
                                <m:oMath>
                                  <m:r>
                                    <w:rPr>
                                      <w:rFonts w:ascii="Cambria Math" w:hAnsi="Cambria Math" w:cs="Times New Roman"/>
                                    </w:rPr>
                                    <m:t>γ</m:t>
                                  </m:r>
                                </m:oMath>
                                <w:moveTo w:id="5651" w:author="Bo Shen" w:date="2023-02-13T15:00:00Z">
                                  <w:r>
                                    <w:rPr>
                                      <w:rFonts w:ascii="Times New Roman" w:hAnsi="Times New Roman" w:cs="Times New Roman"/>
                                    </w:rPr>
                                    <w:t xml:space="preserve"> control the active state of recurrent excitation, local disinhibition, cross inhibition, and lateral gain control boost loops, respectively. </w:t>
                                  </w:r>
                                </w:moveTo>
                              </w:moveTo>
                            </w:moveTo>
                          </w:moveTo>
                        </w:moveTo>
                      </w:moveTo>
                    </w:moveTo>
                  </w:moveTo>
                </w:moveTo>
              </w:moveTo>
            </w:moveTo>
          </w:moveTo>
        </w:moveTo>
      </w:moveTo>
    </w:p>
    <w:p w14:paraId="3039558E" w14:textId="77777777" w:rsidR="00564B42" w:rsidRDefault="00564B42" w:rsidP="001040BB">
      <w:pPr>
        <w:spacing w:line="480" w:lineRule="auto"/>
        <w:jc w:val="both"/>
        <w:rPr>
          <w:moveTo w:id="5652" w:author="Bo Shen" w:date="2023-02-13T15:00:00Z"/>
          <w:rFonts w:ascii="Times New Roman" w:hAnsi="Times New Roman" w:cs="Times New Roman"/>
        </w:rPr>
      </w:pPr>
    </w:p>
    <w:p w14:paraId="2293F145" w14:textId="5371A061" w:rsidR="00564B42" w:rsidRDefault="00564B42" w:rsidP="001040BB">
      <w:pPr>
        <w:spacing w:line="480" w:lineRule="auto"/>
        <w:jc w:val="both"/>
        <w:rPr>
          <w:moveTo w:id="5653" w:author="Bo Shen" w:date="2023-02-13T15:00:00Z"/>
          <w:rFonts w:ascii="Times New Roman" w:hAnsi="Times New Roman" w:cs="Times New Roman"/>
        </w:rPr>
      </w:pPr>
      <w:moveTo w:id="5654" w:author="Bo Shen" w:date="2023-02-13T15:00:00Z">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t>
        </w:r>
        <w:r>
          <w:rPr>
            <w:rFonts w:ascii="Times New Roman" w:hAnsi="Times New Roman" w:cs="Times New Roman"/>
          </w:rPr>
          <w:lastRenderedPageBreak/>
          <w:t>When local disinhibition (</w:t>
        </w:r>
        <m:oMath>
          <m:r>
            <w:rPr>
              <w:rFonts w:ascii="Cambria Math" w:hAnsi="Cambria Math" w:cs="Times New Roman"/>
            </w:rPr>
            <m:t>β</m:t>
          </m:r>
        </m:oMath>
        <w:moveTo w:id="5655" w:author="Bo Shen" w:date="2023-02-13T15:00:00Z">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To w:id="5656" w:author="Bo Shen" w:date="2023-02-13T15:00:00Z">
            <w:r>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moveTo>
          <w:r w:rsidR="00863B53">
            <w:rPr>
              <w:rFonts w:ascii="Times New Roman" w:hAnsi="Times New Roman" w:cs="Times New Roman"/>
            </w:rPr>
            <w:t xml:space="preserve"> </w:t>
          </w:r>
          <w:moveTo w:id="5657" w:author="Bo Shen" w:date="2023-02-13T15:00:00Z">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To w:id="5658" w:author="Bo Shen" w:date="2023-02-13T15:00:00Z">
              <w:r>
                <w:rPr>
                  <w:rFonts w:ascii="Times New Roman" w:hAnsi="Times New Roman" w:cs="Times New Roman"/>
                </w:rPr>
                <w:t>, the right two columns), the models generate WTA dynamics with h</w:t>
              </w:r>
              <w:proofErr w:type="spellStart"/>
              <w:r>
                <w:rPr>
                  <w:rFonts w:ascii="Times New Roman" w:hAnsi="Times New Roman" w:cs="Times New Roman"/>
                </w:rPr>
                <w:t>igh</w:t>
              </w:r>
              <w:proofErr w:type="spellEnd"/>
              <w:r>
                <w:rPr>
                  <w:rFonts w:ascii="Times New Roman" w:hAnsi="Times New Roman" w:cs="Times New Roman"/>
                </w:rPr>
                <w:t xml:space="preserve"> activity in the late stage to reach the decision threshold. This is robust even without any other modifications (see the panel with </w:t>
              </w:r>
              <m:oMath>
                <m:r>
                  <w:rPr>
                    <w:rFonts w:ascii="Cambria Math" w:hAnsi="Cambria Math" w:cs="Times New Roman"/>
                  </w:rPr>
                  <m:t>η</m:t>
                </m:r>
              </m:oMath>
              <w:moveTo w:id="5659" w:author="Bo Shen" w:date="2023-02-13T15:00:00Z">
                <w:r>
                  <w:rPr>
                    <w:rFonts w:ascii="Times New Roman" w:hAnsi="Times New Roman" w:cs="Times New Roman"/>
                  </w:rPr>
                  <w:t xml:space="preserve"> and </w:t>
                </w:r>
                <m:oMath>
                  <m:r>
                    <w:rPr>
                      <w:rFonts w:ascii="Cambria Math" w:hAnsi="Cambria Math" w:cs="Times New Roman"/>
                    </w:rPr>
                    <m:t>γ</m:t>
                  </m:r>
                </m:oMath>
                <w:moveTo w:id="5660" w:author="Bo Shen" w:date="2023-02-13T15:00:00Z">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To>
              </w:moveTo>
            </w:moveTo>
          </w:moveTo>
        </w:moveTo>
      </w:moveTo>
    </w:p>
    <w:moveToRangeEnd w:id="5574"/>
    <w:p w14:paraId="209B9EE3" w14:textId="77777777" w:rsidR="00564B42" w:rsidRPr="0060258A" w:rsidRDefault="00564B42" w:rsidP="00E24C8A">
      <w:pPr>
        <w:spacing w:line="480" w:lineRule="auto"/>
        <w:rPr>
          <w:rFonts w:ascii="Times New Roman" w:hAnsi="Times New Roman" w:cs="Times New Roman"/>
          <w:b/>
          <w:color w:val="000000" w:themeColor="text1"/>
        </w:rPr>
      </w:pPr>
    </w:p>
    <w:p w14:paraId="0D2B347F" w14:textId="77777777" w:rsidR="00564B42" w:rsidRPr="0060258A" w:rsidRDefault="00564B42" w:rsidP="00513E7D">
      <w:pPr>
        <w:pStyle w:val="Heading4"/>
      </w:pPr>
      <w:r w:rsidRPr="0060258A">
        <w:t xml:space="preserve">Data </w:t>
      </w:r>
      <w:r>
        <w:t xml:space="preserve">and code </w:t>
      </w:r>
      <w:r w:rsidRPr="0060258A">
        <w:t>availability</w:t>
      </w:r>
    </w:p>
    <w:p w14:paraId="4D89B14C" w14:textId="77777777" w:rsidR="00564B42" w:rsidRPr="00CC0583" w:rsidRDefault="00564B42"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36637D30" w14:textId="77777777" w:rsidR="00564B42" w:rsidRPr="0060258A" w:rsidDel="00695083" w:rsidRDefault="00564B42" w:rsidP="00E24C8A">
      <w:pPr>
        <w:rPr>
          <w:del w:id="5661" w:author="Bo Shen" w:date="2023-02-03T14:02:00Z"/>
          <w:rFonts w:ascii="Times New Roman" w:hAnsi="Times New Roman" w:cs="Times New Roman"/>
          <w:b/>
          <w:color w:val="000000" w:themeColor="text1"/>
        </w:rPr>
      </w:pPr>
      <w:del w:id="5662" w:author="Bo Shen" w:date="2023-02-03T14:02:00Z">
        <w:r w:rsidRPr="0060258A" w:rsidDel="00695083">
          <w:rPr>
            <w:rFonts w:ascii="Times New Roman" w:hAnsi="Times New Roman" w:cs="Times New Roman"/>
            <w:b/>
            <w:color w:val="000000" w:themeColor="text1"/>
          </w:rPr>
          <w:br w:type="page"/>
        </w:r>
      </w:del>
    </w:p>
    <w:p w14:paraId="21C66658" w14:textId="77777777" w:rsidR="00564B42" w:rsidRDefault="00564B42"/>
    <w:p w14:paraId="787D9B33" w14:textId="2F5380F9" w:rsidR="00011B9B" w:rsidRDefault="00011B9B">
      <w:pPr>
        <w:rPr>
          <w:rFonts w:ascii="Times New Roman" w:hAnsi="Times New Roman" w:cs="Times New Roman"/>
          <w:color w:val="000000" w:themeColor="text1"/>
        </w:rPr>
      </w:pPr>
      <w:r>
        <w:rPr>
          <w:rFonts w:ascii="Times New Roman" w:hAnsi="Times New Roman" w:cs="Times New Roman"/>
          <w:color w:val="000000" w:themeColor="text1"/>
        </w:rPr>
        <w:br w:type="page"/>
      </w:r>
    </w:p>
    <w:p w14:paraId="3187AA72" w14:textId="363340FD" w:rsidR="00E15537" w:rsidRDefault="00011B9B" w:rsidP="00011B9B">
      <w:pPr>
        <w:pStyle w:val="Heading1"/>
      </w:pPr>
      <w:r>
        <w:lastRenderedPageBreak/>
        <w:t>References</w:t>
      </w:r>
    </w:p>
    <w:p w14:paraId="0DFA95B2" w14:textId="77777777" w:rsidR="00383211" w:rsidRPr="00383211" w:rsidRDefault="00EA1839" w:rsidP="00383211">
      <w:pPr>
        <w:pStyle w:val="Bibliography"/>
        <w:spacing w:line="240" w:lineRule="auto"/>
        <w:rPr>
          <w:rFonts w:ascii="Times New Roman" w:hAnsi="Times New Roman" w:cs="Times New Roman"/>
          <w:color w:val="000000"/>
        </w:rPr>
      </w:pPr>
      <w:r>
        <w:rPr>
          <w:color w:val="000000" w:themeColor="text1"/>
        </w:rPr>
        <w:fldChar w:fldCharType="begin"/>
      </w:r>
      <w:r w:rsidR="00383211">
        <w:rPr>
          <w:color w:val="000000" w:themeColor="text1"/>
        </w:rPr>
        <w:instrText xml:space="preserve"> ADDIN ZOTERO_BIBL {"uncited":[],"omitted":[],"custom":[]} CSL_BIBLIOGRAPHY </w:instrText>
      </w:r>
      <w:r>
        <w:rPr>
          <w:color w:val="000000" w:themeColor="text1"/>
        </w:rPr>
        <w:fldChar w:fldCharType="separate"/>
      </w:r>
      <w:r w:rsidR="00383211" w:rsidRPr="00383211">
        <w:rPr>
          <w:rFonts w:ascii="Times New Roman" w:hAnsi="Times New Roman" w:cs="Times New Roman"/>
          <w:color w:val="000000"/>
        </w:rPr>
        <w:t xml:space="preserve">Acerbi, L., &amp; Ma, W. J. (2017a). Practical Bayesian Optimization for Model Fitting with Bayesian Adaptive Direct Search. In I. Guyon, U. V. Luxburg, S. Bengio, H. Wallach, R. Fergus, S. Vishwanathan, &amp; R. Garnett (Eds.), </w:t>
      </w:r>
      <w:r w:rsidR="00383211" w:rsidRPr="00383211">
        <w:rPr>
          <w:rFonts w:ascii="Times New Roman" w:hAnsi="Times New Roman" w:cs="Times New Roman"/>
          <w:i/>
          <w:iCs/>
          <w:color w:val="000000"/>
        </w:rPr>
        <w:t>Advances in Neural Information Processing Systems</w:t>
      </w:r>
      <w:r w:rsidR="00383211" w:rsidRPr="00383211">
        <w:rPr>
          <w:rFonts w:ascii="Times New Roman" w:hAnsi="Times New Roman" w:cs="Times New Roman"/>
          <w:color w:val="000000"/>
        </w:rPr>
        <w:t xml:space="preserve"> (Vol. 30). Curran Associates, Inc. https://proceedings.neurips.cc/paper/2017/file/df0aab058ce179e4f7ab135ed4e641a9-Paper.pdf</w:t>
      </w:r>
    </w:p>
    <w:p w14:paraId="614D96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cerbi, L., &amp; Ma, W. J. (2017b). Practical Bayesian Optimization for Model Fitting with Bayesian Adaptive Direct Search. </w:t>
      </w:r>
      <w:r w:rsidRPr="00383211">
        <w:rPr>
          <w:rFonts w:ascii="Times New Roman" w:hAnsi="Times New Roman" w:cs="Times New Roman"/>
          <w:i/>
          <w:iCs/>
          <w:color w:val="000000"/>
        </w:rPr>
        <w:t>ArXiv:1705.04405 [q-Bio, Stat]</w:t>
      </w:r>
      <w:r w:rsidRPr="00383211">
        <w:rPr>
          <w:rFonts w:ascii="Times New Roman" w:hAnsi="Times New Roman" w:cs="Times New Roman"/>
          <w:color w:val="000000"/>
        </w:rPr>
        <w:t>. http://arxiv.org/abs/1705.04405</w:t>
      </w:r>
    </w:p>
    <w:p w14:paraId="788AAF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litto, H. J., &amp; Dan, Y. (2013). Cell-type-specific modulation of neocortical activity by basal forebrain input. </w:t>
      </w:r>
      <w:r w:rsidRPr="00383211">
        <w:rPr>
          <w:rFonts w:ascii="Times New Roman" w:hAnsi="Times New Roman" w:cs="Times New Roman"/>
          <w:i/>
          <w:iCs/>
          <w:color w:val="000000"/>
        </w:rPr>
        <w:t>Frontiers in System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w:t>
      </w:r>
      <w:r w:rsidRPr="00383211">
        <w:rPr>
          <w:rFonts w:ascii="Times New Roman" w:hAnsi="Times New Roman" w:cs="Times New Roman"/>
          <w:color w:val="000000"/>
        </w:rPr>
        <w:t>. https://doi.org/10.3389/fnsys.2012.00079</w:t>
      </w:r>
    </w:p>
    <w:p w14:paraId="7B732B4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llen, W. E., Kauvar, I. V., Chen, M. Z., Richman, E. B., Yang, S. J., Chan, K., Gradinaru, V., Deverman, B. E., Luo, L., &amp; Deisseroth, K. (2017). Global Representations of Goal-Directed Behavior in Distinct Cell Types of Mouse Neo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4</w:t>
      </w:r>
      <w:r w:rsidRPr="00383211">
        <w:rPr>
          <w:rFonts w:ascii="Times New Roman" w:hAnsi="Times New Roman" w:cs="Times New Roman"/>
          <w:color w:val="000000"/>
        </w:rPr>
        <w:t>(4), 891-907.e6. https://doi.org/10.1016/j.neuron.2017.04.017</w:t>
      </w:r>
    </w:p>
    <w:p w14:paraId="0C513A9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mari, S. (1977). Dynamics of pattern formation in lateral-inhibition type neural fields. </w:t>
      </w:r>
      <w:r w:rsidRPr="00383211">
        <w:rPr>
          <w:rFonts w:ascii="Times New Roman" w:hAnsi="Times New Roman" w:cs="Times New Roman"/>
          <w:i/>
          <w:iCs/>
          <w:color w:val="000000"/>
        </w:rPr>
        <w:t>Biological Cybernetic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w:t>
      </w:r>
      <w:r w:rsidRPr="00383211">
        <w:rPr>
          <w:rFonts w:ascii="Times New Roman" w:hAnsi="Times New Roman" w:cs="Times New Roman"/>
          <w:color w:val="000000"/>
        </w:rPr>
        <w:t>(2), 77–87. https://doi.org/10.1007/BF00337259</w:t>
      </w:r>
    </w:p>
    <w:p w14:paraId="2340571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mit, D. J., &amp; Brunel, N. (1997). Model of global spontaneous activity and local structured activity during delay periods in the cerebral cortex.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3), 237–252. https://doi.org/10.1093/cercor/7.3.237</w:t>
      </w:r>
    </w:p>
    <w:p w14:paraId="7659F0B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ndersen, R. A., &amp; Buneo, C. A. (2002). Intentional Maps in Posterior Parietal Cortex.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5</w:t>
      </w:r>
      <w:r w:rsidRPr="00383211">
        <w:rPr>
          <w:rFonts w:ascii="Times New Roman" w:hAnsi="Times New Roman" w:cs="Times New Roman"/>
          <w:color w:val="000000"/>
        </w:rPr>
        <w:t>(1), 189–220. https://doi.org/10.1146/annurev.neuro.25.112701.142922</w:t>
      </w:r>
    </w:p>
    <w:p w14:paraId="73744A6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rrouillet, P., &amp; Camos, V. (2012). As Time Goes By: Temporal Constraints in Working Memory.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1</w:t>
      </w:r>
      <w:r w:rsidRPr="00383211">
        <w:rPr>
          <w:rFonts w:ascii="Times New Roman" w:hAnsi="Times New Roman" w:cs="Times New Roman"/>
          <w:color w:val="000000"/>
        </w:rPr>
        <w:t>(6), 413–419. https://doi.org/10.1177/0963721412459513</w:t>
      </w:r>
    </w:p>
    <w:p w14:paraId="4F57855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rrouillet, P., Portrat, S., Vergauwe, E., Diependaele, K., &amp; Camos, V. (2011). Further evidence for temporal decay in working memory: Reply to Lewandowsky and Oberauer (2009). </w:t>
      </w:r>
      <w:r w:rsidRPr="00383211">
        <w:rPr>
          <w:rFonts w:ascii="Times New Roman" w:hAnsi="Times New Roman" w:cs="Times New Roman"/>
          <w:i/>
          <w:iCs/>
          <w:color w:val="000000"/>
        </w:rPr>
        <w:t>Journal of Experimental Psychology: Learning, Memory, and 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7</w:t>
      </w:r>
      <w:r w:rsidRPr="00383211">
        <w:rPr>
          <w:rFonts w:ascii="Times New Roman" w:hAnsi="Times New Roman" w:cs="Times New Roman"/>
          <w:color w:val="000000"/>
        </w:rPr>
        <w:t>(5), 1302–1317. https://doi.org/10.1037/a0022933</w:t>
      </w:r>
    </w:p>
    <w:p w14:paraId="6BA279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sso, M. A., &amp; Wurtz, R. H. (1997). Modulation of neuronal activity by target uncertainty.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9</w:t>
      </w:r>
      <w:r w:rsidRPr="00383211">
        <w:rPr>
          <w:rFonts w:ascii="Times New Roman" w:hAnsi="Times New Roman" w:cs="Times New Roman"/>
          <w:color w:val="000000"/>
        </w:rPr>
        <w:t>(6646), Article 6646. https://doi.org/10.1038/37975</w:t>
      </w:r>
    </w:p>
    <w:p w14:paraId="53134E2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sso, M. A., &amp; Wurtz, R. H. (1998). Modulation of Neuronal Activity in Superior Colliculus by Changes in Target Probability.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8</w:t>
      </w:r>
      <w:r w:rsidRPr="00383211">
        <w:rPr>
          <w:rFonts w:ascii="Times New Roman" w:hAnsi="Times New Roman" w:cs="Times New Roman"/>
          <w:color w:val="000000"/>
        </w:rPr>
        <w:t>(18), 7519–7534. https://doi.org/10.1523/JNEUROSCI.18-18-07519.1998</w:t>
      </w:r>
    </w:p>
    <w:p w14:paraId="26A9A18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thellier, B., Ushakova, L., &amp; Rumpel, S. (2012). Discrete Neocortical Dynamics Predict Behavioral Categorization of Sound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6</w:t>
      </w:r>
      <w:r w:rsidRPr="00383211">
        <w:rPr>
          <w:rFonts w:ascii="Times New Roman" w:hAnsi="Times New Roman" w:cs="Times New Roman"/>
          <w:color w:val="000000"/>
        </w:rPr>
        <w:t>(2), 435–449. https://doi.org/10.1016/j.neuron.2012.07.008</w:t>
      </w:r>
    </w:p>
    <w:p w14:paraId="54A5B75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ock, D. D., Lee, W.-C. A., Kerlin, A. M., Andermann, M. L., Hood, G., Wetzel, A. W., Yurgenson, S., Soucy, E. R., Kim, H. S., &amp; Reid, R. C. (2011). Network anatomy and in vivo physiology of visual cortical neuron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71</w:t>
      </w:r>
      <w:r w:rsidRPr="00383211">
        <w:rPr>
          <w:rFonts w:ascii="Times New Roman" w:hAnsi="Times New Roman" w:cs="Times New Roman"/>
          <w:color w:val="000000"/>
        </w:rPr>
        <w:t>(7337), 177–182. https://doi.org/10.1038/nature09802</w:t>
      </w:r>
    </w:p>
    <w:p w14:paraId="747676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Bogacz, R., &amp; Gurney, K. (2007). The Basal Ganglia and Cortex Implement Optimal Decision Making Between Alternative Action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2), 442–477. https://doi.org/10.1162/neco.2007.19.2.442</w:t>
      </w:r>
    </w:p>
    <w:p w14:paraId="7F9A5E4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runel, N., &amp; Wang, X.-J. (2001). Effects of Neuromodulation in a Cortical Network Model of Object Working Memory Dominated by Recurrent Inhibition. </w:t>
      </w:r>
      <w:r w:rsidRPr="00383211">
        <w:rPr>
          <w:rFonts w:ascii="Times New Roman" w:hAnsi="Times New Roman" w:cs="Times New Roman"/>
          <w:i/>
          <w:iCs/>
          <w:color w:val="000000"/>
        </w:rPr>
        <w:t>Journal of Computation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1), 63–85. https://doi.org/10.1023/A:1011204814320</w:t>
      </w:r>
    </w:p>
    <w:p w14:paraId="601EC58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urak, Y., &amp; Fiete, I. R. (2009). Accurate Path Integration in Continuous Attractor Network Models of Grid Cells. </w:t>
      </w:r>
      <w:r w:rsidRPr="00383211">
        <w:rPr>
          <w:rFonts w:ascii="Times New Roman" w:hAnsi="Times New Roman" w:cs="Times New Roman"/>
          <w:i/>
          <w:iCs/>
          <w:color w:val="000000"/>
        </w:rPr>
        <w:t>PLOS Computation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2), e1000291. https://doi.org/10.1371/journal.pcbi.1000291</w:t>
      </w:r>
    </w:p>
    <w:p w14:paraId="178D4EE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amp; Heeger, D. J. (1994). Summation and division by neurons in primate visu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4</w:t>
      </w:r>
      <w:r w:rsidRPr="00383211">
        <w:rPr>
          <w:rFonts w:ascii="Times New Roman" w:hAnsi="Times New Roman" w:cs="Times New Roman"/>
          <w:color w:val="000000"/>
        </w:rPr>
        <w:t>(5163), 1333–1336. https://doi.org/10.1126/science.8191289</w:t>
      </w:r>
    </w:p>
    <w:p w14:paraId="23197D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amp; Heeger, D. J. (2012). Normalization as a canonical neural computation.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Article 1. https://doi.org/10.1038/nrn3136</w:t>
      </w:r>
    </w:p>
    <w:p w14:paraId="23DDCEA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Heeger, D. J., &amp; Anthony Movshon, J. (1999). Linearity and Gain Control in V1 Simple Cells. In P. S. Ulinski, E. G. Jones, &amp; A. Peters (Eds.), </w:t>
      </w:r>
      <w:r w:rsidRPr="00383211">
        <w:rPr>
          <w:rFonts w:ascii="Times New Roman" w:hAnsi="Times New Roman" w:cs="Times New Roman"/>
          <w:i/>
          <w:iCs/>
          <w:color w:val="000000"/>
        </w:rPr>
        <w:t>Models of Cortical Circuits</w:t>
      </w:r>
      <w:r w:rsidRPr="00383211">
        <w:rPr>
          <w:rFonts w:ascii="Times New Roman" w:hAnsi="Times New Roman" w:cs="Times New Roman"/>
          <w:color w:val="000000"/>
        </w:rPr>
        <w:t xml:space="preserve"> (pp. 401–443). Springer US. https://doi.org/10.1007/978-1-4615-4903-1_7</w:t>
      </w:r>
    </w:p>
    <w:p w14:paraId="0F4DD27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au, B. K., Law, C.-K., Lopez-Persem, A., Klein-Flügge, M. C., &amp; Rushworth, M. F. (2020). Consistent patterns of distractor effects during decision making.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3850. https://doi.org/10.7554/eLife.53850</w:t>
      </w:r>
    </w:p>
    <w:p w14:paraId="378F9AA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en, T.-W., Wardill, T. J., Sun, Y., Pulver, S. R., Renninger, S. L., Baohan, A., Schreiter, E. R., Kerr, R. A., Orger, M. B., Jayaraman, V., Looger, L. L., Svoboda, K., &amp; Kim, D. S. (2013). Ultrasensitive fluorescent proteins for imaging neuronal activity.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9</w:t>
      </w:r>
      <w:r w:rsidRPr="00383211">
        <w:rPr>
          <w:rFonts w:ascii="Times New Roman" w:hAnsi="Times New Roman" w:cs="Times New Roman"/>
          <w:color w:val="000000"/>
        </w:rPr>
        <w:t>(7458), 295–300. https://doi.org/10.1038/nature12354</w:t>
      </w:r>
    </w:p>
    <w:p w14:paraId="1B2D1C2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iu, C. Q., Lur, G., Morse, T. M., Carnevale, N. T., Ellis-Davies, G. C. R., &amp; Higley, M. J. (2013). Compartmentalization of GABAergic Inhibition by Dendritic Spines.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0</w:t>
      </w:r>
      <w:r w:rsidRPr="00383211">
        <w:rPr>
          <w:rFonts w:ascii="Times New Roman" w:hAnsi="Times New Roman" w:cs="Times New Roman"/>
          <w:color w:val="000000"/>
        </w:rPr>
        <w:t>(6133), 759–762. https://doi.org/10.1126/science.1234274</w:t>
      </w:r>
    </w:p>
    <w:p w14:paraId="2C9E37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urchland, A. K., Kiani, R., &amp; Shadlen, M. N. (2008). Decision-making with multiple alternative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6), 693–702. https://doi.org/10.1038/nn.2123</w:t>
      </w:r>
    </w:p>
    <w:p w14:paraId="4CCE697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isek, P., &amp; Kalaska, J. F. (2005). Neural Correlates of Reaching Decisions in Dorsal Premotor Cortex: Specification of Multiple Direction Choices and Final Selection of Ac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5</w:t>
      </w:r>
      <w:r w:rsidRPr="00383211">
        <w:rPr>
          <w:rFonts w:ascii="Times New Roman" w:hAnsi="Times New Roman" w:cs="Times New Roman"/>
          <w:color w:val="000000"/>
        </w:rPr>
        <w:t>(5), 801–814. https://doi.org/10.1016/j.neuron.2005.01.027</w:t>
      </w:r>
    </w:p>
    <w:p w14:paraId="25B0DF7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en-Cagli, R., Dayan, P., &amp; Schwartz, O. (2012). Cortical Surround Interactions and Perceptual Salience via Natural Scene Statistics. </w:t>
      </w:r>
      <w:r w:rsidRPr="00383211">
        <w:rPr>
          <w:rFonts w:ascii="Times New Roman" w:hAnsi="Times New Roman" w:cs="Times New Roman"/>
          <w:i/>
          <w:iCs/>
          <w:color w:val="000000"/>
        </w:rPr>
        <w:t>PLOS Computation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w:t>
      </w:r>
      <w:r w:rsidRPr="00383211">
        <w:rPr>
          <w:rFonts w:ascii="Times New Roman" w:hAnsi="Times New Roman" w:cs="Times New Roman"/>
          <w:color w:val="000000"/>
        </w:rPr>
        <w:t>(3), e1002405. https://doi.org/10.1371/journal.pcbi.1002405</w:t>
      </w:r>
    </w:p>
    <w:p w14:paraId="0D79748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en-Cagli, R., Kohn, A., &amp; Schwartz, O. (2015). Flexible gating of contextual influences in natural vision.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8</w:t>
      </w:r>
      <w:r w:rsidRPr="00383211">
        <w:rPr>
          <w:rFonts w:ascii="Times New Roman" w:hAnsi="Times New Roman" w:cs="Times New Roman"/>
          <w:color w:val="000000"/>
        </w:rPr>
        <w:t>(11), Article 11. https://doi.org/10.1038/nn.4128</w:t>
      </w:r>
    </w:p>
    <w:p w14:paraId="0779386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mpte, A. (2000). Synaptic Mechanisms and Network Dynamics Underlying Spatial Working Memory in a Cortical Network Model.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w:t>
      </w:r>
      <w:r w:rsidRPr="00383211">
        <w:rPr>
          <w:rFonts w:ascii="Times New Roman" w:hAnsi="Times New Roman" w:cs="Times New Roman"/>
          <w:color w:val="000000"/>
        </w:rPr>
        <w:t>(9), 910–923. https://doi.org/10.1093/cercor/10.9.910</w:t>
      </w:r>
    </w:p>
    <w:p w14:paraId="50750E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nstantinidis, C., Funahashi, S., Lee, D., Murray, J. D., Qi, X.-L., Wang, M., &amp; Arnsten, A. F. T. (2018). Persistent Spiking Activity Underlies Working Memory.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w:t>
      </w:r>
      <w:r w:rsidRPr="00383211">
        <w:rPr>
          <w:rFonts w:ascii="Times New Roman" w:hAnsi="Times New Roman" w:cs="Times New Roman"/>
          <w:color w:val="000000"/>
        </w:rPr>
        <w:t>(32), 7020–7028. https://doi.org/10.1523/JNEUROSCI.2486-17.2018</w:t>
      </w:r>
    </w:p>
    <w:p w14:paraId="35C48F7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wan, N. (2010). The Magical Mystery Four: How Is Working Memory Capacity Limited, and Why?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1), 51–57. https://doi.org/10.1177/0963721409359277</w:t>
      </w:r>
    </w:p>
    <w:p w14:paraId="50C13B7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wan, N. (2016). </w:t>
      </w:r>
      <w:r w:rsidRPr="00383211">
        <w:rPr>
          <w:rFonts w:ascii="Times New Roman" w:hAnsi="Times New Roman" w:cs="Times New Roman"/>
          <w:i/>
          <w:iCs/>
          <w:color w:val="000000"/>
        </w:rPr>
        <w:t>Working Memory Capacity: Classic Edition</w:t>
      </w:r>
      <w:r w:rsidRPr="00383211">
        <w:rPr>
          <w:rFonts w:ascii="Times New Roman" w:hAnsi="Times New Roman" w:cs="Times New Roman"/>
          <w:color w:val="000000"/>
        </w:rPr>
        <w:t>. Psychology Press.</w:t>
      </w:r>
    </w:p>
    <w:p w14:paraId="2012757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Ding, L., &amp; Gold, J. I. (2010). Caudate Encodes Multiple Computations for Perceptual Decisi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47), 15747–15759. https://doi.org/10.1523/JNEUROSCI.2894-10.2010</w:t>
      </w:r>
    </w:p>
    <w:p w14:paraId="7F31CD3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2). Neural Correlates of Perceptual Decision Making before, during, and after Decision Commitment in Monkey Frontal Eye Field.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5), 1052–1067. https://doi.org/10.1093/cercor/bhr178</w:t>
      </w:r>
    </w:p>
    <w:p w14:paraId="3499C5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3). The Basal Ganglia’s Contributions to Perceptual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9</w:t>
      </w:r>
      <w:r w:rsidRPr="00383211">
        <w:rPr>
          <w:rFonts w:ascii="Times New Roman" w:hAnsi="Times New Roman" w:cs="Times New Roman"/>
          <w:color w:val="000000"/>
        </w:rPr>
        <w:t>(4), 640–649. https://doi.org/10.1016/j.neuron.2013.07.042</w:t>
      </w:r>
    </w:p>
    <w:p w14:paraId="0A27F9C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orris, M. C., &amp; Glimcher, P. W. (2004). Activity in Posterior Parietal Cortex Is Correlated with the Relative Subjective Desirability of Ac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4</w:t>
      </w:r>
      <w:r w:rsidRPr="00383211">
        <w:rPr>
          <w:rFonts w:ascii="Times New Roman" w:hAnsi="Times New Roman" w:cs="Times New Roman"/>
          <w:color w:val="000000"/>
        </w:rPr>
        <w:t>(2), 365–378. https://doi.org/10.1016/j.neuron.2004.09.009</w:t>
      </w:r>
    </w:p>
    <w:p w14:paraId="3AA7150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Engle, R. W. (2001). What is working memory capacity? In H. L. Roediger, J. S. Nairne, I. Neath, &amp; A. M. Surprenant (Eds.), </w:t>
      </w:r>
      <w:r w:rsidRPr="00383211">
        <w:rPr>
          <w:rFonts w:ascii="Times New Roman" w:hAnsi="Times New Roman" w:cs="Times New Roman"/>
          <w:i/>
          <w:iCs/>
          <w:color w:val="000000"/>
        </w:rPr>
        <w:t>The nature of remembering: Essays in honor of Robert G. Crowder.</w:t>
      </w:r>
      <w:r w:rsidRPr="00383211">
        <w:rPr>
          <w:rFonts w:ascii="Times New Roman" w:hAnsi="Times New Roman" w:cs="Times New Roman"/>
          <w:color w:val="000000"/>
        </w:rPr>
        <w:t xml:space="preserve"> (pp. 297–314). American Psychological Association. https://doi.org/10.1037/10394-016</w:t>
      </w:r>
    </w:p>
    <w:p w14:paraId="36DE621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Engle, R. W. (2002). Working Memory Capacity as Executive Attention.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1), 19–23. https://doi.org/10.1111/1467-8721.00160</w:t>
      </w:r>
    </w:p>
    <w:p w14:paraId="0C650CA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ino, E., &amp; Yuste, R. (2011). Dense inhibitory connectivity in neo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9</w:t>
      </w:r>
      <w:r w:rsidRPr="00383211">
        <w:rPr>
          <w:rFonts w:ascii="Times New Roman" w:hAnsi="Times New Roman" w:cs="Times New Roman"/>
          <w:color w:val="000000"/>
        </w:rPr>
        <w:t>(6), 1188–1203. https://doi.org/10.1016/j.neuron.2011.02.025</w:t>
      </w:r>
    </w:p>
    <w:p w14:paraId="1BA435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rank, M. J. (2005). Dynamic Dopamine Modulation in the Basal Ganglia: A Neurocomputational Account of Cognitive Deficits in Medicated and Nonmedicated Parkinsonism. </w:t>
      </w:r>
      <w:r w:rsidRPr="00383211">
        <w:rPr>
          <w:rFonts w:ascii="Times New Roman" w:hAnsi="Times New Roman" w:cs="Times New Roman"/>
          <w:i/>
          <w:iCs/>
          <w:color w:val="000000"/>
        </w:rPr>
        <w:t>Journal of Cognitiv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1), 51–72. https://doi.org/10.1162/0898929052880093</w:t>
      </w:r>
    </w:p>
    <w:p w14:paraId="059C6B8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 Y., Tucciarone, J. M., Espinosa, J. S., Sheng, N., Darcy, D. P., Nicoll, R. A., Huang, Z. J., &amp; Stryker, M. P. (2014). A Cortical Circuit for Gain Control by Behavioral State. </w:t>
      </w:r>
      <w:r w:rsidRPr="00383211">
        <w:rPr>
          <w:rFonts w:ascii="Times New Roman" w:hAnsi="Times New Roman" w:cs="Times New Roman"/>
          <w:i/>
          <w:iCs/>
          <w:color w:val="000000"/>
        </w:rPr>
        <w:t>Cell</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6</w:t>
      </w:r>
      <w:r w:rsidRPr="00383211">
        <w:rPr>
          <w:rFonts w:ascii="Times New Roman" w:hAnsi="Times New Roman" w:cs="Times New Roman"/>
          <w:color w:val="000000"/>
        </w:rPr>
        <w:t>(6), 1139–1152. https://doi.org/10.1016/j.cell.2014.01.050</w:t>
      </w:r>
    </w:p>
    <w:p w14:paraId="5CD64DF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nahashi, S., Bruce, C. J., &amp; Goldman-Rakic, P. S. (1989). Mnemonic coding of visual space in the monkey’s dorsolateral prefrontal cortex.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1</w:t>
      </w:r>
      <w:r w:rsidRPr="00383211">
        <w:rPr>
          <w:rFonts w:ascii="Times New Roman" w:hAnsi="Times New Roman" w:cs="Times New Roman"/>
          <w:color w:val="000000"/>
        </w:rPr>
        <w:t>(2), 331–349. https://doi.org/10.1152/jn.1989.61.2.331</w:t>
      </w:r>
    </w:p>
    <w:p w14:paraId="24791B5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rman, M., &amp; Wang, X.-J. (2008). Similarity Effect and Optimal Control of Multiple-Choice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0</w:t>
      </w:r>
      <w:r w:rsidRPr="00383211">
        <w:rPr>
          <w:rFonts w:ascii="Times New Roman" w:hAnsi="Times New Roman" w:cs="Times New Roman"/>
          <w:color w:val="000000"/>
        </w:rPr>
        <w:t>(6), 1153–1168. https://doi.org/10.1016/j.neuron.2008.12.003</w:t>
      </w:r>
    </w:p>
    <w:p w14:paraId="551A13E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ster, J. M., &amp; Alexander, G. E. (1971). Neuron Activity Related to Short-Term Memory.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3</w:t>
      </w:r>
      <w:r w:rsidRPr="00383211">
        <w:rPr>
          <w:rFonts w:ascii="Times New Roman" w:hAnsi="Times New Roman" w:cs="Times New Roman"/>
          <w:color w:val="000000"/>
        </w:rPr>
        <w:t>(3997), 652–654. https://doi.org/10.1126/science.173.3997.652</w:t>
      </w:r>
    </w:p>
    <w:p w14:paraId="647A22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age, G. J., Stoetzner, C. R., Wiltschko, A. B., &amp; Berke, J. D. (2010). Selective Activation of Striatal Fast-Spiking Interneurons during Choice Execu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7</w:t>
      </w:r>
      <w:r w:rsidRPr="00383211">
        <w:rPr>
          <w:rFonts w:ascii="Times New Roman" w:hAnsi="Times New Roman" w:cs="Times New Roman"/>
          <w:color w:val="000000"/>
        </w:rPr>
        <w:t>(3), 466–479. https://doi.org/10.1016/j.neuron.2010.06.034</w:t>
      </w:r>
    </w:p>
    <w:p w14:paraId="3C9391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anguli, S., Huh, D., &amp; Sompolinsky, H. (2008). Memory traces in dynamical systems.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5</w:t>
      </w:r>
      <w:r w:rsidRPr="00383211">
        <w:rPr>
          <w:rFonts w:ascii="Times New Roman" w:hAnsi="Times New Roman" w:cs="Times New Roman"/>
          <w:color w:val="000000"/>
        </w:rPr>
        <w:t>(48), 18970–18975. https://doi.org/10.1073/pnas.0804451105</w:t>
      </w:r>
    </w:p>
    <w:p w14:paraId="044ADAC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nadt, J. W., &amp; Andersen, R. A. (1988). Memory related motor planning activity in posterior parietal cortex of macaque. </w:t>
      </w:r>
      <w:r w:rsidRPr="00383211">
        <w:rPr>
          <w:rFonts w:ascii="Times New Roman" w:hAnsi="Times New Roman" w:cs="Times New Roman"/>
          <w:i/>
          <w:iCs/>
          <w:color w:val="000000"/>
        </w:rPr>
        <w:t>Experimental Brain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0</w:t>
      </w:r>
      <w:r w:rsidRPr="00383211">
        <w:rPr>
          <w:rFonts w:ascii="Times New Roman" w:hAnsi="Times New Roman" w:cs="Times New Roman"/>
          <w:color w:val="000000"/>
        </w:rPr>
        <w:t>(1), 216–220. https://doi.org/10.1007/BF00271862</w:t>
      </w:r>
    </w:p>
    <w:p w14:paraId="46B7B2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old, J. I., &amp; Shadlen, M. N. (2007). The Neural Basis of Decision Making.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1), 535–574. https://doi.org/10.1146/annurev.neuro.29.051605.113038</w:t>
      </w:r>
    </w:p>
    <w:p w14:paraId="1059DA8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Goldman-Rakic, P. S. (1995). Cellular basis of working memory.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3), 477–485. https://doi.org/10.1016/0896-6273(95)90304-6</w:t>
      </w:r>
    </w:p>
    <w:p w14:paraId="6220CE8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es, D. P., &amp; Schall, J. D. (1996). Neural Control of Voluntary Movement Initiation.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4</w:t>
      </w:r>
      <w:r w:rsidRPr="00383211">
        <w:rPr>
          <w:rFonts w:ascii="Times New Roman" w:hAnsi="Times New Roman" w:cs="Times New Roman"/>
          <w:color w:val="000000"/>
        </w:rPr>
        <w:t>(5286), 427–430. https://doi.org/10.1126/science.274.5286.427</w:t>
      </w:r>
    </w:p>
    <w:p w14:paraId="1FA0AD7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gya, B., Ranade, S. P., Lorenc, M., &amp; Kepecs, A. (2015). Central Cholinergic Neurons Are Rapidly Recruited by Reinforcement Feedback. </w:t>
      </w:r>
      <w:r w:rsidRPr="00383211">
        <w:rPr>
          <w:rFonts w:ascii="Times New Roman" w:hAnsi="Times New Roman" w:cs="Times New Roman"/>
          <w:i/>
          <w:iCs/>
          <w:color w:val="000000"/>
        </w:rPr>
        <w:t>Cell</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2</w:t>
      </w:r>
      <w:r w:rsidRPr="00383211">
        <w:rPr>
          <w:rFonts w:ascii="Times New Roman" w:hAnsi="Times New Roman" w:cs="Times New Roman"/>
          <w:color w:val="000000"/>
        </w:rPr>
        <w:t>(5), 1155–1168. https://doi.org/10.1016/j.cell.2015.07.057</w:t>
      </w:r>
    </w:p>
    <w:p w14:paraId="722BC1E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ks, T., Kiani, R., &amp; Shadlen, M. N. (2014). A neural mechanism of speed-accuracy tradeoff in macaque area LIP.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w:t>
      </w:r>
      <w:r w:rsidRPr="00383211">
        <w:rPr>
          <w:rFonts w:ascii="Times New Roman" w:hAnsi="Times New Roman" w:cs="Times New Roman"/>
          <w:color w:val="000000"/>
        </w:rPr>
        <w:t>, e02260. https://doi.org/10.7554/eLife.02260</w:t>
      </w:r>
    </w:p>
    <w:p w14:paraId="13BB086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rt, E., &amp; Huk, A. C. (2020). Recurrent circuit dynamics underlie persistent activity in the macaque frontoparietal network.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2460. https://doi.org/10.7554/eLife.52460</w:t>
      </w:r>
    </w:p>
    <w:p w14:paraId="093D00C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wkins, G. E., Forstmann, B. U., Wagenmakers, E.-J., Ratcliff, R., &amp; Brown, S. D. (2015). Revisiting the Evidence for Collapsing Boundaries and Urgency Signals in Perceptual Decision-Mak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5</w:t>
      </w:r>
      <w:r w:rsidRPr="00383211">
        <w:rPr>
          <w:rFonts w:ascii="Times New Roman" w:hAnsi="Times New Roman" w:cs="Times New Roman"/>
          <w:color w:val="000000"/>
        </w:rPr>
        <w:t>(6), 2476–2484. https://doi.org/10.1523/JNEUROSCI.2410-14.2015</w:t>
      </w:r>
    </w:p>
    <w:p w14:paraId="0452903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athcote, A., Brown, S., &amp; Mewhort, D. J. K. (2002). Quantile maximum likelihood estimation of response time distributions. </w:t>
      </w:r>
      <w:r w:rsidRPr="00383211">
        <w:rPr>
          <w:rFonts w:ascii="Times New Roman" w:hAnsi="Times New Roman" w:cs="Times New Roman"/>
          <w:i/>
          <w:iCs/>
          <w:color w:val="000000"/>
        </w:rPr>
        <w:t>Psychonomic Bulletin &amp;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2), 394–401. https://doi.org/10.3758/BF03196299</w:t>
      </w:r>
    </w:p>
    <w:p w14:paraId="6E73F00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eger, D. J. (1992). Normalization of cell responses in cat striate cortex. </w:t>
      </w:r>
      <w:r w:rsidRPr="00383211">
        <w:rPr>
          <w:rFonts w:ascii="Times New Roman" w:hAnsi="Times New Roman" w:cs="Times New Roman"/>
          <w:i/>
          <w:iCs/>
          <w:color w:val="000000"/>
        </w:rPr>
        <w:t>Visu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2), 181–197. https://doi.org/10.1017/S0952523800009640</w:t>
      </w:r>
    </w:p>
    <w:p w14:paraId="70CC89D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eger, D. J. (1993). Modeling simple-cell direction selectivity with normalized, half-squared, linear operator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0</w:t>
      </w:r>
      <w:r w:rsidRPr="00383211">
        <w:rPr>
          <w:rFonts w:ascii="Times New Roman" w:hAnsi="Times New Roman" w:cs="Times New Roman"/>
          <w:color w:val="000000"/>
        </w:rPr>
        <w:t>(5), 1885–1898. https://doi.org/10.1152/jn.1993.70.5.1885</w:t>
      </w:r>
    </w:p>
    <w:p w14:paraId="71D117F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fer, S. B., Ko, H., Pichler, B., Vogelstein, J., Ros, H., Zeng, H., Lein, E., Lesica, N. A., &amp; Mrsic-Flogel, T. D. (2011). Differential connectivity and response dynamics of excitatory and inhibitory neurons in visual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8), 1045–1052. https://doi.org/10.1038/nn.2876</w:t>
      </w:r>
    </w:p>
    <w:p w14:paraId="7D91E36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pfield, J. J. (1982). Neural networks and physical systems with emergent collective computational abilities.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9</w:t>
      </w:r>
      <w:r w:rsidRPr="00383211">
        <w:rPr>
          <w:rFonts w:ascii="Times New Roman" w:hAnsi="Times New Roman" w:cs="Times New Roman"/>
          <w:color w:val="000000"/>
        </w:rPr>
        <w:t>(8), 2554–2558. https://doi.org/10.1073/pnas.79.8.2554</w:t>
      </w:r>
    </w:p>
    <w:p w14:paraId="60CDE3E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rwitz, G. D., Batista, A. P., &amp; Newsome, W. T. (2004). Direction-selective visual responses in macaque superior colliculus induced by behavioral training. </w:t>
      </w:r>
      <w:r w:rsidRPr="00383211">
        <w:rPr>
          <w:rFonts w:ascii="Times New Roman" w:hAnsi="Times New Roman" w:cs="Times New Roman"/>
          <w:i/>
          <w:iCs/>
          <w:color w:val="000000"/>
        </w:rPr>
        <w:t>Neuroscience Letter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6</w:t>
      </w:r>
      <w:r w:rsidRPr="00383211">
        <w:rPr>
          <w:rFonts w:ascii="Times New Roman" w:hAnsi="Times New Roman" w:cs="Times New Roman"/>
          <w:color w:val="000000"/>
        </w:rPr>
        <w:t>(3), 315–319. https://doi.org/10.1016/j.neulet.2004.05.059</w:t>
      </w:r>
    </w:p>
    <w:p w14:paraId="55ADB82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rwitz, G. D., &amp; Newsome, W. T. (1999). Separate Signals for Target Selection and Movement Specification in the Superior Colliculus.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4</w:t>
      </w:r>
      <w:r w:rsidRPr="00383211">
        <w:rPr>
          <w:rFonts w:ascii="Times New Roman" w:hAnsi="Times New Roman" w:cs="Times New Roman"/>
          <w:color w:val="000000"/>
        </w:rPr>
        <w:t>(5417), 1158–1161. https://doi.org/10.1126/science.284.5417.1158</w:t>
      </w:r>
    </w:p>
    <w:p w14:paraId="047EFE8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uck, B. D., &amp; Person, A. L. (2014). Cerebellar Loops: A Review of the Nucleocortical Pathway. </w:t>
      </w:r>
      <w:r w:rsidRPr="00383211">
        <w:rPr>
          <w:rFonts w:ascii="Times New Roman" w:hAnsi="Times New Roman" w:cs="Times New Roman"/>
          <w:i/>
          <w:iCs/>
          <w:color w:val="000000"/>
        </w:rPr>
        <w:t>The Cerebellum</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3), 378–385. https://doi.org/10.1007/s12311-013-0543-2</w:t>
      </w:r>
    </w:p>
    <w:p w14:paraId="16F7174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unt, L. T., Kolling, N., Soltani, A., Woolrich, M. W., Rushworth, M. F. S., &amp; Behrens, T. E. J. (2012). Mechanisms underlying cortical activity during value-guided choice.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w:t>
      </w:r>
      <w:r w:rsidRPr="00383211">
        <w:rPr>
          <w:rFonts w:ascii="Times New Roman" w:hAnsi="Times New Roman" w:cs="Times New Roman"/>
          <w:color w:val="000000"/>
        </w:rPr>
        <w:t>(3), Article 3. https://doi.org/10.1038/nn.3017</w:t>
      </w:r>
    </w:p>
    <w:p w14:paraId="2045966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2). Historical Review of the Significance of the Cerebellum and the Role of Purkinje Cells in Motor Learning. </w:t>
      </w:r>
      <w:r w:rsidRPr="00383211">
        <w:rPr>
          <w:rFonts w:ascii="Times New Roman" w:hAnsi="Times New Roman" w:cs="Times New Roman"/>
          <w:i/>
          <w:iCs/>
          <w:color w:val="000000"/>
        </w:rPr>
        <w:t>Annals of the New York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78</w:t>
      </w:r>
      <w:r w:rsidRPr="00383211">
        <w:rPr>
          <w:rFonts w:ascii="Times New Roman" w:hAnsi="Times New Roman" w:cs="Times New Roman"/>
          <w:color w:val="000000"/>
        </w:rPr>
        <w:t>(1), 273–288. https://doi.org/10.1111/j.1749-6632.2002.tb07574.x</w:t>
      </w:r>
    </w:p>
    <w:p w14:paraId="28A8A8F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6). Cerebellar circuitry as a neuronal machine. </w:t>
      </w:r>
      <w:r w:rsidRPr="00383211">
        <w:rPr>
          <w:rFonts w:ascii="Times New Roman" w:hAnsi="Times New Roman" w:cs="Times New Roman"/>
          <w:i/>
          <w:iCs/>
          <w:color w:val="000000"/>
        </w:rPr>
        <w:t>Progress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8</w:t>
      </w:r>
      <w:r w:rsidRPr="00383211">
        <w:rPr>
          <w:rFonts w:ascii="Times New Roman" w:hAnsi="Times New Roman" w:cs="Times New Roman"/>
          <w:color w:val="000000"/>
        </w:rPr>
        <w:t>(3), 272–303. https://doi.org/10.1016/j.pneurobio.2006.02.006</w:t>
      </w:r>
    </w:p>
    <w:p w14:paraId="6965FB1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Ito, M. (2008). Control of mental activities by internal models in the cerebellum.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4), Article 4. https://doi.org/10.1038/nrn2332</w:t>
      </w:r>
    </w:p>
    <w:p w14:paraId="085F986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Jocham, G., Hunt, L. T., Near, J., &amp; Behrens, T. E. J. (2012). A mechanism for value-guided choice based on the excitation-inhibition balance in prefrontal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w:t>
      </w:r>
      <w:r w:rsidRPr="00383211">
        <w:rPr>
          <w:rFonts w:ascii="Times New Roman" w:hAnsi="Times New Roman" w:cs="Times New Roman"/>
          <w:color w:val="000000"/>
        </w:rPr>
        <w:t>(7), Article 7. https://doi.org/10.1038/nn.3140</w:t>
      </w:r>
    </w:p>
    <w:p w14:paraId="5665529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migaki, T. (2019). Dissecting executive control circuits with neuron types. </w:t>
      </w:r>
      <w:r w:rsidRPr="00383211">
        <w:rPr>
          <w:rFonts w:ascii="Times New Roman" w:hAnsi="Times New Roman" w:cs="Times New Roman"/>
          <w:i/>
          <w:iCs/>
          <w:color w:val="000000"/>
        </w:rPr>
        <w:t>Neuroscience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1</w:t>
      </w:r>
      <w:r w:rsidRPr="00383211">
        <w:rPr>
          <w:rFonts w:ascii="Times New Roman" w:hAnsi="Times New Roman" w:cs="Times New Roman"/>
          <w:color w:val="000000"/>
        </w:rPr>
        <w:t>, 13–22. https://doi.org/10.1016/j.neures.2018.07.004</w:t>
      </w:r>
    </w:p>
    <w:p w14:paraId="081F7D0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rnani, M. M., Agetsuma, M., &amp; Yuste, R. (2014). A blanket of inhibition: Functional inferences from dense inhibitory connectivity.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 96–102. https://doi.org/10.1016/j.conb.2013.12.015</w:t>
      </w:r>
    </w:p>
    <w:p w14:paraId="3B0B174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rnani, M. M., Jackson, J., Ayzenshtat, I., Sichani, A. H., Manoocheri, K., Kim, S., &amp; Yuste, R. (2016). Opening Holes in the Blanket of Inhibition: Localized Lateral Disinhibition by VIP Interneur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12), 3471–3480. https://doi.org/10.1523/JNEUROSCI.3646-15.2016</w:t>
      </w:r>
    </w:p>
    <w:p w14:paraId="3389EEE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epecs, A., &amp; Fishell, G. (2014). Interneuron cell types are fit to function.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05</w:t>
      </w:r>
      <w:r w:rsidRPr="00383211">
        <w:rPr>
          <w:rFonts w:ascii="Times New Roman" w:hAnsi="Times New Roman" w:cs="Times New Roman"/>
          <w:color w:val="000000"/>
        </w:rPr>
        <w:t>(7483), 318–326. https://doi.org/10.1038/nature12983</w:t>
      </w:r>
    </w:p>
    <w:p w14:paraId="4D9F703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erlin, A. M., Andermann, M. L., Berezovskii, V. K., &amp; Reid, R. C. (2010). Broadly Tuned Response Properties of Diverse Inhibitory Neuron Subtypes in Mouse Visu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7</w:t>
      </w:r>
      <w:r w:rsidRPr="00383211">
        <w:rPr>
          <w:rFonts w:ascii="Times New Roman" w:hAnsi="Times New Roman" w:cs="Times New Roman"/>
          <w:color w:val="000000"/>
        </w:rPr>
        <w:t>(5), 858–871. https://doi.org/10.1016/j.neuron.2010.08.002</w:t>
      </w:r>
    </w:p>
    <w:p w14:paraId="78A07BF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Cueva, C. J., Reppas, J. B., &amp; Newsome, W. T. (2014). Dynamics of Neural Population Responses in Prefrontal Cortex Indicate Changes of Mind on Single Trials. </w:t>
      </w:r>
      <w:r w:rsidRPr="00383211">
        <w:rPr>
          <w:rFonts w:ascii="Times New Roman" w:hAnsi="Times New Roman" w:cs="Times New Roman"/>
          <w:i/>
          <w:iCs/>
          <w:color w:val="000000"/>
        </w:rPr>
        <w:t>Current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4</w:t>
      </w:r>
      <w:r w:rsidRPr="00383211">
        <w:rPr>
          <w:rFonts w:ascii="Times New Roman" w:hAnsi="Times New Roman" w:cs="Times New Roman"/>
          <w:color w:val="000000"/>
        </w:rPr>
        <w:t>(13), 1542–1547. https://doi.org/10.1016/j.cub.2014.05.049</w:t>
      </w:r>
    </w:p>
    <w:p w14:paraId="3FC197D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Hanks, T. D., &amp; Shadlen, M. N. (2008). Bounded Integration in Parietal Cortex Underlies Decisions Even When Viewing Duration Is Dictated by the Environment.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12), 3017–3029. https://doi.org/10.1523/JNEUROSCI.4761-07.2008</w:t>
      </w:r>
    </w:p>
    <w:p w14:paraId="00EAE18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amp; Shadlen, M. N. (2009). Representation of Confidence Associated with a Decision by Neurons in the Pariet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24</w:t>
      </w:r>
      <w:r w:rsidRPr="00383211">
        <w:rPr>
          <w:rFonts w:ascii="Times New Roman" w:hAnsi="Times New Roman" w:cs="Times New Roman"/>
          <w:color w:val="000000"/>
        </w:rPr>
        <w:t>(5928), 759–764. https://doi.org/10.1126/science.1169405</w:t>
      </w:r>
    </w:p>
    <w:p w14:paraId="4DDBE53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m, J.-N., &amp; Shadlen, M. N. (1999). Neural correlates of a decision in the dorsolateral prefrontal cortex of the macaque.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w:t>
      </w:r>
      <w:r w:rsidRPr="00383211">
        <w:rPr>
          <w:rFonts w:ascii="Times New Roman" w:hAnsi="Times New Roman" w:cs="Times New Roman"/>
          <w:color w:val="000000"/>
        </w:rPr>
        <w:t>(2), Article 2. https://doi.org/10.1038/5739</w:t>
      </w:r>
    </w:p>
    <w:p w14:paraId="07F661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m, R., &amp; Sejnowski, T. J. (2021). Strong inhibitory signaling underlies stable temporal dynamics and working memory in spiking neural network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4</w:t>
      </w:r>
      <w:r w:rsidRPr="00383211">
        <w:rPr>
          <w:rFonts w:ascii="Times New Roman" w:hAnsi="Times New Roman" w:cs="Times New Roman"/>
          <w:color w:val="000000"/>
        </w:rPr>
        <w:t>(1), Article 1. https://doi.org/10.1038/s41593-020-00753-w</w:t>
      </w:r>
    </w:p>
    <w:p w14:paraId="120758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ra, S., Yang, T., &amp; Shadlen, M. N. (2015). A Neural Implementation of Wald’s Sequential Probability Ratio Test.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5</w:t>
      </w:r>
      <w:r w:rsidRPr="00383211">
        <w:rPr>
          <w:rFonts w:ascii="Times New Roman" w:hAnsi="Times New Roman" w:cs="Times New Roman"/>
          <w:color w:val="000000"/>
        </w:rPr>
        <w:t>(4), 861–873. https://doi.org/10.1016/j.neuron.2015.01.007</w:t>
      </w:r>
    </w:p>
    <w:p w14:paraId="3EED0A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opec, C. D., Erlich, J. C., Brunton, B. W., Deisseroth, K., &amp; Brody, C. D. (2015). Cortical and Subcortical Contributions to Short-Term Memory for Orienting Movemen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8</w:t>
      </w:r>
      <w:r w:rsidRPr="00383211">
        <w:rPr>
          <w:rFonts w:ascii="Times New Roman" w:hAnsi="Times New Roman" w:cs="Times New Roman"/>
          <w:color w:val="000000"/>
        </w:rPr>
        <w:t>(2), 367–377. https://doi.org/10.1016/j.neuron.2015.08.033</w:t>
      </w:r>
    </w:p>
    <w:p w14:paraId="26B4988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ubanek, J., Snyder, L. H., &amp; Abrams, R. A. (2015). Reward and punishment act as distinct factors in guiding behavior. </w:t>
      </w:r>
      <w:r w:rsidRPr="00383211">
        <w:rPr>
          <w:rFonts w:ascii="Times New Roman" w:hAnsi="Times New Roman" w:cs="Times New Roman"/>
          <w:i/>
          <w:iCs/>
          <w:color w:val="000000"/>
        </w:rPr>
        <w:t>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9</w:t>
      </w:r>
      <w:r w:rsidRPr="00383211">
        <w:rPr>
          <w:rFonts w:ascii="Times New Roman" w:hAnsi="Times New Roman" w:cs="Times New Roman"/>
          <w:color w:val="000000"/>
        </w:rPr>
        <w:t>, 154–167. https://doi.org/10.1016/j.cognition.2015.03.005</w:t>
      </w:r>
    </w:p>
    <w:p w14:paraId="794CA36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e, B., &amp; Harris, J. (1996). Contrast Transfer Characteristics of Visual Short-term Memory. </w:t>
      </w:r>
      <w:r w:rsidRPr="00383211">
        <w:rPr>
          <w:rFonts w:ascii="Times New Roman" w:hAnsi="Times New Roman" w:cs="Times New Roman"/>
          <w:i/>
          <w:iCs/>
          <w:color w:val="000000"/>
        </w:rPr>
        <w:t>Vision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14), 2159–2166. https://doi.org/10.1016/0042-6989(95)00271-5</w:t>
      </w:r>
    </w:p>
    <w:p w14:paraId="0C26566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Lee, S., Kruglikov, I., Huang, Z. J., Fishell, G., &amp; Rudy, B. (2013). A disinhibitory circuit mediates motor integration in the somatosensory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11), Article 11. https://doi.org/10.1038/nn.3544</w:t>
      </w:r>
    </w:p>
    <w:p w14:paraId="35CD841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tzkus, J. J., Wolff, S. B. E., Meyer, E. M. M., Tovote, P., Courtin, J., Herry, C., &amp; Lüthi, A. (2011). A disinhibitory microcircuit for associative fear learning in the auditory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80</w:t>
      </w:r>
      <w:r w:rsidRPr="00383211">
        <w:rPr>
          <w:rFonts w:ascii="Times New Roman" w:hAnsi="Times New Roman" w:cs="Times New Roman"/>
          <w:color w:val="000000"/>
        </w:rPr>
        <w:t>(7377), Article 7377. https://doi.org/10.1038/nature10674</w:t>
      </w:r>
    </w:p>
    <w:p w14:paraId="2852061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itwin-Kumar, A., Rosenbaum, R., &amp; Doiron, B. (2016). Inhibitory stabilization and visual coding in cortical circuits with multiple interneuron subtype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5</w:t>
      </w:r>
      <w:r w:rsidRPr="00383211">
        <w:rPr>
          <w:rFonts w:ascii="Times New Roman" w:hAnsi="Times New Roman" w:cs="Times New Roman"/>
          <w:color w:val="000000"/>
        </w:rPr>
        <w:t>(3), 1399–1409. https://doi.org/10.1152/jn.00732.2015</w:t>
      </w:r>
    </w:p>
    <w:p w14:paraId="6DC01A4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iu, B., Li, P., Li, Y., Sun, Y. J., Yanagawa, Y., Obata, K., Zhang, L. I., &amp; Tao, H. W. (2009). Visual Receptive Field Structure of Cortical Inhibitory Neurons Revealed by Two-Photon Imaging Guided Record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9</w:t>
      </w:r>
      <w:r w:rsidRPr="00383211">
        <w:rPr>
          <w:rFonts w:ascii="Times New Roman" w:hAnsi="Times New Roman" w:cs="Times New Roman"/>
          <w:color w:val="000000"/>
        </w:rPr>
        <w:t>(34), 10520–10532. https://doi.org/10.1523/JNEUROSCI.1915-09.2009</w:t>
      </w:r>
    </w:p>
    <w:p w14:paraId="7DBD475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linás, R. R. (1975). THE CORTEX OF THE CEREBELLUM. </w:t>
      </w:r>
      <w:r w:rsidRPr="00383211">
        <w:rPr>
          <w:rFonts w:ascii="Times New Roman" w:hAnsi="Times New Roman" w:cs="Times New Roman"/>
          <w:i/>
          <w:iCs/>
          <w:color w:val="000000"/>
        </w:rPr>
        <w:t>Scientific America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32</w:t>
      </w:r>
      <w:r w:rsidRPr="00383211">
        <w:rPr>
          <w:rFonts w:ascii="Times New Roman" w:hAnsi="Times New Roman" w:cs="Times New Roman"/>
          <w:color w:val="000000"/>
        </w:rPr>
        <w:t>(1), 56–71.</w:t>
      </w:r>
    </w:p>
    <w:p w14:paraId="6167F43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 C.-C., Wang, C.-T., &amp; Wang, X.-J. (2015). Speed-accuracy tradeoff by a control signal with balanced excitation and inhibition.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4</w:t>
      </w:r>
      <w:r w:rsidRPr="00383211">
        <w:rPr>
          <w:rFonts w:ascii="Times New Roman" w:hAnsi="Times New Roman" w:cs="Times New Roman"/>
          <w:color w:val="000000"/>
        </w:rPr>
        <w:t>(1), 650–661. https://doi.org/10.1152/jn.00845.2013</w:t>
      </w:r>
    </w:p>
    <w:p w14:paraId="6C116AD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 C.-C., &amp; Wang, X.-J. (2006). Cortico–basal ganglia circuit mechanism for a decision threshold in reaction time task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7), Article 7. https://doi.org/10.1038/nn1722</w:t>
      </w:r>
    </w:p>
    <w:p w14:paraId="733D0AD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Faro, T., Louie, K., Webb, R., &amp; Glimcher, P. W. (2014). The Temporal Dynamics of Cortical Normalization Models of Decision-making. </w:t>
      </w:r>
      <w:r w:rsidRPr="00383211">
        <w:rPr>
          <w:rFonts w:ascii="Times New Roman" w:hAnsi="Times New Roman" w:cs="Times New Roman"/>
          <w:i/>
          <w:iCs/>
          <w:color w:val="000000"/>
        </w:rPr>
        <w:t>Letters in Biomathematics</w:t>
      </w:r>
      <w:r w:rsidRPr="00383211">
        <w:rPr>
          <w:rFonts w:ascii="Times New Roman" w:hAnsi="Times New Roman" w:cs="Times New Roman"/>
          <w:color w:val="000000"/>
        </w:rPr>
        <w:t>, 12.</w:t>
      </w:r>
    </w:p>
    <w:p w14:paraId="07D64F8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amp; Glimcher, P. W. (2010). Separating Value from Choice: Delay Discounting Activity in the Lateral Intraparietal Area.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16), 5498–5507. https://doi.org/10.1523/JNEUROSCI.5742-09.2010</w:t>
      </w:r>
    </w:p>
    <w:p w14:paraId="43B4902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Glimcher, P. W., &amp; Webb, R. (2015). Adaptive neural coding: From biological to behavioral decision-making. </w:t>
      </w:r>
      <w:r w:rsidRPr="00383211">
        <w:rPr>
          <w:rFonts w:ascii="Times New Roman" w:hAnsi="Times New Roman" w:cs="Times New Roman"/>
          <w:i/>
          <w:iCs/>
          <w:color w:val="000000"/>
        </w:rPr>
        <w:t>Current Opinion in Behavioral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 91–99. https://doi.org/10.1016/j.cobeha.2015.08.008</w:t>
      </w:r>
    </w:p>
    <w:p w14:paraId="010C14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Grattan, L. E., &amp; Glimcher, P. W. (2011). Reward Value-Based Gain Control: Divisive Normalization in Parietal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1</w:t>
      </w:r>
      <w:r w:rsidRPr="00383211">
        <w:rPr>
          <w:rFonts w:ascii="Times New Roman" w:hAnsi="Times New Roman" w:cs="Times New Roman"/>
          <w:color w:val="000000"/>
        </w:rPr>
        <w:t>(29), 10627–10639. https://doi.org/10.1523/JNEUROSCI.1237-11.2011</w:t>
      </w:r>
    </w:p>
    <w:p w14:paraId="47859E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Khaw, M. W., &amp; Glimcher, P. W. (2013). Normalization is a general neural mechanism for context-dependent decision making.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0</w:t>
      </w:r>
      <w:r w:rsidRPr="00383211">
        <w:rPr>
          <w:rFonts w:ascii="Times New Roman" w:hAnsi="Times New Roman" w:cs="Times New Roman"/>
          <w:color w:val="000000"/>
        </w:rPr>
        <w:t>(15), 6139–6144. https://doi.org/10.1073/pnas.1217854110</w:t>
      </w:r>
    </w:p>
    <w:p w14:paraId="6C1167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LoFaro, T., Webb, R., &amp; Glimcher, P. W. (2014). Dynamic Divisive Normalization Predicts Time-Varying Value Coding in Decision-Related Circuit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w:t>
      </w:r>
      <w:r w:rsidRPr="00383211">
        <w:rPr>
          <w:rFonts w:ascii="Times New Roman" w:hAnsi="Times New Roman" w:cs="Times New Roman"/>
          <w:color w:val="000000"/>
        </w:rPr>
        <w:t>(48), 16046–16057. https://doi.org/10.1523/JNEUROSCI.2851-14.2014</w:t>
      </w:r>
    </w:p>
    <w:p w14:paraId="72BCB8A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chens, C. K., Romo, R., &amp; Brody, C. D. (2005). Flexible Control of Mutual Inhibition: A Neural Model of Two-Interval Discrimination.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7</w:t>
      </w:r>
      <w:r w:rsidRPr="00383211">
        <w:rPr>
          <w:rFonts w:ascii="Times New Roman" w:hAnsi="Times New Roman" w:cs="Times New Roman"/>
          <w:color w:val="000000"/>
        </w:rPr>
        <w:t>(5712), 1121–1124. https://doi.org/10.1126/science.1104171</w:t>
      </w:r>
    </w:p>
    <w:p w14:paraId="4D048AA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coveanu, J., Klingberg, T., &amp; Tegnér, J. (2006). A biophysical model of multiple-item working memory: A computational and neuroimaging study. </w:t>
      </w:r>
      <w:r w:rsidRPr="00383211">
        <w:rPr>
          <w:rFonts w:ascii="Times New Roman" w:hAnsi="Times New Roman" w:cs="Times New Roman"/>
          <w:i/>
          <w:iCs/>
          <w:color w:val="000000"/>
        </w:rPr>
        <w:t>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1</w:t>
      </w:r>
      <w:r w:rsidRPr="00383211">
        <w:rPr>
          <w:rFonts w:ascii="Times New Roman" w:hAnsi="Times New Roman" w:cs="Times New Roman"/>
          <w:color w:val="000000"/>
        </w:rPr>
        <w:t>(3), 1611–1618. https://doi.org/10.1016/j.neuroscience.2006.04.080</w:t>
      </w:r>
    </w:p>
    <w:p w14:paraId="4247F41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Mahajan, N. R., &amp; Mysore, S. P. (2022). Donut-like organization of inhibition underlies categorical neural responses in the midbrain.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Article 1. https://doi.org/10.1038/s41467-022-29318-0</w:t>
      </w:r>
    </w:p>
    <w:p w14:paraId="5D6D1FB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rkram, H., Toledo-Rodriguez, M., Wang, Y., Gupta, A., Silberberg, G., &amp; Wu, C. (2004). Interneurons of the neocortical inhibitory system.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10), Article 10. https://doi.org/10.1038/nrn1519</w:t>
      </w:r>
    </w:p>
    <w:p w14:paraId="3E6713F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urray, J. D., Jaramillo, J., &amp; Wang, X.-J. (2017). Working Memory and Decision-Making in a Frontoparietal Circuit Model.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7</w:t>
      </w:r>
      <w:r w:rsidRPr="00383211">
        <w:rPr>
          <w:rFonts w:ascii="Times New Roman" w:hAnsi="Times New Roman" w:cs="Times New Roman"/>
          <w:color w:val="000000"/>
        </w:rPr>
        <w:t>(50), 12167–12186. https://doi.org/10.1523/JNEUROSCI.0343-17.2017</w:t>
      </w:r>
    </w:p>
    <w:p w14:paraId="1374B13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ysore, S. P., &amp; Kothari, N. B. (2020). Mechanisms of competitive selection: A canonical neural circuit framework.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1473. https://doi.org/10.7554/eLife.51473</w:t>
      </w:r>
    </w:p>
    <w:p w14:paraId="7EBF21F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ajafi, F., Elsayed, G. F., Cao, R., Pnevmatikakis, E., Latham, P. E., Cunningham, J. P., &amp; Churchland, A. K. (2020). Excitatory and Inhibitory Subnetworks Are Equally Selective during Decision-Making and Emerge Simultaneously during Learn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5</w:t>
      </w:r>
      <w:r w:rsidRPr="00383211">
        <w:rPr>
          <w:rFonts w:ascii="Times New Roman" w:hAnsi="Times New Roman" w:cs="Times New Roman"/>
          <w:color w:val="000000"/>
        </w:rPr>
        <w:t>(1), 165-179.e8. https://doi.org/10.1016/j.neuron.2019.09.045</w:t>
      </w:r>
    </w:p>
    <w:p w14:paraId="0587915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iell, C. M., &amp; Stryker, M. P. (2008). Highly Selective Receptive Fields in Mouse Visual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30), 7520–7536. https://doi.org/10.1523/JNEUROSCI.0623-08.2008</w:t>
      </w:r>
    </w:p>
    <w:p w14:paraId="3CDEC96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iessing, J., &amp; Friedrich, R. W. (2010). Olfactory pattern classification by discrete neuronal network state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65</w:t>
      </w:r>
      <w:r w:rsidRPr="00383211">
        <w:rPr>
          <w:rFonts w:ascii="Times New Roman" w:hAnsi="Times New Roman" w:cs="Times New Roman"/>
          <w:color w:val="000000"/>
        </w:rPr>
        <w:t>(7294), Article 7294. https://doi.org/10.1038/nature08961</w:t>
      </w:r>
    </w:p>
    <w:p w14:paraId="49E28E9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Oberauer, K., Farrell, S., Jarrold, C., &amp; Lewandowsky, S. (2016). What limits working memory capacity? </w:t>
      </w:r>
      <w:r w:rsidRPr="00383211">
        <w:rPr>
          <w:rFonts w:ascii="Times New Roman" w:hAnsi="Times New Roman" w:cs="Times New Roman"/>
          <w:i/>
          <w:iCs/>
          <w:color w:val="000000"/>
        </w:rPr>
        <w:t>Psychological Bulleti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2</w:t>
      </w:r>
      <w:r w:rsidRPr="00383211">
        <w:rPr>
          <w:rFonts w:ascii="Times New Roman" w:hAnsi="Times New Roman" w:cs="Times New Roman"/>
          <w:color w:val="000000"/>
        </w:rPr>
        <w:t>(7), 758–799. https://doi.org/10.1037/bul0000046</w:t>
      </w:r>
    </w:p>
    <w:p w14:paraId="138482C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doa-Schioppa, C. (2013). Neuronal Origins of Choice Variability in Economic Decision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0</w:t>
      </w:r>
      <w:r w:rsidRPr="00383211">
        <w:rPr>
          <w:rFonts w:ascii="Times New Roman" w:hAnsi="Times New Roman" w:cs="Times New Roman"/>
          <w:color w:val="000000"/>
        </w:rPr>
        <w:t>(5), 1322–1336. https://doi.org/10.1016/j.neuron.2013.09.013</w:t>
      </w:r>
    </w:p>
    <w:p w14:paraId="5D9A03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doa-Schioppa, C., &amp; Conen, K. E. (2017). Orbitofrontal Cortex: A Neural Circuit for Economic Decision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6</w:t>
      </w:r>
      <w:r w:rsidRPr="00383211">
        <w:rPr>
          <w:rFonts w:ascii="Times New Roman" w:hAnsi="Times New Roman" w:cs="Times New Roman"/>
          <w:color w:val="000000"/>
        </w:rPr>
        <w:t>(4), 736–754. https://doi.org/10.1016/j.neuron.2017.09.031</w:t>
      </w:r>
    </w:p>
    <w:p w14:paraId="787CA5B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ivio, A., &amp; Bleasdale, F. (1974). Visual short-term memory: A methodological caveat. </w:t>
      </w:r>
      <w:r w:rsidRPr="00383211">
        <w:rPr>
          <w:rFonts w:ascii="Times New Roman" w:hAnsi="Times New Roman" w:cs="Times New Roman"/>
          <w:i/>
          <w:iCs/>
          <w:color w:val="000000"/>
        </w:rPr>
        <w:t>Canadian Journal of Psychology/Revue Canadienne de Psychologi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1), 24–31. https://doi.org/10.1037/h0081973</w:t>
      </w:r>
    </w:p>
    <w:p w14:paraId="60EE3F0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stor-Bernier, A., &amp; Cisek, P. (2011). Neural Correlates of Biased Competition in Premotor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1</w:t>
      </w:r>
      <w:r w:rsidRPr="00383211">
        <w:rPr>
          <w:rFonts w:ascii="Times New Roman" w:hAnsi="Times New Roman" w:cs="Times New Roman"/>
          <w:color w:val="000000"/>
        </w:rPr>
        <w:t>(19), 7083–7088. https://doi.org/10.1523/JNEUROSCI.5681-10.2011</w:t>
      </w:r>
    </w:p>
    <w:p w14:paraId="2EF5294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feffer, C. K., Xue, M., He, M., Huang, Z. J., &amp; Scanziani, M. (2013). Inhibition of inhibition in visual cortex: The logic of connections between molecularly distinct interneuron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8), 1068–1076. https://doi.org/10.1038/nn.3446</w:t>
      </w:r>
    </w:p>
    <w:p w14:paraId="0E3DE0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i, H.-J., Hangya, B., Kvitsiani, D., Sanders, J. I., Huang, Z. J., &amp; Kepecs, A. (2013). Cortical interneurons that specialize in disinhibitory control.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03</w:t>
      </w:r>
      <w:r w:rsidRPr="00383211">
        <w:rPr>
          <w:rFonts w:ascii="Times New Roman" w:hAnsi="Times New Roman" w:cs="Times New Roman"/>
          <w:color w:val="000000"/>
        </w:rPr>
        <w:t>(7477), Article 7477. https://doi.org/10.1038/nature12676</w:t>
      </w:r>
    </w:p>
    <w:p w14:paraId="76E378D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latt, M. L., &amp; Glimcher, P. W. (1999). Neural correlates of decision variables in parietal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00</w:t>
      </w:r>
      <w:r w:rsidRPr="00383211">
        <w:rPr>
          <w:rFonts w:ascii="Times New Roman" w:hAnsi="Times New Roman" w:cs="Times New Roman"/>
          <w:color w:val="000000"/>
        </w:rPr>
        <w:t>(6741), 233–238. https://doi.org/10.1038/22268</w:t>
      </w:r>
    </w:p>
    <w:p w14:paraId="0FA0BE0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ortrat, S., Barrouillet, P., &amp; Camos, V. (2008). Time-related decay or interference-based forgetting in working memory? </w:t>
      </w:r>
      <w:r w:rsidRPr="00383211">
        <w:rPr>
          <w:rFonts w:ascii="Times New Roman" w:hAnsi="Times New Roman" w:cs="Times New Roman"/>
          <w:i/>
          <w:iCs/>
          <w:color w:val="000000"/>
        </w:rPr>
        <w:t>Journal of Experimental Psychology: Learning, Memory, and 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w:t>
      </w:r>
      <w:r w:rsidRPr="00383211">
        <w:rPr>
          <w:rFonts w:ascii="Times New Roman" w:hAnsi="Times New Roman" w:cs="Times New Roman"/>
          <w:color w:val="000000"/>
        </w:rPr>
        <w:t>(6), 1561–1564. https://doi.org/10.1037/a0013356</w:t>
      </w:r>
    </w:p>
    <w:p w14:paraId="24A7FE0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Prönneke, A., Witte, M., Möck, M., &amp; Staiger, J. F. (2020). Neuromodulation Leads to a Burst-Tonic Switch in a Subset of VIP Neurons in Mouse Primary Somatosensory (Barrel) Cortex.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 488–504. https://doi.org/10.1093/cercor/bhz102</w:t>
      </w:r>
    </w:p>
    <w:p w14:paraId="5BC8E4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jalingham, R., Stacey, R. G., Tsoulfas, G., &amp; Musallam, S. (2014). Modulation of neural activity by reward in medial intraparietal cortex is sensitive to temporal sequence of reward.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2</w:t>
      </w:r>
      <w:r w:rsidRPr="00383211">
        <w:rPr>
          <w:rFonts w:ascii="Times New Roman" w:hAnsi="Times New Roman" w:cs="Times New Roman"/>
          <w:color w:val="000000"/>
        </w:rPr>
        <w:t>(7), 1775–1789. https://doi.org/10.1152/jn.00533.2012</w:t>
      </w:r>
    </w:p>
    <w:p w14:paraId="4505188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McKoon, G. (2007). The Diffusion Decision Model: Theory and Data for Two-Choice Decision Task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4), 873–922. https://doi.org/10.1162/neco.2008.12-06-420</w:t>
      </w:r>
    </w:p>
    <w:p w14:paraId="6F8A8E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McKoon, G. (2008). The Diffusion Decision Model: Theory and Data for Two-Choice Decision Task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4), 873–922. https://doi.org/10.1162/neco.2008.12-06-420</w:t>
      </w:r>
    </w:p>
    <w:p w14:paraId="317718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Tuerlinckx, F. (2002). Estimating parameters of the diffusion model: Approaches to dealing with contaminant reaction times and parameter variability. </w:t>
      </w:r>
      <w:r w:rsidRPr="00383211">
        <w:rPr>
          <w:rFonts w:ascii="Times New Roman" w:hAnsi="Times New Roman" w:cs="Times New Roman"/>
          <w:i/>
          <w:iCs/>
          <w:color w:val="000000"/>
        </w:rPr>
        <w:t>Psychonomic Bulletin &amp;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3), 438–481. https://doi.org/10.3758/BF03196302</w:t>
      </w:r>
    </w:p>
    <w:p w14:paraId="40EB3A2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igotti, M., Barak, O., Warden, M. R., Wang, X.-J., Daw, N. D., Miller, E. K., &amp; Fusi, S. (2013). The importance of mixed selectivity in complex cognitive task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7</w:t>
      </w:r>
      <w:r w:rsidRPr="00383211">
        <w:rPr>
          <w:rFonts w:ascii="Times New Roman" w:hAnsi="Times New Roman" w:cs="Times New Roman"/>
          <w:color w:val="000000"/>
        </w:rPr>
        <w:t>(7451), Article 7451. https://doi.org/10.1038/nature12160</w:t>
      </w:r>
    </w:p>
    <w:p w14:paraId="1B21D1C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ach, J. P., Churchland, A. K., &amp; Engel, T. A. (2023). Choice selective inhibition drives stability and competition in decision circuits.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1), Article 1. https://doi.org/10.1038/s41467-023-35822-8</w:t>
      </w:r>
    </w:p>
    <w:p w14:paraId="7B7914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esch, M. R., &amp; Olson, C. R. (2003). Impact of Expected Reward on Neuronal Activity in Prefrontal Cortex, Frontal and Supplementary Eye Fields and Premotor Cortex.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0</w:t>
      </w:r>
      <w:r w:rsidRPr="00383211">
        <w:rPr>
          <w:rFonts w:ascii="Times New Roman" w:hAnsi="Times New Roman" w:cs="Times New Roman"/>
          <w:color w:val="000000"/>
        </w:rPr>
        <w:t>(3), 1766–1789. https://doi.org/10.1152/jn.00019.2003</w:t>
      </w:r>
    </w:p>
    <w:p w14:paraId="6F14A3E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itman, J. D., &amp; Shadlen, M. N. (2002). Response of Neurons in the Lateral Intraparietal Area during a Combined Visual Discrimination Reaction Time Task. </w:t>
      </w:r>
      <w:r w:rsidRPr="00383211">
        <w:rPr>
          <w:rFonts w:ascii="Times New Roman" w:hAnsi="Times New Roman" w:cs="Times New Roman"/>
          <w:i/>
          <w:iCs/>
          <w:color w:val="000000"/>
        </w:rPr>
        <w:t>The 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21), 9475–9489. https://doi.org/10.1523/JNEUROSCI.22-21-09475.2002</w:t>
      </w:r>
    </w:p>
    <w:p w14:paraId="05E1C01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rie, A. E., Gao, J., McClelland, J. L., &amp; Newsome, W. T. (2010). Integration of Sensory and Reward Information during Perceptual Decision-Making in Lateral Intraparietal Cortex (LIP) of the Macaque Monkey. </w:t>
      </w:r>
      <w:r w:rsidRPr="00383211">
        <w:rPr>
          <w:rFonts w:ascii="Times New Roman" w:hAnsi="Times New Roman" w:cs="Times New Roman"/>
          <w:i/>
          <w:iCs/>
          <w:color w:val="000000"/>
        </w:rPr>
        <w:t>PLOS ON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2), e9308. https://doi.org/10.1371/journal.pone.0009308</w:t>
      </w:r>
    </w:p>
    <w:p w14:paraId="4093427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udy, B., Fishell, G., Lee, S., &amp; Hjerling-Leffler, J. (2011). Three groups of interneurons account for nearly 100% of neocortical GABAergic neurons. </w:t>
      </w:r>
      <w:r w:rsidRPr="00383211">
        <w:rPr>
          <w:rFonts w:ascii="Times New Roman" w:hAnsi="Times New Roman" w:cs="Times New Roman"/>
          <w:i/>
          <w:iCs/>
          <w:color w:val="000000"/>
        </w:rPr>
        <w:t>Developmental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1</w:t>
      </w:r>
      <w:r w:rsidRPr="00383211">
        <w:rPr>
          <w:rFonts w:ascii="Times New Roman" w:hAnsi="Times New Roman" w:cs="Times New Roman"/>
          <w:color w:val="000000"/>
        </w:rPr>
        <w:t>(1), 45–61. https://doi.org/10.1002/dneu.20853</w:t>
      </w:r>
    </w:p>
    <w:p w14:paraId="6C68CE3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ustichini, A., &amp; Padoa-Schioppa, C. (2015). A neuro-computational model of economic decision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4</w:t>
      </w:r>
      <w:r w:rsidRPr="00383211">
        <w:rPr>
          <w:rFonts w:ascii="Times New Roman" w:hAnsi="Times New Roman" w:cs="Times New Roman"/>
          <w:color w:val="000000"/>
        </w:rPr>
        <w:t>(3), 1382–1398. https://doi.org/10.1152/jn.00184.2015</w:t>
      </w:r>
    </w:p>
    <w:p w14:paraId="0BBB82F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athyanesan, A., Zhou, J., Scafidi, J., Heck, D. H., Sillitoe, R. V., &amp; Gallo, V. (2019). Emerging connections between cerebellar development, behaviour and complex brain disorders.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5), Article 5. https://doi.org/10.1038/s41583-019-0152-2</w:t>
      </w:r>
    </w:p>
    <w:p w14:paraId="339C5B7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roll, H., &amp; Hamker, F. (2013). Computational models of basal-ganglia pathway functions: Focus on functional neuroanatomy. </w:t>
      </w:r>
      <w:r w:rsidRPr="00383211">
        <w:rPr>
          <w:rFonts w:ascii="Times New Roman" w:hAnsi="Times New Roman" w:cs="Times New Roman"/>
          <w:i/>
          <w:iCs/>
          <w:color w:val="000000"/>
        </w:rPr>
        <w:t>Frontiers in System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 https://www.frontiersin.org/articles/10.3389/fnsys.2013.00122</w:t>
      </w:r>
    </w:p>
    <w:p w14:paraId="106D588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Schuman, B., Dellal, S., Prönneke, A., Machold, R., &amp; Rudy, B. (2021). Neocortical Layer 1: An Elegant Solution to Top-Down and Bottom-Up Integration.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4</w:t>
      </w:r>
      <w:r w:rsidRPr="00383211">
        <w:rPr>
          <w:rFonts w:ascii="Times New Roman" w:hAnsi="Times New Roman" w:cs="Times New Roman"/>
          <w:color w:val="000000"/>
        </w:rPr>
        <w:t>(1), null. https://doi.org/10.1146/annurev-neuro-100520-012117</w:t>
      </w:r>
    </w:p>
    <w:p w14:paraId="4DEA997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wartz, O., &amp; Coen-Cagli, R. (2013). Visual attention and flexible normalization pools. </w:t>
      </w:r>
      <w:r w:rsidRPr="00383211">
        <w:rPr>
          <w:rFonts w:ascii="Times New Roman" w:hAnsi="Times New Roman" w:cs="Times New Roman"/>
          <w:i/>
          <w:iCs/>
          <w:color w:val="000000"/>
        </w:rPr>
        <w:t>Journal of Vis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25. https://doi.org/10.1167/13.1.25</w:t>
      </w:r>
    </w:p>
    <w:p w14:paraId="3C0D99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wartz, O., &amp; Simoncelli, E. P. (2001). Natural signal statistics and sensory gain control.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w:t>
      </w:r>
      <w:r w:rsidRPr="00383211">
        <w:rPr>
          <w:rFonts w:ascii="Times New Roman" w:hAnsi="Times New Roman" w:cs="Times New Roman"/>
          <w:color w:val="000000"/>
        </w:rPr>
        <w:t>(8), 819–825. https://doi.org/10.1038/90526</w:t>
      </w:r>
    </w:p>
    <w:p w14:paraId="70B97F3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eung, H. S. (1996). How the brain keeps the eyes still.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3</w:t>
      </w:r>
      <w:r w:rsidRPr="00383211">
        <w:rPr>
          <w:rFonts w:ascii="Times New Roman" w:hAnsi="Times New Roman" w:cs="Times New Roman"/>
          <w:color w:val="000000"/>
        </w:rPr>
        <w:t>(23), 13339–13344. https://doi.org/10.1073/pnas.93.23.13339</w:t>
      </w:r>
    </w:p>
    <w:p w14:paraId="1751C86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hadlen, M. N., &amp; Newsome, W. T. (1996). Motion perception: Seeing and deciding.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3</w:t>
      </w:r>
      <w:r w:rsidRPr="00383211">
        <w:rPr>
          <w:rFonts w:ascii="Times New Roman" w:hAnsi="Times New Roman" w:cs="Times New Roman"/>
          <w:color w:val="000000"/>
        </w:rPr>
        <w:t>(2), 628–633. https://doi.org/10.1073/pnas.93.2.628</w:t>
      </w:r>
    </w:p>
    <w:p w14:paraId="3782017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hadlen, M. N., &amp; Newsome, W. T. (2001). Neural Basis of a Perceptual Decision in the Parietal Cortex (Area LIP) of the Rhesus Monkey.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6</w:t>
      </w:r>
      <w:r w:rsidRPr="00383211">
        <w:rPr>
          <w:rFonts w:ascii="Times New Roman" w:hAnsi="Times New Roman" w:cs="Times New Roman"/>
          <w:color w:val="000000"/>
        </w:rPr>
        <w:t>(4), 1916–1936. https://doi.org/10.1152/jn.2001.86.4.1916</w:t>
      </w:r>
    </w:p>
    <w:p w14:paraId="117E26B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illitoe, R. V., &amp; Joyner, A. L. (2007). Morphology, Molecular Codes, and Circuitry Produce the Three-Dimensional Complexity of the Cerebellum. </w:t>
      </w:r>
      <w:r w:rsidRPr="00383211">
        <w:rPr>
          <w:rFonts w:ascii="Times New Roman" w:hAnsi="Times New Roman" w:cs="Times New Roman"/>
          <w:i/>
          <w:iCs/>
          <w:color w:val="000000"/>
        </w:rPr>
        <w:t>Annual Review of Cell and Development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3</w:t>
      </w:r>
      <w:r w:rsidRPr="00383211">
        <w:rPr>
          <w:rFonts w:ascii="Times New Roman" w:hAnsi="Times New Roman" w:cs="Times New Roman"/>
          <w:color w:val="000000"/>
        </w:rPr>
        <w:t>(1), 549–577. https://doi.org/10.1146/annurev.cellbio.23.090506.123237</w:t>
      </w:r>
    </w:p>
    <w:p w14:paraId="2FA00C1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ilver, R. A. (2010). Neuronal arithmetic.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7), 474–489. https://doi.org/10.1038/nrn2864</w:t>
      </w:r>
    </w:p>
    <w:p w14:paraId="29FC2DB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nyder, L. H., Batista, A. P., &amp; Andersen, R. A. (1997). Coding of intention in the posterior parietal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6</w:t>
      </w:r>
      <w:r w:rsidRPr="00383211">
        <w:rPr>
          <w:rFonts w:ascii="Times New Roman" w:hAnsi="Times New Roman" w:cs="Times New Roman"/>
          <w:color w:val="000000"/>
        </w:rPr>
        <w:t>(6621), Article 6621. https://doi.org/10.1038/386167a0</w:t>
      </w:r>
    </w:p>
    <w:p w14:paraId="4A718B4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ohya, K., Kameyama, K., Yanagawa, Y., Obata, K., &amp; Tsumoto, T. (2007). GABAergic Neurons Are Less Selective to Stimulus Orientation than Excitatory Neurons in Layer II/III of Visual Cortex, as Revealed by In Vivo Functional Ca2+ Imaging in Transgenic Mice.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w:t>
      </w:r>
      <w:r w:rsidRPr="00383211">
        <w:rPr>
          <w:rFonts w:ascii="Times New Roman" w:hAnsi="Times New Roman" w:cs="Times New Roman"/>
          <w:color w:val="000000"/>
        </w:rPr>
        <w:t>(8), 2145–2149. https://doi.org/10.1523/JNEUROSCI.4641-06.2007</w:t>
      </w:r>
    </w:p>
    <w:p w14:paraId="00F93AE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oltani, A. (2006). A Biophysically Based Neural Model of Matching Law Behavior: Melioration by Stochastic Synapse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14), 3731–3744. https://doi.org/10.1523/JNEUROSCI.5159-05.2006</w:t>
      </w:r>
    </w:p>
    <w:p w14:paraId="7455590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teverson, K., Brandenburger, A., &amp; Glimcher, P. (2019). Choice-theoretic foundations of the divisive normalization model. </w:t>
      </w:r>
      <w:r w:rsidRPr="00383211">
        <w:rPr>
          <w:rFonts w:ascii="Times New Roman" w:hAnsi="Times New Roman" w:cs="Times New Roman"/>
          <w:i/>
          <w:iCs/>
          <w:color w:val="000000"/>
        </w:rPr>
        <w:t>Journal of Economic Behavior &amp; Organiz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4</w:t>
      </w:r>
      <w:r w:rsidRPr="00383211">
        <w:rPr>
          <w:rFonts w:ascii="Times New Roman" w:hAnsi="Times New Roman" w:cs="Times New Roman"/>
          <w:color w:val="000000"/>
        </w:rPr>
        <w:t>, 148–165. https://doi.org/10.1016/j.jebo.2019.05.026</w:t>
      </w:r>
    </w:p>
    <w:p w14:paraId="09463D3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trait, C. E., Blanchard, T. C., &amp; Hayden, B. Y. (2014). Reward Value Comparison via Mutual Inhibition in Ventromedial Prefront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2</w:t>
      </w:r>
      <w:r w:rsidRPr="00383211">
        <w:rPr>
          <w:rFonts w:ascii="Times New Roman" w:hAnsi="Times New Roman" w:cs="Times New Roman"/>
          <w:color w:val="000000"/>
        </w:rPr>
        <w:t>(6), 1357–1366. https://doi.org/10.1016/j.neuron.2014.04.032</w:t>
      </w:r>
    </w:p>
    <w:p w14:paraId="66A71EC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ugrue, L. P., Corrado, G. S., &amp; Newsome, W. T. (2004). Matching Behavior and the Representation of Value in the Pariet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4</w:t>
      </w:r>
      <w:r w:rsidRPr="00383211">
        <w:rPr>
          <w:rFonts w:ascii="Times New Roman" w:hAnsi="Times New Roman" w:cs="Times New Roman"/>
          <w:color w:val="000000"/>
        </w:rPr>
        <w:t>(5678), 1782–1787. https://doi.org/10.1126/science.1094765</w:t>
      </w:r>
    </w:p>
    <w:p w14:paraId="345584A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egnér, J., Compte, A., &amp; Wang, X.-J. (2002). The dynamical stability of reverberatory neural circuits. </w:t>
      </w:r>
      <w:r w:rsidRPr="00383211">
        <w:rPr>
          <w:rFonts w:ascii="Times New Roman" w:hAnsi="Times New Roman" w:cs="Times New Roman"/>
          <w:i/>
          <w:iCs/>
          <w:color w:val="000000"/>
        </w:rPr>
        <w:t>Biological Cybernetic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7</w:t>
      </w:r>
      <w:r w:rsidRPr="00383211">
        <w:rPr>
          <w:rFonts w:ascii="Times New Roman" w:hAnsi="Times New Roman" w:cs="Times New Roman"/>
          <w:color w:val="000000"/>
        </w:rPr>
        <w:t>(5–6), 471–481. https://doi.org/10.1007/s00422-002-0363-9</w:t>
      </w:r>
    </w:p>
    <w:p w14:paraId="4FCFB1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4). Deliberation and Commitment in the Premotor and Primary Motor Cortex during Dynamic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1</w:t>
      </w:r>
      <w:r w:rsidRPr="00383211">
        <w:rPr>
          <w:rFonts w:ascii="Times New Roman" w:hAnsi="Times New Roman" w:cs="Times New Roman"/>
          <w:color w:val="000000"/>
        </w:rPr>
        <w:t>(6), 1401–1416. https://doi.org/10.1016/j.neuron.2014.01.031</w:t>
      </w:r>
    </w:p>
    <w:p w14:paraId="6DD553A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Thura, D., &amp; Cisek, P. (2016). Modulation of premotor and primary motor cortical activity during volitional adjustments of speed-accuracy trade-off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3), 938–956. Scopus. https://doi.org/10.1523/JNEUROSCI.2230-15.2016</w:t>
      </w:r>
    </w:p>
    <w:p w14:paraId="2BF6C69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7). The Basal Ganglia Do Not Select Reach Targets but Control the Urgency of Commitment.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5</w:t>
      </w:r>
      <w:r w:rsidRPr="00383211">
        <w:rPr>
          <w:rFonts w:ascii="Times New Roman" w:hAnsi="Times New Roman" w:cs="Times New Roman"/>
          <w:color w:val="000000"/>
        </w:rPr>
        <w:t>(5), 1160-1170.e5. https://doi.org/10.1016/j.neuron.2017.07.039</w:t>
      </w:r>
    </w:p>
    <w:p w14:paraId="352E87F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remblay, R., Lee, S., &amp; Rudy, B. (2016). GABAergic Interneurons in the Neocortex: From Cellular Properties to Circui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1</w:t>
      </w:r>
      <w:r w:rsidRPr="00383211">
        <w:rPr>
          <w:rFonts w:ascii="Times New Roman" w:hAnsi="Times New Roman" w:cs="Times New Roman"/>
          <w:color w:val="000000"/>
        </w:rPr>
        <w:t>(2), 260–292. https://doi.org/10.1016/j.neuron.2016.06.033</w:t>
      </w:r>
    </w:p>
    <w:p w14:paraId="5523168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Urban-Ciecko, J., &amp; Barth, A. L. (2016). Somatostatin-expressing neurons in cortical networks.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7), 401–409. https://doi.org/10.1038/nrn.2016.53</w:t>
      </w:r>
    </w:p>
    <w:p w14:paraId="3E230B6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Usher, M., &amp; McClelland, J. L. (2001). The time course of perceptual choice: The leaky, competing accumulator model. </w:t>
      </w:r>
      <w:r w:rsidRPr="00383211">
        <w:rPr>
          <w:rFonts w:ascii="Times New Roman" w:hAnsi="Times New Roman" w:cs="Times New Roman"/>
          <w:i/>
          <w:iCs/>
          <w:color w:val="000000"/>
        </w:rPr>
        <w:t>Psychological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8</w:t>
      </w:r>
      <w:r w:rsidRPr="00383211">
        <w:rPr>
          <w:rFonts w:ascii="Times New Roman" w:hAnsi="Times New Roman" w:cs="Times New Roman"/>
          <w:color w:val="000000"/>
        </w:rPr>
        <w:t>(3), 550–592. https://doi.org/10.1037/0033-295X.108.3.550</w:t>
      </w:r>
    </w:p>
    <w:p w14:paraId="617A807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M., Yang, Y., Wang, C.-J., Gamo, N. J., Jin, L. E., Mazer, J. A., Morrison, J. H., Wang, X.-J., &amp; Arnsten, A. F. T. (2013). NMDA Receptors Subserve Persistent Neuronal Firing during Working Memory in Dorsolateral Prefront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7</w:t>
      </w:r>
      <w:r w:rsidRPr="00383211">
        <w:rPr>
          <w:rFonts w:ascii="Times New Roman" w:hAnsi="Times New Roman" w:cs="Times New Roman"/>
          <w:color w:val="000000"/>
        </w:rPr>
        <w:t>(4), 736–749. https://doi.org/10.1016/j.neuron.2012.12.032</w:t>
      </w:r>
    </w:p>
    <w:p w14:paraId="339FE2C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1999). Synaptic Basis of Cortical Persistent Activity: The Importance of NMDA Receptors to Working Memory. </w:t>
      </w:r>
      <w:r w:rsidRPr="00383211">
        <w:rPr>
          <w:rFonts w:ascii="Times New Roman" w:hAnsi="Times New Roman" w:cs="Times New Roman"/>
          <w:i/>
          <w:iCs/>
          <w:color w:val="000000"/>
        </w:rPr>
        <w:t>The 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21), 9587–9603. https://doi.org/10.1523/JNEUROSCI.19-21-09587.1999</w:t>
      </w:r>
    </w:p>
    <w:p w14:paraId="17CAA11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2002). Probabilistic Decision Making by Slow Reverberation in Cortical Circui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5), 955–968. https://doi.org/10.1016/S0896-6273(02)01092-9</w:t>
      </w:r>
    </w:p>
    <w:p w14:paraId="5392B1D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2012). Neural dynamics and circuit mechanisms of decision-making.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6), 1039–1046. https://doi.org/10.1016/j.conb.2012.08.006</w:t>
      </w:r>
    </w:p>
    <w:p w14:paraId="3DBC7D3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amp; Yang, G. R. (2018). A disinhibitory circuit motif and flexible information routing in the brain.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w:t>
      </w:r>
      <w:r w:rsidRPr="00383211">
        <w:rPr>
          <w:rFonts w:ascii="Times New Roman" w:hAnsi="Times New Roman" w:cs="Times New Roman"/>
          <w:color w:val="000000"/>
        </w:rPr>
        <w:t>, 75–83. https://doi.org/10.1016/j.conb.2018.01.002</w:t>
      </w:r>
    </w:p>
    <w:p w14:paraId="031B614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tanabe, M. (1996). </w:t>
      </w:r>
      <w:r w:rsidRPr="00383211">
        <w:rPr>
          <w:rFonts w:ascii="Times New Roman" w:hAnsi="Times New Roman" w:cs="Times New Roman"/>
          <w:i/>
          <w:iCs/>
          <w:color w:val="000000"/>
        </w:rPr>
        <w:t>Reward expectancy in primate prefrontal neur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2</w:t>
      </w:r>
      <w:r w:rsidRPr="00383211">
        <w:rPr>
          <w:rFonts w:ascii="Times New Roman" w:hAnsi="Times New Roman" w:cs="Times New Roman"/>
          <w:color w:val="000000"/>
        </w:rPr>
        <w:t>, 4.</w:t>
      </w:r>
    </w:p>
    <w:p w14:paraId="4C6E7A5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ebb, R., Glimcher, P. W., &amp; Louie, K. (2014). Rationalizing Context-Dependent Preferences: Divisive Normalization and Neurobiological Constraints on Choice. </w:t>
      </w:r>
      <w:r w:rsidRPr="00383211">
        <w:rPr>
          <w:rFonts w:ascii="Times New Roman" w:hAnsi="Times New Roman" w:cs="Times New Roman"/>
          <w:i/>
          <w:iCs/>
          <w:color w:val="000000"/>
        </w:rPr>
        <w:t>SSRN Electronic Journal</w:t>
      </w:r>
      <w:r w:rsidRPr="00383211">
        <w:rPr>
          <w:rFonts w:ascii="Times New Roman" w:hAnsi="Times New Roman" w:cs="Times New Roman"/>
          <w:color w:val="000000"/>
        </w:rPr>
        <w:t>. https://doi.org/10.2139/ssrn.2462895</w:t>
      </w:r>
    </w:p>
    <w:p w14:paraId="455733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ei, W., Rubin, J. E., &amp; Wang, X.-J. (2015). Role of the Indirect Pathway of the Basal Ganglia in Perceptual Decision Mak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5</w:t>
      </w:r>
      <w:r w:rsidRPr="00383211">
        <w:rPr>
          <w:rFonts w:ascii="Times New Roman" w:hAnsi="Times New Roman" w:cs="Times New Roman"/>
          <w:color w:val="000000"/>
        </w:rPr>
        <w:t>(9), 4052–4064. https://doi.org/10.1523/JNEUROSCI.3611-14.2015</w:t>
      </w:r>
    </w:p>
    <w:p w14:paraId="3D5B7C7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ckens, J. R., Arbuthnott, G. W., &amp; Shindou, T. (2007). Simulation of GABA function in the basal ganglia: Computational models of GABAergic mechanisms in basal ganglia function. In J. M. Tepper, E. D. Abercrombie, &amp; J. P. Bolam (Eds.), </w:t>
      </w:r>
      <w:r w:rsidRPr="00383211">
        <w:rPr>
          <w:rFonts w:ascii="Times New Roman" w:hAnsi="Times New Roman" w:cs="Times New Roman"/>
          <w:i/>
          <w:iCs/>
          <w:color w:val="000000"/>
        </w:rPr>
        <w:t>Progress in Brain Research</w:t>
      </w:r>
      <w:r w:rsidRPr="00383211">
        <w:rPr>
          <w:rFonts w:ascii="Times New Roman" w:hAnsi="Times New Roman" w:cs="Times New Roman"/>
          <w:color w:val="000000"/>
        </w:rPr>
        <w:t xml:space="preserve"> (Vol. 160, pp. 313–329). Elsevier. https://doi.org/10.1016/S0079-6123(06)60018-6</w:t>
      </w:r>
    </w:p>
    <w:p w14:paraId="79C3963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lls, T. J., Lever, C., Cacucci, F., Burgess, N., &amp; O’Keefe, J. (2005). Attractor Dynamics in the Hippocampal Representation of the Local Environment.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8</w:t>
      </w:r>
      <w:r w:rsidRPr="00383211">
        <w:rPr>
          <w:rFonts w:ascii="Times New Roman" w:hAnsi="Times New Roman" w:cs="Times New Roman"/>
          <w:color w:val="000000"/>
        </w:rPr>
        <w:t>(5723), 873–876. https://doi.org/10.1126/science.1108905</w:t>
      </w:r>
    </w:p>
    <w:p w14:paraId="5F6758E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lson, C. J. (2007). GABAergic inhibition in the neostriatum. In J. M. Tepper, E. D. Abercrombie, &amp; J. P. Bolam (Eds.), </w:t>
      </w:r>
      <w:r w:rsidRPr="00383211">
        <w:rPr>
          <w:rFonts w:ascii="Times New Roman" w:hAnsi="Times New Roman" w:cs="Times New Roman"/>
          <w:i/>
          <w:iCs/>
          <w:color w:val="000000"/>
        </w:rPr>
        <w:t>Progress in Brain Research</w:t>
      </w:r>
      <w:r w:rsidRPr="00383211">
        <w:rPr>
          <w:rFonts w:ascii="Times New Roman" w:hAnsi="Times New Roman" w:cs="Times New Roman"/>
          <w:color w:val="000000"/>
        </w:rPr>
        <w:t xml:space="preserve"> (Vol. 160, pp. 91–110). Elsevier. https://doi.org/10.1016/S0079-6123(06)60006-X</w:t>
      </w:r>
    </w:p>
    <w:p w14:paraId="1ACB9A4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Wimmer, K., Nykamp, D. Q., Constantinidis, C., &amp; Compte, A. (2014). Bump attractor dynamics in prefrontal cortex explains behavioral precision in spatial working memory.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3), Article 3. https://doi.org/10.1038/nn.3645</w:t>
      </w:r>
    </w:p>
    <w:p w14:paraId="0FEA33E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ong, K.-F., Huk, A. C., Shadlen, M. N., &amp; Wang, X.-J. (2007). Neural circuit dynamics underlying accumulation of time-varying evidence during perceptual decision making. </w:t>
      </w:r>
      <w:r w:rsidRPr="00383211">
        <w:rPr>
          <w:rFonts w:ascii="Times New Roman" w:hAnsi="Times New Roman" w:cs="Times New Roman"/>
          <w:i/>
          <w:iCs/>
          <w:color w:val="000000"/>
        </w:rPr>
        <w:t>Frontiers in Computation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w:t>
      </w:r>
      <w:r w:rsidRPr="00383211">
        <w:rPr>
          <w:rFonts w:ascii="Times New Roman" w:hAnsi="Times New Roman" w:cs="Times New Roman"/>
          <w:color w:val="000000"/>
        </w:rPr>
        <w:t>. https://doi.org/10.3389/neuro.10.006.2007</w:t>
      </w:r>
    </w:p>
    <w:p w14:paraId="26D6729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ong, K.-F., &amp; Wang, X.-J. (2006). A Recurrent Network Mechanism of Time Integration in Perceptual Decisi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4), 1314–1328. https://doi.org/10.1523/JNEUROSCI.3733-05.2006</w:t>
      </w:r>
    </w:p>
    <w:p w14:paraId="0BF7223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amada, H., Louie, K., Tymula, A., &amp; Glimcher, P. W. (2018). Free choice shapes normalized value signals in medial orbitofrontal cortex.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1), 162. https://doi.org/10.1038/s41467-017-02614-w</w:t>
      </w:r>
    </w:p>
    <w:p w14:paraId="22E848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ang, G. R., Murray, J. D., &amp; Wang, X.-J. (2016). A dendritic disinhibitory circuit mechanism for pathway-specific gating.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 Scopus. https://doi.org/10.1038/ncomms12815</w:t>
      </w:r>
    </w:p>
    <w:p w14:paraId="44251ED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oon, K., Buice, M. A., Barry, C., Hayman, R., Burgess, N., &amp; Fiete, I. R. (2013). Specific evidence of low-dimensional continuous attractor dynamics in grid cell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8), Article 8. https://doi.org/10.1038/nn.3450</w:t>
      </w:r>
    </w:p>
    <w:p w14:paraId="5F1DF98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Zhang, B., Kan, J. Y. Y., Yang, M., Wang, X., Tu, J., &amp; Dorris, M. C. (2021). Transforming absolute value to categorical choice in primate superior colliculus during value-based decision making.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2</w:t>
      </w:r>
      <w:r w:rsidRPr="00383211">
        <w:rPr>
          <w:rFonts w:ascii="Times New Roman" w:hAnsi="Times New Roman" w:cs="Times New Roman"/>
          <w:color w:val="000000"/>
        </w:rPr>
        <w:t>(1), 3410. https://doi.org/10.1038/s41467-021-23747-z</w:t>
      </w:r>
    </w:p>
    <w:p w14:paraId="1BFB53F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Zhang, S., Xu, M., Kamigaki, T., Hoang Do, J. P., Chang, W.-C., Jenvay, S., Miyamichi, K., Luo, L., &amp; Dan, Y. (2014). Long-range and local circuits for top-down modulation of visual cortex processing.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5</w:t>
      </w:r>
      <w:r w:rsidRPr="00383211">
        <w:rPr>
          <w:rFonts w:ascii="Times New Roman" w:hAnsi="Times New Roman" w:cs="Times New Roman"/>
          <w:color w:val="000000"/>
        </w:rPr>
        <w:t>(6197), 660–665. https://doi.org/10.1126/science.1254126</w:t>
      </w:r>
    </w:p>
    <w:p w14:paraId="6750F044" w14:textId="0B6D6C36" w:rsidR="00011B9B" w:rsidRPr="002E1CA5" w:rsidRDefault="00EA1839" w:rsidP="00383211">
      <w:pPr>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011B9B" w:rsidRPr="002E1CA5" w:rsidSect="004C613D">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8" w:author="Kenway" w:date="2023-02-13T16:42:00Z" w:initials="K">
    <w:p w14:paraId="445E6AC8" w14:textId="77777777" w:rsidR="001E5B0F" w:rsidRDefault="001E5B0F" w:rsidP="00AE1024">
      <w:pPr>
        <w:rPr>
          <w:rFonts w:ascii="Arial" w:eastAsia="Times New Roman" w:hAnsi="Arial" w:cs="Arial"/>
          <w:noProof/>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 xml:space="preserve">Wang, X. J. (2002). Probabilistic </w:t>
      </w:r>
    </w:p>
    <w:p w14:paraId="75335BC3" w14:textId="77777777" w:rsidR="001E5B0F" w:rsidRDefault="001E5B0F" w:rsidP="00AE1024">
      <w:pPr>
        <w:rPr>
          <w:rFonts w:ascii="Arial" w:eastAsia="Times New Roman" w:hAnsi="Arial" w:cs="Arial"/>
          <w:noProof/>
          <w:color w:val="222222"/>
          <w:sz w:val="20"/>
          <w:szCs w:val="20"/>
          <w:shd w:val="clear" w:color="auto" w:fill="FFFFFF"/>
          <w:lang w:eastAsia="en-US"/>
        </w:rPr>
      </w:pPr>
    </w:p>
    <w:p w14:paraId="4E543143"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 xml:space="preserve"> by slow reverberation in cortical circuits. </w:t>
      </w:r>
      <w:r w:rsidRPr="00AE1024">
        <w:rPr>
          <w:rFonts w:ascii="Arial" w:eastAsia="Times New Roman" w:hAnsi="Arial" w:cs="Arial"/>
          <w:i/>
          <w:iCs/>
          <w:color w:val="222222"/>
          <w:sz w:val="20"/>
          <w:szCs w:val="20"/>
          <w:shd w:val="clear" w:color="auto" w:fill="FFFFFF"/>
          <w:lang w:eastAsia="en-US"/>
        </w:rPr>
        <w:t>Neuron</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36</w:t>
      </w:r>
      <w:r w:rsidRPr="00AE1024">
        <w:rPr>
          <w:rFonts w:ascii="Arial" w:eastAsia="Times New Roman" w:hAnsi="Arial" w:cs="Arial"/>
          <w:color w:val="222222"/>
          <w:sz w:val="20"/>
          <w:szCs w:val="20"/>
          <w:shd w:val="clear" w:color="auto" w:fill="FFFFFF"/>
          <w:lang w:eastAsia="en-US"/>
        </w:rPr>
        <w:t>(5), 955-968.</w:t>
      </w:r>
    </w:p>
    <w:p w14:paraId="0EF2C710" w14:textId="77777777" w:rsidR="001E5B0F" w:rsidRDefault="001E5B0F">
      <w:pPr>
        <w:pStyle w:val="CommentText"/>
      </w:pPr>
    </w:p>
    <w:p w14:paraId="12CB5D9F"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Wong, K. F., &amp; Wang, X. J. (2006). A recurrent network mechanism of time integration in perceptual decisions. </w:t>
      </w:r>
      <w:r w:rsidRPr="00AE1024">
        <w:rPr>
          <w:rFonts w:ascii="Arial" w:eastAsia="Times New Roman" w:hAnsi="Arial" w:cs="Arial"/>
          <w:i/>
          <w:iCs/>
          <w:color w:val="222222"/>
          <w:sz w:val="20"/>
          <w:szCs w:val="20"/>
          <w:shd w:val="clear" w:color="auto" w:fill="FFFFFF"/>
          <w:lang w:eastAsia="en-US"/>
        </w:rPr>
        <w:t>Journal of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26</w:t>
      </w:r>
      <w:r w:rsidRPr="00AE1024">
        <w:rPr>
          <w:rFonts w:ascii="Arial" w:eastAsia="Times New Roman" w:hAnsi="Arial" w:cs="Arial"/>
          <w:color w:val="222222"/>
          <w:sz w:val="20"/>
          <w:szCs w:val="20"/>
          <w:shd w:val="clear" w:color="auto" w:fill="FFFFFF"/>
          <w:lang w:eastAsia="en-US"/>
        </w:rPr>
        <w:t>(4), 1314-1328.</w:t>
      </w:r>
    </w:p>
    <w:p w14:paraId="1ED36811" w14:textId="77777777" w:rsidR="001E5B0F" w:rsidRDefault="001E5B0F">
      <w:pPr>
        <w:pStyle w:val="CommentText"/>
      </w:pPr>
    </w:p>
    <w:p w14:paraId="2F4C1CB5" w14:textId="77777777" w:rsidR="001E5B0F" w:rsidRDefault="001E5B0F">
      <w:pPr>
        <w:pStyle w:val="CommentText"/>
      </w:pPr>
    </w:p>
  </w:comment>
  <w:comment w:id="255" w:author="Kenway" w:date="2023-02-13T17:11:00Z" w:initials="K">
    <w:p w14:paraId="15F61F01" w14:textId="77777777" w:rsidR="001E5B0F" w:rsidRDefault="001E5B0F" w:rsidP="00AE1024">
      <w:pPr>
        <w:rPr>
          <w:rFonts w:ascii="Arial" w:eastAsia="Times New Roman" w:hAnsi="Arial" w:cs="Arial"/>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Kepecs, A., &amp; Fishell, G. (2014). Interneuron cell types are fit to function. </w:t>
      </w:r>
      <w:r w:rsidRPr="00AE1024">
        <w:rPr>
          <w:rFonts w:ascii="Arial" w:eastAsia="Times New Roman" w:hAnsi="Arial" w:cs="Arial"/>
          <w:i/>
          <w:iCs/>
          <w:color w:val="222222"/>
          <w:sz w:val="20"/>
          <w:szCs w:val="20"/>
          <w:shd w:val="clear" w:color="auto" w:fill="FFFFFF"/>
          <w:lang w:eastAsia="en-US"/>
        </w:rPr>
        <w:t>Natur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05</w:t>
      </w:r>
      <w:r w:rsidRPr="00AE1024">
        <w:rPr>
          <w:rFonts w:ascii="Arial" w:eastAsia="Times New Roman" w:hAnsi="Arial" w:cs="Arial"/>
          <w:color w:val="222222"/>
          <w:sz w:val="20"/>
          <w:szCs w:val="20"/>
          <w:shd w:val="clear" w:color="auto" w:fill="FFFFFF"/>
          <w:lang w:eastAsia="en-US"/>
        </w:rPr>
        <w:t>(7483), 318-326.</w:t>
      </w:r>
    </w:p>
    <w:p w14:paraId="1E101546" w14:textId="77777777" w:rsidR="001E5B0F" w:rsidRDefault="001E5B0F" w:rsidP="00AE1024">
      <w:pPr>
        <w:rPr>
          <w:rFonts w:ascii="Arial" w:eastAsia="Times New Roman" w:hAnsi="Arial" w:cs="Arial"/>
          <w:color w:val="222222"/>
          <w:sz w:val="20"/>
          <w:szCs w:val="20"/>
          <w:shd w:val="clear" w:color="auto" w:fill="FFFFFF"/>
          <w:lang w:eastAsia="en-US"/>
        </w:rPr>
      </w:pPr>
    </w:p>
    <w:p w14:paraId="6A0CE2D6"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Markram, H., Toledo-Rodriguez, M., Wang, Y., Gupta, A., Silberberg, G., &amp; Wu, C. (2004). Interneurons of the neocortical inhibitory system. </w:t>
      </w:r>
      <w:r w:rsidRPr="00AE1024">
        <w:rPr>
          <w:rFonts w:ascii="Arial" w:eastAsia="Times New Roman" w:hAnsi="Arial" w:cs="Arial"/>
          <w:i/>
          <w:iCs/>
          <w:color w:val="222222"/>
          <w:sz w:val="20"/>
          <w:szCs w:val="20"/>
          <w:shd w:val="clear" w:color="auto" w:fill="FFFFFF"/>
          <w:lang w:eastAsia="en-US"/>
        </w:rPr>
        <w:t>Nature reviews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w:t>
      </w:r>
      <w:r w:rsidRPr="00AE1024">
        <w:rPr>
          <w:rFonts w:ascii="Arial" w:eastAsia="Times New Roman" w:hAnsi="Arial" w:cs="Arial"/>
          <w:color w:val="222222"/>
          <w:sz w:val="20"/>
          <w:szCs w:val="20"/>
          <w:shd w:val="clear" w:color="auto" w:fill="FFFFFF"/>
          <w:lang w:eastAsia="en-US"/>
        </w:rPr>
        <w:t>(10), 793-807.</w:t>
      </w:r>
    </w:p>
    <w:p w14:paraId="0B6725BB" w14:textId="77777777" w:rsidR="001E5B0F" w:rsidRPr="00AE1024" w:rsidRDefault="001E5B0F" w:rsidP="00AE1024">
      <w:pPr>
        <w:rPr>
          <w:rFonts w:ascii="Times" w:eastAsia="Times New Roman" w:hAnsi="Times" w:cs="Times New Roman"/>
          <w:sz w:val="20"/>
          <w:szCs w:val="20"/>
          <w:lang w:eastAsia="en-US"/>
        </w:rPr>
      </w:pPr>
    </w:p>
    <w:p w14:paraId="0F1F1F53" w14:textId="77777777" w:rsidR="001E5B0F" w:rsidRDefault="001E5B0F">
      <w:pPr>
        <w:pStyle w:val="CommentText"/>
      </w:pPr>
    </w:p>
  </w:comment>
  <w:comment w:id="627" w:author="Kenway" w:date="2023-02-13T14:22:00Z" w:initials="K">
    <w:p w14:paraId="283E2680" w14:textId="77777777" w:rsidR="001E5B0F" w:rsidRDefault="001E5B0F">
      <w:pPr>
        <w:pStyle w:val="CommentText"/>
      </w:pPr>
      <w:r>
        <w:rPr>
          <w:rStyle w:val="CommentReference"/>
        </w:rPr>
        <w:annotationRef/>
      </w:r>
      <w:r>
        <w:t>Bo, I think this should go in the Discussion not the Intro</w:t>
      </w:r>
    </w:p>
  </w:comment>
  <w:comment w:id="1343" w:author="Paul Glimcher" w:date="2023-03-10T12:09:00Z" w:initials="PG">
    <w:p w14:paraId="250F31D2" w14:textId="2D46468B" w:rsidR="00F60914" w:rsidRDefault="00F60914">
      <w:pPr>
        <w:pStyle w:val="CommentText"/>
      </w:pPr>
      <w:r>
        <w:rPr>
          <w:rStyle w:val="CommentReference"/>
        </w:rPr>
        <w:annotationRef/>
      </w:r>
      <w:r>
        <w:t>I think this needs a second sentence explaining why</w:t>
      </w:r>
    </w:p>
  </w:comment>
  <w:comment w:id="2305" w:author="Paul Glimcher" w:date="2023-03-08T11:49:00Z" w:initials="PG">
    <w:p w14:paraId="7E57060E" w14:textId="7620B849" w:rsidR="00EB0DF5" w:rsidRDefault="00EB0DF5">
      <w:pPr>
        <w:pStyle w:val="CommentText"/>
      </w:pPr>
      <w:r>
        <w:rPr>
          <w:rStyle w:val="CommentReference"/>
        </w:rPr>
        <w:annotationRef/>
      </w:r>
      <w:r>
        <w:t xml:space="preserve">This is confusing to </w:t>
      </w:r>
      <w:proofErr w:type="gramStart"/>
      <w:r>
        <w:t>me,</w:t>
      </w:r>
      <w:proofErr w:type="gramEnd"/>
      <w:r>
        <w:t xml:space="preserve"> I don’t see it in the figure. </w:t>
      </w:r>
    </w:p>
  </w:comment>
  <w:comment w:id="2409" w:author="Microsoft Office User" w:date="2023-03-11T09:41:00Z" w:initials="MOU">
    <w:p w14:paraId="32C6D6BD" w14:textId="5F3E23B1" w:rsidR="00DF5724" w:rsidRDefault="00DF5724">
      <w:pPr>
        <w:pStyle w:val="CommentText"/>
      </w:pPr>
      <w:r>
        <w:rPr>
          <w:rStyle w:val="CommentReference"/>
        </w:rPr>
        <w:annotationRef/>
      </w:r>
      <w:r>
        <w:t>Replace with “WTA”?</w:t>
      </w:r>
    </w:p>
  </w:comment>
  <w:comment w:id="2438" w:author="Microsoft Office User" w:date="2023-03-11T09:49:00Z" w:initials="MOU">
    <w:p w14:paraId="6BDB6978" w14:textId="22D8DFF0" w:rsidR="000B7970" w:rsidRDefault="000B7970">
      <w:pPr>
        <w:pStyle w:val="CommentText"/>
      </w:pPr>
      <w:r>
        <w:rPr>
          <w:rStyle w:val="CommentReference"/>
        </w:rPr>
        <w:annotationRef/>
      </w:r>
      <w:r>
        <w:t xml:space="preserve">I think you should cut this sentence or expand it into a paragraph. </w:t>
      </w:r>
      <w:proofErr w:type="spellStart"/>
      <w:r>
        <w:t>Its</w:t>
      </w:r>
      <w:proofErr w:type="spellEnd"/>
      <w:r>
        <w:t xml:space="preserve"> very unclear, and not necessary in the results.</w:t>
      </w:r>
    </w:p>
  </w:comment>
  <w:comment w:id="2661" w:author="Microsoft Office User" w:date="2023-03-11T09:59:00Z" w:initials="MOU">
    <w:p w14:paraId="47751334" w14:textId="328E6942" w:rsidR="00650CA2" w:rsidRDefault="00650CA2">
      <w:pPr>
        <w:pStyle w:val="CommentText"/>
      </w:pPr>
      <w:r>
        <w:rPr>
          <w:rStyle w:val="CommentReference"/>
        </w:rPr>
        <w:annotationRef/>
      </w:r>
      <w:r>
        <w:t>I would cut this sentence. It adds little but doubt.</w:t>
      </w:r>
    </w:p>
  </w:comment>
  <w:comment w:id="2668" w:author="Bo Shen" w:date="2023-03-11T11:41:00Z" w:initials="BS">
    <w:p w14:paraId="515F8578" w14:textId="74577608" w:rsidR="00F6639A" w:rsidRDefault="00F6639A">
      <w:pPr>
        <w:pStyle w:val="CommentText"/>
      </w:pPr>
      <w:r>
        <w:rPr>
          <w:rStyle w:val="CommentReference"/>
        </w:rPr>
        <w:annotationRef/>
      </w:r>
      <w:r>
        <w:t>What does this mean? Most important? But perhaps?</w:t>
      </w:r>
    </w:p>
  </w:comment>
  <w:comment w:id="2885" w:author="Microsoft Office User" w:date="2023-03-11T10:04:00Z" w:initials="MOU">
    <w:p w14:paraId="5EB61749" w14:textId="0C8F835C" w:rsidR="00830AAF" w:rsidRDefault="00830AAF">
      <w:pPr>
        <w:pStyle w:val="CommentText"/>
      </w:pPr>
      <w:r>
        <w:rPr>
          <w:rStyle w:val="CommentReference"/>
        </w:rPr>
        <w:annotationRef/>
      </w:r>
      <w:r>
        <w:t xml:space="preserve">I think this paragraph needs restructuring. First, </w:t>
      </w:r>
      <w:proofErr w:type="spellStart"/>
      <w:r>
        <w:t>its</w:t>
      </w:r>
      <w:proofErr w:type="spellEnd"/>
      <w:r>
        <w:t xml:space="preserve"> unclear when you are talking about the midbrain model and when you are talking about the LDDM. Second, I feel like this is at the very top of the discussion section which makes it seem like the most important point you want to make about our model. I wonder if this could be shifted later in the discussion and disambiguated a bit.</w:t>
      </w:r>
    </w:p>
  </w:comment>
  <w:comment w:id="2892" w:author="Microsoft Office User" w:date="2023-03-11T10:06:00Z" w:initials="MOU">
    <w:p w14:paraId="35D094D6" w14:textId="1037E5EF" w:rsidR="00830AAF" w:rsidRDefault="00830AAF">
      <w:pPr>
        <w:pStyle w:val="CommentText"/>
      </w:pPr>
      <w:r>
        <w:rPr>
          <w:rStyle w:val="CommentReference"/>
        </w:rPr>
        <w:annotationRef/>
      </w:r>
      <w:r>
        <w:t xml:space="preserve">This section seems a bit of a laundry list. If the point of this long paragraph is to list the special properties of </w:t>
      </w:r>
      <w:proofErr w:type="gramStart"/>
      <w:r>
        <w:t>disinhibition</w:t>
      </w:r>
      <w:proofErr w:type="gramEnd"/>
      <w:r>
        <w:t xml:space="preserve"> then you should say that in the topic sentence and use a numbered list in the paragraph. That would make it much easier to follow.</w:t>
      </w:r>
    </w:p>
  </w:comment>
  <w:comment w:id="2976" w:author="Kenway" w:date="2023-02-22T14:33:00Z" w:initials="K">
    <w:p w14:paraId="7B3FDB36" w14:textId="77777777" w:rsidR="00564B42" w:rsidRDefault="00564B42">
      <w:pPr>
        <w:pStyle w:val="CommentText"/>
      </w:pPr>
      <w:r>
        <w:rPr>
          <w:rStyle w:val="CommentReference"/>
        </w:rPr>
        <w:annotationRef/>
      </w:r>
    </w:p>
  </w:comment>
  <w:comment w:id="3034" w:author="Kenway" w:date="2023-02-21T14:17:00Z" w:initials="K">
    <w:p w14:paraId="5BC99270" w14:textId="77777777" w:rsidR="00564B42" w:rsidRPr="00EE2642" w:rsidRDefault="00564B42" w:rsidP="00EE2642">
      <w:pPr>
        <w:rPr>
          <w:rFonts w:ascii="Times" w:eastAsia="Times New Roman" w:hAnsi="Times" w:cs="Times New Roman"/>
          <w:sz w:val="20"/>
          <w:szCs w:val="20"/>
          <w:lang w:eastAsia="en-US"/>
        </w:rPr>
      </w:pPr>
      <w:r>
        <w:rPr>
          <w:rStyle w:val="CommentReference"/>
        </w:rPr>
        <w:annotationRef/>
      </w:r>
      <w:r w:rsidRPr="00EE2642">
        <w:rPr>
          <w:rFonts w:ascii="Arial" w:eastAsia="Times New Roman" w:hAnsi="Arial" w:cs="Arial"/>
          <w:color w:val="222222"/>
          <w:sz w:val="20"/>
          <w:szCs w:val="20"/>
          <w:shd w:val="clear" w:color="auto" w:fill="FFFFFF"/>
          <w:lang w:eastAsia="en-US"/>
        </w:rPr>
        <w:t>Frank, M. J. (2005). Dynamic dopamine modulation in the basal ganglia: a neurocomputational account of cognitive deficits in medicated and nonmedicated Parkinsonism. </w:t>
      </w:r>
      <w:r w:rsidRPr="00EE2642">
        <w:rPr>
          <w:rFonts w:ascii="Arial" w:eastAsia="Times New Roman" w:hAnsi="Arial" w:cs="Arial"/>
          <w:i/>
          <w:iCs/>
          <w:color w:val="222222"/>
          <w:sz w:val="20"/>
          <w:szCs w:val="20"/>
          <w:shd w:val="clear" w:color="auto" w:fill="FFFFFF"/>
          <w:lang w:eastAsia="en-US"/>
        </w:rPr>
        <w:t>Journal of cognitive neuroscience</w:t>
      </w:r>
      <w:r w:rsidRPr="00EE2642">
        <w:rPr>
          <w:rFonts w:ascii="Arial" w:eastAsia="Times New Roman" w:hAnsi="Arial" w:cs="Arial"/>
          <w:color w:val="222222"/>
          <w:sz w:val="20"/>
          <w:szCs w:val="20"/>
          <w:shd w:val="clear" w:color="auto" w:fill="FFFFFF"/>
          <w:lang w:eastAsia="en-US"/>
        </w:rPr>
        <w:t>, </w:t>
      </w:r>
      <w:r w:rsidRPr="00EE2642">
        <w:rPr>
          <w:rFonts w:ascii="Arial" w:eastAsia="Times New Roman" w:hAnsi="Arial" w:cs="Arial"/>
          <w:i/>
          <w:iCs/>
          <w:color w:val="222222"/>
          <w:sz w:val="20"/>
          <w:szCs w:val="20"/>
          <w:shd w:val="clear" w:color="auto" w:fill="FFFFFF"/>
          <w:lang w:eastAsia="en-US"/>
        </w:rPr>
        <w:t>17</w:t>
      </w:r>
      <w:r w:rsidRPr="00EE2642">
        <w:rPr>
          <w:rFonts w:ascii="Arial" w:eastAsia="Times New Roman" w:hAnsi="Arial" w:cs="Arial"/>
          <w:color w:val="222222"/>
          <w:sz w:val="20"/>
          <w:szCs w:val="20"/>
          <w:shd w:val="clear" w:color="auto" w:fill="FFFFFF"/>
          <w:lang w:eastAsia="en-US"/>
        </w:rPr>
        <w:t>(1), 51-72.</w:t>
      </w:r>
    </w:p>
    <w:p w14:paraId="5F03BB36" w14:textId="77777777" w:rsidR="00564B42" w:rsidRDefault="00564B42" w:rsidP="00595783">
      <w:pPr>
        <w:rPr>
          <w:rFonts w:ascii="Arial" w:eastAsia="Times New Roman" w:hAnsi="Arial" w:cs="Arial"/>
          <w:color w:val="222222"/>
          <w:sz w:val="20"/>
          <w:szCs w:val="20"/>
          <w:shd w:val="clear" w:color="auto" w:fill="FFFFFF"/>
          <w:lang w:eastAsia="en-US"/>
        </w:rPr>
      </w:pPr>
    </w:p>
    <w:p w14:paraId="2D31EF5E" w14:textId="77777777" w:rsidR="00564B42" w:rsidRDefault="00564B42" w:rsidP="00595783">
      <w:pPr>
        <w:rPr>
          <w:rFonts w:ascii="Arial" w:eastAsia="Times New Roman" w:hAnsi="Arial" w:cs="Arial"/>
          <w:color w:val="222222"/>
          <w:sz w:val="20"/>
          <w:szCs w:val="20"/>
          <w:shd w:val="clear" w:color="auto" w:fill="FFFFFF"/>
          <w:lang w:eastAsia="en-US"/>
        </w:rPr>
      </w:pPr>
    </w:p>
    <w:p w14:paraId="6FB8C070" w14:textId="77777777" w:rsidR="00564B42" w:rsidRDefault="00564B42"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 xml:space="preserve">Lo, C. C., &amp; Wang, X. J. (2006). </w:t>
      </w:r>
      <w:proofErr w:type="spellStart"/>
      <w:r w:rsidRPr="00595783">
        <w:rPr>
          <w:rFonts w:ascii="Arial" w:eastAsia="Times New Roman" w:hAnsi="Arial" w:cs="Arial"/>
          <w:color w:val="222222"/>
          <w:sz w:val="20"/>
          <w:szCs w:val="20"/>
          <w:shd w:val="clear" w:color="auto" w:fill="FFFFFF"/>
          <w:lang w:eastAsia="en-US"/>
        </w:rPr>
        <w:t>Cortico</w:t>
      </w:r>
      <w:proofErr w:type="spellEnd"/>
      <w:r w:rsidRPr="00595783">
        <w:rPr>
          <w:rFonts w:ascii="Arial" w:eastAsia="Times New Roman" w:hAnsi="Arial" w:cs="Arial"/>
          <w:color w:val="222222"/>
          <w:sz w:val="20"/>
          <w:szCs w:val="20"/>
          <w:shd w:val="clear" w:color="auto" w:fill="FFFFFF"/>
          <w:lang w:eastAsia="en-US"/>
        </w:rPr>
        <w:t>–basal ganglia circuit mechanism for a decision threshold in reaction time tasks. </w:t>
      </w:r>
      <w:r w:rsidRPr="00595783">
        <w:rPr>
          <w:rFonts w:ascii="Arial" w:eastAsia="Times New Roman" w:hAnsi="Arial" w:cs="Arial"/>
          <w:i/>
          <w:iCs/>
          <w:color w:val="222222"/>
          <w:sz w:val="20"/>
          <w:szCs w:val="20"/>
          <w:shd w:val="clear" w:color="auto" w:fill="FFFFFF"/>
          <w:lang w:eastAsia="en-US"/>
        </w:rPr>
        <w:t>Nature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9</w:t>
      </w:r>
      <w:r w:rsidRPr="00595783">
        <w:rPr>
          <w:rFonts w:ascii="Arial" w:eastAsia="Times New Roman" w:hAnsi="Arial" w:cs="Arial"/>
          <w:color w:val="222222"/>
          <w:sz w:val="20"/>
          <w:szCs w:val="20"/>
          <w:shd w:val="clear" w:color="auto" w:fill="FFFFFF"/>
          <w:lang w:eastAsia="en-US"/>
        </w:rPr>
        <w:t>(7), 956-963.</w:t>
      </w:r>
    </w:p>
    <w:p w14:paraId="1DBB79FB" w14:textId="77777777" w:rsidR="00564B42" w:rsidRDefault="00564B42" w:rsidP="00595783">
      <w:pPr>
        <w:rPr>
          <w:rFonts w:ascii="Arial" w:eastAsia="Times New Roman" w:hAnsi="Arial" w:cs="Arial"/>
          <w:color w:val="222222"/>
          <w:sz w:val="20"/>
          <w:szCs w:val="20"/>
          <w:shd w:val="clear" w:color="auto" w:fill="FFFFFF"/>
          <w:lang w:eastAsia="en-US"/>
        </w:rPr>
      </w:pPr>
    </w:p>
    <w:p w14:paraId="3C435E3D" w14:textId="77777777" w:rsidR="00564B42" w:rsidRPr="00595783" w:rsidRDefault="00564B42" w:rsidP="00595783">
      <w:pPr>
        <w:rPr>
          <w:rFonts w:ascii="Times" w:eastAsia="Times New Roman" w:hAnsi="Times" w:cs="Times New Roman"/>
          <w:sz w:val="20"/>
          <w:szCs w:val="20"/>
          <w:lang w:eastAsia="en-US"/>
        </w:rPr>
      </w:pPr>
    </w:p>
    <w:p w14:paraId="7F830BA5" w14:textId="77777777" w:rsidR="00564B42" w:rsidRDefault="00564B42">
      <w:pPr>
        <w:pStyle w:val="CommentText"/>
      </w:pPr>
    </w:p>
  </w:comment>
  <w:comment w:id="3047" w:author="Kenway" w:date="2023-02-21T14:19:00Z" w:initials="K">
    <w:p w14:paraId="6162AFB3" w14:textId="77777777" w:rsidR="00564B42" w:rsidRPr="00595783" w:rsidRDefault="00564B42" w:rsidP="00595783">
      <w:pPr>
        <w:rPr>
          <w:rFonts w:ascii="Times" w:eastAsia="Times New Roman" w:hAnsi="Times" w:cs="Times New Roman"/>
          <w:sz w:val="20"/>
          <w:szCs w:val="20"/>
          <w:lang w:eastAsia="en-US"/>
        </w:rPr>
      </w:pPr>
      <w:r>
        <w:rPr>
          <w:rStyle w:val="CommentReference"/>
        </w:rPr>
        <w:annotationRef/>
      </w:r>
      <w:proofErr w:type="spellStart"/>
      <w:r w:rsidRPr="00595783">
        <w:rPr>
          <w:rFonts w:ascii="Arial" w:eastAsia="Times New Roman" w:hAnsi="Arial" w:cs="Arial"/>
          <w:color w:val="222222"/>
          <w:sz w:val="20"/>
          <w:szCs w:val="20"/>
          <w:shd w:val="clear" w:color="auto" w:fill="FFFFFF"/>
          <w:lang w:eastAsia="en-US"/>
        </w:rPr>
        <w:t>Bogacz</w:t>
      </w:r>
      <w:proofErr w:type="spellEnd"/>
      <w:r w:rsidRPr="00595783">
        <w:rPr>
          <w:rFonts w:ascii="Arial" w:eastAsia="Times New Roman" w:hAnsi="Arial" w:cs="Arial"/>
          <w:color w:val="222222"/>
          <w:sz w:val="20"/>
          <w:szCs w:val="20"/>
          <w:shd w:val="clear" w:color="auto" w:fill="FFFFFF"/>
          <w:lang w:eastAsia="en-US"/>
        </w:rPr>
        <w:t>, R., &amp; Gurney, K. (2007). The basal ganglia and cortex implement optimal decision making between alternative actions. </w:t>
      </w:r>
      <w:r w:rsidRPr="00595783">
        <w:rPr>
          <w:rFonts w:ascii="Arial" w:eastAsia="Times New Roman" w:hAnsi="Arial" w:cs="Arial"/>
          <w:i/>
          <w:iCs/>
          <w:color w:val="222222"/>
          <w:sz w:val="20"/>
          <w:szCs w:val="20"/>
          <w:shd w:val="clear" w:color="auto" w:fill="FFFFFF"/>
          <w:lang w:eastAsia="en-US"/>
        </w:rPr>
        <w:t>Neural computation</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19</w:t>
      </w:r>
      <w:r w:rsidRPr="00595783">
        <w:rPr>
          <w:rFonts w:ascii="Arial" w:eastAsia="Times New Roman" w:hAnsi="Arial" w:cs="Arial"/>
          <w:color w:val="222222"/>
          <w:sz w:val="20"/>
          <w:szCs w:val="20"/>
          <w:shd w:val="clear" w:color="auto" w:fill="FFFFFF"/>
          <w:lang w:eastAsia="en-US"/>
        </w:rPr>
        <w:t>(2), 442-477.</w:t>
      </w:r>
    </w:p>
    <w:p w14:paraId="21FB627C" w14:textId="77777777" w:rsidR="00564B42" w:rsidRDefault="00564B42" w:rsidP="00595783">
      <w:pPr>
        <w:rPr>
          <w:rFonts w:ascii="Arial" w:eastAsia="Times New Roman" w:hAnsi="Arial" w:cs="Arial"/>
          <w:color w:val="222222"/>
          <w:sz w:val="20"/>
          <w:szCs w:val="20"/>
          <w:shd w:val="clear" w:color="auto" w:fill="FFFFFF"/>
          <w:lang w:eastAsia="en-US"/>
        </w:rPr>
      </w:pPr>
    </w:p>
    <w:p w14:paraId="43FDFD92" w14:textId="77777777" w:rsidR="00564B42" w:rsidRDefault="00564B42" w:rsidP="00595783">
      <w:pPr>
        <w:rPr>
          <w:rFonts w:ascii="Arial" w:eastAsia="Times New Roman" w:hAnsi="Arial" w:cs="Arial"/>
          <w:color w:val="222222"/>
          <w:sz w:val="20"/>
          <w:szCs w:val="20"/>
          <w:shd w:val="clear" w:color="auto" w:fill="FFFFFF"/>
          <w:lang w:eastAsia="en-US"/>
        </w:rPr>
      </w:pPr>
    </w:p>
    <w:p w14:paraId="01F5B1AB" w14:textId="77777777" w:rsidR="00564B42" w:rsidRDefault="00564B42"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Wei, W., Rubin, J. E., &amp; Wang, X. J. (2015). Role of the indirect pathway of the basal ganglia in perceptual decision making. </w:t>
      </w:r>
      <w:r w:rsidRPr="00595783">
        <w:rPr>
          <w:rFonts w:ascii="Arial" w:eastAsia="Times New Roman" w:hAnsi="Arial" w:cs="Arial"/>
          <w:i/>
          <w:iCs/>
          <w:color w:val="222222"/>
          <w:sz w:val="20"/>
          <w:szCs w:val="20"/>
          <w:shd w:val="clear" w:color="auto" w:fill="FFFFFF"/>
          <w:lang w:eastAsia="en-US"/>
        </w:rPr>
        <w:t>Journal of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35</w:t>
      </w:r>
      <w:r w:rsidRPr="00595783">
        <w:rPr>
          <w:rFonts w:ascii="Arial" w:eastAsia="Times New Roman" w:hAnsi="Arial" w:cs="Arial"/>
          <w:color w:val="222222"/>
          <w:sz w:val="20"/>
          <w:szCs w:val="20"/>
          <w:shd w:val="clear" w:color="auto" w:fill="FFFFFF"/>
          <w:lang w:eastAsia="en-US"/>
        </w:rPr>
        <w:t>(9), 4052-4064.</w:t>
      </w:r>
    </w:p>
    <w:p w14:paraId="49ADA89D" w14:textId="77777777" w:rsidR="00564B42" w:rsidRDefault="00564B42" w:rsidP="00595783">
      <w:pPr>
        <w:rPr>
          <w:rFonts w:ascii="Arial" w:eastAsia="Times New Roman" w:hAnsi="Arial" w:cs="Arial"/>
          <w:color w:val="222222"/>
          <w:sz w:val="20"/>
          <w:szCs w:val="20"/>
          <w:shd w:val="clear" w:color="auto" w:fill="FFFFFF"/>
          <w:lang w:eastAsia="en-US"/>
        </w:rPr>
      </w:pPr>
    </w:p>
    <w:p w14:paraId="262A716C" w14:textId="77777777" w:rsidR="00564B42" w:rsidRPr="00116818" w:rsidRDefault="00564B42" w:rsidP="00116818">
      <w:pPr>
        <w:rPr>
          <w:rFonts w:ascii="Times" w:eastAsia="Times New Roman" w:hAnsi="Times" w:cs="Times New Roman"/>
          <w:sz w:val="20"/>
          <w:szCs w:val="20"/>
          <w:lang w:eastAsia="en-US"/>
        </w:rPr>
      </w:pPr>
      <w:proofErr w:type="spellStart"/>
      <w:r w:rsidRPr="00116818">
        <w:rPr>
          <w:rFonts w:ascii="Arial" w:eastAsia="Times New Roman" w:hAnsi="Arial" w:cs="Arial"/>
          <w:color w:val="222222"/>
          <w:sz w:val="20"/>
          <w:szCs w:val="20"/>
          <w:shd w:val="clear" w:color="auto" w:fill="FFFFFF"/>
          <w:lang w:eastAsia="en-US"/>
        </w:rPr>
        <w:t>Schroll</w:t>
      </w:r>
      <w:proofErr w:type="spellEnd"/>
      <w:r w:rsidRPr="00116818">
        <w:rPr>
          <w:rFonts w:ascii="Arial" w:eastAsia="Times New Roman" w:hAnsi="Arial" w:cs="Arial"/>
          <w:color w:val="222222"/>
          <w:sz w:val="20"/>
          <w:szCs w:val="20"/>
          <w:shd w:val="clear" w:color="auto" w:fill="FFFFFF"/>
          <w:lang w:eastAsia="en-US"/>
        </w:rPr>
        <w:t xml:space="preserve">, H., &amp; </w:t>
      </w:r>
      <w:proofErr w:type="spellStart"/>
      <w:r w:rsidRPr="00116818">
        <w:rPr>
          <w:rFonts w:ascii="Arial" w:eastAsia="Times New Roman" w:hAnsi="Arial" w:cs="Arial"/>
          <w:color w:val="222222"/>
          <w:sz w:val="20"/>
          <w:szCs w:val="20"/>
          <w:shd w:val="clear" w:color="auto" w:fill="FFFFFF"/>
          <w:lang w:eastAsia="en-US"/>
        </w:rPr>
        <w:t>Hamker</w:t>
      </w:r>
      <w:proofErr w:type="spellEnd"/>
      <w:r w:rsidRPr="00116818">
        <w:rPr>
          <w:rFonts w:ascii="Arial" w:eastAsia="Times New Roman" w:hAnsi="Arial" w:cs="Arial"/>
          <w:color w:val="222222"/>
          <w:sz w:val="20"/>
          <w:szCs w:val="20"/>
          <w:shd w:val="clear" w:color="auto" w:fill="FFFFFF"/>
          <w:lang w:eastAsia="en-US"/>
        </w:rPr>
        <w:t>, F. H. (2013). Computational models of basal-ganglia pathway functions: focus on functional neuroanatomy. </w:t>
      </w:r>
      <w:proofErr w:type="spellStart"/>
      <w:r w:rsidRPr="00116818">
        <w:rPr>
          <w:rFonts w:ascii="Arial" w:eastAsia="Times New Roman" w:hAnsi="Arial" w:cs="Arial"/>
          <w:i/>
          <w:iCs/>
          <w:color w:val="222222"/>
          <w:sz w:val="20"/>
          <w:szCs w:val="20"/>
          <w:shd w:val="clear" w:color="auto" w:fill="FFFFFF"/>
          <w:lang w:eastAsia="en-US"/>
        </w:rPr>
        <w:t>Frontie</w:t>
      </w:r>
      <w:proofErr w:type="spellEnd"/>
    </w:p>
    <w:p w14:paraId="454DF34F" w14:textId="77777777" w:rsidR="00564B42" w:rsidRPr="00595783" w:rsidRDefault="00564B42" w:rsidP="00595783">
      <w:pPr>
        <w:rPr>
          <w:rFonts w:ascii="Times" w:eastAsia="Times New Roman" w:hAnsi="Times" w:cs="Times New Roman"/>
          <w:sz w:val="20"/>
          <w:szCs w:val="20"/>
          <w:lang w:eastAsia="en-US"/>
        </w:rPr>
      </w:pPr>
    </w:p>
    <w:p w14:paraId="5A7BE495" w14:textId="77777777" w:rsidR="00564B42" w:rsidRDefault="00564B42">
      <w:pPr>
        <w:pStyle w:val="CommentText"/>
      </w:pPr>
    </w:p>
  </w:comment>
  <w:comment w:id="3193" w:author="Microsoft Office User" w:date="2023-03-11T10:12:00Z" w:initials="MOU">
    <w:p w14:paraId="5280A326" w14:textId="46ABADF5" w:rsidR="00C50ED1" w:rsidRDefault="00C50ED1">
      <w:pPr>
        <w:pStyle w:val="CommentText"/>
      </w:pPr>
      <w:r>
        <w:rPr>
          <w:rStyle w:val="CommentReference"/>
        </w:rPr>
        <w:annotationRef/>
      </w:r>
      <w:r>
        <w:t>Not clear what this means</w:t>
      </w:r>
    </w:p>
  </w:comment>
  <w:comment w:id="3275" w:author="Microsoft Office User" w:date="2023-03-11T10:04:00Z" w:initials="MOU">
    <w:p w14:paraId="0448E84A" w14:textId="77777777" w:rsidR="00757ECE" w:rsidRDefault="00757ECE" w:rsidP="00757ECE">
      <w:pPr>
        <w:pStyle w:val="CommentText"/>
      </w:pPr>
      <w:r>
        <w:rPr>
          <w:rStyle w:val="CommentReference"/>
        </w:rPr>
        <w:annotationRef/>
      </w:r>
      <w:r>
        <w:t xml:space="preserve">I think this paragraph needs restructuring. First, </w:t>
      </w:r>
      <w:proofErr w:type="spellStart"/>
      <w:r>
        <w:t>its</w:t>
      </w:r>
      <w:proofErr w:type="spellEnd"/>
      <w:r>
        <w:t xml:space="preserve"> unclear when you are talking about the midbrain model and when you are talking about the LDDM. Second, I feel like this is at the very top of the discussion section which makes it seem like the most important point you want to make about our model. I wonder if this could be shifted later in the discussion and disambiguated a bit.</w:t>
      </w:r>
    </w:p>
  </w:comment>
  <w:comment w:id="3287" w:author="Microsoft Office User" w:date="2023-03-11T10:06:00Z" w:initials="MOU">
    <w:p w14:paraId="7C03FF79" w14:textId="77777777" w:rsidR="00757ECE" w:rsidRDefault="00757ECE" w:rsidP="00757ECE">
      <w:pPr>
        <w:pStyle w:val="CommentText"/>
      </w:pPr>
      <w:r>
        <w:rPr>
          <w:rStyle w:val="CommentReference"/>
        </w:rPr>
        <w:annotationRef/>
      </w:r>
      <w:r>
        <w:t xml:space="preserve">This section seems a bit of a laundry list. If the point of this long paragraph is to list the special properties of </w:t>
      </w:r>
      <w:proofErr w:type="gramStart"/>
      <w:r>
        <w:t>disinhibition</w:t>
      </w:r>
      <w:proofErr w:type="gramEnd"/>
      <w:r>
        <w:t xml:space="preserve"> then you should say that in the topic sentence and use a numbered list in the paragraph. That would make it much easier to fol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4C1CB5" w15:done="0"/>
  <w15:commentEx w15:paraId="0F1F1F53" w15:done="0"/>
  <w15:commentEx w15:paraId="283E2680" w15:done="0"/>
  <w15:commentEx w15:paraId="250F31D2" w15:done="0"/>
  <w15:commentEx w15:paraId="7E57060E" w15:done="1"/>
  <w15:commentEx w15:paraId="32C6D6BD" w15:done="0"/>
  <w15:commentEx w15:paraId="6BDB6978" w15:done="0"/>
  <w15:commentEx w15:paraId="47751334" w15:done="0"/>
  <w15:commentEx w15:paraId="515F8578" w15:done="0"/>
  <w15:commentEx w15:paraId="5EB61749" w15:done="0"/>
  <w15:commentEx w15:paraId="35D094D6" w15:done="0"/>
  <w15:commentEx w15:paraId="7B3FDB36" w15:done="0"/>
  <w15:commentEx w15:paraId="7F830BA5" w15:done="0"/>
  <w15:commentEx w15:paraId="5A7BE495" w15:done="0"/>
  <w15:commentEx w15:paraId="5280A326" w15:done="0"/>
  <w15:commentEx w15:paraId="0448E84A" w15:done="0"/>
  <w15:commentEx w15:paraId="7C03FF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59C78" w16cex:dateUtc="2023-03-10T17:09:00Z"/>
  <w16cex:commentExtensible w16cex:durableId="27B2F4B4" w16cex:dateUtc="2023-03-08T16:49:00Z"/>
  <w16cex:commentExtensible w16cex:durableId="27B6CB62" w16cex:dateUtc="2023-03-11T14:41:00Z"/>
  <w16cex:commentExtensible w16cex:durableId="27B6CD25" w16cex:dateUtc="2023-03-11T14:49:00Z"/>
  <w16cex:commentExtensible w16cex:durableId="27B6CF64" w16cex:dateUtc="2023-03-11T14:59:00Z"/>
  <w16cex:commentExtensible w16cex:durableId="27B6E782" w16cex:dateUtc="2023-03-11T16:41:00Z"/>
  <w16cex:commentExtensible w16cex:durableId="27B6D098" w16cex:dateUtc="2023-03-11T15:04:00Z"/>
  <w16cex:commentExtensible w16cex:durableId="27B6D126" w16cex:dateUtc="2023-03-11T15:06:00Z"/>
  <w16cex:commentExtensible w16cex:durableId="27B6D2A9" w16cex:dateUtc="2023-03-11T15:12:00Z"/>
  <w16cex:commentExtensible w16cex:durableId="27B6F300" w16cex:dateUtc="2023-03-11T15:04:00Z"/>
  <w16cex:commentExtensible w16cex:durableId="27B6F2FF" w16cex:dateUtc="2023-03-11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4C1CB5" w16cid:durableId="2795F577"/>
  <w16cid:commentId w16cid:paraId="0F1F1F53" w16cid:durableId="2795F578"/>
  <w16cid:commentId w16cid:paraId="283E2680" w16cid:durableId="2795F579"/>
  <w16cid:commentId w16cid:paraId="250F31D2" w16cid:durableId="27B59C78"/>
  <w16cid:commentId w16cid:paraId="7E57060E" w16cid:durableId="27B2F4B4"/>
  <w16cid:commentId w16cid:paraId="32C6D6BD" w16cid:durableId="27B6CB62"/>
  <w16cid:commentId w16cid:paraId="6BDB6978" w16cid:durableId="27B6CD25"/>
  <w16cid:commentId w16cid:paraId="47751334" w16cid:durableId="27B6CF64"/>
  <w16cid:commentId w16cid:paraId="515F8578" w16cid:durableId="27B6E782"/>
  <w16cid:commentId w16cid:paraId="5EB61749" w16cid:durableId="27B6D098"/>
  <w16cid:commentId w16cid:paraId="35D094D6" w16cid:durableId="27B6D126"/>
  <w16cid:commentId w16cid:paraId="7B3FDB36" w16cid:durableId="27A31850"/>
  <w16cid:commentId w16cid:paraId="7F830BA5" w16cid:durableId="27A31851"/>
  <w16cid:commentId w16cid:paraId="5A7BE495" w16cid:durableId="27A31852"/>
  <w16cid:commentId w16cid:paraId="5280A326" w16cid:durableId="27B6D2A9"/>
  <w16cid:commentId w16cid:paraId="0448E84A" w16cid:durableId="27B6F300"/>
  <w16cid:commentId w16cid:paraId="7C03FF79" w16cid:durableId="27B6F2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0EFF6" w14:textId="77777777" w:rsidR="00B95C53" w:rsidRDefault="00B95C53" w:rsidP="004C613D">
      <w:r>
        <w:separator/>
      </w:r>
    </w:p>
  </w:endnote>
  <w:endnote w:type="continuationSeparator" w:id="0">
    <w:p w14:paraId="24BF37DE" w14:textId="77777777" w:rsidR="00B95C53" w:rsidRDefault="00B95C53" w:rsidP="004C61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1716705"/>
      <w:docPartObj>
        <w:docPartGallery w:val="Page Numbers (Bottom of Page)"/>
        <w:docPartUnique/>
      </w:docPartObj>
    </w:sdtPr>
    <w:sdtContent>
      <w:p w14:paraId="0692C7F7" w14:textId="78E6183D" w:rsidR="004C613D" w:rsidRDefault="004C613D"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8A8014" w14:textId="77777777" w:rsidR="004C613D" w:rsidRDefault="004C613D" w:rsidP="004C61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5911355"/>
      <w:docPartObj>
        <w:docPartGallery w:val="Page Numbers (Bottom of Page)"/>
        <w:docPartUnique/>
      </w:docPartObj>
    </w:sdtPr>
    <w:sdtContent>
      <w:p w14:paraId="67D43564" w14:textId="1CD8A981" w:rsidR="004C613D" w:rsidRDefault="004C613D"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0</w:t>
        </w:r>
        <w:r>
          <w:rPr>
            <w:rStyle w:val="PageNumber"/>
          </w:rPr>
          <w:fldChar w:fldCharType="end"/>
        </w:r>
      </w:p>
    </w:sdtContent>
  </w:sdt>
  <w:p w14:paraId="0D4FA6A9" w14:textId="77777777" w:rsidR="004C613D" w:rsidRDefault="004C613D" w:rsidP="004C61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AEB2D" w14:textId="77777777" w:rsidR="00B95C53" w:rsidRDefault="00B95C53" w:rsidP="004C613D">
      <w:r>
        <w:separator/>
      </w:r>
    </w:p>
  </w:footnote>
  <w:footnote w:type="continuationSeparator" w:id="0">
    <w:p w14:paraId="123C93A3" w14:textId="77777777" w:rsidR="00B95C53" w:rsidRDefault="00B95C53" w:rsidP="004C61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Paul Glimcher">
    <w15:presenceInfo w15:providerId="None" w15:userId="Paul Glimcher"/>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B0F"/>
    <w:rsid w:val="00011B9B"/>
    <w:rsid w:val="00022BDB"/>
    <w:rsid w:val="0003574D"/>
    <w:rsid w:val="00037363"/>
    <w:rsid w:val="000506B8"/>
    <w:rsid w:val="00081B0E"/>
    <w:rsid w:val="000B7970"/>
    <w:rsid w:val="000D237B"/>
    <w:rsid w:val="000D29F2"/>
    <w:rsid w:val="001036D5"/>
    <w:rsid w:val="0011445D"/>
    <w:rsid w:val="001B2144"/>
    <w:rsid w:val="001D385F"/>
    <w:rsid w:val="001D6ADF"/>
    <w:rsid w:val="001E5B0F"/>
    <w:rsid w:val="001F12A5"/>
    <w:rsid w:val="001F52A4"/>
    <w:rsid w:val="00200ED4"/>
    <w:rsid w:val="00204617"/>
    <w:rsid w:val="00214955"/>
    <w:rsid w:val="00222612"/>
    <w:rsid w:val="002458D4"/>
    <w:rsid w:val="002546A8"/>
    <w:rsid w:val="0026172E"/>
    <w:rsid w:val="00267456"/>
    <w:rsid w:val="002D0FBD"/>
    <w:rsid w:val="002E1CA5"/>
    <w:rsid w:val="002E3098"/>
    <w:rsid w:val="002F166E"/>
    <w:rsid w:val="00317DE4"/>
    <w:rsid w:val="003348A2"/>
    <w:rsid w:val="00354E2F"/>
    <w:rsid w:val="00377085"/>
    <w:rsid w:val="00383211"/>
    <w:rsid w:val="00396A5B"/>
    <w:rsid w:val="003B0BDC"/>
    <w:rsid w:val="003C230B"/>
    <w:rsid w:val="003E2E07"/>
    <w:rsid w:val="003F037C"/>
    <w:rsid w:val="003F3040"/>
    <w:rsid w:val="00423F24"/>
    <w:rsid w:val="00443D85"/>
    <w:rsid w:val="0047309B"/>
    <w:rsid w:val="0047344B"/>
    <w:rsid w:val="0049049A"/>
    <w:rsid w:val="004A20D2"/>
    <w:rsid w:val="004B22B9"/>
    <w:rsid w:val="004B3A06"/>
    <w:rsid w:val="004B4060"/>
    <w:rsid w:val="004C613D"/>
    <w:rsid w:val="004D25C9"/>
    <w:rsid w:val="004F1998"/>
    <w:rsid w:val="00502FCD"/>
    <w:rsid w:val="00513E7D"/>
    <w:rsid w:val="00561993"/>
    <w:rsid w:val="00564B42"/>
    <w:rsid w:val="005D4CEC"/>
    <w:rsid w:val="005E1329"/>
    <w:rsid w:val="005E37C7"/>
    <w:rsid w:val="005E67A3"/>
    <w:rsid w:val="005F4335"/>
    <w:rsid w:val="00610174"/>
    <w:rsid w:val="00621BC8"/>
    <w:rsid w:val="00642BC2"/>
    <w:rsid w:val="00650CA2"/>
    <w:rsid w:val="00660B18"/>
    <w:rsid w:val="00683356"/>
    <w:rsid w:val="00696AE2"/>
    <w:rsid w:val="006B179D"/>
    <w:rsid w:val="00713AA7"/>
    <w:rsid w:val="00720E12"/>
    <w:rsid w:val="00723C93"/>
    <w:rsid w:val="0075598D"/>
    <w:rsid w:val="00757ECE"/>
    <w:rsid w:val="00767015"/>
    <w:rsid w:val="007939C8"/>
    <w:rsid w:val="00797C50"/>
    <w:rsid w:val="007F250D"/>
    <w:rsid w:val="0080746B"/>
    <w:rsid w:val="00830AAF"/>
    <w:rsid w:val="008546CA"/>
    <w:rsid w:val="00863B53"/>
    <w:rsid w:val="0087196A"/>
    <w:rsid w:val="00880B7A"/>
    <w:rsid w:val="008C4CE2"/>
    <w:rsid w:val="008D453F"/>
    <w:rsid w:val="008E61C4"/>
    <w:rsid w:val="00905732"/>
    <w:rsid w:val="00927302"/>
    <w:rsid w:val="0094532F"/>
    <w:rsid w:val="00970B92"/>
    <w:rsid w:val="00986AF0"/>
    <w:rsid w:val="00990953"/>
    <w:rsid w:val="009A1222"/>
    <w:rsid w:val="009B4108"/>
    <w:rsid w:val="009C79A7"/>
    <w:rsid w:val="009D63DF"/>
    <w:rsid w:val="009D64BF"/>
    <w:rsid w:val="009F35D0"/>
    <w:rsid w:val="00A00796"/>
    <w:rsid w:val="00A03915"/>
    <w:rsid w:val="00A24796"/>
    <w:rsid w:val="00A3288B"/>
    <w:rsid w:val="00A533D5"/>
    <w:rsid w:val="00A86B5C"/>
    <w:rsid w:val="00AC2B36"/>
    <w:rsid w:val="00AE14EE"/>
    <w:rsid w:val="00B4486C"/>
    <w:rsid w:val="00B54741"/>
    <w:rsid w:val="00B8546B"/>
    <w:rsid w:val="00B95C53"/>
    <w:rsid w:val="00BB0726"/>
    <w:rsid w:val="00C0231D"/>
    <w:rsid w:val="00C50ED1"/>
    <w:rsid w:val="00C548B2"/>
    <w:rsid w:val="00C65BE4"/>
    <w:rsid w:val="00C8034E"/>
    <w:rsid w:val="00C91C03"/>
    <w:rsid w:val="00CA0010"/>
    <w:rsid w:val="00CD2FBE"/>
    <w:rsid w:val="00D14AD0"/>
    <w:rsid w:val="00D16BE7"/>
    <w:rsid w:val="00D20B30"/>
    <w:rsid w:val="00D53727"/>
    <w:rsid w:val="00D84690"/>
    <w:rsid w:val="00DB3576"/>
    <w:rsid w:val="00DD0AC5"/>
    <w:rsid w:val="00DD7E5C"/>
    <w:rsid w:val="00DF5724"/>
    <w:rsid w:val="00E13C46"/>
    <w:rsid w:val="00E15537"/>
    <w:rsid w:val="00E22F59"/>
    <w:rsid w:val="00E252F2"/>
    <w:rsid w:val="00E366EE"/>
    <w:rsid w:val="00E4053D"/>
    <w:rsid w:val="00E45568"/>
    <w:rsid w:val="00E80CEF"/>
    <w:rsid w:val="00E81196"/>
    <w:rsid w:val="00E86180"/>
    <w:rsid w:val="00E92CDD"/>
    <w:rsid w:val="00EA0B63"/>
    <w:rsid w:val="00EA1839"/>
    <w:rsid w:val="00EA5026"/>
    <w:rsid w:val="00EB0DF5"/>
    <w:rsid w:val="00EF4B80"/>
    <w:rsid w:val="00F03850"/>
    <w:rsid w:val="00F408FA"/>
    <w:rsid w:val="00F60914"/>
    <w:rsid w:val="00F66149"/>
    <w:rsid w:val="00F6639A"/>
    <w:rsid w:val="00F80FBD"/>
    <w:rsid w:val="00F841F3"/>
    <w:rsid w:val="00F8469D"/>
    <w:rsid w:val="00F848A8"/>
    <w:rsid w:val="00F84DB7"/>
    <w:rsid w:val="00F90909"/>
    <w:rsid w:val="00FB5C0D"/>
    <w:rsid w:val="00FC1395"/>
    <w:rsid w:val="00FC21DE"/>
    <w:rsid w:val="00FE6FDF"/>
    <w:rsid w:val="00FE72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E26E100"/>
  <w15:chartTrackingRefBased/>
  <w15:docId w15:val="{77E076BD-30C7-6044-8E2C-C989750A5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613D"/>
    <w:pPr>
      <w:keepNext/>
      <w:keepLines/>
      <w:spacing w:before="24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13E7D"/>
    <w:pPr>
      <w:keepNext/>
      <w:keepLines/>
      <w:spacing w:before="40" w:line="480" w:lineRule="auto"/>
      <w:outlineLvl w:val="3"/>
      <w:pPrChange w:id="0" w:author="Bo Shen" w:date="2023-03-11T13:53:00Z">
        <w:pPr>
          <w:keepNext/>
          <w:keepLines/>
          <w:spacing w:before="40" w:line="480" w:lineRule="auto"/>
          <w:outlineLvl w:val="3"/>
        </w:pPr>
      </w:pPrChange>
    </w:pPr>
    <w:rPr>
      <w:rFonts w:ascii="Times New Roman" w:eastAsiaTheme="majorEastAsia" w:hAnsi="Times New Roman" w:cstheme="majorBidi"/>
      <w:i/>
      <w:iCs/>
      <w:color w:val="000000" w:themeColor="text1"/>
      <w:rPrChange w:id="0" w:author="Bo Shen" w:date="2023-03-11T13:53:00Z">
        <w:rPr>
          <w:rFonts w:eastAsiaTheme="majorEastAsia" w:cstheme="majorBidi"/>
          <w:i/>
          <w:iCs/>
          <w:color w:val="000000" w:themeColor="text1"/>
          <w:sz w:val="24"/>
          <w:szCs w:val="24"/>
          <w:lang w:val="en-US" w:eastAsia="zh-CN"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13E7D"/>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1E5B0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E5B0F"/>
    <w:rPr>
      <w:sz w:val="16"/>
      <w:szCs w:val="16"/>
    </w:rPr>
  </w:style>
  <w:style w:type="paragraph" w:styleId="CommentText">
    <w:name w:val="annotation text"/>
    <w:basedOn w:val="Normal"/>
    <w:link w:val="CommentTextChar"/>
    <w:uiPriority w:val="99"/>
    <w:semiHidden/>
    <w:unhideWhenUsed/>
    <w:rsid w:val="001E5B0F"/>
    <w:rPr>
      <w:sz w:val="20"/>
      <w:szCs w:val="20"/>
    </w:rPr>
  </w:style>
  <w:style w:type="character" w:customStyle="1" w:styleId="CommentTextChar">
    <w:name w:val="Comment Text Char"/>
    <w:basedOn w:val="DefaultParagraphFont"/>
    <w:link w:val="CommentText"/>
    <w:uiPriority w:val="99"/>
    <w:semiHidden/>
    <w:rsid w:val="001E5B0F"/>
    <w:rPr>
      <w:sz w:val="20"/>
      <w:szCs w:val="20"/>
    </w:rPr>
  </w:style>
  <w:style w:type="character" w:styleId="Hyperlink">
    <w:name w:val="Hyperlink"/>
    <w:basedOn w:val="DefaultParagraphFont"/>
    <w:uiPriority w:val="99"/>
    <w:unhideWhenUsed/>
    <w:rsid w:val="001E5B0F"/>
    <w:rPr>
      <w:color w:val="0563C1" w:themeColor="hyperlink"/>
      <w:u w:val="single"/>
    </w:rPr>
  </w:style>
  <w:style w:type="paragraph" w:styleId="Revision">
    <w:name w:val="Revision"/>
    <w:hidden/>
    <w:uiPriority w:val="99"/>
    <w:semiHidden/>
    <w:rsid w:val="001E5B0F"/>
  </w:style>
  <w:style w:type="character" w:customStyle="1" w:styleId="Heading1Char">
    <w:name w:val="Heading 1 Char"/>
    <w:basedOn w:val="DefaultParagraphFont"/>
    <w:link w:val="Heading1"/>
    <w:uiPriority w:val="9"/>
    <w:rsid w:val="004C613D"/>
    <w:rPr>
      <w:rFonts w:ascii="Times New Roman" w:eastAsiaTheme="majorEastAsia" w:hAnsi="Times New Roman" w:cstheme="majorBidi"/>
      <w:b/>
      <w:color w:val="000000" w:themeColor="text1"/>
      <w:sz w:val="32"/>
      <w:szCs w:val="32"/>
    </w:rPr>
  </w:style>
  <w:style w:type="table" w:styleId="TableGrid">
    <w:name w:val="Table Grid"/>
    <w:basedOn w:val="TableNormal"/>
    <w:uiPriority w:val="39"/>
    <w:rsid w:val="00564B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C613D"/>
  </w:style>
  <w:style w:type="paragraph" w:styleId="Header">
    <w:name w:val="header"/>
    <w:basedOn w:val="Normal"/>
    <w:link w:val="HeaderChar"/>
    <w:uiPriority w:val="99"/>
    <w:unhideWhenUsed/>
    <w:rsid w:val="004C613D"/>
    <w:pPr>
      <w:tabs>
        <w:tab w:val="center" w:pos="4680"/>
        <w:tab w:val="right" w:pos="9360"/>
      </w:tabs>
    </w:pPr>
  </w:style>
  <w:style w:type="character" w:customStyle="1" w:styleId="HeaderChar">
    <w:name w:val="Header Char"/>
    <w:basedOn w:val="DefaultParagraphFont"/>
    <w:link w:val="Header"/>
    <w:uiPriority w:val="99"/>
    <w:rsid w:val="004C613D"/>
  </w:style>
  <w:style w:type="paragraph" w:styleId="Footer">
    <w:name w:val="footer"/>
    <w:basedOn w:val="Normal"/>
    <w:link w:val="FooterChar"/>
    <w:uiPriority w:val="99"/>
    <w:unhideWhenUsed/>
    <w:rsid w:val="004C613D"/>
    <w:pPr>
      <w:tabs>
        <w:tab w:val="center" w:pos="4680"/>
        <w:tab w:val="right" w:pos="9360"/>
      </w:tabs>
    </w:pPr>
  </w:style>
  <w:style w:type="character" w:customStyle="1" w:styleId="FooterChar">
    <w:name w:val="Footer Char"/>
    <w:basedOn w:val="DefaultParagraphFont"/>
    <w:link w:val="Footer"/>
    <w:uiPriority w:val="99"/>
    <w:rsid w:val="004C613D"/>
  </w:style>
  <w:style w:type="character" w:styleId="PageNumber">
    <w:name w:val="page number"/>
    <w:basedOn w:val="DefaultParagraphFont"/>
    <w:uiPriority w:val="99"/>
    <w:semiHidden/>
    <w:unhideWhenUsed/>
    <w:rsid w:val="004C613D"/>
  </w:style>
  <w:style w:type="paragraph" w:styleId="Title">
    <w:name w:val="Title"/>
    <w:basedOn w:val="Normal"/>
    <w:next w:val="Normal"/>
    <w:link w:val="TitleChar"/>
    <w:uiPriority w:val="10"/>
    <w:qFormat/>
    <w:rsid w:val="004C613D"/>
    <w:pPr>
      <w:contextualSpacing/>
      <w:jc w:val="center"/>
    </w:pPr>
    <w:rPr>
      <w:rFonts w:ascii="Times New Roman" w:eastAsiaTheme="majorEastAsia" w:hAnsi="Times New Roman" w:cstheme="majorBidi"/>
      <w:b/>
      <w:spacing w:val="-10"/>
      <w:kern w:val="28"/>
      <w:sz w:val="44"/>
      <w:szCs w:val="56"/>
    </w:rPr>
  </w:style>
  <w:style w:type="character" w:customStyle="1" w:styleId="TitleChar">
    <w:name w:val="Title Char"/>
    <w:basedOn w:val="DefaultParagraphFont"/>
    <w:link w:val="Title"/>
    <w:uiPriority w:val="10"/>
    <w:rsid w:val="004C613D"/>
    <w:rPr>
      <w:rFonts w:ascii="Times New Roman" w:eastAsiaTheme="majorEastAsia" w:hAnsi="Times New Roman" w:cstheme="majorBidi"/>
      <w:b/>
      <w:spacing w:val="-10"/>
      <w:kern w:val="28"/>
      <w:sz w:val="44"/>
      <w:szCs w:val="56"/>
    </w:rPr>
  </w:style>
  <w:style w:type="paragraph" w:styleId="Bibliography">
    <w:name w:val="Bibliography"/>
    <w:basedOn w:val="Normal"/>
    <w:next w:val="Normal"/>
    <w:uiPriority w:val="37"/>
    <w:unhideWhenUsed/>
    <w:rsid w:val="00EA1839"/>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905732"/>
    <w:rPr>
      <w:b/>
      <w:bCs/>
    </w:rPr>
  </w:style>
  <w:style w:type="character" w:customStyle="1" w:styleId="CommentSubjectChar">
    <w:name w:val="Comment Subject Char"/>
    <w:basedOn w:val="CommentTextChar"/>
    <w:link w:val="CommentSubject"/>
    <w:uiPriority w:val="99"/>
    <w:semiHidden/>
    <w:rsid w:val="00905732"/>
    <w:rPr>
      <w:b/>
      <w:bCs/>
      <w:sz w:val="20"/>
      <w:szCs w:val="20"/>
    </w:rPr>
  </w:style>
  <w:style w:type="character" w:styleId="PlaceholderText">
    <w:name w:val="Placeholder Text"/>
    <w:basedOn w:val="DefaultParagraphFont"/>
    <w:uiPriority w:val="99"/>
    <w:semiHidden/>
    <w:rsid w:val="00E366E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2.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microsoft.com/office/2018/08/relationships/commentsExtensible" Target="commentsExtensible.xm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10.emf"/><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1</TotalTime>
  <Pages>73</Pages>
  <Words>198226</Words>
  <Characters>1129892</Characters>
  <Application>Microsoft Office Word</Application>
  <DocSecurity>0</DocSecurity>
  <Lines>9415</Lines>
  <Paragraphs>2650</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325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60</cp:revision>
  <dcterms:created xsi:type="dcterms:W3CDTF">2023-03-11T15:17:00Z</dcterms:created>
  <dcterms:modified xsi:type="dcterms:W3CDTF">2023-03-1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GeRpoNv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